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574A09" w:rsidRDefault="004E1A4D" w:rsidP="006E689C">
      <w:pPr>
        <w:jc w:val="center"/>
        <w:rPr>
          <w:rFonts w:cs="Times New Roman"/>
          <w:szCs w:val="24"/>
        </w:rPr>
      </w:pPr>
      <w:r w:rsidRPr="005B623B">
        <w:rPr>
          <w:rFonts w:cs="Times New Roman"/>
          <w:sz w:val="28"/>
          <w:szCs w:val="24"/>
        </w:rPr>
        <w:t xml:space="preserve">UNIVERZA V LJUBLJANI </w:t>
      </w:r>
      <w:r w:rsidRPr="005B623B">
        <w:rPr>
          <w:rFonts w:cs="Times New Roman"/>
          <w:sz w:val="28"/>
          <w:szCs w:val="24"/>
        </w:rPr>
        <w:br/>
        <w:t>FAKULTETA ZA DRUŽBENE VEDE</w:t>
      </w:r>
      <w:r w:rsidRPr="00574A09">
        <w:rPr>
          <w:rFonts w:cs="Times New Roman"/>
          <w:szCs w:val="24"/>
        </w:rPr>
        <w:br/>
      </w:r>
      <w:r w:rsidRPr="00574A09">
        <w:rPr>
          <w:rFonts w:cs="Times New Roman"/>
          <w:szCs w:val="24"/>
        </w:rPr>
        <w:br/>
      </w:r>
      <w:r w:rsidRPr="00574A09">
        <w:rPr>
          <w:rFonts w:cs="Times New Roman"/>
          <w:szCs w:val="24"/>
        </w:rPr>
        <w:br/>
      </w:r>
    </w:p>
    <w:p w14:paraId="0AA31F5B" w14:textId="77777777" w:rsidR="00B02D7C" w:rsidRPr="00574A09" w:rsidRDefault="00B02D7C" w:rsidP="006E689C">
      <w:pPr>
        <w:jc w:val="center"/>
        <w:rPr>
          <w:rFonts w:cs="Times New Roman"/>
          <w:szCs w:val="24"/>
        </w:rPr>
      </w:pPr>
    </w:p>
    <w:p w14:paraId="2EF6A4ED" w14:textId="0C5F9D62" w:rsidR="00BA25D5" w:rsidRPr="00251C58" w:rsidRDefault="004E1A4D" w:rsidP="006E689C">
      <w:pPr>
        <w:jc w:val="center"/>
        <w:rPr>
          <w:rFonts w:cs="Times New Roman"/>
          <w:sz w:val="28"/>
          <w:szCs w:val="24"/>
        </w:rPr>
      </w:pPr>
      <w:r w:rsidRPr="005B623B">
        <w:rPr>
          <w:rFonts w:cs="Times New Roman"/>
          <w:sz w:val="28"/>
          <w:szCs w:val="24"/>
        </w:rPr>
        <w:t>Andraž Gruden</w:t>
      </w:r>
      <w:r w:rsidR="00B02D7C" w:rsidRPr="005B623B">
        <w:rPr>
          <w:rFonts w:cs="Times New Roman"/>
          <w:sz w:val="28"/>
          <w:szCs w:val="24"/>
        </w:rPr>
        <w:br/>
      </w:r>
      <w:r w:rsidR="006A06CF" w:rsidRPr="005B623B">
        <w:rPr>
          <w:rFonts w:cs="Times New Roman"/>
          <w:b/>
          <w:sz w:val="32"/>
          <w:szCs w:val="24"/>
        </w:rPr>
        <w:t xml:space="preserve">Proces izdelave video iger: sistematična izgradnja procesnega modela z uporabo metode </w:t>
      </w:r>
      <w:r w:rsidR="00491801">
        <w:rPr>
          <w:rFonts w:cs="Times New Roman"/>
          <w:b/>
          <w:sz w:val="32"/>
          <w:szCs w:val="24"/>
        </w:rPr>
        <w:t>a</w:t>
      </w:r>
      <w:r w:rsidR="006A06CF" w:rsidRPr="005B623B">
        <w:rPr>
          <w:rFonts w:cs="Times New Roman"/>
          <w:b/>
          <w:sz w:val="32"/>
          <w:szCs w:val="24"/>
        </w:rPr>
        <w:t xml:space="preserve">MetaME in </w:t>
      </w:r>
      <w:r w:rsidR="005757B3" w:rsidRPr="005B623B">
        <w:rPr>
          <w:rFonts w:cs="Times New Roman"/>
          <w:b/>
          <w:sz w:val="32"/>
          <w:szCs w:val="24"/>
        </w:rPr>
        <w:t>A</w:t>
      </w:r>
      <w:r w:rsidR="006A06CF" w:rsidRPr="005B623B">
        <w:rPr>
          <w:rFonts w:cs="Times New Roman"/>
          <w:b/>
          <w:sz w:val="32"/>
          <w:szCs w:val="24"/>
        </w:rPr>
        <w:t>gilnega modeliranja</w:t>
      </w:r>
      <w:r w:rsidR="00251C58">
        <w:rPr>
          <w:rFonts w:cs="Times New Roman"/>
          <w:sz w:val="28"/>
          <w:szCs w:val="24"/>
        </w:rPr>
        <w:br/>
      </w:r>
      <w:r w:rsidRPr="005B623B">
        <w:rPr>
          <w:rFonts w:cs="Times New Roman"/>
          <w:sz w:val="28"/>
          <w:szCs w:val="24"/>
        </w:rPr>
        <w:t>Diplomsko delo</w:t>
      </w:r>
    </w:p>
    <w:p w14:paraId="4721DAC9" w14:textId="77777777" w:rsidR="00BA25D5" w:rsidRPr="00574A09" w:rsidRDefault="00BA25D5" w:rsidP="006E689C">
      <w:pPr>
        <w:jc w:val="center"/>
        <w:rPr>
          <w:rFonts w:cs="Times New Roman"/>
          <w:szCs w:val="24"/>
        </w:rPr>
      </w:pPr>
    </w:p>
    <w:p w14:paraId="78D31DD1" w14:textId="77777777" w:rsidR="00BA25D5" w:rsidRPr="00574A09" w:rsidRDefault="00BA25D5" w:rsidP="006E689C">
      <w:pPr>
        <w:jc w:val="center"/>
        <w:rPr>
          <w:rFonts w:cs="Times New Roman"/>
          <w:szCs w:val="24"/>
        </w:rPr>
      </w:pPr>
    </w:p>
    <w:p w14:paraId="562BE218" w14:textId="77777777" w:rsidR="00BA25D5" w:rsidRPr="00574A09" w:rsidRDefault="00BA25D5" w:rsidP="006E689C">
      <w:pPr>
        <w:jc w:val="center"/>
        <w:rPr>
          <w:rFonts w:cs="Times New Roman"/>
          <w:szCs w:val="24"/>
        </w:rPr>
      </w:pPr>
    </w:p>
    <w:p w14:paraId="6C8DA6A1" w14:textId="77777777" w:rsidR="00BA25D5" w:rsidRPr="00574A09" w:rsidRDefault="00BA25D5" w:rsidP="006E689C">
      <w:pPr>
        <w:jc w:val="center"/>
        <w:rPr>
          <w:rFonts w:cs="Times New Roman"/>
          <w:szCs w:val="24"/>
        </w:rPr>
      </w:pPr>
    </w:p>
    <w:p w14:paraId="113E6E9E" w14:textId="77777777" w:rsidR="00BA25D5" w:rsidRPr="00574A09" w:rsidRDefault="00BA25D5" w:rsidP="006E689C">
      <w:pPr>
        <w:jc w:val="center"/>
        <w:rPr>
          <w:rFonts w:cs="Times New Roman"/>
          <w:szCs w:val="24"/>
        </w:rPr>
      </w:pPr>
    </w:p>
    <w:p w14:paraId="23266E41" w14:textId="3808FE8C" w:rsidR="00BA25D5" w:rsidRPr="00574A09" w:rsidRDefault="00BA25D5" w:rsidP="006E689C">
      <w:pPr>
        <w:tabs>
          <w:tab w:val="left" w:pos="3765"/>
        </w:tabs>
        <w:jc w:val="center"/>
        <w:rPr>
          <w:rFonts w:cs="Times New Roman"/>
          <w:szCs w:val="24"/>
        </w:rPr>
      </w:pPr>
    </w:p>
    <w:p w14:paraId="146078B3" w14:textId="77777777" w:rsidR="00BA25D5" w:rsidRPr="00574A09" w:rsidRDefault="00BA25D5" w:rsidP="006E689C">
      <w:pPr>
        <w:tabs>
          <w:tab w:val="left" w:pos="3765"/>
        </w:tabs>
        <w:jc w:val="center"/>
        <w:rPr>
          <w:rFonts w:cs="Times New Roman"/>
          <w:szCs w:val="24"/>
        </w:rPr>
      </w:pPr>
    </w:p>
    <w:p w14:paraId="540330A3" w14:textId="77777777" w:rsidR="00BA25D5" w:rsidRPr="00574A09" w:rsidRDefault="00BA25D5" w:rsidP="006E689C">
      <w:pPr>
        <w:tabs>
          <w:tab w:val="left" w:pos="3765"/>
        </w:tabs>
        <w:jc w:val="center"/>
        <w:rPr>
          <w:rFonts w:cs="Times New Roman"/>
          <w:szCs w:val="24"/>
        </w:rPr>
      </w:pPr>
    </w:p>
    <w:p w14:paraId="196DAD3E" w14:textId="77777777" w:rsidR="0037469A" w:rsidRPr="00574A09" w:rsidRDefault="0037469A" w:rsidP="006E689C">
      <w:pPr>
        <w:tabs>
          <w:tab w:val="left" w:pos="3765"/>
        </w:tabs>
        <w:jc w:val="center"/>
        <w:rPr>
          <w:rFonts w:cs="Times New Roman"/>
          <w:szCs w:val="24"/>
        </w:rPr>
      </w:pPr>
    </w:p>
    <w:p w14:paraId="1F9BD6B4" w14:textId="77777777" w:rsidR="0037469A" w:rsidRPr="00574A09" w:rsidRDefault="0037469A" w:rsidP="006E689C">
      <w:pPr>
        <w:tabs>
          <w:tab w:val="left" w:pos="3765"/>
        </w:tabs>
        <w:jc w:val="center"/>
        <w:rPr>
          <w:rFonts w:cs="Times New Roman"/>
          <w:szCs w:val="24"/>
        </w:rPr>
      </w:pPr>
    </w:p>
    <w:p w14:paraId="38886D31" w14:textId="77777777" w:rsidR="0037469A" w:rsidRPr="00574A09" w:rsidRDefault="0037469A" w:rsidP="006E689C">
      <w:pPr>
        <w:tabs>
          <w:tab w:val="left" w:pos="3765"/>
        </w:tabs>
        <w:jc w:val="center"/>
        <w:rPr>
          <w:rFonts w:cs="Times New Roman"/>
          <w:szCs w:val="24"/>
        </w:rPr>
      </w:pPr>
    </w:p>
    <w:p w14:paraId="62F007E7" w14:textId="77777777" w:rsidR="00465BAA" w:rsidRDefault="00465BAA" w:rsidP="006E689C">
      <w:pPr>
        <w:tabs>
          <w:tab w:val="left" w:pos="3765"/>
        </w:tabs>
        <w:jc w:val="center"/>
        <w:rPr>
          <w:rFonts w:cs="Times New Roman"/>
          <w:sz w:val="28"/>
          <w:szCs w:val="24"/>
        </w:rPr>
      </w:pPr>
    </w:p>
    <w:p w14:paraId="0B22A7AD" w14:textId="77777777" w:rsidR="00B919E1" w:rsidRDefault="00B919E1" w:rsidP="006E689C">
      <w:pPr>
        <w:tabs>
          <w:tab w:val="left" w:pos="3765"/>
        </w:tabs>
        <w:jc w:val="center"/>
        <w:rPr>
          <w:rFonts w:cs="Times New Roman"/>
          <w:sz w:val="28"/>
          <w:szCs w:val="24"/>
        </w:rPr>
      </w:pPr>
    </w:p>
    <w:p w14:paraId="4B874D45" w14:textId="77777777" w:rsidR="00B919E1" w:rsidRDefault="00B919E1" w:rsidP="006E689C">
      <w:pPr>
        <w:tabs>
          <w:tab w:val="left" w:pos="3765"/>
        </w:tabs>
        <w:jc w:val="center"/>
        <w:rPr>
          <w:rFonts w:cs="Times New Roman"/>
          <w:sz w:val="28"/>
          <w:szCs w:val="24"/>
        </w:rPr>
      </w:pPr>
    </w:p>
    <w:p w14:paraId="20AC3D77" w14:textId="77777777" w:rsidR="00B919E1" w:rsidRDefault="00B919E1" w:rsidP="006E689C">
      <w:pPr>
        <w:tabs>
          <w:tab w:val="left" w:pos="3765"/>
        </w:tabs>
        <w:jc w:val="center"/>
        <w:rPr>
          <w:rFonts w:cs="Times New Roman"/>
          <w:sz w:val="28"/>
          <w:szCs w:val="24"/>
        </w:rPr>
      </w:pPr>
    </w:p>
    <w:p w14:paraId="0ABEB934" w14:textId="77777777" w:rsidR="00B919E1" w:rsidRDefault="00B919E1" w:rsidP="006E689C">
      <w:pPr>
        <w:tabs>
          <w:tab w:val="left" w:pos="3765"/>
        </w:tabs>
        <w:jc w:val="center"/>
        <w:rPr>
          <w:rFonts w:cs="Times New Roman"/>
          <w:sz w:val="28"/>
          <w:szCs w:val="24"/>
        </w:rPr>
      </w:pPr>
    </w:p>
    <w:p w14:paraId="51D3B17E" w14:textId="77777777" w:rsidR="00B919E1" w:rsidRDefault="00B919E1" w:rsidP="006E689C">
      <w:pPr>
        <w:tabs>
          <w:tab w:val="left" w:pos="3765"/>
        </w:tabs>
        <w:jc w:val="center"/>
        <w:rPr>
          <w:rFonts w:cs="Times New Roman"/>
          <w:sz w:val="28"/>
          <w:szCs w:val="24"/>
        </w:rPr>
      </w:pPr>
    </w:p>
    <w:p w14:paraId="414D120E" w14:textId="77777777" w:rsidR="00B919E1" w:rsidRDefault="00B919E1" w:rsidP="006E689C">
      <w:pPr>
        <w:tabs>
          <w:tab w:val="left" w:pos="3765"/>
        </w:tabs>
        <w:jc w:val="center"/>
        <w:rPr>
          <w:rFonts w:cs="Times New Roman"/>
          <w:sz w:val="28"/>
          <w:szCs w:val="24"/>
        </w:rPr>
      </w:pPr>
    </w:p>
    <w:p w14:paraId="44BA7069" w14:textId="77777777" w:rsidR="00B919E1" w:rsidRDefault="00B919E1" w:rsidP="006E689C">
      <w:pPr>
        <w:tabs>
          <w:tab w:val="left" w:pos="3765"/>
        </w:tabs>
        <w:jc w:val="center"/>
        <w:rPr>
          <w:rFonts w:cs="Times New Roman"/>
          <w:sz w:val="28"/>
          <w:szCs w:val="24"/>
        </w:rPr>
      </w:pPr>
    </w:p>
    <w:p w14:paraId="3F77575E" w14:textId="77777777" w:rsidR="00B919E1" w:rsidRDefault="00B919E1" w:rsidP="006E689C">
      <w:pPr>
        <w:tabs>
          <w:tab w:val="left" w:pos="3765"/>
        </w:tabs>
        <w:jc w:val="center"/>
        <w:rPr>
          <w:rFonts w:cs="Times New Roman"/>
          <w:sz w:val="28"/>
          <w:szCs w:val="24"/>
        </w:rPr>
      </w:pPr>
    </w:p>
    <w:p w14:paraId="64D1B44F" w14:textId="77777777" w:rsidR="004E1A4D" w:rsidRPr="00CA25E4" w:rsidRDefault="002B3541" w:rsidP="006E689C">
      <w:pPr>
        <w:tabs>
          <w:tab w:val="left" w:pos="3765"/>
        </w:tabs>
        <w:jc w:val="center"/>
        <w:rPr>
          <w:rFonts w:cs="Times New Roman"/>
          <w:sz w:val="28"/>
          <w:szCs w:val="24"/>
        </w:rPr>
      </w:pPr>
      <w:r w:rsidRPr="00CA25E4">
        <w:rPr>
          <w:rFonts w:cs="Times New Roman"/>
          <w:sz w:val="28"/>
          <w:szCs w:val="24"/>
        </w:rPr>
        <w:t>Ljubljana, 2018</w:t>
      </w:r>
    </w:p>
    <w:p w14:paraId="5BFF2DCA" w14:textId="77777777" w:rsidR="00C80D31" w:rsidRPr="00CA25E4" w:rsidRDefault="00C80D31" w:rsidP="006E689C">
      <w:pPr>
        <w:jc w:val="center"/>
        <w:rPr>
          <w:rFonts w:cs="Times New Roman"/>
          <w:sz w:val="28"/>
          <w:szCs w:val="24"/>
        </w:rPr>
      </w:pPr>
      <w:r w:rsidRPr="00CA25E4">
        <w:rPr>
          <w:rFonts w:cs="Times New Roman"/>
          <w:sz w:val="28"/>
          <w:szCs w:val="24"/>
        </w:rPr>
        <w:lastRenderedPageBreak/>
        <w:t xml:space="preserve">UNIVERZA V LJUBLJANI </w:t>
      </w:r>
      <w:r w:rsidRPr="00CA25E4">
        <w:rPr>
          <w:rFonts w:cs="Times New Roman"/>
          <w:sz w:val="28"/>
          <w:szCs w:val="24"/>
        </w:rPr>
        <w:br/>
        <w:t>FAKULTETA ZA DRUŽBENE VEDE</w:t>
      </w:r>
      <w:r w:rsidRPr="00CA25E4">
        <w:rPr>
          <w:rFonts w:cs="Times New Roman"/>
          <w:sz w:val="28"/>
          <w:szCs w:val="24"/>
        </w:rPr>
        <w:br/>
      </w:r>
      <w:r w:rsidRPr="00CA25E4">
        <w:rPr>
          <w:rFonts w:cs="Times New Roman"/>
          <w:sz w:val="28"/>
          <w:szCs w:val="24"/>
        </w:rPr>
        <w:br/>
      </w:r>
      <w:r w:rsidRPr="00CA25E4">
        <w:rPr>
          <w:rFonts w:cs="Times New Roman"/>
          <w:sz w:val="28"/>
          <w:szCs w:val="24"/>
        </w:rPr>
        <w:br/>
      </w:r>
    </w:p>
    <w:p w14:paraId="678C7838" w14:textId="77777777" w:rsidR="00B02D7C" w:rsidRPr="00CA25E4" w:rsidRDefault="00B02D7C" w:rsidP="006E689C">
      <w:pPr>
        <w:jc w:val="center"/>
        <w:rPr>
          <w:rFonts w:cs="Times New Roman"/>
          <w:sz w:val="28"/>
          <w:szCs w:val="24"/>
        </w:rPr>
      </w:pPr>
    </w:p>
    <w:p w14:paraId="12ECF462" w14:textId="77777777" w:rsidR="00C80D31" w:rsidRPr="00CA25E4" w:rsidRDefault="00494A7D" w:rsidP="006E689C">
      <w:pPr>
        <w:jc w:val="center"/>
        <w:rPr>
          <w:rFonts w:cs="Times New Roman"/>
          <w:sz w:val="28"/>
          <w:szCs w:val="24"/>
        </w:rPr>
      </w:pPr>
      <w:r w:rsidRPr="00CA25E4">
        <w:rPr>
          <w:rFonts w:cs="Times New Roman"/>
          <w:sz w:val="28"/>
          <w:szCs w:val="24"/>
        </w:rPr>
        <w:t>Andraž Gruden</w:t>
      </w:r>
      <w:r w:rsidRPr="00CA25E4">
        <w:rPr>
          <w:rFonts w:cs="Times New Roman"/>
          <w:sz w:val="28"/>
          <w:szCs w:val="24"/>
        </w:rPr>
        <w:br/>
      </w:r>
      <w:r w:rsidR="00543FD8" w:rsidRPr="00CA25E4">
        <w:rPr>
          <w:rFonts w:cs="Times New Roman"/>
          <w:sz w:val="28"/>
          <w:szCs w:val="24"/>
        </w:rPr>
        <w:t>Mentor: izr</w:t>
      </w:r>
      <w:r w:rsidR="00C80D31" w:rsidRPr="00CA25E4">
        <w:rPr>
          <w:rFonts w:cs="Times New Roman"/>
          <w:sz w:val="28"/>
          <w:szCs w:val="24"/>
        </w:rPr>
        <w:t>.</w:t>
      </w:r>
      <w:r w:rsidR="00543FD8" w:rsidRPr="00CA25E4">
        <w:rPr>
          <w:rFonts w:cs="Times New Roman"/>
          <w:sz w:val="28"/>
          <w:szCs w:val="24"/>
        </w:rPr>
        <w:t xml:space="preserve"> prof.</w:t>
      </w:r>
      <w:r w:rsidR="00C80D31" w:rsidRPr="00CA25E4">
        <w:rPr>
          <w:rFonts w:cs="Times New Roman"/>
          <w:sz w:val="28"/>
          <w:szCs w:val="24"/>
        </w:rPr>
        <w:t xml:space="preserve"> dr. </w:t>
      </w:r>
      <w:r w:rsidR="00543FD8" w:rsidRPr="00CA25E4">
        <w:rPr>
          <w:rFonts w:cs="Times New Roman"/>
          <w:sz w:val="28"/>
          <w:szCs w:val="24"/>
        </w:rPr>
        <w:t>Jaroslav Berce</w:t>
      </w:r>
    </w:p>
    <w:p w14:paraId="61488EC1" w14:textId="29D5F4C5" w:rsidR="009027A8" w:rsidRPr="00CA25E4" w:rsidRDefault="009027A8" w:rsidP="006E689C">
      <w:pPr>
        <w:jc w:val="center"/>
        <w:rPr>
          <w:rFonts w:cs="Times New Roman"/>
          <w:sz w:val="32"/>
          <w:szCs w:val="24"/>
        </w:rPr>
      </w:pPr>
      <w:r w:rsidRPr="00CA25E4">
        <w:rPr>
          <w:rFonts w:cs="Times New Roman"/>
          <w:b/>
          <w:sz w:val="32"/>
          <w:szCs w:val="24"/>
        </w:rPr>
        <w:t xml:space="preserve">Proces izdelave video iger: sistematična izgradnja procesnega modela z uporabo metode MetaME in </w:t>
      </w:r>
      <w:r w:rsidR="005757B3" w:rsidRPr="00CA25E4">
        <w:rPr>
          <w:rFonts w:cs="Times New Roman"/>
          <w:b/>
          <w:sz w:val="32"/>
          <w:szCs w:val="24"/>
        </w:rPr>
        <w:t>A</w:t>
      </w:r>
      <w:r w:rsidRPr="00CA25E4">
        <w:rPr>
          <w:rFonts w:cs="Times New Roman"/>
          <w:b/>
          <w:sz w:val="32"/>
          <w:szCs w:val="24"/>
        </w:rPr>
        <w:t>gilnega modeliranja</w:t>
      </w:r>
    </w:p>
    <w:p w14:paraId="5CD31CB6" w14:textId="379973EE" w:rsidR="00C80D31" w:rsidRPr="00CA25E4" w:rsidRDefault="00C80D31" w:rsidP="006E689C">
      <w:pPr>
        <w:jc w:val="center"/>
        <w:rPr>
          <w:rFonts w:cs="Times New Roman"/>
          <w:sz w:val="28"/>
          <w:szCs w:val="24"/>
        </w:rPr>
      </w:pPr>
      <w:r w:rsidRPr="00CA25E4">
        <w:rPr>
          <w:rFonts w:cs="Times New Roman"/>
          <w:sz w:val="28"/>
          <w:szCs w:val="24"/>
        </w:rPr>
        <w:t>Diplomsko delo</w:t>
      </w:r>
    </w:p>
    <w:p w14:paraId="2A01643C" w14:textId="77777777" w:rsidR="00C80D31" w:rsidRPr="00CA25E4" w:rsidRDefault="00C80D31" w:rsidP="006E689C">
      <w:pPr>
        <w:jc w:val="center"/>
        <w:rPr>
          <w:rFonts w:cs="Times New Roman"/>
          <w:sz w:val="28"/>
          <w:szCs w:val="24"/>
        </w:rPr>
      </w:pPr>
    </w:p>
    <w:p w14:paraId="126F1DC7" w14:textId="77777777" w:rsidR="00C80D31" w:rsidRPr="00CA25E4" w:rsidRDefault="00C80D31" w:rsidP="006E689C">
      <w:pPr>
        <w:jc w:val="center"/>
        <w:rPr>
          <w:rFonts w:cs="Times New Roman"/>
          <w:sz w:val="28"/>
          <w:szCs w:val="24"/>
        </w:rPr>
      </w:pPr>
    </w:p>
    <w:p w14:paraId="4BD615D0" w14:textId="77777777" w:rsidR="00C80D31" w:rsidRPr="00CA25E4" w:rsidRDefault="00C80D31" w:rsidP="006E689C">
      <w:pPr>
        <w:jc w:val="center"/>
        <w:rPr>
          <w:rFonts w:cs="Times New Roman"/>
          <w:sz w:val="28"/>
          <w:szCs w:val="24"/>
        </w:rPr>
      </w:pPr>
    </w:p>
    <w:p w14:paraId="6F0FA114" w14:textId="77777777" w:rsidR="00C80D31" w:rsidRPr="00CA25E4" w:rsidRDefault="00C80D31" w:rsidP="006E689C">
      <w:pPr>
        <w:jc w:val="center"/>
        <w:rPr>
          <w:rFonts w:cs="Times New Roman"/>
          <w:sz w:val="28"/>
          <w:szCs w:val="24"/>
        </w:rPr>
      </w:pPr>
    </w:p>
    <w:p w14:paraId="45A37846" w14:textId="77777777" w:rsidR="00C80D31" w:rsidRPr="00CA25E4" w:rsidRDefault="00C80D31" w:rsidP="006E689C">
      <w:pPr>
        <w:tabs>
          <w:tab w:val="left" w:pos="3765"/>
        </w:tabs>
        <w:jc w:val="center"/>
        <w:rPr>
          <w:rFonts w:cs="Times New Roman"/>
          <w:sz w:val="28"/>
          <w:szCs w:val="24"/>
        </w:rPr>
      </w:pPr>
    </w:p>
    <w:p w14:paraId="2B49E096" w14:textId="77777777" w:rsidR="00C80D31" w:rsidRPr="00CA25E4" w:rsidRDefault="00C80D31" w:rsidP="006E689C">
      <w:pPr>
        <w:tabs>
          <w:tab w:val="left" w:pos="3765"/>
        </w:tabs>
        <w:jc w:val="center"/>
        <w:rPr>
          <w:rFonts w:cs="Times New Roman"/>
          <w:sz w:val="28"/>
          <w:szCs w:val="24"/>
        </w:rPr>
      </w:pPr>
    </w:p>
    <w:p w14:paraId="4C399516" w14:textId="77777777" w:rsidR="00C80D31" w:rsidRPr="00CA25E4" w:rsidRDefault="00C80D31" w:rsidP="006E689C">
      <w:pPr>
        <w:tabs>
          <w:tab w:val="left" w:pos="3765"/>
        </w:tabs>
        <w:jc w:val="center"/>
        <w:rPr>
          <w:rFonts w:cs="Times New Roman"/>
          <w:sz w:val="28"/>
          <w:szCs w:val="24"/>
        </w:rPr>
      </w:pPr>
    </w:p>
    <w:p w14:paraId="5819487A" w14:textId="77777777" w:rsidR="00C80D31" w:rsidRPr="00CA25E4" w:rsidRDefault="00C80D31" w:rsidP="006E689C">
      <w:pPr>
        <w:tabs>
          <w:tab w:val="left" w:pos="3765"/>
        </w:tabs>
        <w:jc w:val="center"/>
        <w:rPr>
          <w:rFonts w:cs="Times New Roman"/>
          <w:sz w:val="28"/>
          <w:szCs w:val="24"/>
        </w:rPr>
      </w:pPr>
    </w:p>
    <w:p w14:paraId="5CFE6834" w14:textId="77777777" w:rsidR="00B02D7C" w:rsidRPr="00CA25E4" w:rsidRDefault="00B02D7C" w:rsidP="006E689C">
      <w:pPr>
        <w:tabs>
          <w:tab w:val="left" w:pos="3765"/>
        </w:tabs>
        <w:jc w:val="center"/>
        <w:rPr>
          <w:rFonts w:cs="Times New Roman"/>
          <w:sz w:val="28"/>
          <w:szCs w:val="24"/>
        </w:rPr>
      </w:pPr>
    </w:p>
    <w:p w14:paraId="46A28758" w14:textId="77777777" w:rsidR="0051537E" w:rsidRPr="00CA25E4" w:rsidRDefault="0051537E" w:rsidP="006E689C">
      <w:pPr>
        <w:tabs>
          <w:tab w:val="left" w:pos="3765"/>
        </w:tabs>
        <w:jc w:val="center"/>
        <w:rPr>
          <w:rFonts w:cs="Times New Roman"/>
          <w:sz w:val="28"/>
          <w:szCs w:val="24"/>
        </w:rPr>
      </w:pPr>
    </w:p>
    <w:p w14:paraId="4BF9825E" w14:textId="77777777" w:rsidR="00B919E1" w:rsidRDefault="00B919E1" w:rsidP="006E689C">
      <w:pPr>
        <w:tabs>
          <w:tab w:val="left" w:pos="3765"/>
        </w:tabs>
        <w:jc w:val="center"/>
        <w:rPr>
          <w:rFonts w:cs="Times New Roman"/>
          <w:sz w:val="28"/>
          <w:szCs w:val="24"/>
        </w:rPr>
      </w:pPr>
    </w:p>
    <w:p w14:paraId="3E0B2890" w14:textId="77777777" w:rsidR="00B919E1" w:rsidRDefault="00B919E1" w:rsidP="006E689C">
      <w:pPr>
        <w:tabs>
          <w:tab w:val="left" w:pos="3765"/>
        </w:tabs>
        <w:jc w:val="center"/>
        <w:rPr>
          <w:rFonts w:cs="Times New Roman"/>
          <w:sz w:val="28"/>
          <w:szCs w:val="24"/>
        </w:rPr>
      </w:pPr>
    </w:p>
    <w:p w14:paraId="4D20030A" w14:textId="77777777" w:rsidR="00B919E1" w:rsidRDefault="00B919E1" w:rsidP="006E689C">
      <w:pPr>
        <w:tabs>
          <w:tab w:val="left" w:pos="3765"/>
        </w:tabs>
        <w:jc w:val="center"/>
        <w:rPr>
          <w:rFonts w:cs="Times New Roman"/>
          <w:sz w:val="28"/>
          <w:szCs w:val="24"/>
        </w:rPr>
      </w:pPr>
    </w:p>
    <w:p w14:paraId="60217198" w14:textId="77777777" w:rsidR="00B919E1" w:rsidRDefault="00B919E1" w:rsidP="006E689C">
      <w:pPr>
        <w:tabs>
          <w:tab w:val="left" w:pos="3765"/>
        </w:tabs>
        <w:jc w:val="center"/>
        <w:rPr>
          <w:rFonts w:cs="Times New Roman"/>
          <w:sz w:val="28"/>
          <w:szCs w:val="24"/>
        </w:rPr>
      </w:pPr>
    </w:p>
    <w:p w14:paraId="7E0FC1AF" w14:textId="77777777" w:rsidR="00B919E1" w:rsidRDefault="00B919E1" w:rsidP="006E689C">
      <w:pPr>
        <w:tabs>
          <w:tab w:val="left" w:pos="3765"/>
        </w:tabs>
        <w:jc w:val="center"/>
        <w:rPr>
          <w:rFonts w:cs="Times New Roman"/>
          <w:sz w:val="28"/>
          <w:szCs w:val="24"/>
        </w:rPr>
      </w:pPr>
    </w:p>
    <w:p w14:paraId="3D86653D" w14:textId="77777777" w:rsidR="00B919E1" w:rsidRDefault="00B919E1" w:rsidP="006E689C">
      <w:pPr>
        <w:tabs>
          <w:tab w:val="left" w:pos="3765"/>
        </w:tabs>
        <w:jc w:val="center"/>
        <w:rPr>
          <w:rFonts w:cs="Times New Roman"/>
          <w:sz w:val="28"/>
          <w:szCs w:val="24"/>
        </w:rPr>
      </w:pPr>
    </w:p>
    <w:p w14:paraId="67E6A901" w14:textId="77777777" w:rsidR="00B919E1" w:rsidRDefault="00B919E1" w:rsidP="006E689C">
      <w:pPr>
        <w:tabs>
          <w:tab w:val="left" w:pos="3765"/>
        </w:tabs>
        <w:jc w:val="center"/>
        <w:rPr>
          <w:rFonts w:cs="Times New Roman"/>
          <w:sz w:val="28"/>
          <w:szCs w:val="24"/>
        </w:rPr>
      </w:pPr>
    </w:p>
    <w:p w14:paraId="26F084B5" w14:textId="77777777" w:rsidR="00C80D31" w:rsidRPr="00CA25E4" w:rsidRDefault="002B3541" w:rsidP="006E689C">
      <w:pPr>
        <w:tabs>
          <w:tab w:val="left" w:pos="3765"/>
        </w:tabs>
        <w:jc w:val="center"/>
        <w:rPr>
          <w:rFonts w:cs="Times New Roman"/>
          <w:sz w:val="28"/>
          <w:szCs w:val="24"/>
        </w:rPr>
      </w:pPr>
      <w:r w:rsidRPr="00CA25E4">
        <w:rPr>
          <w:rFonts w:cs="Times New Roman"/>
          <w:sz w:val="28"/>
          <w:szCs w:val="24"/>
        </w:rPr>
        <w:t>Ljubljana, 2018</w:t>
      </w:r>
    </w:p>
    <w:p w14:paraId="31B85503" w14:textId="77777777" w:rsidR="001921A1" w:rsidRPr="00574A09" w:rsidRDefault="001921A1" w:rsidP="005D71AF">
      <w:pPr>
        <w:tabs>
          <w:tab w:val="left" w:pos="3765"/>
        </w:tabs>
        <w:rPr>
          <w:rFonts w:cs="Times New Roman"/>
          <w:szCs w:val="24"/>
        </w:rPr>
      </w:pPr>
    </w:p>
    <w:p w14:paraId="07A227A3" w14:textId="77777777" w:rsidR="001921A1" w:rsidRPr="00574A09" w:rsidRDefault="001921A1" w:rsidP="005D71AF">
      <w:pPr>
        <w:tabs>
          <w:tab w:val="left" w:pos="3765"/>
        </w:tabs>
        <w:rPr>
          <w:rFonts w:cs="Times New Roman"/>
          <w:szCs w:val="24"/>
        </w:rPr>
      </w:pPr>
    </w:p>
    <w:p w14:paraId="72D75FFE" w14:textId="77777777" w:rsidR="001921A1" w:rsidRPr="00574A09" w:rsidRDefault="001921A1" w:rsidP="005D71AF">
      <w:pPr>
        <w:tabs>
          <w:tab w:val="left" w:pos="3765"/>
        </w:tabs>
        <w:rPr>
          <w:rFonts w:cs="Times New Roman"/>
          <w:szCs w:val="24"/>
        </w:rPr>
      </w:pPr>
    </w:p>
    <w:p w14:paraId="4B8A93ED" w14:textId="77777777" w:rsidR="001921A1" w:rsidRPr="00574A09" w:rsidRDefault="001921A1" w:rsidP="005D71AF">
      <w:pPr>
        <w:tabs>
          <w:tab w:val="left" w:pos="3765"/>
        </w:tabs>
        <w:rPr>
          <w:rFonts w:cs="Times New Roman"/>
          <w:szCs w:val="24"/>
        </w:rPr>
      </w:pPr>
    </w:p>
    <w:p w14:paraId="13B9BCE3" w14:textId="77777777" w:rsidR="001921A1" w:rsidRPr="00574A09" w:rsidRDefault="001921A1" w:rsidP="005D71AF">
      <w:pPr>
        <w:tabs>
          <w:tab w:val="left" w:pos="3765"/>
        </w:tabs>
        <w:rPr>
          <w:rFonts w:cs="Times New Roman"/>
          <w:szCs w:val="24"/>
        </w:rPr>
      </w:pPr>
    </w:p>
    <w:p w14:paraId="57900A4F" w14:textId="77777777" w:rsidR="001921A1" w:rsidRPr="00574A09" w:rsidRDefault="001921A1" w:rsidP="005D71AF">
      <w:pPr>
        <w:tabs>
          <w:tab w:val="left" w:pos="3765"/>
        </w:tabs>
        <w:rPr>
          <w:rFonts w:cs="Times New Roman"/>
          <w:szCs w:val="24"/>
        </w:rPr>
      </w:pPr>
    </w:p>
    <w:p w14:paraId="604CFDAA" w14:textId="77777777" w:rsidR="00C2720A" w:rsidRPr="00574A09" w:rsidRDefault="00C2720A" w:rsidP="005D71AF">
      <w:pPr>
        <w:pStyle w:val="Navadensplet"/>
        <w:spacing w:before="0" w:beforeAutospacing="0" w:after="200" w:afterAutospacing="0" w:line="353" w:lineRule="atLeast"/>
        <w:rPr>
          <w:i/>
          <w:iCs/>
          <w:color w:val="500050"/>
          <w:shd w:val="clear" w:color="auto" w:fill="FFFFFF"/>
        </w:rPr>
      </w:pPr>
    </w:p>
    <w:p w14:paraId="04AC5DB8" w14:textId="77777777" w:rsidR="00C2720A" w:rsidRPr="00574A09" w:rsidRDefault="00C2720A" w:rsidP="005D71AF">
      <w:pPr>
        <w:pStyle w:val="Navadensplet"/>
        <w:spacing w:before="0" w:beforeAutospacing="0" w:after="200" w:afterAutospacing="0" w:line="353" w:lineRule="atLeast"/>
        <w:rPr>
          <w:i/>
          <w:iCs/>
          <w:color w:val="500050"/>
          <w:shd w:val="clear" w:color="auto" w:fill="FFFFFF"/>
        </w:rPr>
      </w:pPr>
    </w:p>
    <w:p w14:paraId="2BB1729E" w14:textId="77777777" w:rsidR="00546BFA" w:rsidRDefault="00546BFA" w:rsidP="005D71AF">
      <w:pPr>
        <w:pStyle w:val="Navadensplet"/>
        <w:spacing w:before="0" w:beforeAutospacing="0" w:after="200" w:afterAutospacing="0" w:line="353" w:lineRule="atLeast"/>
        <w:rPr>
          <w:i/>
          <w:iCs/>
          <w:shd w:val="clear" w:color="auto" w:fill="FFFFFF"/>
        </w:rPr>
      </w:pPr>
    </w:p>
    <w:p w14:paraId="5186EDA4" w14:textId="77777777" w:rsidR="00546BFA" w:rsidRDefault="00546BFA" w:rsidP="005D71AF">
      <w:pPr>
        <w:pStyle w:val="Navadensplet"/>
        <w:spacing w:before="0" w:beforeAutospacing="0" w:after="200" w:afterAutospacing="0" w:line="353" w:lineRule="atLeast"/>
        <w:rPr>
          <w:i/>
          <w:iCs/>
          <w:shd w:val="clear" w:color="auto" w:fill="FFFFFF"/>
        </w:rPr>
      </w:pPr>
    </w:p>
    <w:p w14:paraId="4057890A" w14:textId="77777777" w:rsidR="00546BFA" w:rsidRDefault="00546BFA" w:rsidP="005D71AF">
      <w:pPr>
        <w:pStyle w:val="Navadensplet"/>
        <w:spacing w:before="0" w:beforeAutospacing="0" w:after="200" w:afterAutospacing="0" w:line="353" w:lineRule="atLeast"/>
        <w:rPr>
          <w:i/>
          <w:iCs/>
          <w:shd w:val="clear" w:color="auto" w:fill="FFFFFF"/>
        </w:rPr>
      </w:pPr>
    </w:p>
    <w:p w14:paraId="79312403" w14:textId="77777777" w:rsidR="00546BFA" w:rsidRDefault="00546BFA" w:rsidP="005D71AF">
      <w:pPr>
        <w:pStyle w:val="Navadensplet"/>
        <w:spacing w:before="0" w:beforeAutospacing="0" w:after="200" w:afterAutospacing="0" w:line="353" w:lineRule="atLeast"/>
        <w:rPr>
          <w:i/>
          <w:iCs/>
          <w:shd w:val="clear" w:color="auto" w:fill="FFFFFF"/>
        </w:rPr>
      </w:pPr>
    </w:p>
    <w:p w14:paraId="6D3F900E" w14:textId="77777777" w:rsidR="00546BFA" w:rsidRDefault="00546BFA" w:rsidP="005D71AF">
      <w:pPr>
        <w:pStyle w:val="Navadensplet"/>
        <w:spacing w:before="0" w:beforeAutospacing="0" w:after="200" w:afterAutospacing="0" w:line="353" w:lineRule="atLeast"/>
        <w:rPr>
          <w:i/>
          <w:iCs/>
          <w:shd w:val="clear" w:color="auto" w:fill="FFFFFF"/>
        </w:rPr>
      </w:pPr>
    </w:p>
    <w:p w14:paraId="3A866ACA" w14:textId="77777777" w:rsidR="00546BFA" w:rsidRDefault="00546BFA" w:rsidP="005D71AF">
      <w:pPr>
        <w:pStyle w:val="Navadensplet"/>
        <w:spacing w:before="0" w:beforeAutospacing="0" w:after="200" w:afterAutospacing="0" w:line="353" w:lineRule="atLeast"/>
        <w:rPr>
          <w:i/>
          <w:iCs/>
          <w:shd w:val="clear" w:color="auto" w:fill="FFFFFF"/>
        </w:rPr>
      </w:pPr>
    </w:p>
    <w:p w14:paraId="51BB8B0B" w14:textId="77777777" w:rsidR="00546BFA" w:rsidRDefault="00546BFA" w:rsidP="005D71AF">
      <w:pPr>
        <w:pStyle w:val="Navadensplet"/>
        <w:spacing w:before="0" w:beforeAutospacing="0" w:after="200" w:afterAutospacing="0" w:line="353" w:lineRule="atLeast"/>
        <w:rPr>
          <w:i/>
          <w:iCs/>
          <w:shd w:val="clear" w:color="auto" w:fill="FFFFFF"/>
        </w:rPr>
      </w:pPr>
    </w:p>
    <w:p w14:paraId="65346830" w14:textId="77777777" w:rsidR="000D288E" w:rsidRDefault="000D288E" w:rsidP="005D71AF">
      <w:pPr>
        <w:pStyle w:val="Navadensplet"/>
        <w:spacing w:before="0" w:beforeAutospacing="0" w:after="200" w:afterAutospacing="0" w:line="353" w:lineRule="atLeast"/>
        <w:rPr>
          <w:i/>
          <w:iCs/>
          <w:shd w:val="clear" w:color="auto" w:fill="FFFFFF"/>
        </w:rPr>
      </w:pPr>
    </w:p>
    <w:p w14:paraId="268DDD3E" w14:textId="77777777" w:rsidR="000D288E" w:rsidRDefault="000D288E" w:rsidP="005D71AF">
      <w:pPr>
        <w:pStyle w:val="Navadensplet"/>
        <w:spacing w:before="0" w:beforeAutospacing="0" w:after="200" w:afterAutospacing="0" w:line="353" w:lineRule="atLeast"/>
        <w:rPr>
          <w:i/>
          <w:iCs/>
          <w:shd w:val="clear" w:color="auto" w:fill="FFFFFF"/>
        </w:rPr>
      </w:pPr>
    </w:p>
    <w:p w14:paraId="2B6D6B44" w14:textId="77777777" w:rsidR="000D288E" w:rsidRDefault="000D288E" w:rsidP="005D71AF">
      <w:pPr>
        <w:pStyle w:val="Navadensplet"/>
        <w:spacing w:before="0" w:beforeAutospacing="0" w:after="200" w:afterAutospacing="0" w:line="353" w:lineRule="atLeast"/>
        <w:rPr>
          <w:i/>
          <w:iCs/>
          <w:shd w:val="clear" w:color="auto" w:fill="FFFFFF"/>
        </w:rPr>
      </w:pPr>
    </w:p>
    <w:p w14:paraId="1FB8DE15" w14:textId="77777777" w:rsidR="000D288E" w:rsidRDefault="000D288E" w:rsidP="005D71AF">
      <w:pPr>
        <w:pStyle w:val="Navadensplet"/>
        <w:spacing w:before="0" w:beforeAutospacing="0" w:after="200" w:afterAutospacing="0" w:line="353" w:lineRule="atLeast"/>
        <w:rPr>
          <w:i/>
          <w:iCs/>
          <w:shd w:val="clear" w:color="auto" w:fill="FFFFFF"/>
        </w:rPr>
      </w:pPr>
    </w:p>
    <w:p w14:paraId="122C7EF5" w14:textId="77777777" w:rsidR="000D288E" w:rsidRDefault="000D288E" w:rsidP="005D71AF">
      <w:pPr>
        <w:pStyle w:val="Navadensplet"/>
        <w:spacing w:before="0" w:beforeAutospacing="0" w:after="200" w:afterAutospacing="0" w:line="353" w:lineRule="atLeast"/>
        <w:rPr>
          <w:i/>
          <w:iCs/>
          <w:shd w:val="clear" w:color="auto" w:fill="FFFFFF"/>
        </w:rPr>
      </w:pPr>
    </w:p>
    <w:p w14:paraId="500F40BD" w14:textId="77777777" w:rsidR="000D288E" w:rsidRDefault="000D288E" w:rsidP="005D71AF">
      <w:pPr>
        <w:pStyle w:val="Navadensplet"/>
        <w:spacing w:before="0" w:beforeAutospacing="0" w:after="200" w:afterAutospacing="0" w:line="353" w:lineRule="atLeast"/>
        <w:rPr>
          <w:i/>
          <w:iCs/>
          <w:shd w:val="clear" w:color="auto" w:fill="FFFFFF"/>
        </w:rPr>
      </w:pPr>
    </w:p>
    <w:p w14:paraId="42BB1F1D" w14:textId="77777777" w:rsidR="000D288E" w:rsidRDefault="000D288E" w:rsidP="005D71AF">
      <w:pPr>
        <w:pStyle w:val="Navadensplet"/>
        <w:spacing w:before="0" w:beforeAutospacing="0" w:after="200" w:afterAutospacing="0" w:line="353" w:lineRule="atLeast"/>
        <w:rPr>
          <w:i/>
          <w:iCs/>
          <w:shd w:val="clear" w:color="auto" w:fill="FFFFFF"/>
        </w:rPr>
      </w:pPr>
    </w:p>
    <w:p w14:paraId="1FA57A9F" w14:textId="77777777" w:rsidR="000D288E" w:rsidRDefault="000D288E" w:rsidP="005D71AF">
      <w:pPr>
        <w:pStyle w:val="Navadensplet"/>
        <w:spacing w:before="0" w:beforeAutospacing="0" w:after="200" w:afterAutospacing="0" w:line="353" w:lineRule="atLeast"/>
        <w:rPr>
          <w:i/>
          <w:iCs/>
          <w:shd w:val="clear" w:color="auto" w:fill="FFFFFF"/>
        </w:rPr>
      </w:pPr>
    </w:p>
    <w:p w14:paraId="55946C35" w14:textId="4F14649F" w:rsidR="00C2720A" w:rsidRPr="00574A09" w:rsidRDefault="00B95112" w:rsidP="005D71AF">
      <w:pPr>
        <w:pStyle w:val="Navadensplet"/>
        <w:spacing w:before="0" w:beforeAutospacing="0" w:after="200" w:afterAutospacing="0" w:line="353" w:lineRule="atLeast"/>
        <w:rPr>
          <w:shd w:val="clear" w:color="auto" w:fill="FFFFFF"/>
        </w:rPr>
      </w:pPr>
      <w:r>
        <w:rPr>
          <w:i/>
          <w:iCs/>
          <w:shd w:val="clear" w:color="auto" w:fill="FFFFFF"/>
        </w:rPr>
        <w:t>G</w:t>
      </w:r>
      <w:r w:rsidR="00C2720A" w:rsidRPr="00574A09">
        <w:rPr>
          <w:i/>
          <w:iCs/>
          <w:shd w:val="clear" w:color="auto" w:fill="FFFFFF"/>
        </w:rPr>
        <w:t>otovo bom naredil krivico in koga pozabil. List papirja vselej ni dovolj.</w:t>
      </w:r>
    </w:p>
    <w:p w14:paraId="3A08024C" w14:textId="1E0749F8" w:rsidR="00C2720A" w:rsidRPr="00574A09" w:rsidRDefault="00C2720A" w:rsidP="005D71AF">
      <w:pPr>
        <w:pStyle w:val="Navadensplet"/>
        <w:shd w:val="clear" w:color="auto" w:fill="FFFFFF"/>
        <w:spacing w:before="0" w:beforeAutospacing="0" w:after="200" w:afterAutospacing="0" w:line="353" w:lineRule="atLeast"/>
      </w:pPr>
      <w:r w:rsidRPr="00574A09">
        <w:rPr>
          <w:i/>
          <w:iCs/>
        </w:rPr>
        <w:t>Oči, mami, vama gredo vse zasluge, da sem takšen, kot sem. Brata, hvala za ljubi mir</w:t>
      </w:r>
      <w:r w:rsidR="005A6CED">
        <w:rPr>
          <w:i/>
          <w:iCs/>
        </w:rPr>
        <w:t xml:space="preserve"> in ljubezen</w:t>
      </w:r>
      <w:r w:rsidRPr="00574A09">
        <w:rPr>
          <w:i/>
          <w:iCs/>
        </w:rPr>
        <w:t>. Uršika, brez tebe bi odnehal. Moja najdražja, Nežika in Izak, rad vaju imam. ''Quien mucho abarca poco aprieta,'' ste večkrat izrekli. Hvala vam za življenjsko mentorstvo. Očitno je potrebna ena dekada, da iz osla narediš človeka. Hvala, Edo.</w:t>
      </w:r>
    </w:p>
    <w:p w14:paraId="2410105F" w14:textId="77777777" w:rsidR="002023B1" w:rsidRDefault="00726556" w:rsidP="005D71AF">
      <w:pPr>
        <w:rPr>
          <w:rFonts w:cs="Times New Roman"/>
          <w:szCs w:val="24"/>
        </w:rPr>
      </w:pPr>
      <w:r w:rsidRPr="00574A09">
        <w:rPr>
          <w:rFonts w:cs="Times New Roman"/>
          <w:szCs w:val="24"/>
        </w:rPr>
        <w:br w:type="page"/>
      </w:r>
      <w:r w:rsidR="00086F27" w:rsidRPr="00574A09">
        <w:rPr>
          <w:rFonts w:cs="Times New Roman"/>
          <w:szCs w:val="24"/>
        </w:rPr>
        <w:lastRenderedPageBreak/>
        <w:t xml:space="preserve">Proces izdelave video iger: </w:t>
      </w:r>
      <w:r w:rsidR="002538B9" w:rsidRPr="00574A09">
        <w:rPr>
          <w:rFonts w:cs="Times New Roman"/>
          <w:szCs w:val="24"/>
        </w:rPr>
        <w:t xml:space="preserve">sistematična izgradnja procesnega modela </w:t>
      </w:r>
      <w:r w:rsidR="009027A8" w:rsidRPr="00574A09">
        <w:rPr>
          <w:rFonts w:cs="Times New Roman"/>
          <w:szCs w:val="24"/>
        </w:rPr>
        <w:t>z</w:t>
      </w:r>
      <w:r w:rsidR="00086F27" w:rsidRPr="00574A09">
        <w:rPr>
          <w:rFonts w:cs="Times New Roman"/>
          <w:szCs w:val="24"/>
        </w:rPr>
        <w:t xml:space="preserve"> </w:t>
      </w:r>
      <w:r w:rsidR="00377C28" w:rsidRPr="00574A09">
        <w:rPr>
          <w:rFonts w:cs="Times New Roman"/>
          <w:szCs w:val="24"/>
        </w:rPr>
        <w:t>uporabo</w:t>
      </w:r>
      <w:r w:rsidR="009027A8" w:rsidRPr="00574A09">
        <w:rPr>
          <w:rFonts w:cs="Times New Roman"/>
          <w:szCs w:val="24"/>
        </w:rPr>
        <w:t xml:space="preserve"> </w:t>
      </w:r>
      <w:r w:rsidR="002023B1">
        <w:rPr>
          <w:rFonts w:cs="Times New Roman"/>
          <w:szCs w:val="24"/>
        </w:rPr>
        <w:t>metode</w:t>
      </w:r>
    </w:p>
    <w:p w14:paraId="397E40D4" w14:textId="1750C83B" w:rsidR="002538B9" w:rsidRDefault="00086F27" w:rsidP="005D71AF">
      <w:pPr>
        <w:rPr>
          <w:rFonts w:cs="Times New Roman"/>
          <w:szCs w:val="24"/>
        </w:rPr>
      </w:pPr>
      <w:r w:rsidRPr="00574A09">
        <w:rPr>
          <w:rFonts w:cs="Times New Roman"/>
          <w:szCs w:val="24"/>
        </w:rPr>
        <w:t xml:space="preserve">MetaME in </w:t>
      </w:r>
      <w:r w:rsidR="002538B9" w:rsidRPr="00574A09">
        <w:rPr>
          <w:rFonts w:cs="Times New Roman"/>
          <w:szCs w:val="24"/>
        </w:rPr>
        <w:t>Agilnega modeliranja</w:t>
      </w:r>
    </w:p>
    <w:p w14:paraId="59096629" w14:textId="77777777" w:rsidR="00A42851" w:rsidRPr="00574A09" w:rsidRDefault="00A42851" w:rsidP="005D71AF">
      <w:pPr>
        <w:rPr>
          <w:rFonts w:cs="Times New Roman"/>
          <w:szCs w:val="24"/>
        </w:rPr>
      </w:pPr>
    </w:p>
    <w:p w14:paraId="5B9408C0" w14:textId="1BE90A27" w:rsidR="00E0442B" w:rsidRPr="00574A09" w:rsidRDefault="003040C7" w:rsidP="005D71AF">
      <w:pPr>
        <w:spacing w:line="240" w:lineRule="auto"/>
        <w:rPr>
          <w:rFonts w:cs="Times New Roman"/>
          <w:szCs w:val="24"/>
        </w:rPr>
      </w:pPr>
      <w:r w:rsidRPr="00574A09">
        <w:rPr>
          <w:rFonts w:cs="Times New Roman"/>
          <w:szCs w:val="24"/>
        </w:rPr>
        <w:t xml:space="preserve">Razvoj video iger ima </w:t>
      </w:r>
      <w:r w:rsidR="00B80199" w:rsidRPr="00574A09">
        <w:rPr>
          <w:rFonts w:cs="Times New Roman"/>
          <w:szCs w:val="24"/>
        </w:rPr>
        <w:t>zaradi slabo definiranega procesa</w:t>
      </w:r>
      <w:r w:rsidRPr="00574A09">
        <w:rPr>
          <w:rFonts w:cs="Times New Roman"/>
          <w:szCs w:val="24"/>
        </w:rPr>
        <w:t xml:space="preserve"> visoka tveganja in otežen razvoj. </w:t>
      </w:r>
      <w:r w:rsidR="007B4002" w:rsidRPr="00574A09">
        <w:rPr>
          <w:rFonts w:cs="Times New Roman"/>
          <w:szCs w:val="24"/>
        </w:rPr>
        <w:t xml:space="preserve">Projekti </w:t>
      </w:r>
      <w:r w:rsidRPr="00574A09">
        <w:rPr>
          <w:rFonts w:cs="Times New Roman"/>
          <w:szCs w:val="24"/>
        </w:rPr>
        <w:t>pogosto končajo v neobvladovanju</w:t>
      </w:r>
      <w:r w:rsidR="007B4002" w:rsidRPr="00574A09">
        <w:rPr>
          <w:rFonts w:cs="Times New Roman"/>
          <w:szCs w:val="24"/>
        </w:rPr>
        <w:t xml:space="preserve"> </w:t>
      </w:r>
      <w:r w:rsidRPr="00574A09">
        <w:rPr>
          <w:rFonts w:cs="Times New Roman"/>
          <w:szCs w:val="24"/>
        </w:rPr>
        <w:t xml:space="preserve">ali finančnih izdatkih, ki zadušijo razvoj. </w:t>
      </w:r>
      <w:r w:rsidR="00094BB8" w:rsidRPr="00574A09">
        <w:rPr>
          <w:rFonts w:cs="Times New Roman"/>
          <w:szCs w:val="24"/>
        </w:rPr>
        <w:t>V delu smo predstavili vse procesne modele, ki s</w:t>
      </w:r>
      <w:r w:rsidR="00E0442B" w:rsidRPr="00574A09">
        <w:rPr>
          <w:rFonts w:cs="Times New Roman"/>
          <w:szCs w:val="24"/>
        </w:rPr>
        <w:t>o na voljo za razvoj video iger.</w:t>
      </w:r>
      <w:r w:rsidR="00E82EB9" w:rsidRPr="00574A09">
        <w:rPr>
          <w:rFonts w:cs="Times New Roman"/>
          <w:szCs w:val="24"/>
        </w:rPr>
        <w:t xml:space="preserve"> Na podlagi pregleda literature smo ugotovili, da se v praksi pretežno uporabl</w:t>
      </w:r>
      <w:r w:rsidR="00D26CD5" w:rsidRPr="00574A09">
        <w:rPr>
          <w:rFonts w:cs="Times New Roman"/>
          <w:szCs w:val="24"/>
        </w:rPr>
        <w:t>j</w:t>
      </w:r>
      <w:r w:rsidR="00F83026" w:rsidRPr="00574A09">
        <w:rPr>
          <w:rFonts w:cs="Times New Roman"/>
          <w:szCs w:val="24"/>
        </w:rPr>
        <w:t>ajo</w:t>
      </w:r>
      <w:r w:rsidR="006C2402" w:rsidRPr="00574A09">
        <w:rPr>
          <w:rFonts w:cs="Times New Roman"/>
          <w:szCs w:val="24"/>
        </w:rPr>
        <w:t xml:space="preserve"> XP</w:t>
      </w:r>
      <w:r w:rsidR="00BE542B" w:rsidRPr="00574A09">
        <w:rPr>
          <w:rFonts w:cs="Times New Roman"/>
          <w:szCs w:val="24"/>
        </w:rPr>
        <w:t xml:space="preserve">, Scrum in njuni hibridi. </w:t>
      </w:r>
      <w:r w:rsidR="004547EF" w:rsidRPr="00574A09">
        <w:rPr>
          <w:rFonts w:cs="Times New Roman"/>
          <w:szCs w:val="24"/>
        </w:rPr>
        <w:t>Kljub temu pa raziskani modeli posedujejo pomanjkljivosti, ki jih</w:t>
      </w:r>
      <w:r w:rsidR="00E15560" w:rsidRPr="00574A09">
        <w:rPr>
          <w:rFonts w:cs="Times New Roman"/>
          <w:szCs w:val="24"/>
        </w:rPr>
        <w:t xml:space="preserve"> poskušamo v tem delu zakrpati s</w:t>
      </w:r>
      <w:r w:rsidR="004547EF" w:rsidRPr="00574A09">
        <w:rPr>
          <w:rFonts w:cs="Times New Roman"/>
          <w:szCs w:val="24"/>
        </w:rPr>
        <w:t xml:space="preserve"> predlaganjem procesnega modela, ki temelji na praksah in usmeritva</w:t>
      </w:r>
      <w:r w:rsidR="00412FFE" w:rsidRPr="00574A09">
        <w:rPr>
          <w:rFonts w:cs="Times New Roman"/>
          <w:szCs w:val="24"/>
        </w:rPr>
        <w:t xml:space="preserve">h </w:t>
      </w:r>
      <w:r w:rsidR="00F01181" w:rsidRPr="00574A09">
        <w:rPr>
          <w:rFonts w:cs="Times New Roman"/>
          <w:szCs w:val="24"/>
        </w:rPr>
        <w:t>discipline</w:t>
      </w:r>
      <w:r w:rsidR="00463656" w:rsidRPr="00574A09">
        <w:rPr>
          <w:rFonts w:cs="Times New Roman"/>
          <w:szCs w:val="24"/>
        </w:rPr>
        <w:t xml:space="preserve"> razvoja video iger.</w:t>
      </w:r>
      <w:r w:rsidR="005F6D64" w:rsidRPr="00574A09">
        <w:rPr>
          <w:rFonts w:cs="Times New Roman"/>
          <w:szCs w:val="24"/>
        </w:rPr>
        <w:t xml:space="preserve"> </w:t>
      </w:r>
      <w:r w:rsidR="004E6EF8" w:rsidRPr="00574A09">
        <w:rPr>
          <w:rFonts w:cs="Times New Roman"/>
          <w:szCs w:val="24"/>
        </w:rPr>
        <w:t>Za p</w:t>
      </w:r>
      <w:r w:rsidR="005F6D64" w:rsidRPr="00574A09">
        <w:rPr>
          <w:rFonts w:cs="Times New Roman"/>
          <w:szCs w:val="24"/>
        </w:rPr>
        <w:t xml:space="preserve">redlagani model smo </w:t>
      </w:r>
      <w:r w:rsidR="004E6EF8" w:rsidRPr="00574A09">
        <w:rPr>
          <w:rFonts w:cs="Times New Roman"/>
          <w:szCs w:val="24"/>
        </w:rPr>
        <w:t>izvedli optimizacijo</w:t>
      </w:r>
      <w:r w:rsidR="005F6D64" w:rsidRPr="00574A09">
        <w:rPr>
          <w:rFonts w:cs="Times New Roman"/>
          <w:szCs w:val="24"/>
        </w:rPr>
        <w:t xml:space="preserve"> s prvim zrelostnim modelom za igre DGMM</w:t>
      </w:r>
      <w:r w:rsidR="004E6EF8" w:rsidRPr="00574A09">
        <w:rPr>
          <w:rFonts w:cs="Times New Roman"/>
          <w:szCs w:val="24"/>
        </w:rPr>
        <w:t>, ki j</w:t>
      </w:r>
      <w:r w:rsidR="00BF05CF" w:rsidRPr="00574A09">
        <w:rPr>
          <w:rFonts w:cs="Times New Roman"/>
          <w:szCs w:val="24"/>
        </w:rPr>
        <w:t>e potrdil izvajanje več kot 80</w:t>
      </w:r>
      <w:r w:rsidR="00302D56" w:rsidRPr="00574A09">
        <w:rPr>
          <w:rFonts w:cs="Times New Roman"/>
          <w:szCs w:val="24"/>
        </w:rPr>
        <w:t xml:space="preserve"> </w:t>
      </w:r>
      <w:r w:rsidR="00BF05CF" w:rsidRPr="00574A09">
        <w:rPr>
          <w:rFonts w:cs="Times New Roman"/>
          <w:szCs w:val="24"/>
        </w:rPr>
        <w:t xml:space="preserve">% </w:t>
      </w:r>
      <w:r w:rsidR="004E6EF8" w:rsidRPr="00574A09">
        <w:rPr>
          <w:rFonts w:cs="Times New Roman"/>
          <w:szCs w:val="24"/>
        </w:rPr>
        <w:t>procesnih aktivnosti</w:t>
      </w:r>
      <w:r w:rsidR="005F6D64" w:rsidRPr="00574A09">
        <w:rPr>
          <w:rFonts w:cs="Times New Roman"/>
          <w:szCs w:val="24"/>
        </w:rPr>
        <w:t xml:space="preserve">. </w:t>
      </w:r>
      <w:r w:rsidR="00F01181" w:rsidRPr="00574A09">
        <w:rPr>
          <w:rFonts w:cs="Times New Roman"/>
          <w:szCs w:val="24"/>
        </w:rPr>
        <w:t>Posebnost predlaganega procesa je definiranje dodatnega delovnega toka izdelave kreativnih sredstev in njegovo sinhronizacijo z razvojem</w:t>
      </w:r>
      <w:r w:rsidR="005F6D64" w:rsidRPr="00574A09">
        <w:rPr>
          <w:rFonts w:cs="Times New Roman"/>
          <w:szCs w:val="24"/>
        </w:rPr>
        <w:t xml:space="preserve">. </w:t>
      </w:r>
      <w:r w:rsidR="00FD7373" w:rsidRPr="00574A09">
        <w:rPr>
          <w:rFonts w:cs="Times New Roman"/>
          <w:szCs w:val="24"/>
        </w:rPr>
        <w:t>Z uporabo predlaganega modela predvidevamo zmanjšanje tveganja,</w:t>
      </w:r>
      <w:r w:rsidR="00D05616" w:rsidRPr="00574A09">
        <w:rPr>
          <w:rFonts w:cs="Times New Roman"/>
          <w:szCs w:val="24"/>
        </w:rPr>
        <w:t xml:space="preserve"> </w:t>
      </w:r>
      <w:r w:rsidR="00FD7373" w:rsidRPr="00574A09">
        <w:rPr>
          <w:rFonts w:cs="Times New Roman"/>
          <w:szCs w:val="24"/>
        </w:rPr>
        <w:t>natančnejšo napoved trajanja projekta in onemogo</w:t>
      </w:r>
      <w:r w:rsidR="00A6010E" w:rsidRPr="00574A09">
        <w:rPr>
          <w:rFonts w:cs="Times New Roman"/>
          <w:szCs w:val="24"/>
        </w:rPr>
        <w:t xml:space="preserve">čanje kriznega časa </w:t>
      </w:r>
      <w:r w:rsidR="00302D56" w:rsidRPr="00574A09">
        <w:rPr>
          <w:rFonts w:cs="Times New Roman"/>
          <w:szCs w:val="24"/>
        </w:rPr>
        <w:t xml:space="preserve">ter </w:t>
      </w:r>
      <w:r w:rsidR="00A6010E" w:rsidRPr="00574A09">
        <w:rPr>
          <w:rFonts w:cs="Times New Roman"/>
          <w:szCs w:val="24"/>
        </w:rPr>
        <w:t>ostal</w:t>
      </w:r>
      <w:r w:rsidR="00302D56" w:rsidRPr="00574A09">
        <w:rPr>
          <w:rFonts w:cs="Times New Roman"/>
          <w:szCs w:val="24"/>
        </w:rPr>
        <w:t>ih</w:t>
      </w:r>
      <w:r w:rsidR="00A6010E" w:rsidRPr="00574A09">
        <w:rPr>
          <w:rFonts w:cs="Times New Roman"/>
          <w:szCs w:val="24"/>
        </w:rPr>
        <w:t xml:space="preserve"> </w:t>
      </w:r>
      <w:r w:rsidR="00FD7373" w:rsidRPr="00574A09">
        <w:rPr>
          <w:rFonts w:cs="Times New Roman"/>
          <w:szCs w:val="24"/>
        </w:rPr>
        <w:t>najpogostejš</w:t>
      </w:r>
      <w:r w:rsidR="00302D56" w:rsidRPr="00574A09">
        <w:rPr>
          <w:rFonts w:cs="Times New Roman"/>
          <w:szCs w:val="24"/>
        </w:rPr>
        <w:t>ih</w:t>
      </w:r>
      <w:r w:rsidR="00FD7373" w:rsidRPr="00574A09">
        <w:rPr>
          <w:rFonts w:cs="Times New Roman"/>
          <w:szCs w:val="24"/>
        </w:rPr>
        <w:t xml:space="preserve"> težav v razvoju</w:t>
      </w:r>
      <w:r w:rsidR="009F705F" w:rsidRPr="00574A09">
        <w:rPr>
          <w:rFonts w:cs="Times New Roman"/>
          <w:szCs w:val="24"/>
        </w:rPr>
        <w:t>.</w:t>
      </w:r>
      <w:r w:rsidR="005153E6" w:rsidRPr="00574A09">
        <w:rPr>
          <w:rFonts w:cs="Times New Roman"/>
          <w:szCs w:val="24"/>
        </w:rPr>
        <w:t xml:space="preserve"> Disciplina razvoja video iger je okrnjena napredka zaradi nekonsistentne rabe ter</w:t>
      </w:r>
      <w:r w:rsidR="00F80985" w:rsidRPr="00574A09">
        <w:rPr>
          <w:rFonts w:cs="Times New Roman"/>
          <w:szCs w:val="24"/>
        </w:rPr>
        <w:t>minologije in konceptov, katerih</w:t>
      </w:r>
      <w:r w:rsidR="005153E6" w:rsidRPr="00574A09">
        <w:rPr>
          <w:rFonts w:cs="Times New Roman"/>
          <w:szCs w:val="24"/>
        </w:rPr>
        <w:t xml:space="preserve"> temelje</w:t>
      </w:r>
      <w:r w:rsidR="00F80985" w:rsidRPr="00574A09">
        <w:rPr>
          <w:rFonts w:cs="Times New Roman"/>
          <w:szCs w:val="24"/>
        </w:rPr>
        <w:t xml:space="preserve"> za prihodnje raziskave</w:t>
      </w:r>
      <w:r w:rsidR="005153E6" w:rsidRPr="00574A09">
        <w:rPr>
          <w:rFonts w:cs="Times New Roman"/>
          <w:szCs w:val="24"/>
        </w:rPr>
        <w:t xml:space="preserve"> postavljamo </w:t>
      </w:r>
      <w:r w:rsidR="00F80985" w:rsidRPr="00574A09">
        <w:rPr>
          <w:rFonts w:cs="Times New Roman"/>
          <w:szCs w:val="24"/>
        </w:rPr>
        <w:t>s tem delom.</w:t>
      </w:r>
    </w:p>
    <w:p w14:paraId="49A5710A" w14:textId="77777777" w:rsidR="008F7373" w:rsidRDefault="008F7373" w:rsidP="005D71AF">
      <w:pPr>
        <w:spacing w:line="240" w:lineRule="auto"/>
        <w:rPr>
          <w:rFonts w:cs="Times New Roman"/>
          <w:szCs w:val="24"/>
        </w:rPr>
      </w:pPr>
    </w:p>
    <w:p w14:paraId="41A3A258" w14:textId="4B6A5653" w:rsidR="00063DBA" w:rsidRPr="00574A09" w:rsidRDefault="0051205E" w:rsidP="005D71AF">
      <w:pPr>
        <w:spacing w:line="240" w:lineRule="auto"/>
        <w:rPr>
          <w:rFonts w:cs="Times New Roman"/>
          <w:szCs w:val="24"/>
        </w:rPr>
      </w:pPr>
      <w:r w:rsidRPr="00574A09">
        <w:rPr>
          <w:rFonts w:cs="Times New Roman"/>
          <w:szCs w:val="24"/>
        </w:rPr>
        <w:t>Ključne besede</w:t>
      </w:r>
      <w:r w:rsidR="003A03C9" w:rsidRPr="00574A09">
        <w:rPr>
          <w:rFonts w:cs="Times New Roman"/>
          <w:szCs w:val="24"/>
        </w:rPr>
        <w:t xml:space="preserve">: </w:t>
      </w:r>
      <w:r w:rsidR="00E47E22" w:rsidRPr="00574A09">
        <w:rPr>
          <w:rFonts w:cs="Times New Roman"/>
          <w:szCs w:val="24"/>
        </w:rPr>
        <w:t>video igre</w:t>
      </w:r>
      <w:r w:rsidR="001D572B" w:rsidRPr="00574A09">
        <w:rPr>
          <w:rFonts w:cs="Times New Roman"/>
          <w:szCs w:val="24"/>
        </w:rPr>
        <w:t>, proces</w:t>
      </w:r>
      <w:r w:rsidR="00583685" w:rsidRPr="00574A09">
        <w:rPr>
          <w:rFonts w:cs="Times New Roman"/>
          <w:szCs w:val="24"/>
        </w:rPr>
        <w:t>ni model</w:t>
      </w:r>
      <w:r w:rsidR="00732017" w:rsidRPr="00574A09">
        <w:rPr>
          <w:rFonts w:cs="Times New Roman"/>
          <w:szCs w:val="24"/>
        </w:rPr>
        <w:t>,</w:t>
      </w:r>
      <w:r w:rsidR="00C34082" w:rsidRPr="00574A09">
        <w:rPr>
          <w:rFonts w:cs="Times New Roman"/>
          <w:szCs w:val="24"/>
        </w:rPr>
        <w:t xml:space="preserve"> inženiring</w:t>
      </w:r>
      <w:r w:rsidR="009A29C5" w:rsidRPr="00574A09">
        <w:rPr>
          <w:rFonts w:cs="Times New Roman"/>
          <w:szCs w:val="24"/>
        </w:rPr>
        <w:t xml:space="preserve"> metod</w:t>
      </w:r>
      <w:r w:rsidR="00C34082" w:rsidRPr="00574A09">
        <w:rPr>
          <w:rFonts w:cs="Times New Roman"/>
          <w:szCs w:val="24"/>
        </w:rPr>
        <w:t>.</w:t>
      </w:r>
    </w:p>
    <w:p w14:paraId="361A6697" w14:textId="77777777" w:rsidR="0086490D" w:rsidRDefault="0086490D" w:rsidP="005D71AF">
      <w:pPr>
        <w:pStyle w:val="HTML-oblikovano"/>
        <w:shd w:val="clear" w:color="auto" w:fill="FFFFFF"/>
        <w:rPr>
          <w:rFonts w:ascii="Times New Roman" w:hAnsi="Times New Roman" w:cs="Times New Roman"/>
          <w:sz w:val="24"/>
          <w:szCs w:val="24"/>
        </w:rPr>
      </w:pPr>
    </w:p>
    <w:p w14:paraId="2FB4C653" w14:textId="77777777" w:rsidR="00580C96" w:rsidRDefault="00580C96" w:rsidP="005D71AF">
      <w:pPr>
        <w:pStyle w:val="HTML-oblikovano"/>
        <w:shd w:val="clear" w:color="auto" w:fill="FFFFFF"/>
        <w:rPr>
          <w:rFonts w:ascii="Times New Roman" w:hAnsi="Times New Roman" w:cs="Times New Roman"/>
          <w:sz w:val="24"/>
          <w:szCs w:val="24"/>
        </w:rPr>
      </w:pPr>
    </w:p>
    <w:p w14:paraId="13C87FAD" w14:textId="6378EFFE" w:rsidR="00377C28" w:rsidRPr="00574A09" w:rsidRDefault="00377C28" w:rsidP="005D71AF">
      <w:pPr>
        <w:pStyle w:val="HTML-oblikovano"/>
        <w:shd w:val="clear" w:color="auto" w:fill="FFFFFF"/>
        <w:rPr>
          <w:rFonts w:ascii="Times New Roman" w:hAnsi="Times New Roman" w:cs="Times New Roman"/>
          <w:color w:val="212121"/>
          <w:sz w:val="24"/>
          <w:szCs w:val="24"/>
        </w:rPr>
      </w:pPr>
      <w:r w:rsidRPr="00574A09">
        <w:rPr>
          <w:rFonts w:ascii="Times New Roman" w:hAnsi="Times New Roman" w:cs="Times New Roman"/>
          <w:sz w:val="24"/>
          <w:szCs w:val="24"/>
        </w:rPr>
        <w:t xml:space="preserve">Game development process: </w:t>
      </w:r>
      <w:r w:rsidRPr="00574A09">
        <w:rPr>
          <w:rFonts w:ascii="Times New Roman" w:hAnsi="Times New Roman" w:cs="Times New Roman"/>
          <w:color w:val="212121"/>
          <w:sz w:val="24"/>
          <w:szCs w:val="24"/>
          <w:lang w:val="en"/>
        </w:rPr>
        <w:t>systematic structuring</w:t>
      </w:r>
      <w:r w:rsidR="009027A8" w:rsidRPr="00574A09">
        <w:rPr>
          <w:rFonts w:ascii="Times New Roman" w:hAnsi="Times New Roman" w:cs="Times New Roman"/>
          <w:color w:val="212121"/>
          <w:sz w:val="24"/>
          <w:szCs w:val="24"/>
          <w:lang w:val="en"/>
        </w:rPr>
        <w:t xml:space="preserve"> of the process model using </w:t>
      </w:r>
      <w:r w:rsidRPr="00574A09">
        <w:rPr>
          <w:rFonts w:ascii="Times New Roman" w:hAnsi="Times New Roman" w:cs="Times New Roman"/>
          <w:color w:val="212121"/>
          <w:sz w:val="24"/>
          <w:szCs w:val="24"/>
          <w:lang w:val="en"/>
        </w:rPr>
        <w:t>MetaME</w:t>
      </w:r>
      <w:r w:rsidR="009027A8" w:rsidRPr="00574A09">
        <w:rPr>
          <w:rFonts w:ascii="Times New Roman" w:hAnsi="Times New Roman" w:cs="Times New Roman"/>
          <w:color w:val="212121"/>
          <w:sz w:val="24"/>
          <w:szCs w:val="24"/>
          <w:lang w:val="en"/>
        </w:rPr>
        <w:t xml:space="preserve"> method</w:t>
      </w:r>
      <w:r w:rsidR="0072307B">
        <w:rPr>
          <w:rFonts w:ascii="Times New Roman" w:hAnsi="Times New Roman" w:cs="Times New Roman"/>
          <w:color w:val="212121"/>
          <w:sz w:val="24"/>
          <w:szCs w:val="24"/>
          <w:lang w:val="en"/>
        </w:rPr>
        <w:t xml:space="preserve"> and Agile modeling</w:t>
      </w:r>
    </w:p>
    <w:p w14:paraId="150D063B" w14:textId="77777777" w:rsidR="00580C96" w:rsidRDefault="00580C96" w:rsidP="005D71AF">
      <w:pPr>
        <w:pStyle w:val="HTML-oblikovano"/>
        <w:shd w:val="clear" w:color="auto" w:fill="FFFFFF"/>
        <w:rPr>
          <w:rFonts w:ascii="Times New Roman" w:eastAsiaTheme="minorHAnsi" w:hAnsi="Times New Roman" w:cs="Times New Roman"/>
          <w:sz w:val="24"/>
          <w:szCs w:val="24"/>
          <w:lang w:eastAsia="en-US"/>
        </w:rPr>
      </w:pPr>
    </w:p>
    <w:p w14:paraId="4DB3DEFA" w14:textId="58EB5912" w:rsidR="00E7548A" w:rsidRPr="00574A09" w:rsidRDefault="00063DBA" w:rsidP="005D71AF">
      <w:pPr>
        <w:pStyle w:val="HTML-oblikovano"/>
        <w:shd w:val="clear" w:color="auto" w:fill="FFFFFF"/>
        <w:rPr>
          <w:rFonts w:ascii="Times New Roman" w:hAnsi="Times New Roman" w:cs="Times New Roman"/>
          <w:color w:val="212121"/>
          <w:sz w:val="24"/>
          <w:szCs w:val="24"/>
        </w:rPr>
      </w:pPr>
      <w:r w:rsidRPr="00574A09">
        <w:rPr>
          <w:rFonts w:ascii="Times New Roman" w:hAnsi="Times New Roman" w:cs="Times New Roman"/>
          <w:sz w:val="24"/>
          <w:szCs w:val="24"/>
        </w:rPr>
        <w:t xml:space="preserve">Game </w:t>
      </w:r>
      <w:r w:rsidR="00A6010E" w:rsidRPr="00574A09">
        <w:rPr>
          <w:rFonts w:ascii="Times New Roman" w:hAnsi="Times New Roman" w:cs="Times New Roman"/>
          <w:sz w:val="24"/>
          <w:szCs w:val="24"/>
        </w:rPr>
        <w:t>development bear</w:t>
      </w:r>
      <w:r w:rsidR="00302D56" w:rsidRPr="00574A09">
        <w:rPr>
          <w:rFonts w:ascii="Times New Roman" w:hAnsi="Times New Roman" w:cs="Times New Roman"/>
          <w:sz w:val="24"/>
          <w:szCs w:val="24"/>
        </w:rPr>
        <w:t>s</w:t>
      </w:r>
      <w:r w:rsidR="00A6010E" w:rsidRPr="00574A09">
        <w:rPr>
          <w:rFonts w:ascii="Times New Roman" w:hAnsi="Times New Roman" w:cs="Times New Roman"/>
          <w:sz w:val="24"/>
          <w:szCs w:val="24"/>
        </w:rPr>
        <w:t xml:space="preserve"> high risk</w:t>
      </w:r>
      <w:r w:rsidRPr="00574A09">
        <w:rPr>
          <w:rFonts w:ascii="Times New Roman" w:hAnsi="Times New Roman" w:cs="Times New Roman"/>
          <w:sz w:val="24"/>
          <w:szCs w:val="24"/>
        </w:rPr>
        <w:t xml:space="preserve"> and difficult development due to poorly defined process.</w:t>
      </w:r>
      <w:r w:rsidR="001D58E7" w:rsidRPr="00574A09">
        <w:rPr>
          <w:rFonts w:ascii="Times New Roman" w:hAnsi="Times New Roman" w:cs="Times New Roman"/>
          <w:sz w:val="24"/>
          <w:szCs w:val="24"/>
        </w:rPr>
        <w:t xml:space="preserve"> Projects often end</w:t>
      </w:r>
      <w:r w:rsidR="00BD2AC5" w:rsidRPr="00574A09">
        <w:rPr>
          <w:rFonts w:ascii="Times New Roman" w:hAnsi="Times New Roman" w:cs="Times New Roman"/>
          <w:sz w:val="24"/>
          <w:szCs w:val="24"/>
        </w:rPr>
        <w:t xml:space="preserve"> up</w:t>
      </w:r>
      <w:r w:rsidR="001D58E7" w:rsidRPr="00574A09">
        <w:rPr>
          <w:rFonts w:ascii="Times New Roman" w:hAnsi="Times New Roman" w:cs="Times New Roman"/>
          <w:sz w:val="24"/>
          <w:szCs w:val="24"/>
        </w:rPr>
        <w:t xml:space="preserve"> ungovernable or</w:t>
      </w:r>
      <w:r w:rsidR="0015101C" w:rsidRPr="00574A09">
        <w:rPr>
          <w:rFonts w:ascii="Times New Roman" w:hAnsi="Times New Roman" w:cs="Times New Roman"/>
          <w:sz w:val="24"/>
          <w:szCs w:val="24"/>
        </w:rPr>
        <w:t xml:space="preserve"> with</w:t>
      </w:r>
      <w:r w:rsidR="001D58E7" w:rsidRPr="00574A09">
        <w:rPr>
          <w:rFonts w:ascii="Times New Roman" w:hAnsi="Times New Roman" w:cs="Times New Roman"/>
          <w:sz w:val="24"/>
          <w:szCs w:val="24"/>
        </w:rPr>
        <w:t xml:space="preserve"> financial expenses that asphyxiate development.</w:t>
      </w:r>
      <w:r w:rsidR="0015101C" w:rsidRPr="00574A09">
        <w:rPr>
          <w:rFonts w:ascii="Times New Roman" w:hAnsi="Times New Roman" w:cs="Times New Roman"/>
          <w:sz w:val="24"/>
          <w:szCs w:val="24"/>
        </w:rPr>
        <w:t xml:space="preserve"> In </w:t>
      </w:r>
      <w:r w:rsidR="00F5160F" w:rsidRPr="00574A09">
        <w:rPr>
          <w:rFonts w:ascii="Times New Roman" w:hAnsi="Times New Roman" w:cs="Times New Roman"/>
          <w:sz w:val="24"/>
          <w:szCs w:val="24"/>
        </w:rPr>
        <w:t xml:space="preserve">this </w:t>
      </w:r>
      <w:r w:rsidR="0015101C" w:rsidRPr="00574A09">
        <w:rPr>
          <w:rFonts w:ascii="Times New Roman" w:hAnsi="Times New Roman" w:cs="Times New Roman"/>
          <w:sz w:val="24"/>
          <w:szCs w:val="24"/>
        </w:rPr>
        <w:t>thesis we have</w:t>
      </w:r>
      <w:r w:rsidR="00D443CC" w:rsidRPr="00574A09">
        <w:rPr>
          <w:rFonts w:ascii="Times New Roman" w:hAnsi="Times New Roman" w:cs="Times New Roman"/>
          <w:sz w:val="24"/>
          <w:szCs w:val="24"/>
        </w:rPr>
        <w:t xml:space="preserve"> presented all process models that are available for game development. Based on the literature review</w:t>
      </w:r>
      <w:r w:rsidR="00F5160F" w:rsidRPr="00574A09">
        <w:rPr>
          <w:rFonts w:ascii="Times New Roman" w:hAnsi="Times New Roman" w:cs="Times New Roman"/>
          <w:sz w:val="24"/>
          <w:szCs w:val="24"/>
        </w:rPr>
        <w:t>,</w:t>
      </w:r>
      <w:r w:rsidR="00D443CC" w:rsidRPr="00574A09">
        <w:rPr>
          <w:rFonts w:ascii="Times New Roman" w:hAnsi="Times New Roman" w:cs="Times New Roman"/>
          <w:sz w:val="24"/>
          <w:szCs w:val="24"/>
        </w:rPr>
        <w:t xml:space="preserve"> our f</w:t>
      </w:r>
      <w:r w:rsidR="00F5160F" w:rsidRPr="00574A09">
        <w:rPr>
          <w:rFonts w:ascii="Times New Roman" w:hAnsi="Times New Roman" w:cs="Times New Roman"/>
          <w:sz w:val="24"/>
          <w:szCs w:val="24"/>
        </w:rPr>
        <w:t>i</w:t>
      </w:r>
      <w:r w:rsidR="00D443CC" w:rsidRPr="00574A09">
        <w:rPr>
          <w:rFonts w:ascii="Times New Roman" w:hAnsi="Times New Roman" w:cs="Times New Roman"/>
          <w:sz w:val="24"/>
          <w:szCs w:val="24"/>
        </w:rPr>
        <w:t>nd</w:t>
      </w:r>
      <w:r w:rsidR="003F1E45" w:rsidRPr="00574A09">
        <w:rPr>
          <w:rFonts w:ascii="Times New Roman" w:hAnsi="Times New Roman" w:cs="Times New Roman"/>
          <w:sz w:val="24"/>
          <w:szCs w:val="24"/>
        </w:rPr>
        <w:t>ings point out that in practice</w:t>
      </w:r>
      <w:r w:rsidR="00456553" w:rsidRPr="00574A09">
        <w:rPr>
          <w:rFonts w:ascii="Times New Roman" w:hAnsi="Times New Roman" w:cs="Times New Roman"/>
          <w:sz w:val="24"/>
          <w:szCs w:val="24"/>
        </w:rPr>
        <w:t>,</w:t>
      </w:r>
      <w:r w:rsidR="003F1E45" w:rsidRPr="00574A09">
        <w:rPr>
          <w:rFonts w:ascii="Times New Roman" w:hAnsi="Times New Roman" w:cs="Times New Roman"/>
          <w:sz w:val="24"/>
          <w:szCs w:val="24"/>
        </w:rPr>
        <w:t xml:space="preserve"> </w:t>
      </w:r>
      <w:r w:rsidR="00D443CC" w:rsidRPr="00574A09">
        <w:rPr>
          <w:rFonts w:ascii="Times New Roman" w:hAnsi="Times New Roman" w:cs="Times New Roman"/>
          <w:sz w:val="24"/>
          <w:szCs w:val="24"/>
        </w:rPr>
        <w:t>XP, Scrum and their hybrids are</w:t>
      </w:r>
      <w:r w:rsidR="003F1E45" w:rsidRPr="00574A09">
        <w:rPr>
          <w:rFonts w:ascii="Times New Roman" w:hAnsi="Times New Roman" w:cs="Times New Roman"/>
          <w:sz w:val="24"/>
          <w:szCs w:val="24"/>
        </w:rPr>
        <w:t xml:space="preserve"> mostly</w:t>
      </w:r>
      <w:r w:rsidR="00D443CC" w:rsidRPr="00574A09">
        <w:rPr>
          <w:rFonts w:ascii="Times New Roman" w:hAnsi="Times New Roman" w:cs="Times New Roman"/>
          <w:sz w:val="24"/>
          <w:szCs w:val="24"/>
        </w:rPr>
        <w:t xml:space="preserve"> used.</w:t>
      </w:r>
      <w:r w:rsidR="006120BD" w:rsidRPr="00574A09">
        <w:rPr>
          <w:rFonts w:ascii="Times New Roman" w:hAnsi="Times New Roman" w:cs="Times New Roman"/>
          <w:sz w:val="24"/>
          <w:szCs w:val="24"/>
        </w:rPr>
        <w:t xml:space="preserve"> Models presented are holding irregularities that we try to rectify</w:t>
      </w:r>
      <w:r w:rsidR="00107BFB" w:rsidRPr="00574A09">
        <w:rPr>
          <w:rFonts w:ascii="Times New Roman" w:hAnsi="Times New Roman" w:cs="Times New Roman"/>
          <w:sz w:val="24"/>
          <w:szCs w:val="24"/>
        </w:rPr>
        <w:t xml:space="preserve"> by pro</w:t>
      </w:r>
      <w:r w:rsidR="003F5708" w:rsidRPr="00574A09">
        <w:rPr>
          <w:rFonts w:ascii="Times New Roman" w:hAnsi="Times New Roman" w:cs="Times New Roman"/>
          <w:sz w:val="24"/>
          <w:szCs w:val="24"/>
        </w:rPr>
        <w:t xml:space="preserve">posing a process model based on </w:t>
      </w:r>
      <w:r w:rsidR="00107BFB" w:rsidRPr="00574A09">
        <w:rPr>
          <w:rFonts w:ascii="Times New Roman" w:hAnsi="Times New Roman" w:cs="Times New Roman"/>
          <w:sz w:val="24"/>
          <w:szCs w:val="24"/>
        </w:rPr>
        <w:t>practices and orientations of the video game development discipline.</w:t>
      </w:r>
      <w:r w:rsidR="006A4B93" w:rsidRPr="00574A09">
        <w:rPr>
          <w:rFonts w:ascii="Times New Roman" w:hAnsi="Times New Roman" w:cs="Times New Roman"/>
          <w:sz w:val="24"/>
          <w:szCs w:val="24"/>
        </w:rPr>
        <w:t xml:space="preserve"> Proposed model was optimized with first maturity model for games DGMM, that confirmed the operation of more</w:t>
      </w:r>
      <w:r w:rsidR="00E54D72" w:rsidRPr="00574A09">
        <w:rPr>
          <w:rFonts w:ascii="Times New Roman" w:hAnsi="Times New Roman" w:cs="Times New Roman"/>
          <w:sz w:val="24"/>
          <w:szCs w:val="24"/>
        </w:rPr>
        <w:t xml:space="preserve"> than 80% of process activities.</w:t>
      </w:r>
      <w:r w:rsidR="0031232D" w:rsidRPr="00574A09">
        <w:rPr>
          <w:rFonts w:ascii="Times New Roman" w:hAnsi="Times New Roman" w:cs="Times New Roman"/>
          <w:sz w:val="24"/>
          <w:szCs w:val="24"/>
        </w:rPr>
        <w:t xml:space="preserve"> P</w:t>
      </w:r>
      <w:r w:rsidR="00FB3A9C" w:rsidRPr="00574A09">
        <w:rPr>
          <w:rFonts w:ascii="Times New Roman" w:hAnsi="Times New Roman" w:cs="Times New Roman"/>
          <w:sz w:val="24"/>
          <w:szCs w:val="24"/>
        </w:rPr>
        <w:t>roposed model</w:t>
      </w:r>
      <w:r w:rsidR="0031232D" w:rsidRPr="00574A09">
        <w:rPr>
          <w:rFonts w:ascii="Times New Roman" w:hAnsi="Times New Roman" w:cs="Times New Roman"/>
          <w:sz w:val="24"/>
          <w:szCs w:val="24"/>
        </w:rPr>
        <w:t xml:space="preserve"> uniquely</w:t>
      </w:r>
      <w:r w:rsidR="00FB3A9C" w:rsidRPr="00574A09">
        <w:rPr>
          <w:rFonts w:ascii="Times New Roman" w:hAnsi="Times New Roman" w:cs="Times New Roman"/>
          <w:sz w:val="24"/>
          <w:szCs w:val="24"/>
        </w:rPr>
        <w:t xml:space="preserve"> defines an additional workflow of managing creative</w:t>
      </w:r>
      <w:r w:rsidR="00290B28" w:rsidRPr="00574A09">
        <w:rPr>
          <w:rFonts w:ascii="Times New Roman" w:hAnsi="Times New Roman" w:cs="Times New Roman"/>
          <w:sz w:val="24"/>
          <w:szCs w:val="24"/>
        </w:rPr>
        <w:t xml:space="preserve"> assets which is synchronized</w:t>
      </w:r>
      <w:r w:rsidR="00FB3A9C" w:rsidRPr="00574A09">
        <w:rPr>
          <w:rFonts w:ascii="Times New Roman" w:hAnsi="Times New Roman" w:cs="Times New Roman"/>
          <w:sz w:val="24"/>
          <w:szCs w:val="24"/>
        </w:rPr>
        <w:t xml:space="preserve"> with development</w:t>
      </w:r>
      <w:r w:rsidR="00FB3A9C" w:rsidRPr="00574A09">
        <w:rPr>
          <w:rFonts w:ascii="Times New Roman" w:hAnsi="Times New Roman" w:cs="Times New Roman"/>
          <w:color w:val="212121"/>
          <w:sz w:val="24"/>
          <w:szCs w:val="24"/>
          <w:lang w:val="en"/>
        </w:rPr>
        <w:t>.</w:t>
      </w:r>
      <w:r w:rsidR="0057137D" w:rsidRPr="00574A09">
        <w:rPr>
          <w:rFonts w:ascii="Times New Roman" w:hAnsi="Times New Roman" w:cs="Times New Roman"/>
          <w:color w:val="212121"/>
          <w:sz w:val="24"/>
          <w:szCs w:val="24"/>
          <w:lang w:val="en"/>
        </w:rPr>
        <w:t xml:space="preserve"> </w:t>
      </w:r>
      <w:r w:rsidR="00A6010E" w:rsidRPr="00574A09">
        <w:rPr>
          <w:rFonts w:ascii="Times New Roman" w:hAnsi="Times New Roman" w:cs="Times New Roman"/>
          <w:color w:val="212121"/>
          <w:sz w:val="24"/>
          <w:szCs w:val="24"/>
          <w:lang w:val="en"/>
        </w:rPr>
        <w:t xml:space="preserve">With </w:t>
      </w:r>
      <w:r w:rsidR="00F5160F" w:rsidRPr="00574A09">
        <w:rPr>
          <w:rFonts w:ascii="Times New Roman" w:hAnsi="Times New Roman" w:cs="Times New Roman"/>
          <w:color w:val="212121"/>
          <w:sz w:val="24"/>
          <w:szCs w:val="24"/>
          <w:lang w:val="en"/>
        </w:rPr>
        <w:t xml:space="preserve">the </w:t>
      </w:r>
      <w:r w:rsidR="00A6010E" w:rsidRPr="00574A09">
        <w:rPr>
          <w:rFonts w:ascii="Times New Roman" w:hAnsi="Times New Roman" w:cs="Times New Roman"/>
          <w:color w:val="212121"/>
          <w:sz w:val="24"/>
          <w:szCs w:val="24"/>
          <w:lang w:val="en"/>
        </w:rPr>
        <w:t>implementation of the proposed model, w</w:t>
      </w:r>
      <w:r w:rsidR="004030FF" w:rsidRPr="00574A09">
        <w:rPr>
          <w:rFonts w:ascii="Times New Roman" w:hAnsi="Times New Roman" w:cs="Times New Roman"/>
          <w:color w:val="212121"/>
          <w:sz w:val="24"/>
          <w:szCs w:val="24"/>
          <w:lang w:val="en"/>
        </w:rPr>
        <w:t>e ant</w:t>
      </w:r>
      <w:r w:rsidR="00A6010E" w:rsidRPr="00574A09">
        <w:rPr>
          <w:rFonts w:ascii="Times New Roman" w:hAnsi="Times New Roman" w:cs="Times New Roman"/>
          <w:color w:val="212121"/>
          <w:sz w:val="24"/>
          <w:szCs w:val="24"/>
          <w:lang w:val="en"/>
        </w:rPr>
        <w:t xml:space="preserve">icipate risk reduction, more precise forecast of the </w:t>
      </w:r>
      <w:r w:rsidR="00F33F4A" w:rsidRPr="00574A09">
        <w:rPr>
          <w:rFonts w:ascii="Times New Roman" w:hAnsi="Times New Roman" w:cs="Times New Roman"/>
          <w:color w:val="212121"/>
          <w:sz w:val="24"/>
          <w:szCs w:val="24"/>
          <w:lang w:val="en"/>
        </w:rPr>
        <w:t xml:space="preserve">project duration, </w:t>
      </w:r>
      <w:r w:rsidR="00A6010E" w:rsidRPr="00574A09">
        <w:rPr>
          <w:rFonts w:ascii="Times New Roman" w:hAnsi="Times New Roman" w:cs="Times New Roman"/>
          <w:color w:val="212121"/>
          <w:sz w:val="24"/>
          <w:szCs w:val="24"/>
          <w:lang w:val="en"/>
        </w:rPr>
        <w:t>avoidance of crunc</w:t>
      </w:r>
      <w:r w:rsidR="00F33F4A" w:rsidRPr="00574A09">
        <w:rPr>
          <w:rFonts w:ascii="Times New Roman" w:hAnsi="Times New Roman" w:cs="Times New Roman"/>
          <w:color w:val="212121"/>
          <w:sz w:val="24"/>
          <w:szCs w:val="24"/>
          <w:lang w:val="en"/>
        </w:rPr>
        <w:t>h time and other common development issues.</w:t>
      </w:r>
      <w:r w:rsidR="00E7548A" w:rsidRPr="00574A09">
        <w:rPr>
          <w:rFonts w:ascii="Times New Roman" w:hAnsi="Times New Roman" w:cs="Times New Roman"/>
          <w:color w:val="212121"/>
          <w:sz w:val="24"/>
          <w:szCs w:val="24"/>
          <w:lang w:val="en"/>
        </w:rPr>
        <w:t xml:space="preserve"> V</w:t>
      </w:r>
      <w:r w:rsidR="00907D28" w:rsidRPr="00574A09">
        <w:rPr>
          <w:rFonts w:ascii="Times New Roman" w:hAnsi="Times New Roman" w:cs="Times New Roman"/>
          <w:color w:val="212121"/>
          <w:sz w:val="24"/>
          <w:szCs w:val="24"/>
          <w:lang w:val="en"/>
        </w:rPr>
        <w:t xml:space="preserve">ideo game development is truncated of </w:t>
      </w:r>
      <w:r w:rsidR="00E7548A" w:rsidRPr="00574A09">
        <w:rPr>
          <w:rFonts w:ascii="Times New Roman" w:hAnsi="Times New Roman" w:cs="Times New Roman"/>
          <w:color w:val="212121"/>
          <w:sz w:val="24"/>
          <w:szCs w:val="24"/>
          <w:lang w:val="en"/>
        </w:rPr>
        <w:t>the progress</w:t>
      </w:r>
      <w:r w:rsidR="009045EA" w:rsidRPr="00574A09">
        <w:rPr>
          <w:rFonts w:ascii="Times New Roman" w:hAnsi="Times New Roman" w:cs="Times New Roman"/>
          <w:color w:val="212121"/>
          <w:sz w:val="24"/>
          <w:szCs w:val="24"/>
          <w:lang w:val="en"/>
        </w:rPr>
        <w:t xml:space="preserve"> </w:t>
      </w:r>
      <w:r w:rsidR="00F5160F" w:rsidRPr="00574A09">
        <w:rPr>
          <w:rFonts w:ascii="Times New Roman" w:hAnsi="Times New Roman" w:cs="Times New Roman"/>
          <w:color w:val="212121"/>
          <w:sz w:val="24"/>
          <w:szCs w:val="24"/>
          <w:lang w:val="en"/>
        </w:rPr>
        <w:t>because</w:t>
      </w:r>
      <w:r w:rsidR="009045EA" w:rsidRPr="00574A09">
        <w:rPr>
          <w:rFonts w:ascii="Times New Roman" w:hAnsi="Times New Roman" w:cs="Times New Roman"/>
          <w:color w:val="212121"/>
          <w:sz w:val="24"/>
          <w:szCs w:val="24"/>
          <w:lang w:val="en"/>
        </w:rPr>
        <w:t xml:space="preserve"> of </w:t>
      </w:r>
      <w:r w:rsidR="00F5160F" w:rsidRPr="00574A09">
        <w:rPr>
          <w:rFonts w:ascii="Times New Roman" w:hAnsi="Times New Roman" w:cs="Times New Roman"/>
          <w:color w:val="212121"/>
          <w:sz w:val="24"/>
          <w:szCs w:val="24"/>
          <w:lang w:val="en"/>
        </w:rPr>
        <w:t xml:space="preserve">the </w:t>
      </w:r>
      <w:r w:rsidR="00E7548A" w:rsidRPr="00574A09">
        <w:rPr>
          <w:rFonts w:ascii="Times New Roman" w:hAnsi="Times New Roman" w:cs="Times New Roman"/>
          <w:color w:val="212121"/>
          <w:sz w:val="24"/>
          <w:szCs w:val="24"/>
          <w:lang w:val="en"/>
        </w:rPr>
        <w:t xml:space="preserve">inconsistent </w:t>
      </w:r>
      <w:r w:rsidR="008B68E7" w:rsidRPr="00574A09">
        <w:rPr>
          <w:rFonts w:ascii="Times New Roman" w:hAnsi="Times New Roman" w:cs="Times New Roman"/>
          <w:color w:val="212121"/>
          <w:sz w:val="24"/>
          <w:szCs w:val="24"/>
          <w:lang w:val="en"/>
        </w:rPr>
        <w:t>use of terminology and concepts</w:t>
      </w:r>
      <w:r w:rsidR="005D7DDC" w:rsidRPr="00574A09">
        <w:rPr>
          <w:rFonts w:ascii="Times New Roman" w:hAnsi="Times New Roman" w:cs="Times New Roman"/>
          <w:color w:val="212121"/>
          <w:sz w:val="24"/>
          <w:szCs w:val="24"/>
          <w:lang w:val="en"/>
        </w:rPr>
        <w:t>.</w:t>
      </w:r>
      <w:r w:rsidR="00C56BED" w:rsidRPr="00574A09">
        <w:rPr>
          <w:rFonts w:ascii="Times New Roman" w:hAnsi="Times New Roman" w:cs="Times New Roman"/>
          <w:color w:val="212121"/>
          <w:sz w:val="24"/>
          <w:szCs w:val="24"/>
          <w:lang w:val="en"/>
        </w:rPr>
        <w:t xml:space="preserve"> </w:t>
      </w:r>
      <w:r w:rsidR="005D7DDC" w:rsidRPr="00574A09">
        <w:rPr>
          <w:rFonts w:ascii="Times New Roman" w:hAnsi="Times New Roman" w:cs="Times New Roman"/>
          <w:color w:val="212121"/>
          <w:sz w:val="24"/>
          <w:szCs w:val="24"/>
          <w:lang w:val="en"/>
        </w:rPr>
        <w:t>Their</w:t>
      </w:r>
      <w:r w:rsidR="00C56BED" w:rsidRPr="00574A09">
        <w:rPr>
          <w:rFonts w:ascii="Times New Roman" w:hAnsi="Times New Roman" w:cs="Times New Roman"/>
          <w:color w:val="212121"/>
          <w:sz w:val="24"/>
          <w:szCs w:val="24"/>
          <w:lang w:val="en"/>
        </w:rPr>
        <w:t xml:space="preserve"> foundations for future research are laid with</w:t>
      </w:r>
      <w:r w:rsidR="002A1227" w:rsidRPr="00574A09">
        <w:rPr>
          <w:rFonts w:ascii="Times New Roman" w:hAnsi="Times New Roman" w:cs="Times New Roman"/>
          <w:color w:val="212121"/>
          <w:sz w:val="24"/>
          <w:szCs w:val="24"/>
          <w:lang w:val="en"/>
        </w:rPr>
        <w:t>in</w:t>
      </w:r>
      <w:r w:rsidR="00C56BED" w:rsidRPr="00574A09">
        <w:rPr>
          <w:rFonts w:ascii="Times New Roman" w:hAnsi="Times New Roman" w:cs="Times New Roman"/>
          <w:color w:val="212121"/>
          <w:sz w:val="24"/>
          <w:szCs w:val="24"/>
          <w:lang w:val="en"/>
        </w:rPr>
        <w:t xml:space="preserve"> this work.</w:t>
      </w:r>
    </w:p>
    <w:p w14:paraId="2B0E0589" w14:textId="68968333" w:rsidR="008413C1" w:rsidRPr="00574A09" w:rsidRDefault="008413C1" w:rsidP="005D71AF">
      <w:pPr>
        <w:pStyle w:val="HTML-oblikovano"/>
        <w:shd w:val="clear" w:color="auto" w:fill="FFFFFF"/>
        <w:rPr>
          <w:rFonts w:ascii="Times New Roman" w:hAnsi="Times New Roman" w:cs="Times New Roman"/>
          <w:color w:val="212121"/>
          <w:sz w:val="24"/>
          <w:szCs w:val="24"/>
        </w:rPr>
      </w:pPr>
    </w:p>
    <w:p w14:paraId="210271C2" w14:textId="7B48918A" w:rsidR="0051205E" w:rsidRPr="00574A09" w:rsidRDefault="00084931" w:rsidP="005D71AF">
      <w:pPr>
        <w:tabs>
          <w:tab w:val="left" w:pos="4678"/>
        </w:tabs>
        <w:spacing w:line="240" w:lineRule="auto"/>
        <w:rPr>
          <w:rFonts w:cs="Times New Roman"/>
          <w:szCs w:val="24"/>
        </w:rPr>
      </w:pPr>
      <w:r w:rsidRPr="00574A09">
        <w:rPr>
          <w:rFonts w:cs="Times New Roman"/>
          <w:szCs w:val="24"/>
        </w:rPr>
        <w:t>Keywords: video games, proce</w:t>
      </w:r>
      <w:r w:rsidR="00F2533C" w:rsidRPr="00574A09">
        <w:rPr>
          <w:rFonts w:cs="Times New Roman"/>
          <w:szCs w:val="24"/>
        </w:rPr>
        <w:t>s</w:t>
      </w:r>
      <w:r w:rsidRPr="00574A09">
        <w:rPr>
          <w:rFonts w:cs="Times New Roman"/>
          <w:szCs w:val="24"/>
        </w:rPr>
        <w:t>s model, method engineering.</w:t>
      </w:r>
    </w:p>
    <w:p w14:paraId="63EABC84" w14:textId="59BF1558" w:rsidR="003E583E" w:rsidRPr="00574A09" w:rsidRDefault="003E583E" w:rsidP="005D71AF">
      <w:pPr>
        <w:spacing w:line="240" w:lineRule="auto"/>
        <w:rPr>
          <w:rFonts w:cs="Times New Roman"/>
          <w:szCs w:val="24"/>
        </w:rPr>
      </w:pPr>
    </w:p>
    <w:p w14:paraId="48B28F84" w14:textId="77777777" w:rsidR="001569E2" w:rsidRPr="00574A09" w:rsidRDefault="001569E2" w:rsidP="005D71AF">
      <w:pPr>
        <w:ind w:left="708" w:hanging="708"/>
        <w:rPr>
          <w:rFonts w:cs="Times New Roman"/>
          <w:szCs w:val="24"/>
        </w:rPr>
        <w:sectPr w:rsidR="001569E2" w:rsidRPr="00574A09" w:rsidSect="00A53DD7">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417" w:left="1417" w:header="708" w:footer="708" w:gutter="0"/>
          <w:pgNumType w:start="6"/>
          <w:cols w:space="708"/>
          <w:docGrid w:linePitch="360"/>
        </w:sectPr>
      </w:pPr>
    </w:p>
    <w:p w14:paraId="2640F5FB" w14:textId="77777777" w:rsidR="001E02A0" w:rsidRPr="00574A09" w:rsidRDefault="001E02A0" w:rsidP="005D71AF">
      <w:pPr>
        <w:rPr>
          <w:rFonts w:cs="Times New Roman"/>
          <w:szCs w:val="24"/>
        </w:rPr>
      </w:pPr>
      <w:r w:rsidRPr="00574A09">
        <w:rPr>
          <w:rFonts w:cs="Times New Roman"/>
          <w:szCs w:val="24"/>
        </w:rPr>
        <w:lastRenderedPageBreak/>
        <w:t>KAZALO VSEBINE</w:t>
      </w:r>
    </w:p>
    <w:p w14:paraId="05EFA48E" w14:textId="77777777" w:rsidR="00152BC2" w:rsidRDefault="005A3BD8"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r w:rsidRPr="00574A09">
        <w:rPr>
          <w:rFonts w:cs="Times New Roman"/>
        </w:rPr>
        <w:fldChar w:fldCharType="begin"/>
      </w:r>
      <w:r w:rsidRPr="00574A09">
        <w:rPr>
          <w:rFonts w:cs="Times New Roman"/>
        </w:rPr>
        <w:instrText xml:space="preserve"> TOC \o "1-2" \h \z \u </w:instrText>
      </w:r>
      <w:r w:rsidRPr="00574A09">
        <w:rPr>
          <w:rFonts w:cs="Times New Roman"/>
        </w:rPr>
        <w:fldChar w:fldCharType="separate"/>
      </w:r>
      <w:hyperlink w:anchor="_Toc511205655" w:history="1">
        <w:r w:rsidR="00152BC2" w:rsidRPr="002A23B3">
          <w:rPr>
            <w:rStyle w:val="Hiperpovezava"/>
            <w:noProof/>
          </w:rPr>
          <w:t>1 UVOD</w:t>
        </w:r>
        <w:r w:rsidR="00152BC2">
          <w:rPr>
            <w:noProof/>
            <w:webHidden/>
          </w:rPr>
          <w:tab/>
        </w:r>
        <w:r w:rsidR="00152BC2">
          <w:rPr>
            <w:noProof/>
            <w:webHidden/>
          </w:rPr>
          <w:fldChar w:fldCharType="begin"/>
        </w:r>
        <w:r w:rsidR="00152BC2">
          <w:rPr>
            <w:noProof/>
            <w:webHidden/>
          </w:rPr>
          <w:instrText xml:space="preserve"> PAGEREF _Toc511205655 \h </w:instrText>
        </w:r>
        <w:r w:rsidR="00152BC2">
          <w:rPr>
            <w:noProof/>
            <w:webHidden/>
          </w:rPr>
        </w:r>
        <w:r w:rsidR="00152BC2">
          <w:rPr>
            <w:noProof/>
            <w:webHidden/>
          </w:rPr>
          <w:fldChar w:fldCharType="separate"/>
        </w:r>
        <w:r w:rsidR="00AE6038">
          <w:rPr>
            <w:noProof/>
            <w:webHidden/>
          </w:rPr>
          <w:t>8</w:t>
        </w:r>
        <w:r w:rsidR="00152BC2">
          <w:rPr>
            <w:noProof/>
            <w:webHidden/>
          </w:rPr>
          <w:fldChar w:fldCharType="end"/>
        </w:r>
      </w:hyperlink>
    </w:p>
    <w:p w14:paraId="55889B20" w14:textId="77777777" w:rsidR="00152BC2" w:rsidRDefault="00604383"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56" w:history="1">
        <w:r w:rsidR="00152BC2" w:rsidRPr="002A23B3">
          <w:rPr>
            <w:rStyle w:val="Hiperpovezava"/>
            <w:noProof/>
          </w:rPr>
          <w:t>2 METODOLOGIJA</w:t>
        </w:r>
        <w:r w:rsidR="00152BC2">
          <w:rPr>
            <w:noProof/>
            <w:webHidden/>
          </w:rPr>
          <w:tab/>
        </w:r>
        <w:r w:rsidR="00152BC2">
          <w:rPr>
            <w:noProof/>
            <w:webHidden/>
          </w:rPr>
          <w:fldChar w:fldCharType="begin"/>
        </w:r>
        <w:r w:rsidR="00152BC2">
          <w:rPr>
            <w:noProof/>
            <w:webHidden/>
          </w:rPr>
          <w:instrText xml:space="preserve"> PAGEREF _Toc511205656 \h </w:instrText>
        </w:r>
        <w:r w:rsidR="00152BC2">
          <w:rPr>
            <w:noProof/>
            <w:webHidden/>
          </w:rPr>
        </w:r>
        <w:r w:rsidR="00152BC2">
          <w:rPr>
            <w:noProof/>
            <w:webHidden/>
          </w:rPr>
          <w:fldChar w:fldCharType="separate"/>
        </w:r>
        <w:r w:rsidR="00AE6038">
          <w:rPr>
            <w:noProof/>
            <w:webHidden/>
          </w:rPr>
          <w:t>12</w:t>
        </w:r>
        <w:r w:rsidR="00152BC2">
          <w:rPr>
            <w:noProof/>
            <w:webHidden/>
          </w:rPr>
          <w:fldChar w:fldCharType="end"/>
        </w:r>
      </w:hyperlink>
    </w:p>
    <w:p w14:paraId="74B3F5A9"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57" w:history="1">
        <w:r w:rsidR="00152BC2" w:rsidRPr="002A23B3">
          <w:rPr>
            <w:rStyle w:val="Hiperpovezava"/>
            <w:noProof/>
          </w:rPr>
          <w:t>2.1 NAMEN RAZISKOVANJA</w:t>
        </w:r>
        <w:r w:rsidR="00152BC2">
          <w:rPr>
            <w:noProof/>
            <w:webHidden/>
          </w:rPr>
          <w:tab/>
        </w:r>
        <w:r w:rsidR="00152BC2">
          <w:rPr>
            <w:noProof/>
            <w:webHidden/>
          </w:rPr>
          <w:fldChar w:fldCharType="begin"/>
        </w:r>
        <w:r w:rsidR="00152BC2">
          <w:rPr>
            <w:noProof/>
            <w:webHidden/>
          </w:rPr>
          <w:instrText xml:space="preserve"> PAGEREF _Toc511205657 \h </w:instrText>
        </w:r>
        <w:r w:rsidR="00152BC2">
          <w:rPr>
            <w:noProof/>
            <w:webHidden/>
          </w:rPr>
        </w:r>
        <w:r w:rsidR="00152BC2">
          <w:rPr>
            <w:noProof/>
            <w:webHidden/>
          </w:rPr>
          <w:fldChar w:fldCharType="separate"/>
        </w:r>
        <w:r w:rsidR="00AE6038">
          <w:rPr>
            <w:noProof/>
            <w:webHidden/>
          </w:rPr>
          <w:t>12</w:t>
        </w:r>
        <w:r w:rsidR="00152BC2">
          <w:rPr>
            <w:noProof/>
            <w:webHidden/>
          </w:rPr>
          <w:fldChar w:fldCharType="end"/>
        </w:r>
      </w:hyperlink>
    </w:p>
    <w:p w14:paraId="36E448D6"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58" w:history="1">
        <w:r w:rsidR="00152BC2" w:rsidRPr="002A23B3">
          <w:rPr>
            <w:rStyle w:val="Hiperpovezava"/>
            <w:noProof/>
          </w:rPr>
          <w:t>2.2 ZBIRANJE PODATKOV</w:t>
        </w:r>
        <w:r w:rsidR="00152BC2">
          <w:rPr>
            <w:noProof/>
            <w:webHidden/>
          </w:rPr>
          <w:tab/>
        </w:r>
        <w:r w:rsidR="00152BC2">
          <w:rPr>
            <w:noProof/>
            <w:webHidden/>
          </w:rPr>
          <w:fldChar w:fldCharType="begin"/>
        </w:r>
        <w:r w:rsidR="00152BC2">
          <w:rPr>
            <w:noProof/>
            <w:webHidden/>
          </w:rPr>
          <w:instrText xml:space="preserve"> PAGEREF _Toc511205658 \h </w:instrText>
        </w:r>
        <w:r w:rsidR="00152BC2">
          <w:rPr>
            <w:noProof/>
            <w:webHidden/>
          </w:rPr>
        </w:r>
        <w:r w:rsidR="00152BC2">
          <w:rPr>
            <w:noProof/>
            <w:webHidden/>
          </w:rPr>
          <w:fldChar w:fldCharType="separate"/>
        </w:r>
        <w:r w:rsidR="00AE6038">
          <w:rPr>
            <w:noProof/>
            <w:webHidden/>
          </w:rPr>
          <w:t>13</w:t>
        </w:r>
        <w:r w:rsidR="00152BC2">
          <w:rPr>
            <w:noProof/>
            <w:webHidden/>
          </w:rPr>
          <w:fldChar w:fldCharType="end"/>
        </w:r>
      </w:hyperlink>
    </w:p>
    <w:p w14:paraId="6ECAF7B5"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59" w:history="1">
        <w:r w:rsidR="00152BC2" w:rsidRPr="002A23B3">
          <w:rPr>
            <w:rStyle w:val="Hiperpovezava"/>
            <w:noProof/>
          </w:rPr>
          <w:t>2.3 POTEK DELA</w:t>
        </w:r>
        <w:r w:rsidR="00152BC2">
          <w:rPr>
            <w:noProof/>
            <w:webHidden/>
          </w:rPr>
          <w:tab/>
        </w:r>
        <w:r w:rsidR="00152BC2">
          <w:rPr>
            <w:noProof/>
            <w:webHidden/>
          </w:rPr>
          <w:fldChar w:fldCharType="begin"/>
        </w:r>
        <w:r w:rsidR="00152BC2">
          <w:rPr>
            <w:noProof/>
            <w:webHidden/>
          </w:rPr>
          <w:instrText xml:space="preserve"> PAGEREF _Toc511205659 \h </w:instrText>
        </w:r>
        <w:r w:rsidR="00152BC2">
          <w:rPr>
            <w:noProof/>
            <w:webHidden/>
          </w:rPr>
        </w:r>
        <w:r w:rsidR="00152BC2">
          <w:rPr>
            <w:noProof/>
            <w:webHidden/>
          </w:rPr>
          <w:fldChar w:fldCharType="separate"/>
        </w:r>
        <w:r w:rsidR="00AE6038">
          <w:rPr>
            <w:noProof/>
            <w:webHidden/>
          </w:rPr>
          <w:t>14</w:t>
        </w:r>
        <w:r w:rsidR="00152BC2">
          <w:rPr>
            <w:noProof/>
            <w:webHidden/>
          </w:rPr>
          <w:fldChar w:fldCharType="end"/>
        </w:r>
      </w:hyperlink>
    </w:p>
    <w:p w14:paraId="7B8DBCE8"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60" w:history="1">
        <w:r w:rsidR="00152BC2" w:rsidRPr="002A23B3">
          <w:rPr>
            <w:rStyle w:val="Hiperpovezava"/>
            <w:noProof/>
          </w:rPr>
          <w:t>2.4 OMEJITVE</w:t>
        </w:r>
        <w:r w:rsidR="00152BC2">
          <w:rPr>
            <w:noProof/>
            <w:webHidden/>
          </w:rPr>
          <w:tab/>
        </w:r>
        <w:r w:rsidR="00152BC2">
          <w:rPr>
            <w:noProof/>
            <w:webHidden/>
          </w:rPr>
          <w:fldChar w:fldCharType="begin"/>
        </w:r>
        <w:r w:rsidR="00152BC2">
          <w:rPr>
            <w:noProof/>
            <w:webHidden/>
          </w:rPr>
          <w:instrText xml:space="preserve"> PAGEREF _Toc511205660 \h </w:instrText>
        </w:r>
        <w:r w:rsidR="00152BC2">
          <w:rPr>
            <w:noProof/>
            <w:webHidden/>
          </w:rPr>
        </w:r>
        <w:r w:rsidR="00152BC2">
          <w:rPr>
            <w:noProof/>
            <w:webHidden/>
          </w:rPr>
          <w:fldChar w:fldCharType="separate"/>
        </w:r>
        <w:r w:rsidR="00AE6038">
          <w:rPr>
            <w:noProof/>
            <w:webHidden/>
          </w:rPr>
          <w:t>15</w:t>
        </w:r>
        <w:r w:rsidR="00152BC2">
          <w:rPr>
            <w:noProof/>
            <w:webHidden/>
          </w:rPr>
          <w:fldChar w:fldCharType="end"/>
        </w:r>
      </w:hyperlink>
    </w:p>
    <w:p w14:paraId="07950EB0" w14:textId="77777777" w:rsidR="00152BC2" w:rsidRDefault="00604383"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61" w:history="1">
        <w:r w:rsidR="00152BC2" w:rsidRPr="002A23B3">
          <w:rPr>
            <w:rStyle w:val="Hiperpovezava"/>
            <w:noProof/>
          </w:rPr>
          <w:t>3 PROCESNI MODELI</w:t>
        </w:r>
        <w:r w:rsidR="00152BC2">
          <w:rPr>
            <w:noProof/>
            <w:webHidden/>
          </w:rPr>
          <w:tab/>
        </w:r>
        <w:r w:rsidR="00152BC2">
          <w:rPr>
            <w:noProof/>
            <w:webHidden/>
          </w:rPr>
          <w:fldChar w:fldCharType="begin"/>
        </w:r>
        <w:r w:rsidR="00152BC2">
          <w:rPr>
            <w:noProof/>
            <w:webHidden/>
          </w:rPr>
          <w:instrText xml:space="preserve"> PAGEREF _Toc511205661 \h </w:instrText>
        </w:r>
        <w:r w:rsidR="00152BC2">
          <w:rPr>
            <w:noProof/>
            <w:webHidden/>
          </w:rPr>
        </w:r>
        <w:r w:rsidR="00152BC2">
          <w:rPr>
            <w:noProof/>
            <w:webHidden/>
          </w:rPr>
          <w:fldChar w:fldCharType="separate"/>
        </w:r>
        <w:r w:rsidR="00AE6038">
          <w:rPr>
            <w:noProof/>
            <w:webHidden/>
          </w:rPr>
          <w:t>16</w:t>
        </w:r>
        <w:r w:rsidR="00152BC2">
          <w:rPr>
            <w:noProof/>
            <w:webHidden/>
          </w:rPr>
          <w:fldChar w:fldCharType="end"/>
        </w:r>
      </w:hyperlink>
    </w:p>
    <w:p w14:paraId="7C6139E5"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62" w:history="1">
        <w:r w:rsidR="00152BC2" w:rsidRPr="002A23B3">
          <w:rPr>
            <w:rStyle w:val="Hiperpovezava"/>
            <w:noProof/>
          </w:rPr>
          <w:t>3.1 AD HOC PROCESNI MODELI</w:t>
        </w:r>
        <w:r w:rsidR="00152BC2">
          <w:rPr>
            <w:noProof/>
            <w:webHidden/>
          </w:rPr>
          <w:tab/>
        </w:r>
        <w:r w:rsidR="00152BC2">
          <w:rPr>
            <w:noProof/>
            <w:webHidden/>
          </w:rPr>
          <w:fldChar w:fldCharType="begin"/>
        </w:r>
        <w:r w:rsidR="00152BC2">
          <w:rPr>
            <w:noProof/>
            <w:webHidden/>
          </w:rPr>
          <w:instrText xml:space="preserve"> PAGEREF _Toc511205662 \h </w:instrText>
        </w:r>
        <w:r w:rsidR="00152BC2">
          <w:rPr>
            <w:noProof/>
            <w:webHidden/>
          </w:rPr>
        </w:r>
        <w:r w:rsidR="00152BC2">
          <w:rPr>
            <w:noProof/>
            <w:webHidden/>
          </w:rPr>
          <w:fldChar w:fldCharType="separate"/>
        </w:r>
        <w:r w:rsidR="00AE6038">
          <w:rPr>
            <w:noProof/>
            <w:webHidden/>
          </w:rPr>
          <w:t>16</w:t>
        </w:r>
        <w:r w:rsidR="00152BC2">
          <w:rPr>
            <w:noProof/>
            <w:webHidden/>
          </w:rPr>
          <w:fldChar w:fldCharType="end"/>
        </w:r>
      </w:hyperlink>
    </w:p>
    <w:p w14:paraId="38F6FCBB"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63" w:history="1">
        <w:r w:rsidR="00152BC2" w:rsidRPr="002A23B3">
          <w:rPr>
            <w:rStyle w:val="Hiperpovezava"/>
            <w:noProof/>
          </w:rPr>
          <w:t>3.2 SEKVENČNI PROCESNI MODELI</w:t>
        </w:r>
        <w:r w:rsidR="00152BC2">
          <w:rPr>
            <w:noProof/>
            <w:webHidden/>
          </w:rPr>
          <w:tab/>
        </w:r>
        <w:r w:rsidR="00152BC2">
          <w:rPr>
            <w:noProof/>
            <w:webHidden/>
          </w:rPr>
          <w:fldChar w:fldCharType="begin"/>
        </w:r>
        <w:r w:rsidR="00152BC2">
          <w:rPr>
            <w:noProof/>
            <w:webHidden/>
          </w:rPr>
          <w:instrText xml:space="preserve"> PAGEREF _Toc511205663 \h </w:instrText>
        </w:r>
        <w:r w:rsidR="00152BC2">
          <w:rPr>
            <w:noProof/>
            <w:webHidden/>
          </w:rPr>
        </w:r>
        <w:r w:rsidR="00152BC2">
          <w:rPr>
            <w:noProof/>
            <w:webHidden/>
          </w:rPr>
          <w:fldChar w:fldCharType="separate"/>
        </w:r>
        <w:r w:rsidR="00AE6038">
          <w:rPr>
            <w:noProof/>
            <w:webHidden/>
          </w:rPr>
          <w:t>17</w:t>
        </w:r>
        <w:r w:rsidR="00152BC2">
          <w:rPr>
            <w:noProof/>
            <w:webHidden/>
          </w:rPr>
          <w:fldChar w:fldCharType="end"/>
        </w:r>
      </w:hyperlink>
    </w:p>
    <w:p w14:paraId="764A5331"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64" w:history="1">
        <w:r w:rsidR="00152BC2" w:rsidRPr="002A23B3">
          <w:rPr>
            <w:rStyle w:val="Hiperpovezava"/>
            <w:noProof/>
          </w:rPr>
          <w:t>3.3 EVOLUCIJSKI PROCESNI MODELI</w:t>
        </w:r>
        <w:r w:rsidR="00152BC2">
          <w:rPr>
            <w:noProof/>
            <w:webHidden/>
          </w:rPr>
          <w:tab/>
        </w:r>
        <w:r w:rsidR="00152BC2">
          <w:rPr>
            <w:noProof/>
            <w:webHidden/>
          </w:rPr>
          <w:fldChar w:fldCharType="begin"/>
        </w:r>
        <w:r w:rsidR="00152BC2">
          <w:rPr>
            <w:noProof/>
            <w:webHidden/>
          </w:rPr>
          <w:instrText xml:space="preserve"> PAGEREF _Toc511205664 \h </w:instrText>
        </w:r>
        <w:r w:rsidR="00152BC2">
          <w:rPr>
            <w:noProof/>
            <w:webHidden/>
          </w:rPr>
        </w:r>
        <w:r w:rsidR="00152BC2">
          <w:rPr>
            <w:noProof/>
            <w:webHidden/>
          </w:rPr>
          <w:fldChar w:fldCharType="separate"/>
        </w:r>
        <w:r w:rsidR="00AE6038">
          <w:rPr>
            <w:noProof/>
            <w:webHidden/>
          </w:rPr>
          <w:t>18</w:t>
        </w:r>
        <w:r w:rsidR="00152BC2">
          <w:rPr>
            <w:noProof/>
            <w:webHidden/>
          </w:rPr>
          <w:fldChar w:fldCharType="end"/>
        </w:r>
      </w:hyperlink>
    </w:p>
    <w:p w14:paraId="1C668706"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65" w:history="1">
        <w:r w:rsidR="00152BC2" w:rsidRPr="002A23B3">
          <w:rPr>
            <w:rStyle w:val="Hiperpovezava"/>
            <w:noProof/>
          </w:rPr>
          <w:t>3.4 SPECIALIZIRANI PROCESNI MODELI</w:t>
        </w:r>
        <w:r w:rsidR="00152BC2">
          <w:rPr>
            <w:noProof/>
            <w:webHidden/>
          </w:rPr>
          <w:tab/>
        </w:r>
        <w:r w:rsidR="00152BC2">
          <w:rPr>
            <w:noProof/>
            <w:webHidden/>
          </w:rPr>
          <w:fldChar w:fldCharType="begin"/>
        </w:r>
        <w:r w:rsidR="00152BC2">
          <w:rPr>
            <w:noProof/>
            <w:webHidden/>
          </w:rPr>
          <w:instrText xml:space="preserve"> PAGEREF _Toc511205665 \h </w:instrText>
        </w:r>
        <w:r w:rsidR="00152BC2">
          <w:rPr>
            <w:noProof/>
            <w:webHidden/>
          </w:rPr>
        </w:r>
        <w:r w:rsidR="00152BC2">
          <w:rPr>
            <w:noProof/>
            <w:webHidden/>
          </w:rPr>
          <w:fldChar w:fldCharType="separate"/>
        </w:r>
        <w:r w:rsidR="00AE6038">
          <w:rPr>
            <w:noProof/>
            <w:webHidden/>
          </w:rPr>
          <w:t>18</w:t>
        </w:r>
        <w:r w:rsidR="00152BC2">
          <w:rPr>
            <w:noProof/>
            <w:webHidden/>
          </w:rPr>
          <w:fldChar w:fldCharType="end"/>
        </w:r>
      </w:hyperlink>
    </w:p>
    <w:p w14:paraId="2456AD59"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66" w:history="1">
        <w:r w:rsidR="00152BC2" w:rsidRPr="002A23B3">
          <w:rPr>
            <w:rStyle w:val="Hiperpovezava"/>
            <w:noProof/>
          </w:rPr>
          <w:t>3.5 AGILNI PROCESNI MODELI</w:t>
        </w:r>
        <w:r w:rsidR="00152BC2">
          <w:rPr>
            <w:noProof/>
            <w:webHidden/>
          </w:rPr>
          <w:tab/>
        </w:r>
        <w:r w:rsidR="00152BC2">
          <w:rPr>
            <w:noProof/>
            <w:webHidden/>
          </w:rPr>
          <w:fldChar w:fldCharType="begin"/>
        </w:r>
        <w:r w:rsidR="00152BC2">
          <w:rPr>
            <w:noProof/>
            <w:webHidden/>
          </w:rPr>
          <w:instrText xml:space="preserve"> PAGEREF _Toc511205666 \h </w:instrText>
        </w:r>
        <w:r w:rsidR="00152BC2">
          <w:rPr>
            <w:noProof/>
            <w:webHidden/>
          </w:rPr>
        </w:r>
        <w:r w:rsidR="00152BC2">
          <w:rPr>
            <w:noProof/>
            <w:webHidden/>
          </w:rPr>
          <w:fldChar w:fldCharType="separate"/>
        </w:r>
        <w:r w:rsidR="00AE6038">
          <w:rPr>
            <w:noProof/>
            <w:webHidden/>
          </w:rPr>
          <w:t>19</w:t>
        </w:r>
        <w:r w:rsidR="00152BC2">
          <w:rPr>
            <w:noProof/>
            <w:webHidden/>
          </w:rPr>
          <w:fldChar w:fldCharType="end"/>
        </w:r>
      </w:hyperlink>
    </w:p>
    <w:p w14:paraId="2C4503B4"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67" w:history="1">
        <w:r w:rsidR="00152BC2" w:rsidRPr="002A23B3">
          <w:rPr>
            <w:rStyle w:val="Hiperpovezava"/>
            <w:noProof/>
          </w:rPr>
          <w:t>3.6 PROCESNI MODELI ZA IGRE</w:t>
        </w:r>
        <w:r w:rsidR="00152BC2">
          <w:rPr>
            <w:noProof/>
            <w:webHidden/>
          </w:rPr>
          <w:tab/>
        </w:r>
        <w:r w:rsidR="00152BC2">
          <w:rPr>
            <w:noProof/>
            <w:webHidden/>
          </w:rPr>
          <w:fldChar w:fldCharType="begin"/>
        </w:r>
        <w:r w:rsidR="00152BC2">
          <w:rPr>
            <w:noProof/>
            <w:webHidden/>
          </w:rPr>
          <w:instrText xml:space="preserve"> PAGEREF _Toc511205667 \h </w:instrText>
        </w:r>
        <w:r w:rsidR="00152BC2">
          <w:rPr>
            <w:noProof/>
            <w:webHidden/>
          </w:rPr>
        </w:r>
        <w:r w:rsidR="00152BC2">
          <w:rPr>
            <w:noProof/>
            <w:webHidden/>
          </w:rPr>
          <w:fldChar w:fldCharType="separate"/>
        </w:r>
        <w:r w:rsidR="00AE6038">
          <w:rPr>
            <w:noProof/>
            <w:webHidden/>
          </w:rPr>
          <w:t>23</w:t>
        </w:r>
        <w:r w:rsidR="00152BC2">
          <w:rPr>
            <w:noProof/>
            <w:webHidden/>
          </w:rPr>
          <w:fldChar w:fldCharType="end"/>
        </w:r>
      </w:hyperlink>
    </w:p>
    <w:p w14:paraId="6EABD818" w14:textId="77777777" w:rsidR="00152BC2" w:rsidRDefault="00604383"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68" w:history="1">
        <w:r w:rsidR="00152BC2" w:rsidRPr="002A23B3">
          <w:rPr>
            <w:rStyle w:val="Hiperpovezava"/>
            <w:noProof/>
          </w:rPr>
          <w:t>4 PROCESI V PRAKSI</w:t>
        </w:r>
        <w:r w:rsidR="00152BC2">
          <w:rPr>
            <w:noProof/>
            <w:webHidden/>
          </w:rPr>
          <w:tab/>
        </w:r>
        <w:r w:rsidR="00152BC2">
          <w:rPr>
            <w:noProof/>
            <w:webHidden/>
          </w:rPr>
          <w:fldChar w:fldCharType="begin"/>
        </w:r>
        <w:r w:rsidR="00152BC2">
          <w:rPr>
            <w:noProof/>
            <w:webHidden/>
          </w:rPr>
          <w:instrText xml:space="preserve"> PAGEREF _Toc511205668 \h </w:instrText>
        </w:r>
        <w:r w:rsidR="00152BC2">
          <w:rPr>
            <w:noProof/>
            <w:webHidden/>
          </w:rPr>
        </w:r>
        <w:r w:rsidR="00152BC2">
          <w:rPr>
            <w:noProof/>
            <w:webHidden/>
          </w:rPr>
          <w:fldChar w:fldCharType="separate"/>
        </w:r>
        <w:r w:rsidR="00AE6038">
          <w:rPr>
            <w:noProof/>
            <w:webHidden/>
          </w:rPr>
          <w:t>25</w:t>
        </w:r>
        <w:r w:rsidR="00152BC2">
          <w:rPr>
            <w:noProof/>
            <w:webHidden/>
          </w:rPr>
          <w:fldChar w:fldCharType="end"/>
        </w:r>
      </w:hyperlink>
    </w:p>
    <w:p w14:paraId="518E0A67"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69" w:history="1">
        <w:r w:rsidR="00152BC2" w:rsidRPr="002A23B3">
          <w:rPr>
            <w:rStyle w:val="Hiperpovezava"/>
            <w:noProof/>
          </w:rPr>
          <w:t>4.1 POMANKLJIVOSTI AGILNIH PRISTOPOV</w:t>
        </w:r>
        <w:r w:rsidR="00152BC2">
          <w:rPr>
            <w:noProof/>
            <w:webHidden/>
          </w:rPr>
          <w:tab/>
        </w:r>
        <w:r w:rsidR="00152BC2">
          <w:rPr>
            <w:noProof/>
            <w:webHidden/>
          </w:rPr>
          <w:fldChar w:fldCharType="begin"/>
        </w:r>
        <w:r w:rsidR="00152BC2">
          <w:rPr>
            <w:noProof/>
            <w:webHidden/>
          </w:rPr>
          <w:instrText xml:space="preserve"> PAGEREF _Toc511205669 \h </w:instrText>
        </w:r>
        <w:r w:rsidR="00152BC2">
          <w:rPr>
            <w:noProof/>
            <w:webHidden/>
          </w:rPr>
        </w:r>
        <w:r w:rsidR="00152BC2">
          <w:rPr>
            <w:noProof/>
            <w:webHidden/>
          </w:rPr>
          <w:fldChar w:fldCharType="separate"/>
        </w:r>
        <w:r w:rsidR="00AE6038">
          <w:rPr>
            <w:noProof/>
            <w:webHidden/>
          </w:rPr>
          <w:t>26</w:t>
        </w:r>
        <w:r w:rsidR="00152BC2">
          <w:rPr>
            <w:noProof/>
            <w:webHidden/>
          </w:rPr>
          <w:fldChar w:fldCharType="end"/>
        </w:r>
      </w:hyperlink>
    </w:p>
    <w:p w14:paraId="5131EAA8"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70" w:history="1">
        <w:r w:rsidR="00152BC2" w:rsidRPr="002A23B3">
          <w:rPr>
            <w:rStyle w:val="Hiperpovezava"/>
            <w:noProof/>
          </w:rPr>
          <w:t>4.2 POMANKLJIVOSTI MODELOV ZA IGRE</w:t>
        </w:r>
        <w:r w:rsidR="00152BC2">
          <w:rPr>
            <w:noProof/>
            <w:webHidden/>
          </w:rPr>
          <w:tab/>
        </w:r>
        <w:r w:rsidR="00152BC2">
          <w:rPr>
            <w:noProof/>
            <w:webHidden/>
          </w:rPr>
          <w:fldChar w:fldCharType="begin"/>
        </w:r>
        <w:r w:rsidR="00152BC2">
          <w:rPr>
            <w:noProof/>
            <w:webHidden/>
          </w:rPr>
          <w:instrText xml:space="preserve"> PAGEREF _Toc511205670 \h </w:instrText>
        </w:r>
        <w:r w:rsidR="00152BC2">
          <w:rPr>
            <w:noProof/>
            <w:webHidden/>
          </w:rPr>
        </w:r>
        <w:r w:rsidR="00152BC2">
          <w:rPr>
            <w:noProof/>
            <w:webHidden/>
          </w:rPr>
          <w:fldChar w:fldCharType="separate"/>
        </w:r>
        <w:r w:rsidR="00AE6038">
          <w:rPr>
            <w:noProof/>
            <w:webHidden/>
          </w:rPr>
          <w:t>27</w:t>
        </w:r>
        <w:r w:rsidR="00152BC2">
          <w:rPr>
            <w:noProof/>
            <w:webHidden/>
          </w:rPr>
          <w:fldChar w:fldCharType="end"/>
        </w:r>
      </w:hyperlink>
    </w:p>
    <w:p w14:paraId="030415B0"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71" w:history="1">
        <w:r w:rsidR="00152BC2" w:rsidRPr="002A23B3">
          <w:rPr>
            <w:rStyle w:val="Hiperpovezava"/>
            <w:noProof/>
          </w:rPr>
          <w:t>4.3 UGOTOVITVE IN USMERITVE MODELIRANJU</w:t>
        </w:r>
        <w:r w:rsidR="00152BC2">
          <w:rPr>
            <w:noProof/>
            <w:webHidden/>
          </w:rPr>
          <w:tab/>
        </w:r>
        <w:r w:rsidR="00152BC2">
          <w:rPr>
            <w:noProof/>
            <w:webHidden/>
          </w:rPr>
          <w:fldChar w:fldCharType="begin"/>
        </w:r>
        <w:r w:rsidR="00152BC2">
          <w:rPr>
            <w:noProof/>
            <w:webHidden/>
          </w:rPr>
          <w:instrText xml:space="preserve"> PAGEREF _Toc511205671 \h </w:instrText>
        </w:r>
        <w:r w:rsidR="00152BC2">
          <w:rPr>
            <w:noProof/>
            <w:webHidden/>
          </w:rPr>
        </w:r>
        <w:r w:rsidR="00152BC2">
          <w:rPr>
            <w:noProof/>
            <w:webHidden/>
          </w:rPr>
          <w:fldChar w:fldCharType="separate"/>
        </w:r>
        <w:r w:rsidR="00AE6038">
          <w:rPr>
            <w:noProof/>
            <w:webHidden/>
          </w:rPr>
          <w:t>30</w:t>
        </w:r>
        <w:r w:rsidR="00152BC2">
          <w:rPr>
            <w:noProof/>
            <w:webHidden/>
          </w:rPr>
          <w:fldChar w:fldCharType="end"/>
        </w:r>
      </w:hyperlink>
    </w:p>
    <w:p w14:paraId="4EC0AE91" w14:textId="77777777" w:rsidR="00152BC2" w:rsidRDefault="00604383"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72" w:history="1">
        <w:r w:rsidR="00152BC2" w:rsidRPr="002A23B3">
          <w:rPr>
            <w:rStyle w:val="Hiperpovezava"/>
            <w:noProof/>
          </w:rPr>
          <w:t>5 IZBIRA METOD</w:t>
        </w:r>
        <w:r w:rsidR="00152BC2">
          <w:rPr>
            <w:noProof/>
            <w:webHidden/>
          </w:rPr>
          <w:tab/>
        </w:r>
        <w:r w:rsidR="00152BC2">
          <w:rPr>
            <w:noProof/>
            <w:webHidden/>
          </w:rPr>
          <w:fldChar w:fldCharType="begin"/>
        </w:r>
        <w:r w:rsidR="00152BC2">
          <w:rPr>
            <w:noProof/>
            <w:webHidden/>
          </w:rPr>
          <w:instrText xml:space="preserve"> PAGEREF _Toc511205672 \h </w:instrText>
        </w:r>
        <w:r w:rsidR="00152BC2">
          <w:rPr>
            <w:noProof/>
            <w:webHidden/>
          </w:rPr>
        </w:r>
        <w:r w:rsidR="00152BC2">
          <w:rPr>
            <w:noProof/>
            <w:webHidden/>
          </w:rPr>
          <w:fldChar w:fldCharType="separate"/>
        </w:r>
        <w:r w:rsidR="00AE6038">
          <w:rPr>
            <w:noProof/>
            <w:webHidden/>
          </w:rPr>
          <w:t>32</w:t>
        </w:r>
        <w:r w:rsidR="00152BC2">
          <w:rPr>
            <w:noProof/>
            <w:webHidden/>
          </w:rPr>
          <w:fldChar w:fldCharType="end"/>
        </w:r>
      </w:hyperlink>
    </w:p>
    <w:p w14:paraId="50F5E245"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73" w:history="1">
        <w:r w:rsidR="00152BC2" w:rsidRPr="002A23B3">
          <w:rPr>
            <w:rStyle w:val="Hiperpovezava"/>
            <w:noProof/>
          </w:rPr>
          <w:t>5.1 AGILNO MODELIRANJE</w:t>
        </w:r>
        <w:r w:rsidR="00152BC2">
          <w:rPr>
            <w:noProof/>
            <w:webHidden/>
          </w:rPr>
          <w:tab/>
        </w:r>
        <w:r w:rsidR="00152BC2">
          <w:rPr>
            <w:noProof/>
            <w:webHidden/>
          </w:rPr>
          <w:fldChar w:fldCharType="begin"/>
        </w:r>
        <w:r w:rsidR="00152BC2">
          <w:rPr>
            <w:noProof/>
            <w:webHidden/>
          </w:rPr>
          <w:instrText xml:space="preserve"> PAGEREF _Toc511205673 \h </w:instrText>
        </w:r>
        <w:r w:rsidR="00152BC2">
          <w:rPr>
            <w:noProof/>
            <w:webHidden/>
          </w:rPr>
        </w:r>
        <w:r w:rsidR="00152BC2">
          <w:rPr>
            <w:noProof/>
            <w:webHidden/>
          </w:rPr>
          <w:fldChar w:fldCharType="separate"/>
        </w:r>
        <w:r w:rsidR="00AE6038">
          <w:rPr>
            <w:noProof/>
            <w:webHidden/>
          </w:rPr>
          <w:t>32</w:t>
        </w:r>
        <w:r w:rsidR="00152BC2">
          <w:rPr>
            <w:noProof/>
            <w:webHidden/>
          </w:rPr>
          <w:fldChar w:fldCharType="end"/>
        </w:r>
      </w:hyperlink>
    </w:p>
    <w:p w14:paraId="03F649A3"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74" w:history="1">
        <w:r w:rsidR="00152BC2" w:rsidRPr="002A23B3">
          <w:rPr>
            <w:rStyle w:val="Hiperpovezava"/>
            <w:noProof/>
          </w:rPr>
          <w:t>5.2 METODA METAME</w:t>
        </w:r>
        <w:r w:rsidR="00152BC2">
          <w:rPr>
            <w:noProof/>
            <w:webHidden/>
          </w:rPr>
          <w:tab/>
        </w:r>
        <w:r w:rsidR="00152BC2">
          <w:rPr>
            <w:noProof/>
            <w:webHidden/>
          </w:rPr>
          <w:fldChar w:fldCharType="begin"/>
        </w:r>
        <w:r w:rsidR="00152BC2">
          <w:rPr>
            <w:noProof/>
            <w:webHidden/>
          </w:rPr>
          <w:instrText xml:space="preserve"> PAGEREF _Toc511205674 \h </w:instrText>
        </w:r>
        <w:r w:rsidR="00152BC2">
          <w:rPr>
            <w:noProof/>
            <w:webHidden/>
          </w:rPr>
        </w:r>
        <w:r w:rsidR="00152BC2">
          <w:rPr>
            <w:noProof/>
            <w:webHidden/>
          </w:rPr>
          <w:fldChar w:fldCharType="separate"/>
        </w:r>
        <w:r w:rsidR="00AE6038">
          <w:rPr>
            <w:noProof/>
            <w:webHidden/>
          </w:rPr>
          <w:t>34</w:t>
        </w:r>
        <w:r w:rsidR="00152BC2">
          <w:rPr>
            <w:noProof/>
            <w:webHidden/>
          </w:rPr>
          <w:fldChar w:fldCharType="end"/>
        </w:r>
      </w:hyperlink>
    </w:p>
    <w:p w14:paraId="1A739A27"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75" w:history="1">
        <w:r w:rsidR="00152BC2" w:rsidRPr="002A23B3">
          <w:rPr>
            <w:rStyle w:val="Hiperpovezava"/>
            <w:noProof/>
          </w:rPr>
          <w:t>5.3 UPORABA METOD</w:t>
        </w:r>
        <w:r w:rsidR="00152BC2">
          <w:rPr>
            <w:noProof/>
            <w:webHidden/>
          </w:rPr>
          <w:tab/>
        </w:r>
        <w:r w:rsidR="00152BC2">
          <w:rPr>
            <w:noProof/>
            <w:webHidden/>
          </w:rPr>
          <w:fldChar w:fldCharType="begin"/>
        </w:r>
        <w:r w:rsidR="00152BC2">
          <w:rPr>
            <w:noProof/>
            <w:webHidden/>
          </w:rPr>
          <w:instrText xml:space="preserve"> PAGEREF _Toc511205675 \h </w:instrText>
        </w:r>
        <w:r w:rsidR="00152BC2">
          <w:rPr>
            <w:noProof/>
            <w:webHidden/>
          </w:rPr>
        </w:r>
        <w:r w:rsidR="00152BC2">
          <w:rPr>
            <w:noProof/>
            <w:webHidden/>
          </w:rPr>
          <w:fldChar w:fldCharType="separate"/>
        </w:r>
        <w:r w:rsidR="00AE6038">
          <w:rPr>
            <w:noProof/>
            <w:webHidden/>
          </w:rPr>
          <w:t>35</w:t>
        </w:r>
        <w:r w:rsidR="00152BC2">
          <w:rPr>
            <w:noProof/>
            <w:webHidden/>
          </w:rPr>
          <w:fldChar w:fldCharType="end"/>
        </w:r>
      </w:hyperlink>
    </w:p>
    <w:p w14:paraId="5FED9CE3"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76" w:history="1">
        <w:r w:rsidR="00152BC2" w:rsidRPr="002A23B3">
          <w:rPr>
            <w:rStyle w:val="Hiperpovezava"/>
            <w:noProof/>
          </w:rPr>
          <w:t>5.4 OPTIMIZACIJA PROCESA</w:t>
        </w:r>
        <w:r w:rsidR="00152BC2">
          <w:rPr>
            <w:noProof/>
            <w:webHidden/>
          </w:rPr>
          <w:tab/>
        </w:r>
        <w:r w:rsidR="00152BC2">
          <w:rPr>
            <w:noProof/>
            <w:webHidden/>
          </w:rPr>
          <w:fldChar w:fldCharType="begin"/>
        </w:r>
        <w:r w:rsidR="00152BC2">
          <w:rPr>
            <w:noProof/>
            <w:webHidden/>
          </w:rPr>
          <w:instrText xml:space="preserve"> PAGEREF _Toc511205676 \h </w:instrText>
        </w:r>
        <w:r w:rsidR="00152BC2">
          <w:rPr>
            <w:noProof/>
            <w:webHidden/>
          </w:rPr>
        </w:r>
        <w:r w:rsidR="00152BC2">
          <w:rPr>
            <w:noProof/>
            <w:webHidden/>
          </w:rPr>
          <w:fldChar w:fldCharType="separate"/>
        </w:r>
        <w:r w:rsidR="00AE6038">
          <w:rPr>
            <w:noProof/>
            <w:webHidden/>
          </w:rPr>
          <w:t>36</w:t>
        </w:r>
        <w:r w:rsidR="00152BC2">
          <w:rPr>
            <w:noProof/>
            <w:webHidden/>
          </w:rPr>
          <w:fldChar w:fldCharType="end"/>
        </w:r>
      </w:hyperlink>
    </w:p>
    <w:p w14:paraId="39A89EAF" w14:textId="77777777" w:rsidR="00152BC2" w:rsidRDefault="00604383"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77" w:history="1">
        <w:r w:rsidR="00152BC2" w:rsidRPr="002A23B3">
          <w:rPr>
            <w:rStyle w:val="Hiperpovezava"/>
            <w:noProof/>
          </w:rPr>
          <w:t>6 PREDLOG MODELA ZA RAZVOJ VIDEO IGER</w:t>
        </w:r>
        <w:r w:rsidR="00152BC2">
          <w:rPr>
            <w:noProof/>
            <w:webHidden/>
          </w:rPr>
          <w:tab/>
        </w:r>
        <w:r w:rsidR="00152BC2">
          <w:rPr>
            <w:noProof/>
            <w:webHidden/>
          </w:rPr>
          <w:fldChar w:fldCharType="begin"/>
        </w:r>
        <w:r w:rsidR="00152BC2">
          <w:rPr>
            <w:noProof/>
            <w:webHidden/>
          </w:rPr>
          <w:instrText xml:space="preserve"> PAGEREF _Toc511205677 \h </w:instrText>
        </w:r>
        <w:r w:rsidR="00152BC2">
          <w:rPr>
            <w:noProof/>
            <w:webHidden/>
          </w:rPr>
        </w:r>
        <w:r w:rsidR="00152BC2">
          <w:rPr>
            <w:noProof/>
            <w:webHidden/>
          </w:rPr>
          <w:fldChar w:fldCharType="separate"/>
        </w:r>
        <w:r w:rsidR="00AE6038">
          <w:rPr>
            <w:noProof/>
            <w:webHidden/>
          </w:rPr>
          <w:t>37</w:t>
        </w:r>
        <w:r w:rsidR="00152BC2">
          <w:rPr>
            <w:noProof/>
            <w:webHidden/>
          </w:rPr>
          <w:fldChar w:fldCharType="end"/>
        </w:r>
      </w:hyperlink>
    </w:p>
    <w:p w14:paraId="14DC80D6"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78" w:history="1">
        <w:r w:rsidR="00152BC2" w:rsidRPr="002A23B3">
          <w:rPr>
            <w:rStyle w:val="Hiperpovezava"/>
            <w:noProof/>
          </w:rPr>
          <w:t>6.1 DEFINIRANJE DOMENE IN DISCIPLIN</w:t>
        </w:r>
        <w:r w:rsidR="00152BC2">
          <w:rPr>
            <w:noProof/>
            <w:webHidden/>
          </w:rPr>
          <w:tab/>
        </w:r>
        <w:r w:rsidR="00152BC2">
          <w:rPr>
            <w:noProof/>
            <w:webHidden/>
          </w:rPr>
          <w:fldChar w:fldCharType="begin"/>
        </w:r>
        <w:r w:rsidR="00152BC2">
          <w:rPr>
            <w:noProof/>
            <w:webHidden/>
          </w:rPr>
          <w:instrText xml:space="preserve"> PAGEREF _Toc511205678 \h </w:instrText>
        </w:r>
        <w:r w:rsidR="00152BC2">
          <w:rPr>
            <w:noProof/>
            <w:webHidden/>
          </w:rPr>
        </w:r>
        <w:r w:rsidR="00152BC2">
          <w:rPr>
            <w:noProof/>
            <w:webHidden/>
          </w:rPr>
          <w:fldChar w:fldCharType="separate"/>
        </w:r>
        <w:r w:rsidR="00AE6038">
          <w:rPr>
            <w:noProof/>
            <w:webHidden/>
          </w:rPr>
          <w:t>37</w:t>
        </w:r>
        <w:r w:rsidR="00152BC2">
          <w:rPr>
            <w:noProof/>
            <w:webHidden/>
          </w:rPr>
          <w:fldChar w:fldCharType="end"/>
        </w:r>
      </w:hyperlink>
    </w:p>
    <w:p w14:paraId="6A473C60"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79" w:history="1">
        <w:r w:rsidR="00152BC2" w:rsidRPr="002A23B3">
          <w:rPr>
            <w:rStyle w:val="Hiperpovezava"/>
            <w:noProof/>
          </w:rPr>
          <w:t>6.2 IZGRADNJA DOMENSKEGA MODELA</w:t>
        </w:r>
        <w:r w:rsidR="00152BC2">
          <w:rPr>
            <w:noProof/>
            <w:webHidden/>
          </w:rPr>
          <w:tab/>
        </w:r>
        <w:r w:rsidR="00152BC2">
          <w:rPr>
            <w:noProof/>
            <w:webHidden/>
          </w:rPr>
          <w:fldChar w:fldCharType="begin"/>
        </w:r>
        <w:r w:rsidR="00152BC2">
          <w:rPr>
            <w:noProof/>
            <w:webHidden/>
          </w:rPr>
          <w:instrText xml:space="preserve"> PAGEREF _Toc511205679 \h </w:instrText>
        </w:r>
        <w:r w:rsidR="00152BC2">
          <w:rPr>
            <w:noProof/>
            <w:webHidden/>
          </w:rPr>
        </w:r>
        <w:r w:rsidR="00152BC2">
          <w:rPr>
            <w:noProof/>
            <w:webHidden/>
          </w:rPr>
          <w:fldChar w:fldCharType="separate"/>
        </w:r>
        <w:r w:rsidR="00AE6038">
          <w:rPr>
            <w:noProof/>
            <w:webHidden/>
          </w:rPr>
          <w:t>37</w:t>
        </w:r>
        <w:r w:rsidR="00152BC2">
          <w:rPr>
            <w:noProof/>
            <w:webHidden/>
          </w:rPr>
          <w:fldChar w:fldCharType="end"/>
        </w:r>
      </w:hyperlink>
    </w:p>
    <w:p w14:paraId="49E41647"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80" w:history="1">
        <w:r w:rsidR="00152BC2" w:rsidRPr="002A23B3">
          <w:rPr>
            <w:rStyle w:val="Hiperpovezava"/>
            <w:noProof/>
          </w:rPr>
          <w:t>6.3 IZBIRA NOTACIJ</w:t>
        </w:r>
        <w:r w:rsidR="00152BC2">
          <w:rPr>
            <w:noProof/>
            <w:webHidden/>
          </w:rPr>
          <w:tab/>
        </w:r>
        <w:r w:rsidR="00152BC2">
          <w:rPr>
            <w:noProof/>
            <w:webHidden/>
          </w:rPr>
          <w:fldChar w:fldCharType="begin"/>
        </w:r>
        <w:r w:rsidR="00152BC2">
          <w:rPr>
            <w:noProof/>
            <w:webHidden/>
          </w:rPr>
          <w:instrText xml:space="preserve"> PAGEREF _Toc511205680 \h </w:instrText>
        </w:r>
        <w:r w:rsidR="00152BC2">
          <w:rPr>
            <w:noProof/>
            <w:webHidden/>
          </w:rPr>
        </w:r>
        <w:r w:rsidR="00152BC2">
          <w:rPr>
            <w:noProof/>
            <w:webHidden/>
          </w:rPr>
          <w:fldChar w:fldCharType="separate"/>
        </w:r>
        <w:r w:rsidR="00AE6038">
          <w:rPr>
            <w:noProof/>
            <w:webHidden/>
          </w:rPr>
          <w:t>39</w:t>
        </w:r>
        <w:r w:rsidR="00152BC2">
          <w:rPr>
            <w:noProof/>
            <w:webHidden/>
          </w:rPr>
          <w:fldChar w:fldCharType="end"/>
        </w:r>
      </w:hyperlink>
    </w:p>
    <w:p w14:paraId="4E376EBE"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81" w:history="1">
        <w:r w:rsidR="00152BC2" w:rsidRPr="002A23B3">
          <w:rPr>
            <w:rStyle w:val="Hiperpovezava"/>
            <w:noProof/>
          </w:rPr>
          <w:t>6.4 IZGRADNJA ARTEFAKTNEGA MODELA</w:t>
        </w:r>
        <w:r w:rsidR="00152BC2">
          <w:rPr>
            <w:noProof/>
            <w:webHidden/>
          </w:rPr>
          <w:tab/>
        </w:r>
        <w:r w:rsidR="00152BC2">
          <w:rPr>
            <w:noProof/>
            <w:webHidden/>
          </w:rPr>
          <w:fldChar w:fldCharType="begin"/>
        </w:r>
        <w:r w:rsidR="00152BC2">
          <w:rPr>
            <w:noProof/>
            <w:webHidden/>
          </w:rPr>
          <w:instrText xml:space="preserve"> PAGEREF _Toc511205681 \h </w:instrText>
        </w:r>
        <w:r w:rsidR="00152BC2">
          <w:rPr>
            <w:noProof/>
            <w:webHidden/>
          </w:rPr>
        </w:r>
        <w:r w:rsidR="00152BC2">
          <w:rPr>
            <w:noProof/>
            <w:webHidden/>
          </w:rPr>
          <w:fldChar w:fldCharType="separate"/>
        </w:r>
        <w:r w:rsidR="00AE6038">
          <w:rPr>
            <w:noProof/>
            <w:webHidden/>
          </w:rPr>
          <w:t>40</w:t>
        </w:r>
        <w:r w:rsidR="00152BC2">
          <w:rPr>
            <w:noProof/>
            <w:webHidden/>
          </w:rPr>
          <w:fldChar w:fldCharType="end"/>
        </w:r>
      </w:hyperlink>
    </w:p>
    <w:p w14:paraId="3FA05DC5"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82" w:history="1">
        <w:r w:rsidR="00152BC2" w:rsidRPr="002A23B3">
          <w:rPr>
            <w:rStyle w:val="Hiperpovezava"/>
            <w:noProof/>
          </w:rPr>
          <w:t>6.5 DEFINIRANJE PROCESNEGA MODELA</w:t>
        </w:r>
        <w:r w:rsidR="00152BC2">
          <w:rPr>
            <w:noProof/>
            <w:webHidden/>
          </w:rPr>
          <w:tab/>
        </w:r>
        <w:r w:rsidR="00152BC2">
          <w:rPr>
            <w:noProof/>
            <w:webHidden/>
          </w:rPr>
          <w:fldChar w:fldCharType="begin"/>
        </w:r>
        <w:r w:rsidR="00152BC2">
          <w:rPr>
            <w:noProof/>
            <w:webHidden/>
          </w:rPr>
          <w:instrText xml:space="preserve"> PAGEREF _Toc511205682 \h </w:instrText>
        </w:r>
        <w:r w:rsidR="00152BC2">
          <w:rPr>
            <w:noProof/>
            <w:webHidden/>
          </w:rPr>
        </w:r>
        <w:r w:rsidR="00152BC2">
          <w:rPr>
            <w:noProof/>
            <w:webHidden/>
          </w:rPr>
          <w:fldChar w:fldCharType="separate"/>
        </w:r>
        <w:r w:rsidR="00AE6038">
          <w:rPr>
            <w:noProof/>
            <w:webHidden/>
          </w:rPr>
          <w:t>42</w:t>
        </w:r>
        <w:r w:rsidR="00152BC2">
          <w:rPr>
            <w:noProof/>
            <w:webHidden/>
          </w:rPr>
          <w:fldChar w:fldCharType="end"/>
        </w:r>
      </w:hyperlink>
    </w:p>
    <w:p w14:paraId="063A13E1"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83" w:history="1">
        <w:r w:rsidR="00152BC2" w:rsidRPr="002A23B3">
          <w:rPr>
            <w:rStyle w:val="Hiperpovezava"/>
            <w:noProof/>
          </w:rPr>
          <w:t>6.6 IZBIRA ORODIJ</w:t>
        </w:r>
        <w:r w:rsidR="00152BC2">
          <w:rPr>
            <w:noProof/>
            <w:webHidden/>
          </w:rPr>
          <w:tab/>
        </w:r>
        <w:r w:rsidR="00152BC2">
          <w:rPr>
            <w:noProof/>
            <w:webHidden/>
          </w:rPr>
          <w:fldChar w:fldCharType="begin"/>
        </w:r>
        <w:r w:rsidR="00152BC2">
          <w:rPr>
            <w:noProof/>
            <w:webHidden/>
          </w:rPr>
          <w:instrText xml:space="preserve"> PAGEREF _Toc511205683 \h </w:instrText>
        </w:r>
        <w:r w:rsidR="00152BC2">
          <w:rPr>
            <w:noProof/>
            <w:webHidden/>
          </w:rPr>
        </w:r>
        <w:r w:rsidR="00152BC2">
          <w:rPr>
            <w:noProof/>
            <w:webHidden/>
          </w:rPr>
          <w:fldChar w:fldCharType="separate"/>
        </w:r>
        <w:r w:rsidR="00AE6038">
          <w:rPr>
            <w:noProof/>
            <w:webHidden/>
          </w:rPr>
          <w:t>46</w:t>
        </w:r>
        <w:r w:rsidR="00152BC2">
          <w:rPr>
            <w:noProof/>
            <w:webHidden/>
          </w:rPr>
          <w:fldChar w:fldCharType="end"/>
        </w:r>
      </w:hyperlink>
    </w:p>
    <w:p w14:paraId="7D1952E3"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84" w:history="1">
        <w:r w:rsidR="00152BC2" w:rsidRPr="002A23B3">
          <w:rPr>
            <w:rStyle w:val="Hiperpovezava"/>
            <w:noProof/>
          </w:rPr>
          <w:t>6.7. OPTIMIZACIJA PROCESA</w:t>
        </w:r>
        <w:r w:rsidR="00152BC2">
          <w:rPr>
            <w:noProof/>
            <w:webHidden/>
          </w:rPr>
          <w:tab/>
        </w:r>
        <w:r w:rsidR="00152BC2">
          <w:rPr>
            <w:noProof/>
            <w:webHidden/>
          </w:rPr>
          <w:fldChar w:fldCharType="begin"/>
        </w:r>
        <w:r w:rsidR="00152BC2">
          <w:rPr>
            <w:noProof/>
            <w:webHidden/>
          </w:rPr>
          <w:instrText xml:space="preserve"> PAGEREF _Toc511205684 \h </w:instrText>
        </w:r>
        <w:r w:rsidR="00152BC2">
          <w:rPr>
            <w:noProof/>
            <w:webHidden/>
          </w:rPr>
        </w:r>
        <w:r w:rsidR="00152BC2">
          <w:rPr>
            <w:noProof/>
            <w:webHidden/>
          </w:rPr>
          <w:fldChar w:fldCharType="separate"/>
        </w:r>
        <w:r w:rsidR="00AE6038">
          <w:rPr>
            <w:noProof/>
            <w:webHidden/>
          </w:rPr>
          <w:t>51</w:t>
        </w:r>
        <w:r w:rsidR="00152BC2">
          <w:rPr>
            <w:noProof/>
            <w:webHidden/>
          </w:rPr>
          <w:fldChar w:fldCharType="end"/>
        </w:r>
      </w:hyperlink>
    </w:p>
    <w:p w14:paraId="4F8DB87D" w14:textId="77777777" w:rsidR="00152BC2" w:rsidRDefault="00604383"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85" w:history="1">
        <w:r w:rsidR="00152BC2" w:rsidRPr="002A23B3">
          <w:rPr>
            <w:rStyle w:val="Hiperpovezava"/>
            <w:noProof/>
          </w:rPr>
          <w:t>7 ZAKLJUČEK</w:t>
        </w:r>
        <w:r w:rsidR="00152BC2">
          <w:rPr>
            <w:noProof/>
            <w:webHidden/>
          </w:rPr>
          <w:tab/>
        </w:r>
        <w:r w:rsidR="00152BC2">
          <w:rPr>
            <w:noProof/>
            <w:webHidden/>
          </w:rPr>
          <w:fldChar w:fldCharType="begin"/>
        </w:r>
        <w:r w:rsidR="00152BC2">
          <w:rPr>
            <w:noProof/>
            <w:webHidden/>
          </w:rPr>
          <w:instrText xml:space="preserve"> PAGEREF _Toc511205685 \h </w:instrText>
        </w:r>
        <w:r w:rsidR="00152BC2">
          <w:rPr>
            <w:noProof/>
            <w:webHidden/>
          </w:rPr>
        </w:r>
        <w:r w:rsidR="00152BC2">
          <w:rPr>
            <w:noProof/>
            <w:webHidden/>
          </w:rPr>
          <w:fldChar w:fldCharType="separate"/>
        </w:r>
        <w:r w:rsidR="00AE6038">
          <w:rPr>
            <w:noProof/>
            <w:webHidden/>
          </w:rPr>
          <w:t>52</w:t>
        </w:r>
        <w:r w:rsidR="00152BC2">
          <w:rPr>
            <w:noProof/>
            <w:webHidden/>
          </w:rPr>
          <w:fldChar w:fldCharType="end"/>
        </w:r>
      </w:hyperlink>
    </w:p>
    <w:p w14:paraId="0AEB6E27" w14:textId="77777777" w:rsidR="00152BC2" w:rsidRDefault="00604383"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86" w:history="1">
        <w:r w:rsidR="00152BC2" w:rsidRPr="002A23B3">
          <w:rPr>
            <w:rStyle w:val="Hiperpovezava"/>
            <w:noProof/>
          </w:rPr>
          <w:t>8 VIRI</w:t>
        </w:r>
        <w:r w:rsidR="00152BC2">
          <w:rPr>
            <w:noProof/>
            <w:webHidden/>
          </w:rPr>
          <w:tab/>
        </w:r>
        <w:r w:rsidR="00152BC2">
          <w:rPr>
            <w:noProof/>
            <w:webHidden/>
          </w:rPr>
          <w:fldChar w:fldCharType="begin"/>
        </w:r>
        <w:r w:rsidR="00152BC2">
          <w:rPr>
            <w:noProof/>
            <w:webHidden/>
          </w:rPr>
          <w:instrText xml:space="preserve"> PAGEREF _Toc511205686 \h </w:instrText>
        </w:r>
        <w:r w:rsidR="00152BC2">
          <w:rPr>
            <w:noProof/>
            <w:webHidden/>
          </w:rPr>
        </w:r>
        <w:r w:rsidR="00152BC2">
          <w:rPr>
            <w:noProof/>
            <w:webHidden/>
          </w:rPr>
          <w:fldChar w:fldCharType="separate"/>
        </w:r>
        <w:r w:rsidR="00AE6038">
          <w:rPr>
            <w:noProof/>
            <w:webHidden/>
          </w:rPr>
          <w:t>54</w:t>
        </w:r>
        <w:r w:rsidR="00152BC2">
          <w:rPr>
            <w:noProof/>
            <w:webHidden/>
          </w:rPr>
          <w:fldChar w:fldCharType="end"/>
        </w:r>
      </w:hyperlink>
    </w:p>
    <w:p w14:paraId="04ED8060" w14:textId="77777777" w:rsidR="00152BC2" w:rsidRDefault="00604383" w:rsidP="005D71AF">
      <w:pPr>
        <w:pStyle w:val="Kazalovsebine1"/>
        <w:tabs>
          <w:tab w:val="right" w:leader="dot" w:pos="9062"/>
        </w:tabs>
        <w:rPr>
          <w:rFonts w:asciiTheme="minorHAnsi" w:eastAsiaTheme="minorEastAsia" w:hAnsiTheme="minorHAnsi" w:cstheme="minorBidi"/>
          <w:bCs w:val="0"/>
          <w:iCs w:val="0"/>
          <w:noProof/>
          <w:sz w:val="22"/>
          <w:szCs w:val="22"/>
          <w:lang w:eastAsia="sl-SI"/>
        </w:rPr>
      </w:pPr>
      <w:hyperlink w:anchor="_Toc511205687" w:history="1">
        <w:r w:rsidR="00152BC2" w:rsidRPr="002A23B3">
          <w:rPr>
            <w:rStyle w:val="Hiperpovezava"/>
            <w:noProof/>
            <w:lang w:eastAsia="sl-SI"/>
          </w:rPr>
          <w:t>PRILOGE</w:t>
        </w:r>
        <w:r w:rsidR="00152BC2">
          <w:rPr>
            <w:noProof/>
            <w:webHidden/>
          </w:rPr>
          <w:tab/>
        </w:r>
        <w:r w:rsidR="00152BC2">
          <w:rPr>
            <w:noProof/>
            <w:webHidden/>
          </w:rPr>
          <w:fldChar w:fldCharType="begin"/>
        </w:r>
        <w:r w:rsidR="00152BC2">
          <w:rPr>
            <w:noProof/>
            <w:webHidden/>
          </w:rPr>
          <w:instrText xml:space="preserve"> PAGEREF _Toc511205687 \h </w:instrText>
        </w:r>
        <w:r w:rsidR="00152BC2">
          <w:rPr>
            <w:noProof/>
            <w:webHidden/>
          </w:rPr>
        </w:r>
        <w:r w:rsidR="00152BC2">
          <w:rPr>
            <w:noProof/>
            <w:webHidden/>
          </w:rPr>
          <w:fldChar w:fldCharType="separate"/>
        </w:r>
        <w:r w:rsidR="00AE6038">
          <w:rPr>
            <w:noProof/>
            <w:webHidden/>
          </w:rPr>
          <w:t>64</w:t>
        </w:r>
        <w:r w:rsidR="00152BC2">
          <w:rPr>
            <w:noProof/>
            <w:webHidden/>
          </w:rPr>
          <w:fldChar w:fldCharType="end"/>
        </w:r>
      </w:hyperlink>
    </w:p>
    <w:p w14:paraId="26628AD0"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88" w:history="1">
        <w:r w:rsidR="00152BC2" w:rsidRPr="002A23B3">
          <w:rPr>
            <w:rStyle w:val="Hiperpovezava"/>
            <w:noProof/>
            <w:lang w:eastAsia="sl-SI"/>
          </w:rPr>
          <w:t>PRILOGA A: ŠTEVILO TIPOV CITATOV NA LETO IZDAJE RAZISKAVE</w:t>
        </w:r>
        <w:r w:rsidR="00152BC2">
          <w:rPr>
            <w:noProof/>
            <w:webHidden/>
          </w:rPr>
          <w:tab/>
        </w:r>
        <w:r w:rsidR="00152BC2">
          <w:rPr>
            <w:noProof/>
            <w:webHidden/>
          </w:rPr>
          <w:fldChar w:fldCharType="begin"/>
        </w:r>
        <w:r w:rsidR="00152BC2">
          <w:rPr>
            <w:noProof/>
            <w:webHidden/>
          </w:rPr>
          <w:instrText xml:space="preserve"> PAGEREF _Toc511205688 \h </w:instrText>
        </w:r>
        <w:r w:rsidR="00152BC2">
          <w:rPr>
            <w:noProof/>
            <w:webHidden/>
          </w:rPr>
        </w:r>
        <w:r w:rsidR="00152BC2">
          <w:rPr>
            <w:noProof/>
            <w:webHidden/>
          </w:rPr>
          <w:fldChar w:fldCharType="separate"/>
        </w:r>
        <w:r w:rsidR="00AE6038">
          <w:rPr>
            <w:noProof/>
            <w:webHidden/>
          </w:rPr>
          <w:t>64</w:t>
        </w:r>
        <w:r w:rsidR="00152BC2">
          <w:rPr>
            <w:noProof/>
            <w:webHidden/>
          </w:rPr>
          <w:fldChar w:fldCharType="end"/>
        </w:r>
      </w:hyperlink>
    </w:p>
    <w:p w14:paraId="2D742049"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89" w:history="1">
        <w:r w:rsidR="00152BC2" w:rsidRPr="002A23B3">
          <w:rPr>
            <w:rStyle w:val="Hiperpovezava"/>
            <w:noProof/>
            <w:lang w:eastAsia="sl-SI"/>
          </w:rPr>
          <w:t>PRILOGA B: ŽIVLJENJSKI CIKEL METODOLOGIJE ZA RESNE IGRE GAMED</w:t>
        </w:r>
        <w:r w:rsidR="00152BC2">
          <w:rPr>
            <w:noProof/>
            <w:webHidden/>
          </w:rPr>
          <w:tab/>
        </w:r>
        <w:r w:rsidR="00152BC2">
          <w:rPr>
            <w:noProof/>
            <w:webHidden/>
          </w:rPr>
          <w:fldChar w:fldCharType="begin"/>
        </w:r>
        <w:r w:rsidR="00152BC2">
          <w:rPr>
            <w:noProof/>
            <w:webHidden/>
          </w:rPr>
          <w:instrText xml:space="preserve"> PAGEREF _Toc511205689 \h </w:instrText>
        </w:r>
        <w:r w:rsidR="00152BC2">
          <w:rPr>
            <w:noProof/>
            <w:webHidden/>
          </w:rPr>
        </w:r>
        <w:r w:rsidR="00152BC2">
          <w:rPr>
            <w:noProof/>
            <w:webHidden/>
          </w:rPr>
          <w:fldChar w:fldCharType="separate"/>
        </w:r>
        <w:r w:rsidR="00AE6038">
          <w:rPr>
            <w:noProof/>
            <w:webHidden/>
          </w:rPr>
          <w:t>65</w:t>
        </w:r>
        <w:r w:rsidR="00152BC2">
          <w:rPr>
            <w:noProof/>
            <w:webHidden/>
          </w:rPr>
          <w:fldChar w:fldCharType="end"/>
        </w:r>
      </w:hyperlink>
    </w:p>
    <w:p w14:paraId="5B075860"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90" w:history="1">
        <w:r w:rsidR="00152BC2" w:rsidRPr="002A23B3">
          <w:rPr>
            <w:rStyle w:val="Hiperpovezava"/>
            <w:noProof/>
          </w:rPr>
          <w:t>PRILOGA C: SPIRALNI MODEL ZA PODPORO OBLIKOVANJU IGRE</w:t>
        </w:r>
        <w:r w:rsidR="00152BC2">
          <w:rPr>
            <w:noProof/>
            <w:webHidden/>
          </w:rPr>
          <w:tab/>
        </w:r>
        <w:r w:rsidR="00152BC2">
          <w:rPr>
            <w:noProof/>
            <w:webHidden/>
          </w:rPr>
          <w:fldChar w:fldCharType="begin"/>
        </w:r>
        <w:r w:rsidR="00152BC2">
          <w:rPr>
            <w:noProof/>
            <w:webHidden/>
          </w:rPr>
          <w:instrText xml:space="preserve"> PAGEREF _Toc511205690 \h </w:instrText>
        </w:r>
        <w:r w:rsidR="00152BC2">
          <w:rPr>
            <w:noProof/>
            <w:webHidden/>
          </w:rPr>
        </w:r>
        <w:r w:rsidR="00152BC2">
          <w:rPr>
            <w:noProof/>
            <w:webHidden/>
          </w:rPr>
          <w:fldChar w:fldCharType="separate"/>
        </w:r>
        <w:r w:rsidR="00AE6038">
          <w:rPr>
            <w:noProof/>
            <w:webHidden/>
          </w:rPr>
          <w:t>66</w:t>
        </w:r>
        <w:r w:rsidR="00152BC2">
          <w:rPr>
            <w:noProof/>
            <w:webHidden/>
          </w:rPr>
          <w:fldChar w:fldCharType="end"/>
        </w:r>
      </w:hyperlink>
    </w:p>
    <w:p w14:paraId="43D63C22"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91" w:history="1">
        <w:r w:rsidR="00152BC2" w:rsidRPr="002A23B3">
          <w:rPr>
            <w:rStyle w:val="Hiperpovezava"/>
            <w:noProof/>
          </w:rPr>
          <w:t>PRILOGA Č: PREDLAGANI ŽIVLJENJSKI CIKEL RAZVOJA ZA VIDEO IGRE</w:t>
        </w:r>
        <w:r w:rsidR="00152BC2">
          <w:rPr>
            <w:noProof/>
            <w:webHidden/>
          </w:rPr>
          <w:tab/>
        </w:r>
        <w:r w:rsidR="00152BC2">
          <w:rPr>
            <w:noProof/>
            <w:webHidden/>
          </w:rPr>
          <w:fldChar w:fldCharType="begin"/>
        </w:r>
        <w:r w:rsidR="00152BC2">
          <w:rPr>
            <w:noProof/>
            <w:webHidden/>
          </w:rPr>
          <w:instrText xml:space="preserve"> PAGEREF _Toc511205691 \h </w:instrText>
        </w:r>
        <w:r w:rsidR="00152BC2">
          <w:rPr>
            <w:noProof/>
            <w:webHidden/>
          </w:rPr>
        </w:r>
        <w:r w:rsidR="00152BC2">
          <w:rPr>
            <w:noProof/>
            <w:webHidden/>
          </w:rPr>
          <w:fldChar w:fldCharType="separate"/>
        </w:r>
        <w:r w:rsidR="00AE6038">
          <w:rPr>
            <w:noProof/>
            <w:webHidden/>
          </w:rPr>
          <w:t>67</w:t>
        </w:r>
        <w:r w:rsidR="00152BC2">
          <w:rPr>
            <w:noProof/>
            <w:webHidden/>
          </w:rPr>
          <w:fldChar w:fldCharType="end"/>
        </w:r>
      </w:hyperlink>
    </w:p>
    <w:p w14:paraId="0CCDB55A"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92" w:history="1">
        <w:r w:rsidR="00152BC2" w:rsidRPr="002A23B3">
          <w:rPr>
            <w:rStyle w:val="Hiperpovezava"/>
            <w:noProof/>
          </w:rPr>
          <w:t>PRILOGA D: PRIKAZ ARTEFAKTOV RAZVOJA VIDEO IGER PO AVTORJIH</w:t>
        </w:r>
        <w:r w:rsidR="00152BC2">
          <w:rPr>
            <w:noProof/>
            <w:webHidden/>
          </w:rPr>
          <w:tab/>
        </w:r>
        <w:r w:rsidR="00152BC2">
          <w:rPr>
            <w:noProof/>
            <w:webHidden/>
          </w:rPr>
          <w:fldChar w:fldCharType="begin"/>
        </w:r>
        <w:r w:rsidR="00152BC2">
          <w:rPr>
            <w:noProof/>
            <w:webHidden/>
          </w:rPr>
          <w:instrText xml:space="preserve"> PAGEREF _Toc511205692 \h </w:instrText>
        </w:r>
        <w:r w:rsidR="00152BC2">
          <w:rPr>
            <w:noProof/>
            <w:webHidden/>
          </w:rPr>
        </w:r>
        <w:r w:rsidR="00152BC2">
          <w:rPr>
            <w:noProof/>
            <w:webHidden/>
          </w:rPr>
          <w:fldChar w:fldCharType="separate"/>
        </w:r>
        <w:r w:rsidR="00AE6038">
          <w:rPr>
            <w:noProof/>
            <w:webHidden/>
          </w:rPr>
          <w:t>68</w:t>
        </w:r>
        <w:r w:rsidR="00152BC2">
          <w:rPr>
            <w:noProof/>
            <w:webHidden/>
          </w:rPr>
          <w:fldChar w:fldCharType="end"/>
        </w:r>
      </w:hyperlink>
    </w:p>
    <w:p w14:paraId="4AB2FEBC"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93" w:history="1">
        <w:r w:rsidR="00152BC2" w:rsidRPr="002A23B3">
          <w:rPr>
            <w:rStyle w:val="Hiperpovezava"/>
            <w:noProof/>
          </w:rPr>
          <w:t>PRILOGA E: PRIKAZ FAZ RAZVOJA PO AVTORJIH</w:t>
        </w:r>
        <w:r w:rsidR="00152BC2">
          <w:rPr>
            <w:noProof/>
            <w:webHidden/>
          </w:rPr>
          <w:tab/>
        </w:r>
        <w:r w:rsidR="00152BC2">
          <w:rPr>
            <w:noProof/>
            <w:webHidden/>
          </w:rPr>
          <w:fldChar w:fldCharType="begin"/>
        </w:r>
        <w:r w:rsidR="00152BC2">
          <w:rPr>
            <w:noProof/>
            <w:webHidden/>
          </w:rPr>
          <w:instrText xml:space="preserve"> PAGEREF _Toc511205693 \h </w:instrText>
        </w:r>
        <w:r w:rsidR="00152BC2">
          <w:rPr>
            <w:noProof/>
            <w:webHidden/>
          </w:rPr>
        </w:r>
        <w:r w:rsidR="00152BC2">
          <w:rPr>
            <w:noProof/>
            <w:webHidden/>
          </w:rPr>
          <w:fldChar w:fldCharType="separate"/>
        </w:r>
        <w:r w:rsidR="00AE6038">
          <w:rPr>
            <w:noProof/>
            <w:webHidden/>
          </w:rPr>
          <w:t>69</w:t>
        </w:r>
        <w:r w:rsidR="00152BC2">
          <w:rPr>
            <w:noProof/>
            <w:webHidden/>
          </w:rPr>
          <w:fldChar w:fldCharType="end"/>
        </w:r>
      </w:hyperlink>
    </w:p>
    <w:p w14:paraId="4FE33F3F"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94" w:history="1">
        <w:r w:rsidR="00152BC2" w:rsidRPr="002A23B3">
          <w:rPr>
            <w:rStyle w:val="Hiperpovezava"/>
            <w:noProof/>
          </w:rPr>
          <w:t>PRILOGA F: PRIMERJAVA TEMELJINIH KONCEPTOV METOD INŽENIRINGA PROGRAMSKE OPREME</w:t>
        </w:r>
        <w:r w:rsidR="00152BC2">
          <w:rPr>
            <w:noProof/>
            <w:webHidden/>
          </w:rPr>
          <w:tab/>
        </w:r>
        <w:r w:rsidR="00152BC2">
          <w:rPr>
            <w:noProof/>
            <w:webHidden/>
          </w:rPr>
          <w:fldChar w:fldCharType="begin"/>
        </w:r>
        <w:r w:rsidR="00152BC2">
          <w:rPr>
            <w:noProof/>
            <w:webHidden/>
          </w:rPr>
          <w:instrText xml:space="preserve"> PAGEREF _Toc511205694 \h </w:instrText>
        </w:r>
        <w:r w:rsidR="00152BC2">
          <w:rPr>
            <w:noProof/>
            <w:webHidden/>
          </w:rPr>
        </w:r>
        <w:r w:rsidR="00152BC2">
          <w:rPr>
            <w:noProof/>
            <w:webHidden/>
          </w:rPr>
          <w:fldChar w:fldCharType="separate"/>
        </w:r>
        <w:r w:rsidR="00AE6038">
          <w:rPr>
            <w:noProof/>
            <w:webHidden/>
          </w:rPr>
          <w:t>70</w:t>
        </w:r>
        <w:r w:rsidR="00152BC2">
          <w:rPr>
            <w:noProof/>
            <w:webHidden/>
          </w:rPr>
          <w:fldChar w:fldCharType="end"/>
        </w:r>
      </w:hyperlink>
    </w:p>
    <w:p w14:paraId="5BFE42A1"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95" w:history="1">
        <w:r w:rsidR="00152BC2" w:rsidRPr="002A23B3">
          <w:rPr>
            <w:rStyle w:val="Hiperpovezava"/>
            <w:noProof/>
          </w:rPr>
          <w:t>PRILOGA G: OSNUTEK DOKUMENTA OBLIKOVANJA IGRE PO BATES (2004)</w:t>
        </w:r>
        <w:r w:rsidR="00152BC2">
          <w:rPr>
            <w:noProof/>
            <w:webHidden/>
          </w:rPr>
          <w:tab/>
        </w:r>
        <w:r w:rsidR="00152BC2">
          <w:rPr>
            <w:noProof/>
            <w:webHidden/>
          </w:rPr>
          <w:fldChar w:fldCharType="begin"/>
        </w:r>
        <w:r w:rsidR="00152BC2">
          <w:rPr>
            <w:noProof/>
            <w:webHidden/>
          </w:rPr>
          <w:instrText xml:space="preserve"> PAGEREF _Toc511205695 \h </w:instrText>
        </w:r>
        <w:r w:rsidR="00152BC2">
          <w:rPr>
            <w:noProof/>
            <w:webHidden/>
          </w:rPr>
        </w:r>
        <w:r w:rsidR="00152BC2">
          <w:rPr>
            <w:noProof/>
            <w:webHidden/>
          </w:rPr>
          <w:fldChar w:fldCharType="separate"/>
        </w:r>
        <w:r w:rsidR="00AE6038">
          <w:rPr>
            <w:noProof/>
            <w:webHidden/>
          </w:rPr>
          <w:t>71</w:t>
        </w:r>
        <w:r w:rsidR="00152BC2">
          <w:rPr>
            <w:noProof/>
            <w:webHidden/>
          </w:rPr>
          <w:fldChar w:fldCharType="end"/>
        </w:r>
      </w:hyperlink>
    </w:p>
    <w:p w14:paraId="444F0629"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96" w:history="1">
        <w:r w:rsidR="00152BC2" w:rsidRPr="002A23B3">
          <w:rPr>
            <w:rStyle w:val="Hiperpovezava"/>
            <w:noProof/>
          </w:rPr>
          <w:t>PRILOGA H: PRAKSE RAZLIČNIH AGILNIH PROCESNIH MODELOV</w:t>
        </w:r>
        <w:r w:rsidR="00152BC2">
          <w:rPr>
            <w:noProof/>
            <w:webHidden/>
          </w:rPr>
          <w:tab/>
        </w:r>
        <w:r w:rsidR="00152BC2">
          <w:rPr>
            <w:noProof/>
            <w:webHidden/>
          </w:rPr>
          <w:fldChar w:fldCharType="begin"/>
        </w:r>
        <w:r w:rsidR="00152BC2">
          <w:rPr>
            <w:noProof/>
            <w:webHidden/>
          </w:rPr>
          <w:instrText xml:space="preserve"> PAGEREF _Toc511205696 \h </w:instrText>
        </w:r>
        <w:r w:rsidR="00152BC2">
          <w:rPr>
            <w:noProof/>
            <w:webHidden/>
          </w:rPr>
        </w:r>
        <w:r w:rsidR="00152BC2">
          <w:rPr>
            <w:noProof/>
            <w:webHidden/>
          </w:rPr>
          <w:fldChar w:fldCharType="separate"/>
        </w:r>
        <w:r w:rsidR="00AE6038">
          <w:rPr>
            <w:noProof/>
            <w:webHidden/>
          </w:rPr>
          <w:t>84</w:t>
        </w:r>
        <w:r w:rsidR="00152BC2">
          <w:rPr>
            <w:noProof/>
            <w:webHidden/>
          </w:rPr>
          <w:fldChar w:fldCharType="end"/>
        </w:r>
      </w:hyperlink>
    </w:p>
    <w:p w14:paraId="26AC2D69"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97" w:history="1">
        <w:r w:rsidR="00152BC2" w:rsidRPr="002A23B3">
          <w:rPr>
            <w:rStyle w:val="Hiperpovezava"/>
            <w:noProof/>
          </w:rPr>
          <w:t>PRILOGA I: KRITERIJI ZA IZBIRO ORODIJ UPRAVLJANJA PROJEKTOV</w:t>
        </w:r>
        <w:r w:rsidR="00152BC2">
          <w:rPr>
            <w:noProof/>
            <w:webHidden/>
          </w:rPr>
          <w:tab/>
        </w:r>
        <w:r w:rsidR="00152BC2">
          <w:rPr>
            <w:noProof/>
            <w:webHidden/>
          </w:rPr>
          <w:fldChar w:fldCharType="begin"/>
        </w:r>
        <w:r w:rsidR="00152BC2">
          <w:rPr>
            <w:noProof/>
            <w:webHidden/>
          </w:rPr>
          <w:instrText xml:space="preserve"> PAGEREF _Toc511205697 \h </w:instrText>
        </w:r>
        <w:r w:rsidR="00152BC2">
          <w:rPr>
            <w:noProof/>
            <w:webHidden/>
          </w:rPr>
        </w:r>
        <w:r w:rsidR="00152BC2">
          <w:rPr>
            <w:noProof/>
            <w:webHidden/>
          </w:rPr>
          <w:fldChar w:fldCharType="separate"/>
        </w:r>
        <w:r w:rsidR="00AE6038">
          <w:rPr>
            <w:noProof/>
            <w:webHidden/>
          </w:rPr>
          <w:t>85</w:t>
        </w:r>
        <w:r w:rsidR="00152BC2">
          <w:rPr>
            <w:noProof/>
            <w:webHidden/>
          </w:rPr>
          <w:fldChar w:fldCharType="end"/>
        </w:r>
      </w:hyperlink>
    </w:p>
    <w:p w14:paraId="3656D8CE"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98" w:history="1">
        <w:r w:rsidR="00152BC2" w:rsidRPr="002A23B3">
          <w:rPr>
            <w:rStyle w:val="Hiperpovezava"/>
            <w:noProof/>
          </w:rPr>
          <w:t>PRILOGA J: IDENTIFICIRANIH 5 DIMENZIJ Z 18 FAKTORJI VPLIVA NA DELOVANJE IGRE IN RAZVOJNI PROCES</w:t>
        </w:r>
        <w:r w:rsidR="00152BC2">
          <w:rPr>
            <w:noProof/>
            <w:webHidden/>
          </w:rPr>
          <w:tab/>
        </w:r>
        <w:r w:rsidR="00152BC2">
          <w:rPr>
            <w:noProof/>
            <w:webHidden/>
          </w:rPr>
          <w:fldChar w:fldCharType="begin"/>
        </w:r>
        <w:r w:rsidR="00152BC2">
          <w:rPr>
            <w:noProof/>
            <w:webHidden/>
          </w:rPr>
          <w:instrText xml:space="preserve"> PAGEREF _Toc511205698 \h </w:instrText>
        </w:r>
        <w:r w:rsidR="00152BC2">
          <w:rPr>
            <w:noProof/>
            <w:webHidden/>
          </w:rPr>
        </w:r>
        <w:r w:rsidR="00152BC2">
          <w:rPr>
            <w:noProof/>
            <w:webHidden/>
          </w:rPr>
          <w:fldChar w:fldCharType="separate"/>
        </w:r>
        <w:r w:rsidR="00AE6038">
          <w:rPr>
            <w:noProof/>
            <w:webHidden/>
          </w:rPr>
          <w:t>86</w:t>
        </w:r>
        <w:r w:rsidR="00152BC2">
          <w:rPr>
            <w:noProof/>
            <w:webHidden/>
          </w:rPr>
          <w:fldChar w:fldCharType="end"/>
        </w:r>
      </w:hyperlink>
    </w:p>
    <w:p w14:paraId="3CC83180"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699" w:history="1">
        <w:r w:rsidR="00152BC2" w:rsidRPr="002A23B3">
          <w:rPr>
            <w:rStyle w:val="Hiperpovezava"/>
            <w:noProof/>
          </w:rPr>
          <w:t>PRILOGA K: OCENE PRAGA ZA DOSEGANJE STOPNJE ZRELOSTI</w:t>
        </w:r>
        <w:r w:rsidR="00152BC2">
          <w:rPr>
            <w:noProof/>
            <w:webHidden/>
          </w:rPr>
          <w:tab/>
        </w:r>
        <w:r w:rsidR="00152BC2">
          <w:rPr>
            <w:noProof/>
            <w:webHidden/>
          </w:rPr>
          <w:fldChar w:fldCharType="begin"/>
        </w:r>
        <w:r w:rsidR="00152BC2">
          <w:rPr>
            <w:noProof/>
            <w:webHidden/>
          </w:rPr>
          <w:instrText xml:space="preserve"> PAGEREF _Toc511205699 \h </w:instrText>
        </w:r>
        <w:r w:rsidR="00152BC2">
          <w:rPr>
            <w:noProof/>
            <w:webHidden/>
          </w:rPr>
        </w:r>
        <w:r w:rsidR="00152BC2">
          <w:rPr>
            <w:noProof/>
            <w:webHidden/>
          </w:rPr>
          <w:fldChar w:fldCharType="separate"/>
        </w:r>
        <w:r w:rsidR="00AE6038">
          <w:rPr>
            <w:noProof/>
            <w:webHidden/>
          </w:rPr>
          <w:t>87</w:t>
        </w:r>
        <w:r w:rsidR="00152BC2">
          <w:rPr>
            <w:noProof/>
            <w:webHidden/>
          </w:rPr>
          <w:fldChar w:fldCharType="end"/>
        </w:r>
      </w:hyperlink>
    </w:p>
    <w:p w14:paraId="671FCD18"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700" w:history="1">
        <w:r w:rsidR="00152BC2" w:rsidRPr="002A23B3">
          <w:rPr>
            <w:rStyle w:val="Hiperpovezava"/>
            <w:rFonts w:cs="Times New Roman"/>
            <w:noProof/>
          </w:rPr>
          <w:t>PRILOGA L: VPRAŠALNIK ZA OCENITEV OPTIMIZIRANE ZRELOSTI</w:t>
        </w:r>
        <w:r w:rsidR="00152BC2">
          <w:rPr>
            <w:noProof/>
            <w:webHidden/>
          </w:rPr>
          <w:tab/>
        </w:r>
        <w:r w:rsidR="00152BC2">
          <w:rPr>
            <w:noProof/>
            <w:webHidden/>
          </w:rPr>
          <w:fldChar w:fldCharType="begin"/>
        </w:r>
        <w:r w:rsidR="00152BC2">
          <w:rPr>
            <w:noProof/>
            <w:webHidden/>
          </w:rPr>
          <w:instrText xml:space="preserve"> PAGEREF _Toc511205700 \h </w:instrText>
        </w:r>
        <w:r w:rsidR="00152BC2">
          <w:rPr>
            <w:noProof/>
            <w:webHidden/>
          </w:rPr>
        </w:r>
        <w:r w:rsidR="00152BC2">
          <w:rPr>
            <w:noProof/>
            <w:webHidden/>
          </w:rPr>
          <w:fldChar w:fldCharType="separate"/>
        </w:r>
        <w:r w:rsidR="00AE6038">
          <w:rPr>
            <w:noProof/>
            <w:webHidden/>
          </w:rPr>
          <w:t>88</w:t>
        </w:r>
        <w:r w:rsidR="00152BC2">
          <w:rPr>
            <w:noProof/>
            <w:webHidden/>
          </w:rPr>
          <w:fldChar w:fldCharType="end"/>
        </w:r>
      </w:hyperlink>
    </w:p>
    <w:p w14:paraId="4A0C0A81" w14:textId="77777777" w:rsidR="00152BC2" w:rsidRDefault="00604383" w:rsidP="005D71AF">
      <w:pPr>
        <w:pStyle w:val="Kazalovsebine2"/>
        <w:rPr>
          <w:rFonts w:asciiTheme="minorHAnsi" w:eastAsiaTheme="minorEastAsia" w:hAnsiTheme="minorHAnsi" w:cstheme="minorBidi"/>
          <w:bCs w:val="0"/>
          <w:noProof/>
          <w:sz w:val="22"/>
          <w:lang w:eastAsia="sl-SI"/>
        </w:rPr>
      </w:pPr>
      <w:hyperlink w:anchor="_Toc511205701" w:history="1">
        <w:r w:rsidR="00152BC2" w:rsidRPr="002A23B3">
          <w:rPr>
            <w:rStyle w:val="Hiperpovezava"/>
            <w:noProof/>
          </w:rPr>
          <w:t>PRILOGA M: ODGOVORI NA IZJAVE V PRILOGA L ZA DOLOČITEV OCENE ZRELOSTI ZA OPTIMIZIRAN PROCESNI MODEL PO ZRELOSNEMU MODELU DGMM</w:t>
        </w:r>
        <w:r w:rsidR="00152BC2">
          <w:rPr>
            <w:noProof/>
            <w:webHidden/>
          </w:rPr>
          <w:tab/>
        </w:r>
        <w:r w:rsidR="00152BC2">
          <w:rPr>
            <w:noProof/>
            <w:webHidden/>
          </w:rPr>
          <w:fldChar w:fldCharType="begin"/>
        </w:r>
        <w:r w:rsidR="00152BC2">
          <w:rPr>
            <w:noProof/>
            <w:webHidden/>
          </w:rPr>
          <w:instrText xml:space="preserve"> PAGEREF _Toc511205701 \h </w:instrText>
        </w:r>
        <w:r w:rsidR="00152BC2">
          <w:rPr>
            <w:noProof/>
            <w:webHidden/>
          </w:rPr>
        </w:r>
        <w:r w:rsidR="00152BC2">
          <w:rPr>
            <w:noProof/>
            <w:webHidden/>
          </w:rPr>
          <w:fldChar w:fldCharType="separate"/>
        </w:r>
        <w:r w:rsidR="00AE6038">
          <w:rPr>
            <w:noProof/>
            <w:webHidden/>
          </w:rPr>
          <w:t>91</w:t>
        </w:r>
        <w:r w:rsidR="00152BC2">
          <w:rPr>
            <w:noProof/>
            <w:webHidden/>
          </w:rPr>
          <w:fldChar w:fldCharType="end"/>
        </w:r>
      </w:hyperlink>
    </w:p>
    <w:p w14:paraId="1DBBBC11" w14:textId="77777777" w:rsidR="00B736F4" w:rsidRDefault="005A3BD8" w:rsidP="005D71AF">
      <w:pPr>
        <w:rPr>
          <w:rFonts w:cs="Times New Roman"/>
          <w:szCs w:val="24"/>
        </w:rPr>
      </w:pPr>
      <w:r w:rsidRPr="00574A09">
        <w:rPr>
          <w:rFonts w:cs="Times New Roman"/>
          <w:szCs w:val="24"/>
        </w:rPr>
        <w:fldChar w:fldCharType="end"/>
      </w:r>
    </w:p>
    <w:p w14:paraId="6C6CB29C" w14:textId="77777777" w:rsidR="00B736F4" w:rsidRDefault="00B736F4" w:rsidP="005D71AF">
      <w:pPr>
        <w:rPr>
          <w:rFonts w:cs="Times New Roman"/>
          <w:szCs w:val="24"/>
        </w:rPr>
      </w:pPr>
    </w:p>
    <w:p w14:paraId="10267584" w14:textId="462AA0EE" w:rsidR="00E315E5" w:rsidRPr="00574A09" w:rsidRDefault="00E315E5" w:rsidP="005D71AF">
      <w:r w:rsidRPr="00574A09">
        <w:lastRenderedPageBreak/>
        <w:t>KAZALO TABEL</w:t>
      </w:r>
    </w:p>
    <w:p w14:paraId="49763B44" w14:textId="77777777" w:rsidR="00141743" w:rsidRDefault="00141743" w:rsidP="005D71AF"/>
    <w:p w14:paraId="57445B56" w14:textId="5D467821" w:rsidR="007F1B96" w:rsidRDefault="007F1B96" w:rsidP="005D71AF">
      <w:pPr>
        <w:pStyle w:val="Kazaloslik"/>
        <w:tabs>
          <w:tab w:val="right" w:leader="dot" w:pos="9062"/>
        </w:tabs>
        <w:rPr>
          <w:rFonts w:asciiTheme="minorHAnsi" w:eastAsiaTheme="minorEastAsia" w:hAnsiTheme="minorHAnsi"/>
          <w:noProof/>
          <w:sz w:val="22"/>
          <w:lang w:eastAsia="sl-SI"/>
        </w:rPr>
      </w:pPr>
      <w:r>
        <w:fldChar w:fldCharType="begin"/>
      </w:r>
      <w:r>
        <w:instrText xml:space="preserve"> TOC \h \z \c "Tabela" </w:instrText>
      </w:r>
      <w:r>
        <w:fldChar w:fldCharType="separate"/>
      </w:r>
      <w:hyperlink w:anchor="_Toc511157034" w:history="1">
        <w:r w:rsidR="0003441F">
          <w:rPr>
            <w:rStyle w:val="Hiperpovezava"/>
            <w:noProof/>
          </w:rPr>
          <w:t>Tabela 3.1: P</w:t>
        </w:r>
        <w:r w:rsidRPr="00EE7440">
          <w:rPr>
            <w:rStyle w:val="Hiperpovezava"/>
            <w:noProof/>
          </w:rPr>
          <w:t>odrobno opisana načela agilnih modelov</w:t>
        </w:r>
        <w:r>
          <w:rPr>
            <w:noProof/>
            <w:webHidden/>
          </w:rPr>
          <w:tab/>
        </w:r>
        <w:r>
          <w:rPr>
            <w:noProof/>
            <w:webHidden/>
          </w:rPr>
          <w:fldChar w:fldCharType="begin"/>
        </w:r>
        <w:r>
          <w:rPr>
            <w:noProof/>
            <w:webHidden/>
          </w:rPr>
          <w:instrText xml:space="preserve"> PAGEREF _Toc511157034 \h </w:instrText>
        </w:r>
        <w:r>
          <w:rPr>
            <w:noProof/>
            <w:webHidden/>
          </w:rPr>
        </w:r>
        <w:r>
          <w:rPr>
            <w:noProof/>
            <w:webHidden/>
          </w:rPr>
          <w:fldChar w:fldCharType="separate"/>
        </w:r>
        <w:r w:rsidR="00AE6038">
          <w:rPr>
            <w:noProof/>
            <w:webHidden/>
          </w:rPr>
          <w:t>20</w:t>
        </w:r>
        <w:r>
          <w:rPr>
            <w:noProof/>
            <w:webHidden/>
          </w:rPr>
          <w:fldChar w:fldCharType="end"/>
        </w:r>
      </w:hyperlink>
    </w:p>
    <w:p w14:paraId="7470C748" w14:textId="0C6197BA" w:rsidR="007F1B96" w:rsidRDefault="00604383" w:rsidP="005D71AF">
      <w:pPr>
        <w:pStyle w:val="Kazaloslik"/>
        <w:tabs>
          <w:tab w:val="right" w:leader="dot" w:pos="9062"/>
        </w:tabs>
        <w:rPr>
          <w:rFonts w:asciiTheme="minorHAnsi" w:eastAsiaTheme="minorEastAsia" w:hAnsiTheme="minorHAnsi"/>
          <w:noProof/>
          <w:sz w:val="22"/>
          <w:lang w:eastAsia="sl-SI"/>
        </w:rPr>
      </w:pPr>
      <w:hyperlink w:anchor="_Toc511157035" w:history="1">
        <w:r w:rsidR="0003441F">
          <w:rPr>
            <w:rStyle w:val="Hiperpovezava"/>
            <w:noProof/>
          </w:rPr>
          <w:t>Tabela 4.1: N</w:t>
        </w:r>
        <w:r w:rsidR="007F1B96" w:rsidRPr="00EE7440">
          <w:rPr>
            <w:rStyle w:val="Hiperpovezava"/>
            <w:noProof/>
          </w:rPr>
          <w:t>ajpogostejše težave, ki se pojavljajo v razvoju iger</w:t>
        </w:r>
        <w:r w:rsidR="007F1B96">
          <w:rPr>
            <w:noProof/>
            <w:webHidden/>
          </w:rPr>
          <w:tab/>
        </w:r>
        <w:r w:rsidR="007F1B96">
          <w:rPr>
            <w:noProof/>
            <w:webHidden/>
          </w:rPr>
          <w:fldChar w:fldCharType="begin"/>
        </w:r>
        <w:r w:rsidR="007F1B96">
          <w:rPr>
            <w:noProof/>
            <w:webHidden/>
          </w:rPr>
          <w:instrText xml:space="preserve"> PAGEREF _Toc511157035 \h </w:instrText>
        </w:r>
        <w:r w:rsidR="007F1B96">
          <w:rPr>
            <w:noProof/>
            <w:webHidden/>
          </w:rPr>
        </w:r>
        <w:r w:rsidR="007F1B96">
          <w:rPr>
            <w:noProof/>
            <w:webHidden/>
          </w:rPr>
          <w:fldChar w:fldCharType="separate"/>
        </w:r>
        <w:r w:rsidR="00AE6038">
          <w:rPr>
            <w:noProof/>
            <w:webHidden/>
          </w:rPr>
          <w:t>26</w:t>
        </w:r>
        <w:r w:rsidR="007F1B96">
          <w:rPr>
            <w:noProof/>
            <w:webHidden/>
          </w:rPr>
          <w:fldChar w:fldCharType="end"/>
        </w:r>
      </w:hyperlink>
    </w:p>
    <w:p w14:paraId="259A1B94" w14:textId="056B252C" w:rsidR="007F1B96" w:rsidRDefault="00604383" w:rsidP="005D71AF">
      <w:pPr>
        <w:pStyle w:val="Kazaloslik"/>
        <w:tabs>
          <w:tab w:val="right" w:leader="dot" w:pos="9062"/>
        </w:tabs>
        <w:rPr>
          <w:rFonts w:asciiTheme="minorHAnsi" w:eastAsiaTheme="minorEastAsia" w:hAnsiTheme="minorHAnsi"/>
          <w:noProof/>
          <w:sz w:val="22"/>
          <w:lang w:eastAsia="sl-SI"/>
        </w:rPr>
      </w:pPr>
      <w:hyperlink w:anchor="_Toc511157036" w:history="1">
        <w:r w:rsidR="0003441F">
          <w:rPr>
            <w:rStyle w:val="Hiperpovezava"/>
            <w:noProof/>
          </w:rPr>
          <w:t>Tabela 6.1: P</w:t>
        </w:r>
        <w:r w:rsidR="007F1B96" w:rsidRPr="00EE7440">
          <w:rPr>
            <w:rStyle w:val="Hiperpovezava"/>
            <w:noProof/>
          </w:rPr>
          <w:t>rikaz izbranih notacij UML jezika za definiranje procesa</w:t>
        </w:r>
        <w:r w:rsidR="007F1B96">
          <w:rPr>
            <w:noProof/>
            <w:webHidden/>
          </w:rPr>
          <w:tab/>
        </w:r>
        <w:r w:rsidR="007F1B96">
          <w:rPr>
            <w:noProof/>
            <w:webHidden/>
          </w:rPr>
          <w:fldChar w:fldCharType="begin"/>
        </w:r>
        <w:r w:rsidR="007F1B96">
          <w:rPr>
            <w:noProof/>
            <w:webHidden/>
          </w:rPr>
          <w:instrText xml:space="preserve"> PAGEREF _Toc511157036 \h </w:instrText>
        </w:r>
        <w:r w:rsidR="007F1B96">
          <w:rPr>
            <w:noProof/>
            <w:webHidden/>
          </w:rPr>
        </w:r>
        <w:r w:rsidR="007F1B96">
          <w:rPr>
            <w:noProof/>
            <w:webHidden/>
          </w:rPr>
          <w:fldChar w:fldCharType="separate"/>
        </w:r>
        <w:r w:rsidR="00AE6038">
          <w:rPr>
            <w:noProof/>
            <w:webHidden/>
          </w:rPr>
          <w:t>39</w:t>
        </w:r>
        <w:r w:rsidR="007F1B96">
          <w:rPr>
            <w:noProof/>
            <w:webHidden/>
          </w:rPr>
          <w:fldChar w:fldCharType="end"/>
        </w:r>
      </w:hyperlink>
    </w:p>
    <w:p w14:paraId="2420D183" w14:textId="7051D6EA" w:rsidR="007F1B96" w:rsidRDefault="00604383" w:rsidP="005D71AF">
      <w:pPr>
        <w:pStyle w:val="Kazaloslik"/>
        <w:tabs>
          <w:tab w:val="right" w:leader="dot" w:pos="9062"/>
        </w:tabs>
        <w:rPr>
          <w:rFonts w:asciiTheme="minorHAnsi" w:eastAsiaTheme="minorEastAsia" w:hAnsiTheme="minorHAnsi"/>
          <w:noProof/>
          <w:sz w:val="22"/>
          <w:lang w:eastAsia="sl-SI"/>
        </w:rPr>
      </w:pPr>
      <w:hyperlink w:anchor="_Toc511157037" w:history="1">
        <w:r w:rsidR="0003441F">
          <w:rPr>
            <w:rStyle w:val="Hiperpovezava"/>
            <w:noProof/>
          </w:rPr>
          <w:t>Tabela 6.2: O</w:t>
        </w:r>
        <w:r w:rsidR="007F1B96" w:rsidRPr="00EE7440">
          <w:rPr>
            <w:rStyle w:val="Hiperpovezava"/>
            <w:noProof/>
          </w:rPr>
          <w:t>rodja za kreiranje kanban tabel, ki se najpogosteje priporočajo</w:t>
        </w:r>
        <w:r w:rsidR="007F1B96">
          <w:rPr>
            <w:noProof/>
            <w:webHidden/>
          </w:rPr>
          <w:tab/>
        </w:r>
        <w:r w:rsidR="007F1B96">
          <w:rPr>
            <w:noProof/>
            <w:webHidden/>
          </w:rPr>
          <w:fldChar w:fldCharType="begin"/>
        </w:r>
        <w:r w:rsidR="007F1B96">
          <w:rPr>
            <w:noProof/>
            <w:webHidden/>
          </w:rPr>
          <w:instrText xml:space="preserve"> PAGEREF _Toc511157037 \h </w:instrText>
        </w:r>
        <w:r w:rsidR="007F1B96">
          <w:rPr>
            <w:noProof/>
            <w:webHidden/>
          </w:rPr>
        </w:r>
        <w:r w:rsidR="007F1B96">
          <w:rPr>
            <w:noProof/>
            <w:webHidden/>
          </w:rPr>
          <w:fldChar w:fldCharType="separate"/>
        </w:r>
        <w:r w:rsidR="00AE6038">
          <w:rPr>
            <w:noProof/>
            <w:webHidden/>
          </w:rPr>
          <w:t>49</w:t>
        </w:r>
        <w:r w:rsidR="007F1B96">
          <w:rPr>
            <w:noProof/>
            <w:webHidden/>
          </w:rPr>
          <w:fldChar w:fldCharType="end"/>
        </w:r>
      </w:hyperlink>
    </w:p>
    <w:p w14:paraId="7D688A80" w14:textId="77777777" w:rsidR="007F1B96" w:rsidRDefault="007F1B96" w:rsidP="005D71AF">
      <w:r>
        <w:fldChar w:fldCharType="end"/>
      </w:r>
    </w:p>
    <w:p w14:paraId="210CF6F2" w14:textId="77777777" w:rsidR="00B736F4" w:rsidRDefault="00B736F4" w:rsidP="005D71AF"/>
    <w:p w14:paraId="16815CFC" w14:textId="44A7BEAC" w:rsidR="00141743" w:rsidRDefault="00141743" w:rsidP="005D71AF">
      <w:r>
        <w:t>KAZALO SLIK</w:t>
      </w:r>
    </w:p>
    <w:p w14:paraId="724A9B75" w14:textId="77777777" w:rsidR="00554517" w:rsidRDefault="00554517" w:rsidP="005D71AF"/>
    <w:p w14:paraId="327A0AE6" w14:textId="68AE76DC" w:rsidR="00215455" w:rsidRDefault="007A5979" w:rsidP="005D71AF">
      <w:pPr>
        <w:pStyle w:val="Kazaloslik"/>
        <w:tabs>
          <w:tab w:val="right" w:leader="dot" w:pos="9062"/>
        </w:tabs>
        <w:rPr>
          <w:rFonts w:asciiTheme="minorHAnsi" w:eastAsiaTheme="minorEastAsia" w:hAnsiTheme="minorHAnsi"/>
          <w:noProof/>
          <w:sz w:val="22"/>
          <w:lang w:eastAsia="sl-SI"/>
        </w:rPr>
      </w:pPr>
      <w:r>
        <w:fldChar w:fldCharType="begin"/>
      </w:r>
      <w:r>
        <w:instrText xml:space="preserve"> TOC \h \z \c "Slika" </w:instrText>
      </w:r>
      <w:r>
        <w:fldChar w:fldCharType="separate"/>
      </w:r>
      <w:hyperlink w:anchor="_Toc511156968" w:history="1">
        <w:r w:rsidR="0003441F">
          <w:rPr>
            <w:rStyle w:val="Hiperpovezava"/>
            <w:noProof/>
          </w:rPr>
          <w:t>Slika 5.1: T</w:t>
        </w:r>
        <w:r w:rsidR="00215455" w:rsidRPr="000C6131">
          <w:rPr>
            <w:rStyle w:val="Hiperpovezava"/>
            <w:noProof/>
          </w:rPr>
          <w:t>emeljni proces metode MetaME za izgradnjo procesnega modela</w:t>
        </w:r>
        <w:r w:rsidR="00215455">
          <w:rPr>
            <w:noProof/>
            <w:webHidden/>
          </w:rPr>
          <w:tab/>
        </w:r>
        <w:r w:rsidR="00215455">
          <w:rPr>
            <w:noProof/>
            <w:webHidden/>
          </w:rPr>
          <w:fldChar w:fldCharType="begin"/>
        </w:r>
        <w:r w:rsidR="00215455">
          <w:rPr>
            <w:noProof/>
            <w:webHidden/>
          </w:rPr>
          <w:instrText xml:space="preserve"> PAGEREF _Toc511156968 \h </w:instrText>
        </w:r>
        <w:r w:rsidR="00215455">
          <w:rPr>
            <w:noProof/>
            <w:webHidden/>
          </w:rPr>
        </w:r>
        <w:r w:rsidR="00215455">
          <w:rPr>
            <w:noProof/>
            <w:webHidden/>
          </w:rPr>
          <w:fldChar w:fldCharType="separate"/>
        </w:r>
        <w:r w:rsidR="00AE6038">
          <w:rPr>
            <w:noProof/>
            <w:webHidden/>
          </w:rPr>
          <w:t>35</w:t>
        </w:r>
        <w:r w:rsidR="00215455">
          <w:rPr>
            <w:noProof/>
            <w:webHidden/>
          </w:rPr>
          <w:fldChar w:fldCharType="end"/>
        </w:r>
      </w:hyperlink>
    </w:p>
    <w:p w14:paraId="0F00D5A7" w14:textId="20B50D44" w:rsidR="00215455" w:rsidRDefault="00604383" w:rsidP="005D71AF">
      <w:pPr>
        <w:pStyle w:val="Kazaloslik"/>
        <w:tabs>
          <w:tab w:val="right" w:leader="dot" w:pos="9062"/>
        </w:tabs>
        <w:rPr>
          <w:rFonts w:asciiTheme="minorHAnsi" w:eastAsiaTheme="minorEastAsia" w:hAnsiTheme="minorHAnsi"/>
          <w:noProof/>
          <w:sz w:val="22"/>
          <w:lang w:eastAsia="sl-SI"/>
        </w:rPr>
      </w:pPr>
      <w:hyperlink w:anchor="_Toc511156969" w:history="1">
        <w:r w:rsidR="0003441F">
          <w:rPr>
            <w:rStyle w:val="Hiperpovezava"/>
            <w:noProof/>
          </w:rPr>
          <w:t>Slika 5.2: I</w:t>
        </w:r>
        <w:r w:rsidR="00215455" w:rsidRPr="000C6131">
          <w:rPr>
            <w:rStyle w:val="Hiperpovezava"/>
            <w:noProof/>
          </w:rPr>
          <w:t>zboljšan temeljni proces meta-metode z uporabo Agilnega modeliranja</w:t>
        </w:r>
        <w:r w:rsidR="00215455">
          <w:rPr>
            <w:noProof/>
            <w:webHidden/>
          </w:rPr>
          <w:tab/>
        </w:r>
        <w:r w:rsidR="00215455">
          <w:rPr>
            <w:noProof/>
            <w:webHidden/>
          </w:rPr>
          <w:fldChar w:fldCharType="begin"/>
        </w:r>
        <w:r w:rsidR="00215455">
          <w:rPr>
            <w:noProof/>
            <w:webHidden/>
          </w:rPr>
          <w:instrText xml:space="preserve"> PAGEREF _Toc511156969 \h </w:instrText>
        </w:r>
        <w:r w:rsidR="00215455">
          <w:rPr>
            <w:noProof/>
            <w:webHidden/>
          </w:rPr>
        </w:r>
        <w:r w:rsidR="00215455">
          <w:rPr>
            <w:noProof/>
            <w:webHidden/>
          </w:rPr>
          <w:fldChar w:fldCharType="separate"/>
        </w:r>
        <w:r w:rsidR="00AE6038">
          <w:rPr>
            <w:noProof/>
            <w:webHidden/>
          </w:rPr>
          <w:t>35</w:t>
        </w:r>
        <w:r w:rsidR="00215455">
          <w:rPr>
            <w:noProof/>
            <w:webHidden/>
          </w:rPr>
          <w:fldChar w:fldCharType="end"/>
        </w:r>
      </w:hyperlink>
    </w:p>
    <w:p w14:paraId="2E110EB5" w14:textId="406B7D5D" w:rsidR="00215455" w:rsidRDefault="00604383" w:rsidP="005D71AF">
      <w:pPr>
        <w:pStyle w:val="Kazaloslik"/>
        <w:tabs>
          <w:tab w:val="right" w:leader="dot" w:pos="9062"/>
        </w:tabs>
        <w:rPr>
          <w:rFonts w:asciiTheme="minorHAnsi" w:eastAsiaTheme="minorEastAsia" w:hAnsiTheme="minorHAnsi"/>
          <w:noProof/>
          <w:sz w:val="22"/>
          <w:lang w:eastAsia="sl-SI"/>
        </w:rPr>
      </w:pPr>
      <w:hyperlink w:anchor="_Toc511156970" w:history="1">
        <w:r w:rsidR="0003441F">
          <w:rPr>
            <w:rStyle w:val="Hiperpovezava"/>
            <w:noProof/>
          </w:rPr>
          <w:t>Slika 6.1: P</w:t>
        </w:r>
        <w:r w:rsidR="00215455" w:rsidRPr="000C6131">
          <w:rPr>
            <w:rStyle w:val="Hiperpovezava"/>
            <w:noProof/>
          </w:rPr>
          <w:t>redlagani model na podlagi faz in artefaktov v praksi</w:t>
        </w:r>
        <w:r w:rsidR="00215455">
          <w:rPr>
            <w:noProof/>
            <w:webHidden/>
          </w:rPr>
          <w:tab/>
        </w:r>
        <w:r w:rsidR="00215455">
          <w:rPr>
            <w:noProof/>
            <w:webHidden/>
          </w:rPr>
          <w:fldChar w:fldCharType="begin"/>
        </w:r>
        <w:r w:rsidR="00215455">
          <w:rPr>
            <w:noProof/>
            <w:webHidden/>
          </w:rPr>
          <w:instrText xml:space="preserve"> PAGEREF _Toc511156970 \h </w:instrText>
        </w:r>
        <w:r w:rsidR="00215455">
          <w:rPr>
            <w:noProof/>
            <w:webHidden/>
          </w:rPr>
        </w:r>
        <w:r w:rsidR="00215455">
          <w:rPr>
            <w:noProof/>
            <w:webHidden/>
          </w:rPr>
          <w:fldChar w:fldCharType="separate"/>
        </w:r>
        <w:r w:rsidR="00AE6038">
          <w:rPr>
            <w:noProof/>
            <w:webHidden/>
          </w:rPr>
          <w:t>37</w:t>
        </w:r>
        <w:r w:rsidR="00215455">
          <w:rPr>
            <w:noProof/>
            <w:webHidden/>
          </w:rPr>
          <w:fldChar w:fldCharType="end"/>
        </w:r>
      </w:hyperlink>
    </w:p>
    <w:p w14:paraId="5F6E0194" w14:textId="5172CE66" w:rsidR="00215455" w:rsidRDefault="00604383" w:rsidP="005D71AF">
      <w:pPr>
        <w:pStyle w:val="Kazaloslik"/>
        <w:tabs>
          <w:tab w:val="right" w:leader="dot" w:pos="9062"/>
        </w:tabs>
        <w:rPr>
          <w:rFonts w:asciiTheme="minorHAnsi" w:eastAsiaTheme="minorEastAsia" w:hAnsiTheme="minorHAnsi"/>
          <w:noProof/>
          <w:sz w:val="22"/>
          <w:lang w:eastAsia="sl-SI"/>
        </w:rPr>
      </w:pPr>
      <w:hyperlink w:anchor="_Toc511156971" w:history="1">
        <w:r w:rsidR="0003441F">
          <w:rPr>
            <w:rStyle w:val="Hiperpovezava"/>
            <w:noProof/>
          </w:rPr>
          <w:t>Slika 6.2: D</w:t>
        </w:r>
        <w:r w:rsidR="00215455" w:rsidRPr="000C6131">
          <w:rPr>
            <w:rStyle w:val="Hiperpovezava"/>
            <w:noProof/>
          </w:rPr>
          <w:t>omenski model na podlagi razvojnih faz</w:t>
        </w:r>
        <w:r w:rsidR="00215455">
          <w:rPr>
            <w:noProof/>
            <w:webHidden/>
          </w:rPr>
          <w:tab/>
        </w:r>
        <w:r w:rsidR="00215455">
          <w:rPr>
            <w:noProof/>
            <w:webHidden/>
          </w:rPr>
          <w:fldChar w:fldCharType="begin"/>
        </w:r>
        <w:r w:rsidR="00215455">
          <w:rPr>
            <w:noProof/>
            <w:webHidden/>
          </w:rPr>
          <w:instrText xml:space="preserve"> PAGEREF _Toc511156971 \h </w:instrText>
        </w:r>
        <w:r w:rsidR="00215455">
          <w:rPr>
            <w:noProof/>
            <w:webHidden/>
          </w:rPr>
        </w:r>
        <w:r w:rsidR="00215455">
          <w:rPr>
            <w:noProof/>
            <w:webHidden/>
          </w:rPr>
          <w:fldChar w:fldCharType="separate"/>
        </w:r>
        <w:r w:rsidR="00AE6038">
          <w:rPr>
            <w:noProof/>
            <w:webHidden/>
          </w:rPr>
          <w:t>39</w:t>
        </w:r>
        <w:r w:rsidR="00215455">
          <w:rPr>
            <w:noProof/>
            <w:webHidden/>
          </w:rPr>
          <w:fldChar w:fldCharType="end"/>
        </w:r>
      </w:hyperlink>
    </w:p>
    <w:p w14:paraId="1A3F8414" w14:textId="5D3DC508" w:rsidR="00215455" w:rsidRDefault="00604383" w:rsidP="005D71AF">
      <w:pPr>
        <w:pStyle w:val="Kazaloslik"/>
        <w:tabs>
          <w:tab w:val="right" w:leader="dot" w:pos="9062"/>
        </w:tabs>
        <w:rPr>
          <w:rFonts w:asciiTheme="minorHAnsi" w:eastAsiaTheme="minorEastAsia" w:hAnsiTheme="minorHAnsi"/>
          <w:noProof/>
          <w:sz w:val="22"/>
          <w:lang w:eastAsia="sl-SI"/>
        </w:rPr>
      </w:pPr>
      <w:hyperlink w:anchor="_Toc511156972" w:history="1">
        <w:r w:rsidR="0003441F">
          <w:rPr>
            <w:rStyle w:val="Hiperpovezava"/>
            <w:noProof/>
          </w:rPr>
          <w:t>Slika 6.3: M</w:t>
        </w:r>
        <w:r w:rsidR="00215455" w:rsidRPr="000C6131">
          <w:rPr>
            <w:rStyle w:val="Hiperpovezava"/>
            <w:noProof/>
          </w:rPr>
          <w:t>odel artefaktov pri razvoju video iger, zgrajen na podlagi besedil in praks</w:t>
        </w:r>
        <w:r w:rsidR="00215455">
          <w:rPr>
            <w:noProof/>
            <w:webHidden/>
          </w:rPr>
          <w:tab/>
        </w:r>
        <w:r w:rsidR="00215455">
          <w:rPr>
            <w:noProof/>
            <w:webHidden/>
          </w:rPr>
          <w:fldChar w:fldCharType="begin"/>
        </w:r>
        <w:r w:rsidR="00215455">
          <w:rPr>
            <w:noProof/>
            <w:webHidden/>
          </w:rPr>
          <w:instrText xml:space="preserve"> PAGEREF _Toc511156972 \h </w:instrText>
        </w:r>
        <w:r w:rsidR="00215455">
          <w:rPr>
            <w:noProof/>
            <w:webHidden/>
          </w:rPr>
        </w:r>
        <w:r w:rsidR="00215455">
          <w:rPr>
            <w:noProof/>
            <w:webHidden/>
          </w:rPr>
          <w:fldChar w:fldCharType="separate"/>
        </w:r>
        <w:r w:rsidR="00AE6038">
          <w:rPr>
            <w:noProof/>
            <w:webHidden/>
          </w:rPr>
          <w:t>42</w:t>
        </w:r>
        <w:r w:rsidR="00215455">
          <w:rPr>
            <w:noProof/>
            <w:webHidden/>
          </w:rPr>
          <w:fldChar w:fldCharType="end"/>
        </w:r>
      </w:hyperlink>
    </w:p>
    <w:p w14:paraId="11BAA9AB" w14:textId="388729F6" w:rsidR="00215455" w:rsidRDefault="00604383" w:rsidP="005D71AF">
      <w:pPr>
        <w:pStyle w:val="Kazaloslik"/>
        <w:tabs>
          <w:tab w:val="right" w:leader="dot" w:pos="9062"/>
        </w:tabs>
        <w:rPr>
          <w:rFonts w:asciiTheme="minorHAnsi" w:eastAsiaTheme="minorEastAsia" w:hAnsiTheme="minorHAnsi"/>
          <w:noProof/>
          <w:sz w:val="22"/>
          <w:lang w:eastAsia="sl-SI"/>
        </w:rPr>
      </w:pPr>
      <w:hyperlink w:anchor="_Toc511156973" w:history="1">
        <w:r w:rsidR="0003441F">
          <w:rPr>
            <w:rStyle w:val="Hiperpovezava"/>
            <w:noProof/>
          </w:rPr>
          <w:t>Slika 6.4: P</w:t>
        </w:r>
        <w:r w:rsidR="00215455" w:rsidRPr="000C6131">
          <w:rPr>
            <w:rStyle w:val="Hiperpovezava"/>
            <w:noProof/>
          </w:rPr>
          <w:t>redlagani procesni model za video igre, zgrajen na podlagi združevanja procesnega in artefaktnega modela</w:t>
        </w:r>
        <w:r w:rsidR="00234283">
          <w:rPr>
            <w:rStyle w:val="Hiperpovezava"/>
            <w:noProof/>
          </w:rPr>
          <w:t xml:space="preserve"> po meta-metodi MetaME</w:t>
        </w:r>
        <w:r w:rsidR="00215455">
          <w:rPr>
            <w:noProof/>
            <w:webHidden/>
          </w:rPr>
          <w:tab/>
        </w:r>
        <w:r w:rsidR="00215455">
          <w:rPr>
            <w:noProof/>
            <w:webHidden/>
          </w:rPr>
          <w:fldChar w:fldCharType="begin"/>
        </w:r>
        <w:r w:rsidR="00215455">
          <w:rPr>
            <w:noProof/>
            <w:webHidden/>
          </w:rPr>
          <w:instrText xml:space="preserve"> PAGEREF _Toc511156973 \h </w:instrText>
        </w:r>
        <w:r w:rsidR="00215455">
          <w:rPr>
            <w:noProof/>
            <w:webHidden/>
          </w:rPr>
        </w:r>
        <w:r w:rsidR="00215455">
          <w:rPr>
            <w:noProof/>
            <w:webHidden/>
          </w:rPr>
          <w:fldChar w:fldCharType="separate"/>
        </w:r>
        <w:r w:rsidR="00AE6038">
          <w:rPr>
            <w:noProof/>
            <w:webHidden/>
          </w:rPr>
          <w:t>46</w:t>
        </w:r>
        <w:r w:rsidR="00215455">
          <w:rPr>
            <w:noProof/>
            <w:webHidden/>
          </w:rPr>
          <w:fldChar w:fldCharType="end"/>
        </w:r>
      </w:hyperlink>
    </w:p>
    <w:p w14:paraId="410BB3A7" w14:textId="7472B675" w:rsidR="00215455" w:rsidRDefault="00604383" w:rsidP="005D71AF">
      <w:pPr>
        <w:pStyle w:val="Kazaloslik"/>
        <w:tabs>
          <w:tab w:val="right" w:leader="dot" w:pos="9062"/>
        </w:tabs>
        <w:rPr>
          <w:rFonts w:asciiTheme="minorHAnsi" w:eastAsiaTheme="minorEastAsia" w:hAnsiTheme="minorHAnsi"/>
          <w:noProof/>
          <w:sz w:val="22"/>
          <w:lang w:eastAsia="sl-SI"/>
        </w:rPr>
      </w:pPr>
      <w:hyperlink w:anchor="_Toc511156974" w:history="1">
        <w:r w:rsidR="0003441F">
          <w:rPr>
            <w:rStyle w:val="Hiperpovezava"/>
            <w:noProof/>
          </w:rPr>
          <w:t>Slika 6.5: A</w:t>
        </w:r>
        <w:r w:rsidR="00215455" w:rsidRPr="000C6131">
          <w:rPr>
            <w:rStyle w:val="Hiperpovezava"/>
            <w:noProof/>
          </w:rPr>
          <w:t>bstrakcija aplikacije predlaganega procesnega modela</w:t>
        </w:r>
        <w:r w:rsidR="00215455">
          <w:rPr>
            <w:noProof/>
            <w:webHidden/>
          </w:rPr>
          <w:tab/>
        </w:r>
        <w:r w:rsidR="00215455">
          <w:rPr>
            <w:noProof/>
            <w:webHidden/>
          </w:rPr>
          <w:fldChar w:fldCharType="begin"/>
        </w:r>
        <w:r w:rsidR="00215455">
          <w:rPr>
            <w:noProof/>
            <w:webHidden/>
          </w:rPr>
          <w:instrText xml:space="preserve"> PAGEREF _Toc511156974 \h </w:instrText>
        </w:r>
        <w:r w:rsidR="00215455">
          <w:rPr>
            <w:noProof/>
            <w:webHidden/>
          </w:rPr>
        </w:r>
        <w:r w:rsidR="00215455">
          <w:rPr>
            <w:noProof/>
            <w:webHidden/>
          </w:rPr>
          <w:fldChar w:fldCharType="separate"/>
        </w:r>
        <w:r w:rsidR="00AE6038">
          <w:rPr>
            <w:noProof/>
            <w:webHidden/>
          </w:rPr>
          <w:t>47</w:t>
        </w:r>
        <w:r w:rsidR="00215455">
          <w:rPr>
            <w:noProof/>
            <w:webHidden/>
          </w:rPr>
          <w:fldChar w:fldCharType="end"/>
        </w:r>
      </w:hyperlink>
    </w:p>
    <w:p w14:paraId="33E6D8CB" w14:textId="77777777" w:rsidR="00AB4221" w:rsidRPr="00574A09" w:rsidRDefault="007A5979" w:rsidP="005D71AF">
      <w:r>
        <w:fldChar w:fldCharType="end"/>
      </w:r>
    </w:p>
    <w:p w14:paraId="3649916A" w14:textId="1C790240" w:rsidR="00D5545D" w:rsidRPr="00574A09" w:rsidRDefault="00D5545D" w:rsidP="005D71AF">
      <w:pPr>
        <w:rPr>
          <w:rFonts w:cs="Times New Roman"/>
          <w:szCs w:val="24"/>
        </w:rPr>
      </w:pPr>
      <w:r w:rsidRPr="00574A09">
        <w:rPr>
          <w:rFonts w:cs="Times New Roman"/>
          <w:szCs w:val="24"/>
        </w:rPr>
        <w:br w:type="page"/>
      </w:r>
    </w:p>
    <w:p w14:paraId="5EAF474C" w14:textId="77777777" w:rsidR="005D0C4E" w:rsidRDefault="00D814E4" w:rsidP="005D71AF">
      <w:pPr>
        <w:pStyle w:val="Naslov1"/>
      </w:pPr>
      <w:bookmarkStart w:id="0" w:name="_Toc509585346"/>
      <w:bookmarkStart w:id="1" w:name="_Toc509588419"/>
      <w:bookmarkStart w:id="2" w:name="_Toc511205655"/>
      <w:r w:rsidRPr="0075583A">
        <w:lastRenderedPageBreak/>
        <w:t>1 UVOD</w:t>
      </w:r>
      <w:bookmarkEnd w:id="0"/>
      <w:bookmarkEnd w:id="1"/>
      <w:bookmarkEnd w:id="2"/>
    </w:p>
    <w:p w14:paraId="0CDE5A34" w14:textId="77777777" w:rsidR="005D0C4E" w:rsidRDefault="005D0C4E" w:rsidP="005D71AF"/>
    <w:p w14:paraId="553CE448" w14:textId="5BBC1E4E" w:rsidR="00131DB5" w:rsidRPr="00514726" w:rsidRDefault="008371D4" w:rsidP="005D71AF">
      <w:pPr>
        <w:rPr>
          <w:rFonts w:cstheme="majorBidi"/>
          <w:szCs w:val="28"/>
        </w:rPr>
      </w:pPr>
      <w:r w:rsidRPr="00514726">
        <w:t>Računalniška tehnologija je danes prisotna v domala vs</w:t>
      </w:r>
      <w:r w:rsidR="00676F67" w:rsidRPr="00514726">
        <w:t>eh sferah družbenega življ</w:t>
      </w:r>
      <w:r w:rsidR="00D73051" w:rsidRPr="00514726">
        <w:t>enja.</w:t>
      </w:r>
      <w:r w:rsidR="001F01A7" w:rsidRPr="00514726">
        <w:t xml:space="preserve"> </w:t>
      </w:r>
      <w:r w:rsidR="004760E5" w:rsidRPr="00514726">
        <w:t>Eskalacija tehnološkega razvoja je v zadnjih letih privedla do tega, da se je</w:t>
      </w:r>
      <w:r w:rsidR="00772D01" w:rsidRPr="00514726">
        <w:t xml:space="preserve"> računalniška</w:t>
      </w:r>
      <w:r w:rsidR="004760E5" w:rsidRPr="00514726">
        <w:t xml:space="preserve"> tehnologija</w:t>
      </w:r>
      <w:r w:rsidR="00772D01" w:rsidRPr="00514726">
        <w:t xml:space="preserve"> iz laboratorijev preselila v naše domove in </w:t>
      </w:r>
      <w:r w:rsidR="00F82645" w:rsidRPr="00514726">
        <w:t xml:space="preserve">se </w:t>
      </w:r>
      <w:r w:rsidR="004760E5" w:rsidRPr="00514726">
        <w:t>znašla v sleherni sredini našega socialn</w:t>
      </w:r>
      <w:r w:rsidR="00772D01" w:rsidRPr="00514726">
        <w:t>ega življenja</w:t>
      </w:r>
      <w:r w:rsidR="006A1D19" w:rsidRPr="00514726">
        <w:t xml:space="preserve">. </w:t>
      </w:r>
      <w:r w:rsidR="00203658" w:rsidRPr="00514726">
        <w:t>Hedonično dimenzijo</w:t>
      </w:r>
      <w:r w:rsidR="00EC00A3" w:rsidRPr="00514726">
        <w:t xml:space="preserve"> uporabnosti</w:t>
      </w:r>
      <w:r w:rsidR="006F6921" w:rsidRPr="00514726">
        <w:t xml:space="preserve"> računalniške </w:t>
      </w:r>
      <w:r w:rsidR="00EE144C" w:rsidRPr="00514726">
        <w:t xml:space="preserve">tehnologije </w:t>
      </w:r>
      <w:r w:rsidR="00203658" w:rsidRPr="00514726">
        <w:t>v prvi</w:t>
      </w:r>
      <w:r w:rsidR="00F97DDA" w:rsidRPr="00514726">
        <w:t xml:space="preserve"> </w:t>
      </w:r>
      <w:r w:rsidR="00EE144C" w:rsidRPr="00514726">
        <w:t>vrsti predstavljajo</w:t>
      </w:r>
      <w:r w:rsidR="0081198B" w:rsidRPr="00514726">
        <w:t xml:space="preserve"> </w:t>
      </w:r>
      <w:r w:rsidR="00E5343D" w:rsidRPr="00514726">
        <w:t>video igre.</w:t>
      </w:r>
      <w:r w:rsidR="00F059F7" w:rsidRPr="00514726">
        <w:t xml:space="preserve"> Igrajo se z namenom </w:t>
      </w:r>
      <w:r w:rsidR="00BB56BD" w:rsidRPr="00514726">
        <w:t>doživljanja</w:t>
      </w:r>
      <w:r w:rsidR="00F059F7" w:rsidRPr="00514726">
        <w:t xml:space="preserve"> novih izkušenj, pridobivanja občutka dosežka,</w:t>
      </w:r>
      <w:r w:rsidR="004A0496" w:rsidRPr="00514726">
        <w:t xml:space="preserve"> za interakcijo s prijatelji, </w:t>
      </w:r>
      <w:r w:rsidR="00F059F7" w:rsidRPr="00514726">
        <w:t>družino in za preživljanje prostega časa</w:t>
      </w:r>
      <w:r w:rsidR="00F646BC" w:rsidRPr="00514726">
        <w:t xml:space="preserve"> </w:t>
      </w:r>
      <w:r w:rsidR="00F646BC" w:rsidRPr="00514726">
        <w:fldChar w:fldCharType="begin"/>
      </w:r>
      <w:r w:rsidR="009C77D5" w:rsidRPr="00514726">
        <w:instrText xml:space="preserve"> ADDIN ZOTERO_ITEM CSL_CITATION {"citationID":"0PUtIAzI","properties":{"formattedCitation":"(Fullerton, 2014, str. 1)","plainCitation":"(Fullerton, 2014, str. 1)","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514726">
        <w:fldChar w:fldCharType="separate"/>
      </w:r>
      <w:r w:rsidR="009C77D5" w:rsidRPr="00514726">
        <w:t>(Fullerton, 2014, str. 1)</w:t>
      </w:r>
      <w:r w:rsidR="00F646BC" w:rsidRPr="00514726">
        <w:fldChar w:fldCharType="end"/>
      </w:r>
      <w:r w:rsidR="00160751" w:rsidRPr="00514726">
        <w:t>.</w:t>
      </w:r>
      <w:r w:rsidR="006906CC" w:rsidRPr="00514726">
        <w:t xml:space="preserve"> </w:t>
      </w:r>
      <w:r w:rsidR="00013D32" w:rsidRPr="00514726">
        <w:t>Video i</w:t>
      </w:r>
      <w:r w:rsidR="00A06DEB" w:rsidRPr="00514726">
        <w:t>gre s</w:t>
      </w:r>
      <w:r w:rsidR="004A0496" w:rsidRPr="00514726">
        <w:t>o vsestranski informacijski sistemi</w:t>
      </w:r>
      <w:r w:rsidR="00C97528" w:rsidRPr="00514726">
        <w:t xml:space="preserve"> (</w:t>
      </w:r>
      <w:r w:rsidR="009968D7" w:rsidRPr="00514726">
        <w:t xml:space="preserve">Hamari in Keronen, 2017, </w:t>
      </w:r>
      <w:r w:rsidR="007A5F92" w:rsidRPr="00514726">
        <w:t>str</w:t>
      </w:r>
      <w:r w:rsidR="001E056C" w:rsidRPr="00514726">
        <w:t>.</w:t>
      </w:r>
      <w:r w:rsidR="00AE30F7" w:rsidRPr="00514726">
        <w:t xml:space="preserve"> </w:t>
      </w:r>
      <w:r w:rsidR="009968D7" w:rsidRPr="00514726">
        <w:t>136</w:t>
      </w:r>
      <w:r w:rsidR="00C97528" w:rsidRPr="00514726">
        <w:t>)</w:t>
      </w:r>
      <w:r w:rsidR="004F4DEC" w:rsidRPr="00514726">
        <w:t>, ki poleg zabave služijo tudi kot orodja</w:t>
      </w:r>
      <w:r w:rsidR="005D0B56" w:rsidRPr="00514726">
        <w:t xml:space="preserve"> za informiranje, </w:t>
      </w:r>
      <w:r w:rsidR="004F4DEC" w:rsidRPr="00514726">
        <w:t>oskrbo zdravja</w:t>
      </w:r>
      <w:r w:rsidR="00E22542" w:rsidRPr="00514726">
        <w:t xml:space="preserve">, </w:t>
      </w:r>
      <w:r w:rsidR="004F4DEC" w:rsidRPr="00514726">
        <w:t>medicine</w:t>
      </w:r>
      <w:r w:rsidR="005D0B56" w:rsidRPr="00514726">
        <w:t xml:space="preserve">, </w:t>
      </w:r>
      <w:r w:rsidR="004F4DEC" w:rsidRPr="00514726">
        <w:t xml:space="preserve">usposabljanja, </w:t>
      </w:r>
      <w:r w:rsidR="005D7316" w:rsidRPr="00514726">
        <w:t xml:space="preserve">in učenja. </w:t>
      </w:r>
    </w:p>
    <w:p w14:paraId="1C0E8470" w14:textId="0247ECEC" w:rsidR="00C008CF" w:rsidRPr="00514726" w:rsidRDefault="004F4DEC" w:rsidP="005D71AF">
      <w:r w:rsidRPr="00514726">
        <w:t>Ig</w:t>
      </w:r>
      <w:r w:rsidR="005D0B56" w:rsidRPr="00514726">
        <w:t>re</w:t>
      </w:r>
      <w:r w:rsidR="0046769D" w:rsidRPr="00514726">
        <w:t xml:space="preserve"> kot učni pripomočki</w:t>
      </w:r>
      <w:r w:rsidR="00E832F3" w:rsidRPr="00514726">
        <w:rPr>
          <w:rStyle w:val="Sprotnaopomba-sklic"/>
          <w:rFonts w:cs="Times New Roman"/>
          <w:szCs w:val="24"/>
        </w:rPr>
        <w:footnoteReference w:id="1"/>
      </w:r>
      <w:r w:rsidR="005D0B56" w:rsidRPr="00514726">
        <w:t xml:space="preserve"> pozitivno vplivajo </w:t>
      </w:r>
      <w:r w:rsidRPr="00514726">
        <w:t>na analitične, prost</w:t>
      </w:r>
      <w:r w:rsidR="000A1283" w:rsidRPr="00514726">
        <w:t>orske</w:t>
      </w:r>
      <w:r w:rsidR="005D0B56" w:rsidRPr="00514726">
        <w:t xml:space="preserve">, </w:t>
      </w:r>
      <w:r w:rsidRPr="00514726">
        <w:t>psihomotorične sposobnosti, kratkoročni in dolgoročni spomin, vizual</w:t>
      </w:r>
      <w:r w:rsidR="005D0B56" w:rsidRPr="00514726">
        <w:t xml:space="preserve">no pozornost, identifikacijo, </w:t>
      </w:r>
      <w:r w:rsidRPr="00514726">
        <w:t xml:space="preserve">reševanje problemov in socialne spretnosti </w:t>
      </w:r>
      <w:r w:rsidRPr="00514726">
        <w:fldChar w:fldCharType="begin"/>
      </w:r>
      <w:r w:rsidR="009C77D5" w:rsidRPr="00514726">
        <w:instrText xml:space="preserve"> ADDIN ZOTERO_ITEM CSL_CITATION {"citationID":"JFWSFNtl","properties":{"formattedCitation":"(Madani, Pierce, &amp; Mirchi, 2017, str. 4)","plainCitation":"(Madani, Pierce, &amp; Mirchi, 2017, str. 4)","noteIndex":0},"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514726">
        <w:fldChar w:fldCharType="separate"/>
      </w:r>
      <w:r w:rsidR="00F86761" w:rsidRPr="00514726">
        <w:t>(Madani, Pierce</w:t>
      </w:r>
      <w:r w:rsidR="00D23E61" w:rsidRPr="00514726">
        <w:t xml:space="preserve"> in</w:t>
      </w:r>
      <w:r w:rsidR="009C77D5" w:rsidRPr="00514726">
        <w:t xml:space="preserve"> Mirchi, 2017, str. 4)</w:t>
      </w:r>
      <w:r w:rsidRPr="00514726">
        <w:fldChar w:fldCharType="end"/>
      </w:r>
      <w:r w:rsidRPr="00514726">
        <w:t>.</w:t>
      </w:r>
      <w:r w:rsidR="00211207" w:rsidRPr="00514726">
        <w:t xml:space="preserve"> </w:t>
      </w:r>
      <w:r w:rsidR="005D0B56" w:rsidRPr="00514726">
        <w:t>Igre imajo velik potencial pri podpori učenja konceptualnega razumevanja</w:t>
      </w:r>
      <w:r w:rsidR="001F3FB3" w:rsidRPr="00514726">
        <w:t>, procesov, praks</w:t>
      </w:r>
      <w:r w:rsidR="005D0B56" w:rsidRPr="00514726">
        <w:t>, epistemol</w:t>
      </w:r>
      <w:r w:rsidR="00A60948" w:rsidRPr="00514726">
        <w:t xml:space="preserve">ogije in nenazadnje obnašanje </w:t>
      </w:r>
      <w:r w:rsidR="005D0B56" w:rsidRPr="00514726">
        <w:fldChar w:fldCharType="begin"/>
      </w:r>
      <w:r w:rsidR="009C77D5" w:rsidRPr="00514726">
        <w:instrText xml:space="preserve"> ADDIN ZOTERO_ITEM CSL_CITATION {"citationID":"a4t5JWdL","properties":{"formattedCitation":"(Clark, Tanner-Smith, &amp; Killingsworth, 2016, str. 79)","plainCitation":"(Clark, Tanner-Smith, &amp; Killingsworth, 2016, str. 79)","noteIndex":0},"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514726">
        <w:fldChar w:fldCharType="separate"/>
      </w:r>
      <w:r w:rsidR="000E782E" w:rsidRPr="00514726">
        <w:t>(Clark, Tanner-Smith</w:t>
      </w:r>
      <w:r w:rsidR="000D62B1" w:rsidRPr="00514726">
        <w:t xml:space="preserve"> in</w:t>
      </w:r>
      <w:r w:rsidR="009C77D5" w:rsidRPr="00514726">
        <w:t xml:space="preserve"> Killingsworth, 2016, str. 79)</w:t>
      </w:r>
      <w:r w:rsidR="005D0B56" w:rsidRPr="00514726">
        <w:fldChar w:fldCharType="end"/>
      </w:r>
      <w:r w:rsidR="009E05E8" w:rsidRPr="00514726">
        <w:t>.</w:t>
      </w:r>
    </w:p>
    <w:p w14:paraId="194C41ED" w14:textId="34181F56" w:rsidR="00EF7B7C" w:rsidRPr="00514726" w:rsidRDefault="001F50DD" w:rsidP="005D71AF">
      <w:r w:rsidRPr="00514726">
        <w:t xml:space="preserve">Igre so se izkazale </w:t>
      </w:r>
      <w:r w:rsidR="002E6336" w:rsidRPr="00514726">
        <w:t>kot avtentična orodja</w:t>
      </w:r>
      <w:r w:rsidR="00EF4D14" w:rsidRPr="00514726">
        <w:t xml:space="preserve"> za</w:t>
      </w:r>
      <w:r w:rsidR="002E6336" w:rsidRPr="00514726">
        <w:t xml:space="preserve"> oh</w:t>
      </w:r>
      <w:r w:rsidR="00EF4D14" w:rsidRPr="00514726">
        <w:t>ranjanje</w:t>
      </w:r>
      <w:r w:rsidR="00F611A2" w:rsidRPr="00514726">
        <w:t xml:space="preserve"> in sp</w:t>
      </w:r>
      <w:r w:rsidR="00EF4D14" w:rsidRPr="00514726">
        <w:t>odbujanje</w:t>
      </w:r>
      <w:r w:rsidR="001F12B3" w:rsidRPr="00514726">
        <w:t xml:space="preserve"> zdravja.</w:t>
      </w:r>
      <w:r w:rsidR="00F95161" w:rsidRPr="00514726">
        <w:t xml:space="preserve"> Spodbujajo lahko kognitivne in </w:t>
      </w:r>
      <w:r w:rsidR="00113E7E" w:rsidRPr="00514726">
        <w:t>praktične spretnosti profesionalcev. Igra 911 Paramedic zajema 35 medicinskih primerov in 40 realističnih medicinskih orodij. Igralcu omogoča realistično izvajanje protokolov zdravljenja</w:t>
      </w:r>
      <w:r w:rsidR="005429CE" w:rsidRPr="00514726">
        <w:t xml:space="preserve"> </w:t>
      </w:r>
      <w:r w:rsidR="005429CE" w:rsidRPr="00514726">
        <w:fldChar w:fldCharType="begin"/>
      </w:r>
      <w:r w:rsidR="009C77D5" w:rsidRPr="00514726">
        <w:instrText xml:space="preserve"> ADDIN ZOTERO_ITEM CSL_CITATION {"citationID":"bED7Z7Fm","properties":{"formattedCitation":"(Gareth Schott &amp; Darrin Hodgetts, 2006, str. 311)","plainCitation":"(Gareth Schott &amp; Darrin Hodgetts, 2006, str. 311)","noteIndex":0},"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514726">
        <w:fldChar w:fldCharType="separate"/>
      </w:r>
      <w:r w:rsidR="00406C7C" w:rsidRPr="00514726">
        <w:t>(Schott in</w:t>
      </w:r>
      <w:r w:rsidR="00B14C34" w:rsidRPr="00514726">
        <w:t xml:space="preserve"> </w:t>
      </w:r>
      <w:r w:rsidR="009C77D5" w:rsidRPr="00514726">
        <w:t>Hodgetts, 2006, str. 311)</w:t>
      </w:r>
      <w:r w:rsidR="005429CE" w:rsidRPr="00514726">
        <w:fldChar w:fldCharType="end"/>
      </w:r>
      <w:r w:rsidR="00113E7E" w:rsidRPr="00514726">
        <w:t>.</w:t>
      </w:r>
      <w:r w:rsidR="00914283" w:rsidRPr="00514726">
        <w:t xml:space="preserve"> </w:t>
      </w:r>
      <w:r w:rsidR="00130529" w:rsidRPr="00514726">
        <w:t>Spodbujajo se simulacije z VR</w:t>
      </w:r>
      <w:r w:rsidR="00914283" w:rsidRPr="00514726">
        <w:rPr>
          <w:rStyle w:val="Sprotnaopomba-sklic"/>
          <w:rFonts w:cs="Times New Roman"/>
          <w:szCs w:val="24"/>
        </w:rPr>
        <w:footnoteReference w:id="2"/>
      </w:r>
      <w:r w:rsidR="00417272" w:rsidRPr="00514726">
        <w:t xml:space="preserve"> pripomočki</w:t>
      </w:r>
      <w:r w:rsidR="00130529" w:rsidRPr="00514726">
        <w:t xml:space="preserve"> z namenom praktičnega izobraževanja neizkušenih kirurgov</w:t>
      </w:r>
      <w:r w:rsidR="008636FE" w:rsidRPr="00514726">
        <w:t xml:space="preserve"> pri katerih</w:t>
      </w:r>
      <w:r w:rsidR="000C4808" w:rsidRPr="00514726">
        <w:t xml:space="preserve"> </w:t>
      </w:r>
      <w:r w:rsidR="00A52D2D" w:rsidRPr="00514726">
        <w:t xml:space="preserve">je </w:t>
      </w:r>
      <w:r w:rsidR="00C86F02" w:rsidRPr="00514726">
        <w:t>ogrožanje</w:t>
      </w:r>
      <w:r w:rsidR="00A52D2D" w:rsidRPr="00514726">
        <w:t xml:space="preserve"> zdravja pacientov</w:t>
      </w:r>
      <w:r w:rsidR="00EF7A79" w:rsidRPr="00514726">
        <w:t xml:space="preserve"> med procesom</w:t>
      </w:r>
      <w:r w:rsidR="00A52D2D" w:rsidRPr="00514726">
        <w:t xml:space="preserve"> izključeno</w:t>
      </w:r>
      <w:r w:rsidR="00417272" w:rsidRPr="00514726">
        <w:t xml:space="preserve"> </w:t>
      </w:r>
      <w:r w:rsidR="00B87569" w:rsidRPr="00514726">
        <w:fldChar w:fldCharType="begin"/>
      </w:r>
      <w:r w:rsidR="009C77D5" w:rsidRPr="00514726">
        <w:instrText xml:space="preserve"> ADDIN ZOTERO_ITEM CSL_CITATION {"citationID":"F6Zl0vhd","properties":{"formattedCitation":"(Ma &amp; Zheng, 2011, str. 171)","plainCitation":"(Ma &amp; Zheng, 2011, str. 171)","noteIndex":0},"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514726">
        <w:fldChar w:fldCharType="separate"/>
      </w:r>
      <w:r w:rsidR="00CC0E8E" w:rsidRPr="00514726">
        <w:t>(Ma in</w:t>
      </w:r>
      <w:r w:rsidR="009C77D5" w:rsidRPr="00514726">
        <w:t xml:space="preserve"> Zheng, 2011, str. 171)</w:t>
      </w:r>
      <w:r w:rsidR="00B87569" w:rsidRPr="00514726">
        <w:fldChar w:fldCharType="end"/>
      </w:r>
      <w:r w:rsidR="00B87569" w:rsidRPr="00514726">
        <w:t>.</w:t>
      </w:r>
      <w:r w:rsidR="00BC63EF" w:rsidRPr="00514726">
        <w:t xml:space="preserve"> Obstajajo tehtni dokazi, da</w:t>
      </w:r>
      <w:r w:rsidR="008F1364" w:rsidRPr="00514726">
        <w:t xml:space="preserve"> lahko igre posredujejo vplive, ki uporabnika za določena zdravstvena sta</w:t>
      </w:r>
      <w:r w:rsidR="0038294D" w:rsidRPr="00514726">
        <w:t xml:space="preserve">nja naredijo bolj učinkovitega </w:t>
      </w:r>
      <w:r w:rsidR="0038294D" w:rsidRPr="00514726">
        <w:fldChar w:fldCharType="begin"/>
      </w:r>
      <w:r w:rsidR="009C77D5" w:rsidRPr="00514726">
        <w:instrText xml:space="preserve"> ADDIN ZOTERO_ITEM CSL_CITATION {"citationID":"VU0b15K6","properties":{"formattedCitation":"(Ma &amp; Zheng, 2011, str. 311)","plainCitation":"(Ma &amp; Zheng, 2011, str. 311)","noteIndex":0},"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514726">
        <w:fldChar w:fldCharType="separate"/>
      </w:r>
      <w:r w:rsidR="009759C4" w:rsidRPr="00514726">
        <w:t>(</w:t>
      </w:r>
      <w:r w:rsidR="009346B6" w:rsidRPr="00514726">
        <w:t>prav tam</w:t>
      </w:r>
      <w:r w:rsidR="009C77D5" w:rsidRPr="00514726">
        <w:t>, str. 311)</w:t>
      </w:r>
      <w:r w:rsidR="0038294D" w:rsidRPr="00514726">
        <w:fldChar w:fldCharType="end"/>
      </w:r>
      <w:r w:rsidR="0038294D" w:rsidRPr="00514726">
        <w:t xml:space="preserve">. </w:t>
      </w:r>
      <w:r w:rsidR="009A5F57" w:rsidRPr="00514726">
        <w:t>Igralni pripomočki kot so Dance Dance Revolution, Sony Eyetoy</w:t>
      </w:r>
      <w:r w:rsidR="005165B9" w:rsidRPr="00514726">
        <w:t xml:space="preserve"> in</w:t>
      </w:r>
      <w:r w:rsidR="009A5F57" w:rsidRPr="00514726">
        <w:t xml:space="preserve"> Nintendo Wii spodbujajo zdravje s ponujanjem </w:t>
      </w:r>
      <w:r w:rsidR="00A51120" w:rsidRPr="00514726">
        <w:t>alternativnih pristopov fizičnih</w:t>
      </w:r>
      <w:r w:rsidR="009A5F57" w:rsidRPr="00514726">
        <w:t xml:space="preserve"> aktivnosti</w:t>
      </w:r>
      <w:r w:rsidR="00D9522B">
        <w:t xml:space="preserve"> </w:t>
      </w:r>
      <w:r w:rsidR="00D9522B" w:rsidRPr="00514726">
        <w:fldChar w:fldCharType="begin"/>
      </w:r>
      <w:r w:rsidR="00D9522B" w:rsidRPr="00514726">
        <w:instrText xml:space="preserve"> ADDIN ZOTERO_ITEM CSL_CITATION {"citationID":"1soneEun","properties":{"formattedCitation":"(Gareth Schott &amp; Darrin Hodgetts, 2006, str. 311)","plainCitation":"(Gareth Schott &amp; Darrin Hodgetts, 2006, str. 311)","noteIndex":0},"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D9522B" w:rsidRPr="00514726">
        <w:fldChar w:fldCharType="separate"/>
      </w:r>
      <w:r w:rsidR="00D9522B" w:rsidRPr="00514726">
        <w:t>(Schott in Hodgetts, 2006, str. 311)</w:t>
      </w:r>
      <w:r w:rsidR="00D9522B" w:rsidRPr="00514726">
        <w:fldChar w:fldCharType="end"/>
      </w:r>
      <w:r w:rsidR="00AA1F15" w:rsidRPr="00514726">
        <w:t>.</w:t>
      </w:r>
      <w:r w:rsidR="00457823" w:rsidRPr="00514726">
        <w:t xml:space="preserve"> </w:t>
      </w:r>
      <w:r w:rsidR="006E2DBD">
        <w:t>Primer je i</w:t>
      </w:r>
      <w:r w:rsidR="00C34B52" w:rsidRPr="00514726">
        <w:t>gra Rex Ronan</w:t>
      </w:r>
      <w:r w:rsidR="00742665">
        <w:t xml:space="preserve">, ki </w:t>
      </w:r>
      <w:r w:rsidR="00C34B52" w:rsidRPr="00514726">
        <w:t xml:space="preserve">spodbuja zdrav življenjski slog </w:t>
      </w:r>
      <w:r w:rsidR="00CF5B3B" w:rsidRPr="00514726">
        <w:t>s spodb</w:t>
      </w:r>
      <w:r w:rsidR="00605EB1" w:rsidRPr="00514726">
        <w:t>ujanjem protikadilskih nagnjenj</w:t>
      </w:r>
      <w:r w:rsidR="00457823" w:rsidRPr="00514726">
        <w:t xml:space="preserve"> </w:t>
      </w:r>
      <w:r w:rsidR="00457823" w:rsidRPr="00514726">
        <w:fldChar w:fldCharType="begin"/>
      </w:r>
      <w:r w:rsidR="009C77D5" w:rsidRPr="00514726">
        <w:instrText xml:space="preserve"> ADDIN ZOTERO_ITEM CSL_CITATION {"citationID":"1soneEun","properties":{"formattedCitation":"(Gareth Schott &amp; Darrin Hodgetts, 2006, str. 311)","plainCitation":"(Gareth Schott &amp; Darrin Hodgetts, 2006, str. 311)","noteIndex":0},"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514726">
        <w:fldChar w:fldCharType="separate"/>
      </w:r>
      <w:r w:rsidR="009759C4" w:rsidRPr="00514726">
        <w:t>(</w:t>
      </w:r>
      <w:r w:rsidR="00D9522B">
        <w:t>prav tam</w:t>
      </w:r>
      <w:r w:rsidR="009C77D5" w:rsidRPr="00514726">
        <w:t>)</w:t>
      </w:r>
      <w:r w:rsidR="00457823" w:rsidRPr="00514726">
        <w:fldChar w:fldCharType="end"/>
      </w:r>
      <w:r w:rsidR="00426220">
        <w:t xml:space="preserve">. Ulbin </w:t>
      </w:r>
      <w:r w:rsidR="00605EB1" w:rsidRPr="00514726">
        <w:t>predstavi nevsiljiv način spremembe življenjskega sloga</w:t>
      </w:r>
      <w:r w:rsidR="008B6911" w:rsidRPr="00514726">
        <w:t xml:space="preserve"> z izdelavo igre, ki bi pomagala otrokom s prekomerno telesno težo</w:t>
      </w:r>
      <w:r w:rsidR="00426220">
        <w:t xml:space="preserve"> </w:t>
      </w:r>
      <w:r w:rsidR="00426220" w:rsidRPr="00514726">
        <w:fldChar w:fldCharType="begin"/>
      </w:r>
      <w:r w:rsidR="00426220" w:rsidRPr="00514726">
        <w:instrText xml:space="preserve"> ADDIN ZOTERO_ITEM CSL_CITATION {"citationID":"YqyN0FEm","properties":{"formattedCitation":"(Ulbin, 2017)","plainCitation":"(Ulbin, 2017)","noteIndex":0},"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426220" w:rsidRPr="00514726">
        <w:fldChar w:fldCharType="separate"/>
      </w:r>
      <w:r w:rsidR="00426220" w:rsidRPr="00514726">
        <w:t>(Ulbin, 2017, str. 30)</w:t>
      </w:r>
      <w:r w:rsidR="00426220" w:rsidRPr="00514726">
        <w:fldChar w:fldCharType="end"/>
      </w:r>
      <w:r w:rsidR="00B742F9" w:rsidRPr="00514726">
        <w:t>.</w:t>
      </w:r>
      <w:r w:rsidR="006A373D" w:rsidRPr="00514726">
        <w:t xml:space="preserve"> </w:t>
      </w:r>
      <w:r w:rsidR="0025625A" w:rsidRPr="00514726">
        <w:t>Številne raziskave nakazujejo</w:t>
      </w:r>
      <w:r w:rsidR="00F611A2" w:rsidRPr="00514726">
        <w:t xml:space="preserve"> tudi na</w:t>
      </w:r>
      <w:r w:rsidR="0025625A" w:rsidRPr="00514726">
        <w:t xml:space="preserve"> terapevtske potenciale</w:t>
      </w:r>
      <w:r w:rsidR="00EF7B7C" w:rsidRPr="00514726">
        <w:t xml:space="preserve"> </w:t>
      </w:r>
      <w:r w:rsidR="00EF7B7C" w:rsidRPr="00514726">
        <w:fldChar w:fldCharType="begin"/>
      </w:r>
      <w:r w:rsidR="009C77D5" w:rsidRPr="00514726">
        <w:instrText xml:space="preserve"> ADDIN ZOTERO_ITEM CSL_CITATION {"citationID":"jacL8xZd","properties":{"formattedCitation":"(Salmon in dr., 2017, str. 45)","plainCitation":"(Salmon in dr., 2017, str. 45)","noteIndex":0},"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EF7B7C" w:rsidRPr="00514726">
        <w:fldChar w:fldCharType="separate"/>
      </w:r>
      <w:r w:rsidR="009C77D5" w:rsidRPr="00514726">
        <w:t>(Salmon in dr</w:t>
      </w:r>
      <w:r w:rsidR="00A43991" w:rsidRPr="00514726">
        <w:t>ugi</w:t>
      </w:r>
      <w:r w:rsidR="009C77D5" w:rsidRPr="00514726">
        <w:t>, 2017, str. 45)</w:t>
      </w:r>
      <w:r w:rsidR="00EF7B7C" w:rsidRPr="00514726">
        <w:fldChar w:fldCharType="end"/>
      </w:r>
      <w:r w:rsidR="0025625A" w:rsidRPr="00514726">
        <w:t xml:space="preserve">. </w:t>
      </w:r>
    </w:p>
    <w:p w14:paraId="73FB6DD6" w14:textId="00D77FBA" w:rsidR="0025625A" w:rsidRPr="00514726" w:rsidRDefault="0025625A" w:rsidP="005D71AF">
      <w:r w:rsidRPr="00514726">
        <w:lastRenderedPageBreak/>
        <w:t>Igre pozitivno vplivajo na kognitivne dejavnosti, mobilnost, rehabilitacijo bolnikov, ki trpijo</w:t>
      </w:r>
      <w:r w:rsidR="006806AD" w:rsidRPr="00514726">
        <w:t xml:space="preserve"> za</w:t>
      </w:r>
      <w:r w:rsidRPr="00514726">
        <w:t xml:space="preserve"> izgubo ali oslabit</w:t>
      </w:r>
      <w:r w:rsidR="005165B9" w:rsidRPr="00514726">
        <w:t>vijo</w:t>
      </w:r>
      <w:r w:rsidRPr="00514726">
        <w:t xml:space="preserve"> </w:t>
      </w:r>
      <w:r w:rsidR="00AE4966" w:rsidRPr="00514726">
        <w:t xml:space="preserve">motoričnih </w:t>
      </w:r>
      <w:r w:rsidRPr="00514726">
        <w:t xml:space="preserve">funkcij (kap, parkinsonizem) </w:t>
      </w:r>
      <w:r w:rsidRPr="00514726">
        <w:fldChar w:fldCharType="begin"/>
      </w:r>
      <w:r w:rsidR="009C77D5" w:rsidRPr="00514726">
        <w:instrText xml:space="preserve"> ADDIN ZOTERO_ITEM CSL_CITATION {"citationID":"2A62goR2","properties":{"formattedCitation":"(Salmon in dr., 2017, str. 45)","plainCitation":"(Salmon in dr., 2017, str. 45)","noteIndex":0},"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Pr="00514726">
        <w:fldChar w:fldCharType="separate"/>
      </w:r>
      <w:r w:rsidR="004F6EB0" w:rsidRPr="00514726">
        <w:t>(</w:t>
      </w:r>
      <w:r w:rsidR="002C7F5D">
        <w:t>Salom in drugi</w:t>
      </w:r>
      <w:r w:rsidR="009C77D5" w:rsidRPr="00514726">
        <w:t>, 2017, str. 45)</w:t>
      </w:r>
      <w:r w:rsidRPr="00514726">
        <w:fldChar w:fldCharType="end"/>
      </w:r>
      <w:r w:rsidR="00305AA1" w:rsidRPr="00514726">
        <w:t xml:space="preserve">. </w:t>
      </w:r>
      <w:r w:rsidRPr="00514726">
        <w:t xml:space="preserve">Dokaz </w:t>
      </w:r>
      <w:r w:rsidR="002D3FC7" w:rsidRPr="00514726">
        <w:t>sta rešitvi</w:t>
      </w:r>
      <w:r w:rsidRPr="00514726">
        <w:t xml:space="preserve"> BREATHING+, ki je nastal na pobudo podjetja Zdrav dih</w:t>
      </w:r>
      <w:r w:rsidR="005165B9" w:rsidRPr="00514726">
        <w:t>,</w:t>
      </w:r>
      <w:r w:rsidRPr="00514726">
        <w:t xml:space="preserve"> in Bimeo, slovenskega podjetja Kinestica.</w:t>
      </w:r>
      <w:r w:rsidR="00BA4651" w:rsidRPr="00514726">
        <w:t xml:space="preserve"> Obe rešitvi temeljita na rehabilitaciji zdravja s pomočjo igranja iger </w:t>
      </w:r>
      <w:r w:rsidR="00BA4651" w:rsidRPr="00514726">
        <w:fldChar w:fldCharType="begin"/>
      </w:r>
      <w:r w:rsidR="009C77D5" w:rsidRPr="00514726">
        <w:instrText xml:space="preserve"> ADDIN ZOTERO_ITEM CSL_CITATION {"citationID":"JS2rHvFk","properties":{"formattedCitation":"(\\uc0\\u8222{}Breathing Labs\\uc0\\u8220{}, b. d.; \\uc0\\u8222{}Kinestica\\uc0\\u8220{}, b. d.)","plainCitation":"(„Breathing Labs“, b. d.; „Kinestica“, b. d.)","noteIndex":0},"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514726">
        <w:fldChar w:fldCharType="separate"/>
      </w:r>
      <w:r w:rsidR="009C77D5" w:rsidRPr="00514726">
        <w:t>(</w:t>
      </w:r>
      <w:r w:rsidR="00C7770C" w:rsidRPr="00514726">
        <w:t>''Breathing Lab</w:t>
      </w:r>
      <w:r w:rsidR="00A82DC9" w:rsidRPr="00514726">
        <w:t>s</w:t>
      </w:r>
      <w:r w:rsidR="00C7770C" w:rsidRPr="00514726">
        <w:t>'', b. d.; ''Kinestic</w:t>
      </w:r>
      <w:r w:rsidR="00E44B62" w:rsidRPr="00514726">
        <w:t>a</w:t>
      </w:r>
      <w:r w:rsidR="00C7770C" w:rsidRPr="00514726">
        <w:t>''</w:t>
      </w:r>
      <w:r w:rsidR="009C77D5" w:rsidRPr="00514726">
        <w:t>, b. d.)</w:t>
      </w:r>
      <w:r w:rsidR="00BA4651" w:rsidRPr="00514726">
        <w:fldChar w:fldCharType="end"/>
      </w:r>
      <w:r w:rsidR="00A54A60" w:rsidRPr="00514726">
        <w:t>.</w:t>
      </w:r>
    </w:p>
    <w:p w14:paraId="0FB1B0F1" w14:textId="2BDD6BD0" w:rsidR="00FD36DD" w:rsidRPr="00514726" w:rsidRDefault="00F4481E" w:rsidP="005D71AF">
      <w:r w:rsidRPr="00514726">
        <w:t xml:space="preserve">Prihodki industrije iger vztrajno rastejo. </w:t>
      </w:r>
      <w:r w:rsidR="0037394E" w:rsidRPr="00514726">
        <w:t>Industrija iger je globalno leta 2013 dosegla</w:t>
      </w:r>
      <w:r w:rsidR="00D33E83" w:rsidRPr="00514726">
        <w:t xml:space="preserve"> </w:t>
      </w:r>
      <w:r w:rsidR="00DF6717" w:rsidRPr="00514726">
        <w:t xml:space="preserve">60 </w:t>
      </w:r>
      <w:r w:rsidR="003051F5" w:rsidRPr="00514726">
        <w:t xml:space="preserve">milijard dolarjev, kar </w:t>
      </w:r>
      <w:r w:rsidR="00917D75" w:rsidRPr="00514726">
        <w:t>je zasenčilo filmsko industrijo</w:t>
      </w:r>
      <w:r w:rsidR="005349AB" w:rsidRPr="00514726">
        <w:t xml:space="preserve"> </w:t>
      </w:r>
      <w:r w:rsidR="005349AB" w:rsidRPr="00514726">
        <w:fldChar w:fldCharType="begin"/>
      </w:r>
      <w:r w:rsidR="009C77D5" w:rsidRPr="00514726">
        <w:instrText xml:space="preserve"> ADDIN ZOTERO_ITEM CSL_CITATION {"citationID":"XDBHXg9O","properties":{"formattedCitation":"(Fullerton, 2014)","plainCitation":"(Fullerton, 2014)","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514726">
        <w:fldChar w:fldCharType="separate"/>
      </w:r>
      <w:r w:rsidR="009C77D5" w:rsidRPr="00514726">
        <w:t>(Fullerton, 2014</w:t>
      </w:r>
      <w:r w:rsidR="00D773FA" w:rsidRPr="00514726">
        <w:t>, str. 459</w:t>
      </w:r>
      <w:r w:rsidR="00BF6049" w:rsidRPr="00514726">
        <w:t>–460</w:t>
      </w:r>
      <w:r w:rsidR="009C77D5" w:rsidRPr="00514726">
        <w:t>)</w:t>
      </w:r>
      <w:r w:rsidR="005349AB" w:rsidRPr="00514726">
        <w:fldChar w:fldCharType="end"/>
      </w:r>
      <w:r w:rsidR="00145D67" w:rsidRPr="00514726">
        <w:t>.</w:t>
      </w:r>
      <w:r w:rsidR="00742DC5" w:rsidRPr="00514726">
        <w:t xml:space="preserve"> Zadnje poročilo ocenjuje prihodek industrije iger na 30</w:t>
      </w:r>
      <w:r w:rsidR="00F96311" w:rsidRPr="00514726">
        <w:t>,4 milijarde dolarjev (</w:t>
      </w:r>
      <w:r w:rsidR="00422964" w:rsidRPr="00514726">
        <w:t>''</w:t>
      </w:r>
      <w:r w:rsidR="00F96311" w:rsidRPr="00514726">
        <w:t>ESA</w:t>
      </w:r>
      <w:r w:rsidR="00422964" w:rsidRPr="00514726">
        <w:t>''</w:t>
      </w:r>
      <w:r w:rsidR="00F96311" w:rsidRPr="00514726">
        <w:t>, b.</w:t>
      </w:r>
      <w:r w:rsidR="005165B9" w:rsidRPr="00514726">
        <w:t xml:space="preserve"> </w:t>
      </w:r>
      <w:r w:rsidR="00F96311" w:rsidRPr="00514726">
        <w:t>d.</w:t>
      </w:r>
      <w:r w:rsidR="00742DC5" w:rsidRPr="00514726">
        <w:t>).</w:t>
      </w:r>
      <w:r w:rsidR="0046590C" w:rsidRPr="00514726">
        <w:t xml:space="preserve"> </w:t>
      </w:r>
      <w:r w:rsidR="00145D67" w:rsidRPr="00514726">
        <w:t xml:space="preserve">Na porast vpliva tudi vzpon mobilne tehnologije. </w:t>
      </w:r>
      <w:r w:rsidR="002C0298" w:rsidRPr="00514726">
        <w:t xml:space="preserve">V letu 2010 je bilo </w:t>
      </w:r>
      <w:r w:rsidR="006B5674" w:rsidRPr="00514726">
        <w:t>prodanih</w:t>
      </w:r>
      <w:r w:rsidR="002C0298" w:rsidRPr="00514726">
        <w:t xml:space="preserve"> več</w:t>
      </w:r>
      <w:r w:rsidR="006B5674" w:rsidRPr="00514726">
        <w:t xml:space="preserve"> </w:t>
      </w:r>
      <w:r w:rsidR="007A1DDD" w:rsidRPr="00514726">
        <w:t>mobilnih</w:t>
      </w:r>
      <w:r w:rsidR="006B5674" w:rsidRPr="00514726">
        <w:t xml:space="preserve"> n</w:t>
      </w:r>
      <w:r w:rsidR="00F97B71" w:rsidRPr="00514726">
        <w:t>aprav kot osebnih računalnikov.</w:t>
      </w:r>
      <w:r w:rsidR="00034A42" w:rsidRPr="00514726">
        <w:t xml:space="preserve"> V zadnjem četrtletju je bilo</w:t>
      </w:r>
      <w:r w:rsidR="00233604" w:rsidRPr="00514726">
        <w:t xml:space="preserve"> po svetu</w:t>
      </w:r>
      <w:r w:rsidR="00034A42" w:rsidRPr="00514726">
        <w:t xml:space="preserve"> </w:t>
      </w:r>
      <w:r w:rsidR="00233604" w:rsidRPr="00514726">
        <w:t xml:space="preserve">prodanih </w:t>
      </w:r>
      <w:r w:rsidR="00034A42" w:rsidRPr="00514726">
        <w:t>100</w:t>
      </w:r>
      <w:r w:rsidR="00601667" w:rsidRPr="00514726">
        <w:t>,</w:t>
      </w:r>
      <w:r w:rsidR="00233604" w:rsidRPr="00514726">
        <w:t xml:space="preserve">9 milijonov telefonov </w:t>
      </w:r>
      <w:r w:rsidR="004A4D2B" w:rsidRPr="00514726">
        <w:fldChar w:fldCharType="begin"/>
      </w:r>
      <w:r w:rsidR="009C77D5" w:rsidRPr="00514726">
        <w:instrText xml:space="preserve"> ADDIN ZOTERO_ITEM CSL_CITATION {"citationID":"EK103bkM","properties":{"formattedCitation":"(L. Rakestraw, V. Eunni, &amp; Kasuganti, 2013)","plainCitation":"(L. Rakestraw, V. Eunni, &amp; Kasuganti, 2013)","noteIndex":0},"citationItems":[{"id":"acS5DReT/baKUaoSw","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514726">
        <w:fldChar w:fldCharType="separate"/>
      </w:r>
      <w:r w:rsidR="00760E11" w:rsidRPr="00514726">
        <w:t>(</w:t>
      </w:r>
      <w:r w:rsidR="00E6531D" w:rsidRPr="00514726">
        <w:t xml:space="preserve">L. </w:t>
      </w:r>
      <w:r w:rsidR="009C77D5" w:rsidRPr="00514726">
        <w:t>R</w:t>
      </w:r>
      <w:r w:rsidR="00760E11" w:rsidRPr="00514726">
        <w:t xml:space="preserve">akestraw, </w:t>
      </w:r>
      <w:r w:rsidR="00E6531D" w:rsidRPr="00514726">
        <w:t xml:space="preserve">V. </w:t>
      </w:r>
      <w:r w:rsidR="00B57D3C" w:rsidRPr="00514726">
        <w:t>Eunni</w:t>
      </w:r>
      <w:r w:rsidR="007371FE" w:rsidRPr="00514726">
        <w:t xml:space="preserve"> in</w:t>
      </w:r>
      <w:r w:rsidR="009C77D5" w:rsidRPr="00514726">
        <w:t xml:space="preserve"> Kasuganti, 201</w:t>
      </w:r>
      <w:r w:rsidR="001147BF" w:rsidRPr="00514726">
        <w:t>2</w:t>
      </w:r>
      <w:r w:rsidR="00943F0E" w:rsidRPr="00514726">
        <w:t xml:space="preserve">, </w:t>
      </w:r>
      <w:r w:rsidR="008F2BEF" w:rsidRPr="00514726">
        <w:t>str</w:t>
      </w:r>
      <w:r w:rsidR="00A157F4" w:rsidRPr="00514726">
        <w:t xml:space="preserve">. </w:t>
      </w:r>
      <w:r w:rsidR="00A37A9E" w:rsidRPr="00514726">
        <w:t>1</w:t>
      </w:r>
      <w:r w:rsidR="009C77D5" w:rsidRPr="00514726">
        <w:t>)</w:t>
      </w:r>
      <w:r w:rsidR="004A4D2B" w:rsidRPr="00514726">
        <w:fldChar w:fldCharType="end"/>
      </w:r>
      <w:r w:rsidR="004A4D2B" w:rsidRPr="00514726">
        <w:t>. S</w:t>
      </w:r>
      <w:r w:rsidR="00BB7067" w:rsidRPr="00514726">
        <w:t xml:space="preserve"> porastom prodaje teh naprav </w:t>
      </w:r>
      <w:r w:rsidR="00233604" w:rsidRPr="00514726">
        <w:t xml:space="preserve">je sunkovito poskočilo </w:t>
      </w:r>
      <w:r w:rsidR="004A4D2B" w:rsidRPr="00514726">
        <w:t>povpraševa</w:t>
      </w:r>
      <w:r w:rsidR="002A2D08" w:rsidRPr="00514726">
        <w:t>nje po</w:t>
      </w:r>
      <w:r w:rsidR="00322062" w:rsidRPr="00514726">
        <w:t xml:space="preserve"> </w:t>
      </w:r>
      <w:r w:rsidR="002A2D08" w:rsidRPr="00514726">
        <w:t xml:space="preserve">igrah. </w:t>
      </w:r>
      <w:r w:rsidR="004A4D2B" w:rsidRPr="00514726">
        <w:t>Leta 2011 je</w:t>
      </w:r>
      <w:r w:rsidR="000609FD" w:rsidRPr="00514726">
        <w:t xml:space="preserve"> bilo vsak teden </w:t>
      </w:r>
      <w:r w:rsidR="004A4D2B" w:rsidRPr="00514726">
        <w:t>izdanih 15.000 novih aplikacij</w:t>
      </w:r>
      <w:r w:rsidR="00FD258A" w:rsidRPr="00514726">
        <w:t xml:space="preserve"> (prav tam</w:t>
      </w:r>
      <w:r w:rsidR="002A4956" w:rsidRPr="00514726">
        <w:t xml:space="preserve">, </w:t>
      </w:r>
      <w:r w:rsidR="00940179" w:rsidRPr="00514726">
        <w:t xml:space="preserve">str. </w:t>
      </w:r>
      <w:r w:rsidR="002A4956" w:rsidRPr="00514726">
        <w:t>1</w:t>
      </w:r>
      <w:r w:rsidR="00FD258A" w:rsidRPr="00514726">
        <w:t>)</w:t>
      </w:r>
      <w:r w:rsidR="002A2D08" w:rsidRPr="00514726">
        <w:t xml:space="preserve">. </w:t>
      </w:r>
      <w:r w:rsidR="00FB7DBD" w:rsidRPr="00514726">
        <w:t>Na podlagi popularnosti mobilnih iger se vlagajo velike vsote v razvoj in promocijo, s čimer se je dras</w:t>
      </w:r>
      <w:r w:rsidR="000D7A46" w:rsidRPr="00514726">
        <w:t xml:space="preserve">tično dvignila </w:t>
      </w:r>
      <w:r w:rsidR="00385316" w:rsidRPr="00514726">
        <w:t xml:space="preserve">tudi </w:t>
      </w:r>
      <w:r w:rsidR="000D7A46" w:rsidRPr="00514726">
        <w:t>konkurenčnost</w:t>
      </w:r>
      <w:r w:rsidR="00A53367" w:rsidRPr="00514726">
        <w:t xml:space="preserve"> na trgu</w:t>
      </w:r>
      <w:r w:rsidR="000D7A46" w:rsidRPr="00514726">
        <w:t xml:space="preserve"> </w:t>
      </w:r>
      <w:r w:rsidR="004C4D45" w:rsidRPr="00514726">
        <w:fldChar w:fldCharType="begin"/>
      </w:r>
      <w:r w:rsidR="009C77D5" w:rsidRPr="00514726">
        <w:instrText xml:space="preserve"> ADDIN ZOTERO_ITEM CSL_CITATION {"citationID":"u48yTaHb","properties":{"formattedCitation":"(Soomro, Ahmad, &amp; Sulaiman, 2013)","plainCitation":"(Soomro, Ahmad, &amp; Sulaiman, 2013)","noteIndex":0},"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514726">
        <w:fldChar w:fldCharType="separate"/>
      </w:r>
      <w:r w:rsidR="00B57D3C" w:rsidRPr="00514726">
        <w:t>(Soomro, Ahmad</w:t>
      </w:r>
      <w:r w:rsidR="009C77D5" w:rsidRPr="00514726">
        <w:t xml:space="preserve"> </w:t>
      </w:r>
      <w:r w:rsidR="00AB2CB7" w:rsidRPr="00514726">
        <w:t>in</w:t>
      </w:r>
      <w:r w:rsidR="009C77D5" w:rsidRPr="00514726">
        <w:t xml:space="preserve"> Sulaiman, </w:t>
      </w:r>
      <w:r w:rsidR="00363DE9" w:rsidRPr="00514726">
        <w:t xml:space="preserve">str. </w:t>
      </w:r>
      <w:r w:rsidR="009C77D5" w:rsidRPr="00514726">
        <w:t>2013)</w:t>
      </w:r>
      <w:r w:rsidR="004C4D45" w:rsidRPr="00514726">
        <w:fldChar w:fldCharType="end"/>
      </w:r>
      <w:r w:rsidR="00397B85" w:rsidRPr="00514726">
        <w:t>.</w:t>
      </w:r>
    </w:p>
    <w:p w14:paraId="2EDDCD51" w14:textId="7BE5F03D" w:rsidR="00674B27" w:rsidRPr="00514726" w:rsidRDefault="00ED1E77" w:rsidP="005D71AF">
      <w:r w:rsidRPr="00514726">
        <w:t>Industrija iger je nedvomno velika industrija, ki</w:t>
      </w:r>
      <w:r w:rsidR="000360D3" w:rsidRPr="00514726">
        <w:t xml:space="preserve"> ustvarja </w:t>
      </w:r>
      <w:r w:rsidR="004B0727" w:rsidRPr="00514726">
        <w:t>visokokvalitetna delovna mesta. Gamasutra navaja</w:t>
      </w:r>
      <w:r w:rsidR="00FD002C" w:rsidRPr="00514726">
        <w:t xml:space="preserve">, da so razvijalci </w:t>
      </w:r>
      <w:r w:rsidR="004B0727" w:rsidRPr="00514726">
        <w:t>iger</w:t>
      </w:r>
      <w:r w:rsidR="00EC3C0F" w:rsidRPr="00514726">
        <w:t xml:space="preserve"> leta</w:t>
      </w:r>
      <w:r w:rsidR="0072242B" w:rsidRPr="00514726">
        <w:t xml:space="preserve"> 2014</w:t>
      </w:r>
      <w:r w:rsidR="00EC3C0F" w:rsidRPr="00514726">
        <w:t xml:space="preserve"> samo v</w:t>
      </w:r>
      <w:r w:rsidR="004B0727" w:rsidRPr="00514726">
        <w:t xml:space="preserve"> Evropi</w:t>
      </w:r>
      <w:r w:rsidR="00FD002C" w:rsidRPr="00514726">
        <w:t xml:space="preserve"> v povprečju zaslužili</w:t>
      </w:r>
      <w:r w:rsidR="004B0727" w:rsidRPr="00514726">
        <w:t xml:space="preserve"> več kot 45</w:t>
      </w:r>
      <w:r w:rsidR="004B7959" w:rsidRPr="00514726">
        <w:t>.</w:t>
      </w:r>
      <w:r w:rsidR="004B0727" w:rsidRPr="00514726">
        <w:t xml:space="preserve">000 </w:t>
      </w:r>
      <w:r w:rsidR="00FD002C" w:rsidRPr="00514726">
        <w:t>dolarjev</w:t>
      </w:r>
      <w:r w:rsidR="001149C8" w:rsidRPr="00514726">
        <w:t xml:space="preserve"> </w:t>
      </w:r>
      <w:r w:rsidR="00F9062D" w:rsidRPr="00514726">
        <w:t>(</w:t>
      </w:r>
      <w:r w:rsidR="00314B0B" w:rsidRPr="00514726">
        <w:t>''</w:t>
      </w:r>
      <w:r w:rsidR="00F9062D" w:rsidRPr="00514726">
        <w:t>Gamasutra</w:t>
      </w:r>
      <w:r w:rsidR="00314B0B" w:rsidRPr="00514726">
        <w:t>''</w:t>
      </w:r>
      <w:r w:rsidR="0095174C" w:rsidRPr="00514726">
        <w:t>, 2014</w:t>
      </w:r>
      <w:r w:rsidR="003C04A1" w:rsidRPr="00514726">
        <w:t>)</w:t>
      </w:r>
      <w:r w:rsidR="00FD002C" w:rsidRPr="00514726">
        <w:t>. Povprečje za EU28, ki ga navaja Eurostat pa je 38</w:t>
      </w:r>
      <w:r w:rsidR="005165B9" w:rsidRPr="00514726">
        <w:t>.</w:t>
      </w:r>
      <w:r w:rsidR="00C14DBF" w:rsidRPr="00514726">
        <w:t>000 dolarjev (</w:t>
      </w:r>
      <w:r w:rsidR="00314B0B" w:rsidRPr="00514726">
        <w:t>''</w:t>
      </w:r>
      <w:r w:rsidR="00C14DBF" w:rsidRPr="00514726">
        <w:t>Eurostat</w:t>
      </w:r>
      <w:r w:rsidR="00314B0B" w:rsidRPr="00514726">
        <w:t>''</w:t>
      </w:r>
      <w:r w:rsidR="00CE1BCE">
        <w:t>, 2017). EY za leto 2014</w:t>
      </w:r>
      <w:r w:rsidR="00C14DBF" w:rsidRPr="00514726">
        <w:t xml:space="preserve"> navaja, da </w:t>
      </w:r>
      <w:r w:rsidR="000360D3" w:rsidRPr="00514726">
        <w:t>je v Evropi zaposlenih 108</w:t>
      </w:r>
      <w:r w:rsidR="005165B9" w:rsidRPr="00514726">
        <w:t>.</w:t>
      </w:r>
      <w:r w:rsidR="000360D3" w:rsidRPr="00514726">
        <w:t>000 ljudi</w:t>
      </w:r>
      <w:r w:rsidR="002C271C" w:rsidRPr="00514726">
        <w:t xml:space="preserve"> v industriji iger</w:t>
      </w:r>
      <w:r w:rsidR="000360D3" w:rsidRPr="00514726">
        <w:t>, ki ustvarijo preko 16 milijard evrov</w:t>
      </w:r>
      <w:r w:rsidR="00F9062D" w:rsidRPr="00514726">
        <w:t xml:space="preserve"> dobička. (</w:t>
      </w:r>
      <w:r w:rsidR="00AF733D" w:rsidRPr="00514726">
        <w:t>''</w:t>
      </w:r>
      <w:r w:rsidR="00F9062D" w:rsidRPr="00514726">
        <w:t>EY</w:t>
      </w:r>
      <w:r w:rsidR="00AF733D" w:rsidRPr="00514726">
        <w:t>''</w:t>
      </w:r>
      <w:r w:rsidR="00CE1BCE">
        <w:t>, 2014</w:t>
      </w:r>
      <w:r w:rsidR="006658F9" w:rsidRPr="00514726">
        <w:t>).</w:t>
      </w:r>
      <w:r w:rsidR="003F0B80" w:rsidRPr="00514726">
        <w:t xml:space="preserve"> Tako postane toliko bolj mikavno za vlagatelje kot tudi za razvijalce, da usmerijo svoje moči</w:t>
      </w:r>
      <w:r w:rsidR="007672F2" w:rsidRPr="00514726">
        <w:t xml:space="preserve"> v razv</w:t>
      </w:r>
      <w:r w:rsidR="00674B27" w:rsidRPr="00514726">
        <w:t>oj iger.</w:t>
      </w:r>
      <w:r w:rsidR="00637485" w:rsidRPr="00514726">
        <w:t xml:space="preserve"> Rast je privedla do tega, da je tehnologija postala priročnejša in dostopnejša. Vedno več</w:t>
      </w:r>
      <w:r w:rsidR="006E1BA1" w:rsidRPr="00514726">
        <w:t xml:space="preserve"> posameznikov </w:t>
      </w:r>
      <w:r w:rsidR="00637485" w:rsidRPr="00514726">
        <w:t xml:space="preserve">je motiviranih za izdelavo lastnih iger </w:t>
      </w:r>
      <w:r w:rsidR="00637485" w:rsidRPr="00514726">
        <w:fldChar w:fldCharType="begin"/>
      </w:r>
      <w:r w:rsidR="009C77D5" w:rsidRPr="00514726">
        <w:instrText xml:space="preserve"> ADDIN ZOTERO_ITEM CSL_CITATION {"citationID":"bZ31Nd3g","properties":{"formattedCitation":"(Aleem, Capretz, &amp; Ahmed, 2016a, str. 55)","plainCitation":"(Aleem, Capretz, &amp; Ahmed, 2016a, str. 55)","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514726">
        <w:fldChar w:fldCharType="separate"/>
      </w:r>
      <w:r w:rsidR="007B6055" w:rsidRPr="00514726">
        <w:t>(Aleem, Capretz</w:t>
      </w:r>
      <w:r w:rsidR="00B55372" w:rsidRPr="00514726">
        <w:t xml:space="preserve"> in</w:t>
      </w:r>
      <w:r w:rsidR="009C77D5" w:rsidRPr="00514726">
        <w:t xml:space="preserve"> Ahmed, 2016a, str. 55)</w:t>
      </w:r>
      <w:r w:rsidR="00637485" w:rsidRPr="00514726">
        <w:fldChar w:fldCharType="end"/>
      </w:r>
      <w:r w:rsidR="00175171" w:rsidRPr="00514726">
        <w:t>.</w:t>
      </w:r>
      <w:r w:rsidR="00633755" w:rsidRPr="00514726">
        <w:t xml:space="preserve"> </w:t>
      </w:r>
      <w:r w:rsidR="00674B27" w:rsidRPr="00514726">
        <w:t xml:space="preserve">Zaradi želje po hitrem vstopu na trg vlagatelji pogosto pritiskajo na razvijalce. Posledično se zato podaljšujejo roki in slabo definirajo ocene zaključka projektov. </w:t>
      </w:r>
      <w:r w:rsidR="00674B27" w:rsidRPr="00514726">
        <w:fldChar w:fldCharType="begin"/>
      </w:r>
      <w:r w:rsidR="009C77D5" w:rsidRPr="00514726">
        <w:instrText xml:space="preserve"> ADDIN ZOTERO_ITEM CSL_CITATION {"citationID":"fBkI85rI","properties":{"formattedCitation":"{\\rtf (O\\uc0\\u8217{}Hagan, Coleman, in O\\uc0\\u8217{}Connor 2014)}","plainCitation":"(O’Hagan, Coleman, in O’Connor 2014)","dontUpdate":true,"noteIndex":0},"citationItems":[{"id":"acS5DReT/yx6atUWP","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514726">
        <w:fldChar w:fldCharType="separate"/>
      </w:r>
      <w:r w:rsidR="001B73F0" w:rsidRPr="00514726">
        <w:t>(O’Hagan, Coleman</w:t>
      </w:r>
      <w:r w:rsidR="00674B27" w:rsidRPr="00514726">
        <w:t xml:space="preserve"> in O’Connor 2014, </w:t>
      </w:r>
      <w:r w:rsidR="00DA5C5A" w:rsidRPr="00514726">
        <w:t xml:space="preserve">str. </w:t>
      </w:r>
      <w:r w:rsidR="00674B27" w:rsidRPr="00514726">
        <w:t>182)</w:t>
      </w:r>
      <w:r w:rsidR="00674B27" w:rsidRPr="00514726">
        <w:fldChar w:fldCharType="end"/>
      </w:r>
      <w:r w:rsidR="00674B27" w:rsidRPr="00514726">
        <w:t>. Na</w:t>
      </w:r>
      <w:r w:rsidR="002978AE" w:rsidRPr="00514726">
        <w:t xml:space="preserve"> izdajne</w:t>
      </w:r>
      <w:r w:rsidR="00674B27" w:rsidRPr="00514726">
        <w:t xml:space="preserve"> roke vplivajo tudi slaba organizacija,</w:t>
      </w:r>
      <w:r w:rsidR="001A29C0" w:rsidRPr="00514726">
        <w:t xml:space="preserve"> upravljanje </w:t>
      </w:r>
      <w:r w:rsidR="001A29C0" w:rsidRPr="00514726">
        <w:fldChar w:fldCharType="begin"/>
      </w:r>
      <w:r w:rsidR="009C77D5" w:rsidRPr="00514726">
        <w:instrText xml:space="preserve"> ADDIN ZOTERO_ITEM CSL_CITATION {"citationID":"08tHm0rH","properties":{"formattedCitation":"(F\\uc0\\u225{}bio Petrillo, Pimenta, Trindade, &amp; Dietrich, 2009, str. 4)","plainCitation":"(Fábio Petrillo, Pimenta, Trindade, &amp; Dietrich, 2009, str. 4)","noteIndex":0},"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sidRPr="00514726">
        <w:fldChar w:fldCharType="separate"/>
      </w:r>
      <w:r w:rsidR="009C77D5" w:rsidRPr="00514726">
        <w:t>(Fábi</w:t>
      </w:r>
      <w:r w:rsidR="00FD6353">
        <w:t>o Petrillo, Pimenta, Trindade</w:t>
      </w:r>
      <w:r w:rsidR="000C56DD" w:rsidRPr="00514726">
        <w:t xml:space="preserve"> in</w:t>
      </w:r>
      <w:r w:rsidR="009C77D5" w:rsidRPr="00514726">
        <w:t xml:space="preserve"> Dietrich, 2009, str. 4)</w:t>
      </w:r>
      <w:r w:rsidR="001A29C0" w:rsidRPr="00514726">
        <w:fldChar w:fldCharType="end"/>
      </w:r>
      <w:r w:rsidR="00674B27" w:rsidRPr="00514726">
        <w:t xml:space="preserve">  in izbira metodologije</w:t>
      </w:r>
      <w:r w:rsidR="00A10207">
        <w:t xml:space="preserve"> </w:t>
      </w:r>
      <w:r w:rsidR="00A10207" w:rsidRPr="00514726">
        <w:fldChar w:fldCharType="begin"/>
      </w:r>
      <w:r w:rsidR="00A10207" w:rsidRPr="00514726">
        <w:instrText xml:space="preserve"> ADDIN ZOTERO_ITEM CSL_CITATION {"citationID":"hAifcJEX","properties":{"formattedCitation":"(Kanode &amp; Haddad, 2009, str. 556)","plainCitation":"(Kanode &amp; Haddad, 2009, str. 556)","noteIndex":0},"citationItems":[{"id":"acS5DReT/oH2tA5ky","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A10207" w:rsidRPr="00514726">
        <w:fldChar w:fldCharType="separate"/>
      </w:r>
      <w:r w:rsidR="00A10207" w:rsidRPr="00514726">
        <w:t>(Kanode in Haddad, 2009, str. 556)</w:t>
      </w:r>
      <w:r w:rsidR="00A10207" w:rsidRPr="00514726">
        <w:fldChar w:fldCharType="end"/>
      </w:r>
      <w:r w:rsidR="00674B27" w:rsidRPr="00514726">
        <w:t xml:space="preserve">. Igre s slabo razvojno metodologijo bolj verjetno presežejo finančna sredstva in časovne termine </w:t>
      </w:r>
      <w:r w:rsidR="00674B27" w:rsidRPr="00514726">
        <w:fldChar w:fldCharType="begin"/>
      </w:r>
      <w:r w:rsidR="009C77D5" w:rsidRPr="00514726">
        <w:instrText xml:space="preserve"> ADDIN ZOTERO_ITEM CSL_CITATION {"citationID":"hAifcJEX","properties":{"formattedCitation":"(Kanode &amp; Haddad, 2009, str. 556)","plainCitation":"(Kanode &amp; Haddad, 2009, str. 556)","noteIndex":0},"citationItems":[{"id":"acS5DReT/oH2tA5ky","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514726">
        <w:fldChar w:fldCharType="separate"/>
      </w:r>
      <w:r w:rsidR="00A10207">
        <w:t>(prav tam</w:t>
      </w:r>
      <w:r w:rsidR="009C77D5" w:rsidRPr="00514726">
        <w:t>)</w:t>
      </w:r>
      <w:r w:rsidR="00674B27" w:rsidRPr="00514726">
        <w:fldChar w:fldCharType="end"/>
      </w:r>
      <w:r w:rsidR="00674B27" w:rsidRPr="00514726">
        <w:t>. Standish group je ocenil, da je</w:t>
      </w:r>
      <w:r w:rsidR="00005BA4" w:rsidRPr="00514726">
        <w:t xml:space="preserve"> v povprečju </w:t>
      </w:r>
      <w:r w:rsidR="00674B27" w:rsidRPr="00514726">
        <w:t>30</w:t>
      </w:r>
      <w:r w:rsidR="000D3C39" w:rsidRPr="00514726">
        <w:t xml:space="preserve"> </w:t>
      </w:r>
      <w:r w:rsidR="00674B27" w:rsidRPr="00514726">
        <w:t xml:space="preserve">% projektov nedokončanih </w:t>
      </w:r>
      <w:r w:rsidR="00005BA4" w:rsidRPr="00514726">
        <w:t>in 53</w:t>
      </w:r>
      <w:r w:rsidR="000D3C39" w:rsidRPr="00514726">
        <w:t xml:space="preserve"> </w:t>
      </w:r>
      <w:r w:rsidR="00005BA4" w:rsidRPr="00514726">
        <w:t>% projektov, ki presežejo</w:t>
      </w:r>
      <w:r w:rsidR="00674B27" w:rsidRPr="00514726">
        <w:t xml:space="preserve"> časovni termin s 189</w:t>
      </w:r>
      <w:r w:rsidR="000D3C39" w:rsidRPr="00514726">
        <w:t xml:space="preserve"> </w:t>
      </w:r>
      <w:r w:rsidR="00674B27" w:rsidRPr="00514726">
        <w:t xml:space="preserve">% presežkom sredstev </w:t>
      </w:r>
      <w:r w:rsidR="00674B27" w:rsidRPr="00514726">
        <w:fldChar w:fldCharType="begin"/>
      </w:r>
      <w:r w:rsidR="009C77D5" w:rsidRPr="00514726">
        <w:instrText xml:space="preserve"> ADDIN ZOTERO_ITEM CSL_CITATION {"citationID":"3p7DF85g","properties":{"formattedCitation":"(Petrillo in dr. 2008)","plainCitation":"(Petrillo in dr. 2008)","dontUpdate":true,"noteIndex":0},"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514726">
        <w:fldChar w:fldCharType="separate"/>
      </w:r>
      <w:r w:rsidR="00674B27" w:rsidRPr="00514726">
        <w:t>(Petrillo in dr</w:t>
      </w:r>
      <w:r w:rsidR="00AF733D" w:rsidRPr="00514726">
        <w:t>ugi,</w:t>
      </w:r>
      <w:r w:rsidR="00674B27" w:rsidRPr="00514726">
        <w:t xml:space="preserve"> 2008, </w:t>
      </w:r>
      <w:r w:rsidR="00B703CD" w:rsidRPr="00514726">
        <w:t xml:space="preserve">str. </w:t>
      </w:r>
      <w:r w:rsidR="00674B27" w:rsidRPr="00514726">
        <w:t>707)</w:t>
      </w:r>
      <w:r w:rsidR="00674B27" w:rsidRPr="00514726">
        <w:fldChar w:fldCharType="end"/>
      </w:r>
      <w:r w:rsidR="00674B27" w:rsidRPr="00514726">
        <w:t>.</w:t>
      </w:r>
      <w:r w:rsidR="00F03B4C" w:rsidRPr="00514726">
        <w:t xml:space="preserve"> Postalo je izredno pomembno, da se proces izdelave iger izboljša zavoljo konkurenčnosti in finančnih ciljev organizacij (Aleem, Capre</w:t>
      </w:r>
      <w:r w:rsidR="0031126F" w:rsidRPr="00514726">
        <w:t>tz</w:t>
      </w:r>
      <w:r w:rsidR="00F03B4C" w:rsidRPr="00514726">
        <w:t xml:space="preserve"> in Ahmed</w:t>
      </w:r>
      <w:r w:rsidR="00AF733D" w:rsidRPr="00514726">
        <w:t>,</w:t>
      </w:r>
      <w:r w:rsidR="00F03B4C" w:rsidRPr="00514726">
        <w:t xml:space="preserve"> 2016</w:t>
      </w:r>
      <w:r w:rsidR="001622A9" w:rsidRPr="00514726">
        <w:t>a, 55</w:t>
      </w:r>
      <w:r w:rsidR="00F03B4C" w:rsidRPr="00514726">
        <w:t>).</w:t>
      </w:r>
    </w:p>
    <w:p w14:paraId="75C42568" w14:textId="04D0CF90" w:rsidR="009D688F" w:rsidRPr="00574A09" w:rsidRDefault="00191F9C" w:rsidP="005D71AF">
      <w:r w:rsidRPr="00514726">
        <w:lastRenderedPageBreak/>
        <w:t>Kompleksnost iger je eskalirala</w:t>
      </w:r>
      <w:r w:rsidR="00270E59" w:rsidRPr="00514726">
        <w:t xml:space="preserve"> </w:t>
      </w:r>
      <w:r w:rsidRPr="00514726">
        <w:fldChar w:fldCharType="begin"/>
      </w:r>
      <w:r w:rsidR="009C77D5" w:rsidRPr="00514726">
        <w:instrText xml:space="preserve"> ADDIN ZOTERO_ITEM CSL_CITATION {"citationID":"pLnouYFO","properties":{"formattedCitation":"(Blow, 2004)","plainCitation":"(Blow, 2004)","noteIndex":0},"citationItems":[{"id":"acS5DReT/c8KMroOJ","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514726">
        <w:fldChar w:fldCharType="separate"/>
      </w:r>
      <w:r w:rsidR="009C77D5" w:rsidRPr="00514726">
        <w:t>(Blow, 2004</w:t>
      </w:r>
      <w:r w:rsidR="00901F9D" w:rsidRPr="00514726">
        <w:t>, str. 29</w:t>
      </w:r>
      <w:r w:rsidR="009C77D5" w:rsidRPr="00514726">
        <w:t>)</w:t>
      </w:r>
      <w:r w:rsidRPr="00514726">
        <w:fldChar w:fldCharType="end"/>
      </w:r>
      <w:r w:rsidR="00270E59" w:rsidRPr="00514726">
        <w:t xml:space="preserve"> in z njo razvojni proces</w:t>
      </w:r>
      <w:r w:rsidR="00E124F0" w:rsidRPr="00514726">
        <w:t>i</w:t>
      </w:r>
      <w:r w:rsidR="00270E59" w:rsidRPr="00514726">
        <w:t xml:space="preserve"> </w:t>
      </w:r>
      <w:r w:rsidR="00270E59" w:rsidRPr="00514726">
        <w:fldChar w:fldCharType="begin"/>
      </w:r>
      <w:r w:rsidR="009C77D5" w:rsidRPr="00514726">
        <w:instrText xml:space="preserve"> ADDIN ZOTERO_ITEM CSL_CITATION {"citationID":"1wjdTU3J","properties":{"formattedCitation":"(O\\uc0\\u8217{}Hagan in dr., 2014a, str. 182)","plainCitation":"(O’Hagan in dr., 2014a, str. 182)","noteIndex":0},"citationItems":[{"id":"acS5DReT/yx6atUWP","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514726">
        <w:fldChar w:fldCharType="separate"/>
      </w:r>
      <w:r w:rsidR="001370A0" w:rsidRPr="00514726">
        <w:t>(O’Hagan in drugi</w:t>
      </w:r>
      <w:r w:rsidR="009C77D5" w:rsidRPr="00514726">
        <w:t>, 2014, str. 182)</w:t>
      </w:r>
      <w:r w:rsidR="00270E59" w:rsidRPr="00514726">
        <w:fldChar w:fldCharType="end"/>
      </w:r>
      <w:r w:rsidR="00475A8B" w:rsidRPr="00514726">
        <w:t xml:space="preserve">. </w:t>
      </w:r>
      <w:r w:rsidR="00D55C7C" w:rsidRPr="00514726">
        <w:t xml:space="preserve">Organizacije zaradi </w:t>
      </w:r>
      <w:r w:rsidR="00513EB3" w:rsidRPr="00514726">
        <w:t>neprilagojenih</w:t>
      </w:r>
      <w:r w:rsidR="00D55C7C" w:rsidRPr="00514726">
        <w:t xml:space="preserve"> procesov pogosto razvijejo lastne procese</w:t>
      </w:r>
      <w:r w:rsidR="0098028C" w:rsidRPr="00514726">
        <w:t xml:space="preserve">, ki pa lahko vsebujejo zastarele tehnike in ne uporabljajo najboljših praks industrije razvoja </w:t>
      </w:r>
      <w:r w:rsidR="00D55C7C" w:rsidRPr="00514726">
        <w:t>(Sommerville 2010, 28</w:t>
      </w:r>
      <w:r w:rsidR="0098028C" w:rsidRPr="00514726">
        <w:t>, 30</w:t>
      </w:r>
      <w:r w:rsidR="00D55C7C" w:rsidRPr="00514726">
        <w:t>).</w:t>
      </w:r>
      <w:r w:rsidR="0098028C" w:rsidRPr="00514726">
        <w:t xml:space="preserve"> </w:t>
      </w:r>
      <w:r w:rsidR="00EB71DF" w:rsidRPr="00514726">
        <w:t xml:space="preserve">Moramo poudariti, da ne obstaja en način razvoja iger </w:t>
      </w:r>
      <w:r w:rsidR="00EB71DF" w:rsidRPr="00514726">
        <w:fldChar w:fldCharType="begin"/>
      </w:r>
      <w:r w:rsidR="009C77D5" w:rsidRPr="00514726">
        <w:instrText xml:space="preserve"> ADDIN ZOTERO_ITEM CSL_CITATION {"citationID":"px2xZ6Yo","properties":{"formattedCitation":"(Akta\\uc0\\u351{} &amp; Or\\uc0\\u231{}un, 2016)","plainCitation":"(Aktaş &amp; Orçun, 2016)","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514726">
        <w:fldChar w:fldCharType="separate"/>
      </w:r>
      <w:r w:rsidR="003A47F8" w:rsidRPr="00514726">
        <w:t>(Aktaş in</w:t>
      </w:r>
      <w:r w:rsidR="009C77D5" w:rsidRPr="00514726">
        <w:t xml:space="preserve"> Orçun, 2016)</w:t>
      </w:r>
      <w:r w:rsidR="00EB71DF" w:rsidRPr="00514726">
        <w:fldChar w:fldCharType="end"/>
      </w:r>
      <w:r w:rsidR="00EB71DF" w:rsidRPr="00514726">
        <w:t>.</w:t>
      </w:r>
      <w:r w:rsidR="001A22A0" w:rsidRPr="00514726">
        <w:t xml:space="preserve"> </w:t>
      </w:r>
      <w:r w:rsidR="008A4ACA" w:rsidRPr="00514726">
        <w:t>Razlog je, da p</w:t>
      </w:r>
      <w:r w:rsidR="00D80807" w:rsidRPr="00514726">
        <w:t>roces v</w:t>
      </w:r>
      <w:r w:rsidR="002F7D0B" w:rsidRPr="00514726">
        <w:t>ideo iger ni podrobno definiran</w:t>
      </w:r>
      <w:r w:rsidR="00D80807" w:rsidRPr="00514726">
        <w:t xml:space="preserve"> (McAllister in White</w:t>
      </w:r>
      <w:r w:rsidR="0022487E" w:rsidRPr="00514726">
        <w:t>,</w:t>
      </w:r>
      <w:r w:rsidR="00D80807" w:rsidRPr="00514726">
        <w:t xml:space="preserve"> 2015, 14). </w:t>
      </w:r>
      <w:r w:rsidR="00EB71DF" w:rsidRPr="00514726">
        <w:t>Po naravi je proces razvoja iger nestrukturiran, intuitiven in organski proces, ki temelji na razvojnih praksah</w:t>
      </w:r>
      <w:r w:rsidR="00AD21E6">
        <w:t xml:space="preserve"> </w:t>
      </w:r>
      <w:r w:rsidR="00AD21E6" w:rsidRPr="00514726">
        <w:fldChar w:fldCharType="begin"/>
      </w:r>
      <w:r w:rsidR="00AD21E6" w:rsidRPr="00514726">
        <w:instrText xml:space="preserve"> ADDIN ZOTERO_ITEM CSL_CITATION {"citationID":"hE8wBPMH","properties":{"formattedCitation":"(Akta\\uc0\\u351{} &amp; Or\\uc0\\u231{}un, 2016, str. 240)","plainCitation":"(Aktaş &amp; Orçun, 2016, str. 240)","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AD21E6" w:rsidRPr="00514726">
        <w:fldChar w:fldCharType="separate"/>
      </w:r>
      <w:r w:rsidR="00AD21E6" w:rsidRPr="00514726">
        <w:t>(Aktaş in Orçun, 2016, str. 240)</w:t>
      </w:r>
      <w:r w:rsidR="00AD21E6" w:rsidRPr="00514726">
        <w:fldChar w:fldCharType="end"/>
      </w:r>
      <w:r w:rsidR="00EB71DF" w:rsidRPr="00514726">
        <w:t>. To je bilo zadovoljivo v času, ko so bile razvojne ekipe in količine potrebnih virov</w:t>
      </w:r>
      <w:r w:rsidR="00EC3C0F" w:rsidRPr="00514726">
        <w:t xml:space="preserve"> za izgradnjo ig</w:t>
      </w:r>
      <w:r w:rsidR="00484524" w:rsidRPr="00514726">
        <w:t>e</w:t>
      </w:r>
      <w:r w:rsidR="00EC3C0F" w:rsidRPr="00514726">
        <w:t>r</w:t>
      </w:r>
      <w:r w:rsidR="00EB71DF" w:rsidRPr="00514726">
        <w:t xml:space="preserve"> manjše </w:t>
      </w:r>
      <w:r w:rsidR="00EB71DF" w:rsidRPr="00514726">
        <w:fldChar w:fldCharType="begin"/>
      </w:r>
      <w:r w:rsidR="009C77D5" w:rsidRPr="00514726">
        <w:instrText xml:space="preserve"> ADDIN ZOTERO_ITEM CSL_CITATION {"citationID":"hE8wBPMH","properties":{"formattedCitation":"(Akta\\uc0\\u351{} &amp; Or\\uc0\\u231{}un, 2016, str. 240)","plainCitation":"(Aktaş &amp; Orçun, 2016, str. 240)","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514726">
        <w:fldChar w:fldCharType="separate"/>
      </w:r>
      <w:r w:rsidR="00F97B34" w:rsidRPr="00514726">
        <w:t>(</w:t>
      </w:r>
      <w:r w:rsidR="00AD21E6">
        <w:t>prav tam</w:t>
      </w:r>
      <w:r w:rsidR="009C77D5" w:rsidRPr="00514726">
        <w:t>)</w:t>
      </w:r>
      <w:r w:rsidR="00EB71DF" w:rsidRPr="00514726">
        <w:fldChar w:fldCharType="end"/>
      </w:r>
      <w:r w:rsidR="00EB71DF" w:rsidRPr="00514726">
        <w:t>.</w:t>
      </w:r>
      <w:r w:rsidR="002852BE" w:rsidRPr="00514726">
        <w:t xml:space="preserve"> </w:t>
      </w:r>
      <w:r w:rsidR="00EB71DF" w:rsidRPr="00514726">
        <w:t>Danes je n</w:t>
      </w:r>
      <w:r w:rsidRPr="00514726">
        <w:t>apoved razpona projek</w:t>
      </w:r>
      <w:r w:rsidR="000F1C8C" w:rsidRPr="00514726">
        <w:t xml:space="preserve">ta </w:t>
      </w:r>
      <w:r w:rsidRPr="00514726">
        <w:t xml:space="preserve">skoraj nemogoča </w:t>
      </w:r>
      <w:r w:rsidRPr="00514726">
        <w:fldChar w:fldCharType="begin"/>
      </w:r>
      <w:r w:rsidR="009C77D5" w:rsidRPr="00514726">
        <w:instrText xml:space="preserve"> ADDIN ZOTERO_ITEM CSL_CITATION {"citationID":"i0CnNtLs","properties":{"formattedCitation":"(Kanode in Haddad 2009)","plainCitation":"(Kanode in Haddad 2009)","dontUpdate":true,"noteIndex":0},"citationItems":[{"id":"acS5DReT/oH2tA5ky","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514726">
        <w:fldChar w:fldCharType="separate"/>
      </w:r>
      <w:r w:rsidRPr="00514726">
        <w:t>(Kanode in Haddad</w:t>
      </w:r>
      <w:r w:rsidR="006E3015" w:rsidRPr="00514726">
        <w:t>,</w:t>
      </w:r>
      <w:r w:rsidRPr="00514726">
        <w:t xml:space="preserve"> 2009, 555)</w:t>
      </w:r>
      <w:r w:rsidRPr="00514726">
        <w:fldChar w:fldCharType="end"/>
      </w:r>
      <w:r w:rsidRPr="00514726">
        <w:t xml:space="preserve">. V nekaterih primerih lahko projekt vključuje tudi do tisoč ljudi in lahko traja več let </w:t>
      </w:r>
      <w:r w:rsidRPr="00514726">
        <w:fldChar w:fldCharType="begin"/>
      </w:r>
      <w:r w:rsidR="009C77D5" w:rsidRPr="00514726">
        <w:instrText xml:space="preserve"> ADDIN ZOTERO_ITEM CSL_CITATION {"citationID":"6yeyy7td","properties":{"formattedCitation":"(Kanode &amp; Haddad, 2009)","plainCitation":"(Kanode &amp; Haddad, 2009)","noteIndex":0},"citationItems":[{"id":"acS5DReT/oH2tA5ky","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514726">
        <w:fldChar w:fldCharType="separate"/>
      </w:r>
      <w:r w:rsidR="0030687F" w:rsidRPr="00514726">
        <w:t>(prav tam</w:t>
      </w:r>
      <w:r w:rsidR="009C77D5" w:rsidRPr="00514726">
        <w:t>)</w:t>
      </w:r>
      <w:r w:rsidRPr="00514726">
        <w:fldChar w:fldCharType="end"/>
      </w:r>
      <w:r w:rsidRPr="00514726">
        <w:t xml:space="preserve">. </w:t>
      </w:r>
      <w:r w:rsidR="00D91679" w:rsidRPr="00514726">
        <w:t>Težavnost se lahko le še stopnjuje</w:t>
      </w:r>
      <w:r w:rsidRPr="00514726">
        <w:t xml:space="preserve">, če so ekipe geografsko razdeljene </w:t>
      </w:r>
      <w:r w:rsidRPr="00514726">
        <w:fldChar w:fldCharType="begin"/>
      </w:r>
      <w:r w:rsidR="009C77D5" w:rsidRPr="00514726">
        <w:instrText xml:space="preserve"> ADDIN ZOTERO_ITEM CSL_CITATION {"citationID":"RSvM29xW","properties":{"formattedCitation":"{\\rtf (O\\uc0\\u8217{}Hagan, Coleman, in O\\uc0\\u8217{}Connor 2014)}","plainCitation":"(O’Hagan, Coleman, in O’Connor 2014)","dontUpdate":true,"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514726">
        <w:fldChar w:fldCharType="separate"/>
      </w:r>
      <w:r w:rsidR="0031126F" w:rsidRPr="00514726">
        <w:t xml:space="preserve">(O’Hagan, </w:t>
      </w:r>
      <w:r w:rsidRPr="00514726">
        <w:t>in</w:t>
      </w:r>
      <w:r w:rsidR="0031126F" w:rsidRPr="00514726">
        <w:t xml:space="preserve"> drugi</w:t>
      </w:r>
      <w:r w:rsidR="006E3015" w:rsidRPr="00514726">
        <w:t>,</w:t>
      </w:r>
      <w:r w:rsidRPr="00514726">
        <w:t xml:space="preserve"> 2014, </w:t>
      </w:r>
      <w:r w:rsidR="00247AE0" w:rsidRPr="00514726">
        <w:t xml:space="preserve">str. </w:t>
      </w:r>
      <w:r w:rsidRPr="00514726">
        <w:t>182)</w:t>
      </w:r>
      <w:r w:rsidRPr="00514726">
        <w:fldChar w:fldCharType="end"/>
      </w:r>
      <w:r w:rsidRPr="00514726">
        <w:t>.</w:t>
      </w:r>
      <w:r w:rsidR="000A57A9" w:rsidRPr="00514726">
        <w:t xml:space="preserve"> </w:t>
      </w:r>
      <w:r w:rsidR="00F059F7" w:rsidRPr="00514726">
        <w:t xml:space="preserve">Igre </w:t>
      </w:r>
      <w:r w:rsidR="004B7959" w:rsidRPr="00514726">
        <w:t>oblikujejo</w:t>
      </w:r>
      <w:r w:rsidR="00F059F7" w:rsidRPr="00514726">
        <w:t xml:space="preserve"> ekip</w:t>
      </w:r>
      <w:r w:rsidR="004B7959" w:rsidRPr="00514726">
        <w:t>e</w:t>
      </w:r>
      <w:r w:rsidR="00F059F7" w:rsidRPr="00514726">
        <w:t xml:space="preserve"> izkušenih posameznikov, ki</w:t>
      </w:r>
      <w:r w:rsidR="00DE7DB6" w:rsidRPr="00514726">
        <w:t xml:space="preserve"> lahko</w:t>
      </w:r>
      <w:r w:rsidR="00F059F7" w:rsidRPr="00514726">
        <w:t xml:space="preserve"> </w:t>
      </w:r>
      <w:r w:rsidR="001F4A4C" w:rsidRPr="00514726">
        <w:t>v</w:t>
      </w:r>
      <w:r w:rsidR="009B3AF3" w:rsidRPr="00514726">
        <w:t>ključuje</w:t>
      </w:r>
      <w:r w:rsidR="001F4A4C" w:rsidRPr="00514726">
        <w:t>jo</w:t>
      </w:r>
      <w:r w:rsidR="00DE7DB6" w:rsidRPr="00514726">
        <w:t xml:space="preserve"> </w:t>
      </w:r>
      <w:r w:rsidR="00D04D83" w:rsidRPr="00514726">
        <w:t xml:space="preserve">več visoko </w:t>
      </w:r>
      <w:r w:rsidR="009B3AF3" w:rsidRPr="00514726">
        <w:t>usposobljenih str</w:t>
      </w:r>
      <w:r w:rsidR="00E02C9E" w:rsidRPr="00514726">
        <w:t>okovnjakov z različnih področij, računalništva, umetnosti, medij</w:t>
      </w:r>
      <w:r w:rsidR="00C0665D" w:rsidRPr="00514726">
        <w:t xml:space="preserve">skega oblikovanja, </w:t>
      </w:r>
      <w:r w:rsidR="007C775D" w:rsidRPr="00514726">
        <w:t xml:space="preserve">poslovanja </w:t>
      </w:r>
      <w:r w:rsidR="00EC67B3" w:rsidRPr="00514726">
        <w:t>(prav tam)</w:t>
      </w:r>
      <w:r w:rsidR="00C0665D" w:rsidRPr="00514726">
        <w:t xml:space="preserve"> in izobraževanja </w:t>
      </w:r>
      <w:r w:rsidR="00C0665D" w:rsidRPr="00514726">
        <w:fldChar w:fldCharType="begin"/>
      </w:r>
      <w:r w:rsidR="009C77D5" w:rsidRPr="00514726">
        <w:instrText xml:space="preserve"> ADDIN ZOTERO_ITEM CSL_CITATION {"citationID":"Dj6jz218","properties":{"formattedCitation":"(Aslan &amp; Balci, 2015a, str. 307)","plainCitation":"(Aslan &amp; Balci, 2015a, str. 307)","noteIndex":0},"citationItems":[{"id":"acS5DReT/Z5cgJvuD","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514726">
        <w:fldChar w:fldCharType="separate"/>
      </w:r>
      <w:r w:rsidR="007C1FEA" w:rsidRPr="00514726">
        <w:t>(Aslan in</w:t>
      </w:r>
      <w:r w:rsidR="00E40DDD" w:rsidRPr="00514726">
        <w:t xml:space="preserve"> Balci, 2015</w:t>
      </w:r>
      <w:r w:rsidR="009C77D5" w:rsidRPr="00514726">
        <w:t>, str. 307)</w:t>
      </w:r>
      <w:r w:rsidR="00C0665D" w:rsidRPr="00514726">
        <w:fldChar w:fldCharType="end"/>
      </w:r>
      <w:r w:rsidR="004036C1" w:rsidRPr="00514726">
        <w:t xml:space="preserve">. </w:t>
      </w:r>
      <w:r w:rsidR="00241BAD" w:rsidRPr="00514726">
        <w:t xml:space="preserve">Za načrtovanje in upravljanje </w:t>
      </w:r>
      <w:r w:rsidR="00F639F6" w:rsidRPr="00514726">
        <w:t>tako</w:t>
      </w:r>
      <w:r w:rsidR="00241BAD" w:rsidRPr="00514726">
        <w:t xml:space="preserve"> kompleksnih multidisciplinarnih projektov je potrebna metodologija, kjer ad hoc načini upravljanja ne pridejo v poštev </w:t>
      </w:r>
      <w:r w:rsidR="00241BAD" w:rsidRPr="00514726">
        <w:fldChar w:fldCharType="begin"/>
      </w:r>
      <w:r w:rsidR="009C77D5" w:rsidRPr="00514726">
        <w:instrText xml:space="preserve"> ADDIN ZOTERO_ITEM CSL_CITATION {"citationID":"jR4AkpqN","properties":{"formattedCitation":"(Aslan in Balci 2015)","plainCitation":"(Aslan in Balci 2015)","dontUpdate":true,"noteIndex":0},"citationItems":[{"id":"acS5DReT/Z5cgJvuD","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514726">
        <w:fldChar w:fldCharType="separate"/>
      </w:r>
      <w:r w:rsidR="00241BAD" w:rsidRPr="00514726">
        <w:t>(</w:t>
      </w:r>
      <w:r w:rsidR="004848CF" w:rsidRPr="00514726">
        <w:t>prav tam</w:t>
      </w:r>
      <w:r w:rsidR="00241BAD" w:rsidRPr="00514726">
        <w:t>)</w:t>
      </w:r>
      <w:r w:rsidR="00241BAD" w:rsidRPr="00514726">
        <w:fldChar w:fldCharType="end"/>
      </w:r>
      <w:r w:rsidR="002D32AD" w:rsidRPr="00514726">
        <w:t>.</w:t>
      </w:r>
      <w:r w:rsidR="00F70365" w:rsidRPr="00514726">
        <w:t xml:space="preserve"> </w:t>
      </w:r>
      <w:r w:rsidR="007B2AF8" w:rsidRPr="00514726">
        <w:t>Čeprav so bile določene dobre prakse prevzete od tradiciona</w:t>
      </w:r>
      <w:r w:rsidR="00EF6E42" w:rsidRPr="00514726">
        <w:t>lnega razvoja programske opreme</w:t>
      </w:r>
      <w:r w:rsidR="000D3C39" w:rsidRPr="00514726">
        <w:t>,</w:t>
      </w:r>
      <w:r w:rsidR="00EF6E42" w:rsidRPr="00514726">
        <w:t xml:space="preserve"> </w:t>
      </w:r>
      <w:r w:rsidR="004C2C08" w:rsidRPr="00514726">
        <w:t>se te</w:t>
      </w:r>
      <w:r w:rsidR="004F5451" w:rsidRPr="00514726">
        <w:t xml:space="preserve"> razlikuje</w:t>
      </w:r>
      <w:r w:rsidR="004C2C08" w:rsidRPr="00514726">
        <w:t>jo</w:t>
      </w:r>
      <w:r w:rsidR="004F5451" w:rsidRPr="00514726">
        <w:t xml:space="preserve"> od </w:t>
      </w:r>
      <w:r w:rsidR="00567EBA" w:rsidRPr="00514726">
        <w:t>razvoja iger</w:t>
      </w:r>
      <w:r w:rsidR="0004004C" w:rsidRPr="00514726">
        <w:t xml:space="preserve"> </w:t>
      </w:r>
      <w:r w:rsidR="0004004C" w:rsidRPr="00514726">
        <w:fldChar w:fldCharType="begin"/>
      </w:r>
      <w:r w:rsidR="009C77D5" w:rsidRPr="00514726">
        <w:instrText xml:space="preserve"> ADDIN ZOTERO_ITEM CSL_CITATION {"citationID":"htrA2XjQ","properties":{"formattedCitation":"(O\\uc0\\u8217{}Hagan in dr., 2014a, str. 182)","plainCitation":"(O’Hagan in dr., 2014a, str. 182)","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514726">
        <w:fldChar w:fldCharType="separate"/>
      </w:r>
      <w:r w:rsidR="007C1FEA" w:rsidRPr="00514726">
        <w:t>(O’Hagan in drugi</w:t>
      </w:r>
      <w:r w:rsidR="009C77D5" w:rsidRPr="00514726">
        <w:t>, 2014, str. 182)</w:t>
      </w:r>
      <w:r w:rsidR="0004004C" w:rsidRPr="00514726">
        <w:fldChar w:fldCharType="end"/>
      </w:r>
      <w:r w:rsidR="0010307E" w:rsidRPr="00514726">
        <w:t>.</w:t>
      </w:r>
      <w:r w:rsidR="00C34577" w:rsidRPr="00514726">
        <w:t xml:space="preserve"> </w:t>
      </w:r>
      <w:r w:rsidR="009C4A40" w:rsidRPr="00514726">
        <w:t>V razvoju iger je močno vključeno ustvarjanje kreativnih vsebin</w:t>
      </w:r>
      <w:r w:rsidR="00AB39AA" w:rsidRPr="00514726">
        <w:t>, ki definirajo izgled</w:t>
      </w:r>
      <w:r w:rsidR="00B86266" w:rsidRPr="00514726">
        <w:t xml:space="preserve"> igre</w:t>
      </w:r>
      <w:r w:rsidR="009C4A40" w:rsidRPr="00514726">
        <w:t xml:space="preserve"> </w:t>
      </w:r>
      <w:r w:rsidR="009C4A40" w:rsidRPr="00514726">
        <w:fldChar w:fldCharType="begin"/>
      </w:r>
      <w:r w:rsidR="009C77D5" w:rsidRPr="00514726">
        <w:instrText xml:space="preserve"> ADDIN ZOTERO_ITEM CSL_CITATION {"citationID":"Xrk1pJSS","properties":{"formattedCitation":"(Akta\\uc0\\u351{} &amp; Or\\uc0\\u231{}un, 2016, str. 249)","plainCitation":"(Aktaş &amp; Orçun, 2016, str. 249)","noteIndex":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514726">
        <w:fldChar w:fldCharType="separate"/>
      </w:r>
      <w:r w:rsidR="00101180" w:rsidRPr="00514726">
        <w:t>(Aktaş in</w:t>
      </w:r>
      <w:r w:rsidR="009C77D5" w:rsidRPr="00514726">
        <w:t xml:space="preserve"> Orçun, 2016, str. 249)</w:t>
      </w:r>
      <w:r w:rsidR="009C4A40" w:rsidRPr="00514726">
        <w:fldChar w:fldCharType="end"/>
      </w:r>
      <w:r w:rsidR="007D6545" w:rsidRPr="00514726">
        <w:t>.</w:t>
      </w:r>
      <w:r w:rsidR="00585A74" w:rsidRPr="00514726">
        <w:t xml:space="preserve"> </w:t>
      </w:r>
      <w:r w:rsidR="00A73068" w:rsidRPr="00514726">
        <w:t>V</w:t>
      </w:r>
      <w:r w:rsidR="004036C1" w:rsidRPr="00514726">
        <w:t>endar igre</w:t>
      </w:r>
      <w:r w:rsidR="0062426F" w:rsidRPr="00514726">
        <w:t xml:space="preserve"> </w:t>
      </w:r>
      <w:r w:rsidR="004036C1" w:rsidRPr="00514726">
        <w:t xml:space="preserve">niso </w:t>
      </w:r>
      <w:r w:rsidR="000940A3" w:rsidRPr="00514726">
        <w:t>povsem</w:t>
      </w:r>
      <w:r w:rsidR="00332916" w:rsidRPr="00514726">
        <w:t xml:space="preserve"> le</w:t>
      </w:r>
      <w:r w:rsidR="000940A3" w:rsidRPr="00514726">
        <w:t xml:space="preserve"> umetnost</w:t>
      </w:r>
      <w:r w:rsidR="000D3C39" w:rsidRPr="00514726">
        <w:t>,</w:t>
      </w:r>
      <w:r w:rsidR="000940A3" w:rsidRPr="00514726">
        <w:t xml:space="preserve"> kot tudi ne </w:t>
      </w:r>
      <w:r w:rsidR="004036C1" w:rsidRPr="00514726">
        <w:t>produ</w:t>
      </w:r>
      <w:r w:rsidR="00A65655" w:rsidRPr="00514726">
        <w:t>kt popolnega inženiringa</w:t>
      </w:r>
      <w:r w:rsidR="0028760A">
        <w:t xml:space="preserve"> </w:t>
      </w:r>
      <w:r w:rsidR="0028760A" w:rsidRPr="00514726">
        <w:fldChar w:fldCharType="begin"/>
      </w:r>
      <w:r w:rsidR="0028760A" w:rsidRPr="00514726">
        <w:instrText xml:space="preserve"> ADDIN ZOTERO_ITEM CSL_CITATION {"citationID":"WNpwPVRP","properties":{"formattedCitation":"(Ramadan &amp; Widyani, 2013a, str. 95)","plainCitation":"(Ramadan &amp; Widyani, 2013a, str. 95)","noteIndex":0},"citationItems":[{"id":"acS5DReT/f4Ck5Y9V","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28760A" w:rsidRPr="00514726">
        <w:fldChar w:fldCharType="separate"/>
      </w:r>
      <w:r w:rsidR="0028760A" w:rsidRPr="00514726">
        <w:t>(Ramadan in Widyani, 2013, str. 95)</w:t>
      </w:r>
      <w:r w:rsidR="0028760A" w:rsidRPr="00514726">
        <w:fldChar w:fldCharType="end"/>
      </w:r>
      <w:r w:rsidR="00A65655" w:rsidRPr="00514726">
        <w:t xml:space="preserve">. </w:t>
      </w:r>
      <w:r w:rsidR="004036C1" w:rsidRPr="00514726">
        <w:t>Razvoj igre je bolj po</w:t>
      </w:r>
      <w:r w:rsidR="00AA41AB" w:rsidRPr="00514726">
        <w:t>doben</w:t>
      </w:r>
      <w:r w:rsidR="000B4CEF" w:rsidRPr="00514726">
        <w:t xml:space="preserve"> ustvarjanju izdelka </w:t>
      </w:r>
      <w:r w:rsidR="004036C1" w:rsidRPr="00514726">
        <w:t>s prepletanjem aspektov</w:t>
      </w:r>
      <w:r w:rsidR="00E531FC" w:rsidRPr="00514726">
        <w:t xml:space="preserve"> </w:t>
      </w:r>
      <w:r w:rsidR="004036C1" w:rsidRPr="00514726">
        <w:t xml:space="preserve">umetnosti, </w:t>
      </w:r>
      <w:r w:rsidR="004456DD" w:rsidRPr="00514726">
        <w:t xml:space="preserve">glasbe, programiranja, igranja in </w:t>
      </w:r>
      <w:r w:rsidR="004036C1" w:rsidRPr="00514726">
        <w:t>poslovnega upravljanja</w:t>
      </w:r>
      <w:r w:rsidR="00110704" w:rsidRPr="00514726">
        <w:t xml:space="preserve"> </w:t>
      </w:r>
      <w:r w:rsidR="004036C1" w:rsidRPr="00514726">
        <w:fldChar w:fldCharType="begin"/>
      </w:r>
      <w:r w:rsidR="009C77D5" w:rsidRPr="00514726">
        <w:instrText xml:space="preserve"> ADDIN ZOTERO_ITEM CSL_CITATION {"citationID":"WNpwPVRP","properties":{"formattedCitation":"(Ramadan &amp; Widyani, 2013a, str. 95)","plainCitation":"(Ramadan &amp; Widyani, 2013a, str. 95)","noteIndex":0},"citationItems":[{"id":"acS5DReT/f4Ck5Y9V","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514726">
        <w:fldChar w:fldCharType="separate"/>
      </w:r>
      <w:r w:rsidR="00EF2268" w:rsidRPr="00514726">
        <w:t>(</w:t>
      </w:r>
      <w:r w:rsidR="0028760A">
        <w:t>prav tam</w:t>
      </w:r>
      <w:r w:rsidR="009C77D5" w:rsidRPr="00514726">
        <w:t>)</w:t>
      </w:r>
      <w:r w:rsidR="004036C1" w:rsidRPr="00514726">
        <w:fldChar w:fldCharType="end"/>
      </w:r>
      <w:r w:rsidR="004036C1" w:rsidRPr="00514726">
        <w:t>.</w:t>
      </w:r>
      <w:r w:rsidR="00767D4C" w:rsidRPr="00514726">
        <w:t xml:space="preserve"> </w:t>
      </w:r>
      <w:r w:rsidR="00567EBA" w:rsidRPr="00514726">
        <w:t xml:space="preserve">Igre </w:t>
      </w:r>
      <w:r w:rsidR="002304AD" w:rsidRPr="00514726">
        <w:t>bolj stremijo k proizvajanju uporabniške izkušnje kot uporabnosti.</w:t>
      </w:r>
      <w:r w:rsidR="003D016F" w:rsidRPr="00514726">
        <w:t xml:space="preserve"> </w:t>
      </w:r>
      <w:r w:rsidR="003D016F" w:rsidRPr="00514726">
        <w:fldChar w:fldCharType="begin"/>
      </w:r>
      <w:r w:rsidR="009C77D5" w:rsidRPr="00514726">
        <w:instrText xml:space="preserve"> ADDIN ZOTERO_ITEM CSL_CITATION {"citationID":"FpsQzT1B","properties":{"formattedCitation":"(O\\uc0\\u8217{}Hagan in dr., 2014a, str. 182)","plainCitation":"(O’Hagan in dr., 2014a, str. 182)","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514726">
        <w:fldChar w:fldCharType="separate"/>
      </w:r>
      <w:r w:rsidR="004850D0" w:rsidRPr="00514726">
        <w:t>(O’Hagan in drugi</w:t>
      </w:r>
      <w:r w:rsidR="009C77D5" w:rsidRPr="00514726">
        <w:t>, 2014, str. 182)</w:t>
      </w:r>
      <w:r w:rsidR="003D016F" w:rsidRPr="00514726">
        <w:fldChar w:fldCharType="end"/>
      </w:r>
      <w:r w:rsidR="003D016F" w:rsidRPr="00514726">
        <w:t xml:space="preserve">. </w:t>
      </w:r>
      <w:r w:rsidR="009C2635" w:rsidRPr="00514726">
        <w:t>Poudarek</w:t>
      </w:r>
      <w:r w:rsidR="00567EBA" w:rsidRPr="00514726">
        <w:t xml:space="preserve"> je</w:t>
      </w:r>
      <w:r w:rsidR="009C2635" w:rsidRPr="00514726">
        <w:t xml:space="preserve"> na evalv</w:t>
      </w:r>
      <w:r w:rsidR="003615BF" w:rsidRPr="00514726">
        <w:t xml:space="preserve">aciji uporabniške izkušnje </w:t>
      </w:r>
      <w:r w:rsidR="009C2635" w:rsidRPr="00514726">
        <w:t>in uporab</w:t>
      </w:r>
      <w:r w:rsidR="000D3C39" w:rsidRPr="00514726">
        <w:t>i</w:t>
      </w:r>
      <w:r w:rsidR="009C2635" w:rsidRPr="00514726">
        <w:t xml:space="preserve"> povratnih</w:t>
      </w:r>
      <w:r w:rsidR="00A645C5" w:rsidRPr="00514726">
        <w:t xml:space="preserve"> informacij</w:t>
      </w:r>
      <w:r w:rsidR="0011772D" w:rsidRPr="00514726">
        <w:t xml:space="preserve">, </w:t>
      </w:r>
      <w:r w:rsidR="003302E5" w:rsidRPr="00514726">
        <w:t>ki nato vodi</w:t>
      </w:r>
      <w:r w:rsidR="009C2635" w:rsidRPr="00514726">
        <w:t>jo</w:t>
      </w:r>
      <w:r w:rsidR="003302E5" w:rsidRPr="00514726">
        <w:t xml:space="preserve"> tok iteracij </w:t>
      </w:r>
      <w:r w:rsidR="007E15C3" w:rsidRPr="00514726">
        <w:t>razvoja</w:t>
      </w:r>
      <w:r w:rsidR="003302E5" w:rsidRPr="00514726">
        <w:t xml:space="preserve"> </w:t>
      </w:r>
      <w:r w:rsidR="003302E5" w:rsidRPr="00514726">
        <w:fldChar w:fldCharType="begin"/>
      </w:r>
      <w:r w:rsidR="009C77D5" w:rsidRPr="00514726">
        <w:instrText xml:space="preserve"> ADDIN ZOTERO_ITEM CSL_CITATION {"citationID":"ELU3YXI1","properties":{"formattedCitation":"(O\\uc0\\u8217{}Hagan in dr., 2014a, str. 183)","plainCitation":"(O’Hagan in dr., 2014a, str. 183)","noteIndex":0},"citationItems":[{"id":"acS5DReT/yx6atUWP","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514726">
        <w:fldChar w:fldCharType="separate"/>
      </w:r>
      <w:r w:rsidR="009C77D5" w:rsidRPr="00514726">
        <w:t>(</w:t>
      </w:r>
      <w:r w:rsidR="003D2878" w:rsidRPr="00514726">
        <w:t>prav tam</w:t>
      </w:r>
      <w:r w:rsidR="009C77D5" w:rsidRPr="00514726">
        <w:t>, str. 183)</w:t>
      </w:r>
      <w:r w:rsidR="003302E5" w:rsidRPr="00514726">
        <w:fldChar w:fldCharType="end"/>
      </w:r>
      <w:r w:rsidR="0074181A" w:rsidRPr="00514726">
        <w:t xml:space="preserve">. Pressman zagovarja, da so igre programska oprema, ki ponujajo zabavo </w:t>
      </w:r>
      <w:r w:rsidR="0074181A" w:rsidRPr="00514726">
        <w:fldChar w:fldCharType="begin"/>
      </w:r>
      <w:r w:rsidR="009C77D5" w:rsidRPr="00514726">
        <w:instrText xml:space="preserve"> ADDIN ZOTERO_ITEM CSL_CITATION {"citationID":"q8aMMkLi","properties":{"formattedCitation":"(Ramadan in Widyani 2013)","plainCitation":"(Ramadan in Widyani 2013)","dontUpdate":true,"noteIndex":0},"citationItems":[{"id":"acS5DReT/f4Ck5Y9V","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514726">
        <w:fldChar w:fldCharType="separate"/>
      </w:r>
      <w:r w:rsidR="0074181A" w:rsidRPr="00514726">
        <w:t>(Ramadan in Widyani</w:t>
      </w:r>
      <w:r w:rsidR="006C2409" w:rsidRPr="00514726">
        <w:t>,</w:t>
      </w:r>
      <w:r w:rsidR="0074181A" w:rsidRPr="00514726">
        <w:t xml:space="preserve"> 2013, </w:t>
      </w:r>
      <w:r w:rsidR="00E24355" w:rsidRPr="00514726">
        <w:t xml:space="preserve">str. </w:t>
      </w:r>
      <w:r w:rsidR="0074181A" w:rsidRPr="00514726">
        <w:t>95)</w:t>
      </w:r>
      <w:r w:rsidR="0074181A" w:rsidRPr="00514726">
        <w:fldChar w:fldCharType="end"/>
      </w:r>
      <w:r w:rsidR="00FF3234" w:rsidRPr="00514726">
        <w:t xml:space="preserve">, vendar </w:t>
      </w:r>
      <w:r w:rsidR="00461314" w:rsidRPr="00514726">
        <w:t>ni metode za določanje subjektivnega elementa zabave, na katero se osredotočajo oblikovalci iger.</w:t>
      </w:r>
      <w:r w:rsidR="00FF3234" w:rsidRPr="00514726">
        <w:t xml:space="preserve"> Zato je razvoj iger </w:t>
      </w:r>
      <w:r w:rsidR="00B918D7" w:rsidRPr="00514726">
        <w:t>v nasprotju s tradicional</w:t>
      </w:r>
      <w:r w:rsidR="00FF3234" w:rsidRPr="00514726">
        <w:t>n</w:t>
      </w:r>
      <w:r w:rsidR="00B918D7" w:rsidRPr="00514726">
        <w:t>im</w:t>
      </w:r>
      <w:r w:rsidR="00FF3234" w:rsidRPr="00514726">
        <w:t xml:space="preserve"> razvoj</w:t>
      </w:r>
      <w:r w:rsidR="00B918D7" w:rsidRPr="00514726">
        <w:t>em</w:t>
      </w:r>
      <w:r w:rsidR="00FF3234" w:rsidRPr="00514726">
        <w:t xml:space="preserve"> programske opreme</w:t>
      </w:r>
      <w:r w:rsidR="000D3C39" w:rsidRPr="00514726">
        <w:t xml:space="preserve"> toliko bolj kompleksen</w:t>
      </w:r>
      <w:r w:rsidR="007B74DE">
        <w:t xml:space="preserve"> </w:t>
      </w:r>
      <w:r w:rsidR="007B74DE" w:rsidRPr="00514726">
        <w:fldChar w:fldCharType="begin"/>
      </w:r>
      <w:r w:rsidR="007B74DE" w:rsidRPr="00514726">
        <w:instrText xml:space="preserve"> ADDIN ZOTERO_ITEM CSL_CITATION {"citationID":"hsHuk8e0","properties":{"formattedCitation":"(F\\uc0\\u225{}bio Petrillo in dr., 2009, str. 19)","plainCitation":"(Fábio Petrillo in dr., 2009, str. 19)","noteIndex":0},"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7B74DE" w:rsidRPr="00514726">
        <w:fldChar w:fldCharType="separate"/>
      </w:r>
      <w:r w:rsidR="007B74DE" w:rsidRPr="00514726">
        <w:t>(Fábio Petrillo in drugi, 2009, str. 19)</w:t>
      </w:r>
      <w:r w:rsidR="007B74DE" w:rsidRPr="00514726">
        <w:fldChar w:fldCharType="end"/>
      </w:r>
      <w:r w:rsidR="00FF3234" w:rsidRPr="00514726">
        <w:t>.</w:t>
      </w:r>
      <w:r w:rsidR="00B918D7" w:rsidRPr="00514726">
        <w:t xml:space="preserve"> </w:t>
      </w:r>
      <w:r w:rsidR="00461314" w:rsidRPr="00514726">
        <w:t>Potrebno je razširiti</w:t>
      </w:r>
      <w:r w:rsidR="0034355E" w:rsidRPr="00514726">
        <w:t xml:space="preserve"> podedovane</w:t>
      </w:r>
      <w:r w:rsidR="00461314" w:rsidRPr="00514726">
        <w:t xml:space="preserve"> tradicionalne tehnike razvoja</w:t>
      </w:r>
      <w:r w:rsidR="0034355E" w:rsidRPr="00514726">
        <w:t xml:space="preserve"> programske opreme</w:t>
      </w:r>
      <w:r w:rsidR="00461314" w:rsidRPr="00514726">
        <w:t>, da bi lahko p</w:t>
      </w:r>
      <w:r w:rsidR="00463CC6" w:rsidRPr="00514726">
        <w:t xml:space="preserve">odprli kreativni proces razvoja video </w:t>
      </w:r>
      <w:r w:rsidR="001A29C0" w:rsidRPr="00514726">
        <w:t xml:space="preserve">iger </w:t>
      </w:r>
      <w:r w:rsidR="001A29C0" w:rsidRPr="00514726">
        <w:fldChar w:fldCharType="begin"/>
      </w:r>
      <w:r w:rsidR="009C77D5" w:rsidRPr="00514726">
        <w:instrText xml:space="preserve"> ADDIN ZOTERO_ITEM CSL_CITATION {"citationID":"hsHuk8e0","properties":{"formattedCitation":"(F\\uc0\\u225{}bio Petrillo in dr., 2009, str. 19)","plainCitation":"(Fábio Petrillo in dr., 2009, str. 19)","noteIndex":0},"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sidRPr="00514726">
        <w:fldChar w:fldCharType="separate"/>
      </w:r>
      <w:r w:rsidR="009C77D5" w:rsidRPr="00514726">
        <w:t>(</w:t>
      </w:r>
      <w:r w:rsidR="007B74DE">
        <w:t>prav tam</w:t>
      </w:r>
      <w:r w:rsidR="009C77D5" w:rsidRPr="00514726">
        <w:t>)</w:t>
      </w:r>
      <w:r w:rsidR="001A29C0" w:rsidRPr="00514726">
        <w:fldChar w:fldCharType="end"/>
      </w:r>
      <w:r w:rsidR="00AC5DA4" w:rsidRPr="00574A09">
        <w:t>.</w:t>
      </w:r>
      <w:r w:rsidR="00B67578" w:rsidRPr="00574A09">
        <w:t xml:space="preserve"> </w:t>
      </w:r>
    </w:p>
    <w:p w14:paraId="0FD1B3AA" w14:textId="77777777" w:rsidR="009D688F" w:rsidRPr="00574A09" w:rsidRDefault="009D688F" w:rsidP="005D71AF"/>
    <w:p w14:paraId="30E4AC6C" w14:textId="77777777" w:rsidR="005D6868" w:rsidRPr="00574A09" w:rsidRDefault="005D6868" w:rsidP="005D71AF"/>
    <w:p w14:paraId="08F7D9FF" w14:textId="75BE4392" w:rsidR="004044E0" w:rsidRPr="0071275E" w:rsidRDefault="00884FDA" w:rsidP="005D71AF">
      <w:r w:rsidRPr="0071275E">
        <w:lastRenderedPageBreak/>
        <w:t>R</w:t>
      </w:r>
      <w:r w:rsidR="005A4F32" w:rsidRPr="0071275E">
        <w:t>azvoj iger potrebuje specifične usmeritve</w:t>
      </w:r>
      <w:r w:rsidRPr="0071275E">
        <w:t>,</w:t>
      </w:r>
      <w:r w:rsidR="00666544" w:rsidRPr="0071275E">
        <w:t xml:space="preserve"> </w:t>
      </w:r>
      <w:r w:rsidRPr="0071275E">
        <w:t>ki temeljijo na najboljših praksah in</w:t>
      </w:r>
      <w:r w:rsidR="00666544" w:rsidRPr="0071275E">
        <w:t xml:space="preserve"> ocenjevalni model za reševanje izzivov, s katerimi se soočajo</w:t>
      </w:r>
      <w:r w:rsidR="00E00D8E" w:rsidRPr="0071275E">
        <w:t xml:space="preserve"> razvijalci</w:t>
      </w:r>
      <w:r w:rsidR="00666544" w:rsidRPr="0071275E">
        <w:t xml:space="preserve"> pri izvajanju trenutnih procesov </w:t>
      </w:r>
      <w:r w:rsidR="00666544" w:rsidRPr="0071275E">
        <w:fldChar w:fldCharType="begin"/>
      </w:r>
      <w:r w:rsidR="009C77D5" w:rsidRPr="0071275E">
        <w:instrText xml:space="preserve"> ADDIN ZOTERO_ITEM CSL_CITATION {"citationID":"i4v8Uwny","properties":{"formattedCitation":"(Aleem in dr., 2016a, str. 55; Ramadan &amp; Widyani, 2013b, str. 95)","plainCitation":"(Aleem in dr., 2016a, str. 55; Ramadan &amp; Widyani, 2013b, str. 95)","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71275E">
        <w:fldChar w:fldCharType="separate"/>
      </w:r>
      <w:r w:rsidR="009C77D5" w:rsidRPr="0071275E">
        <w:t>(Aleem i</w:t>
      </w:r>
      <w:r w:rsidR="00C279C0" w:rsidRPr="0071275E">
        <w:t>n drugi, 2016a, str. 55; Ramadan in</w:t>
      </w:r>
      <w:r w:rsidR="00670A5D" w:rsidRPr="0071275E">
        <w:t xml:space="preserve"> Widyani, 2013</w:t>
      </w:r>
      <w:r w:rsidR="009C77D5" w:rsidRPr="0071275E">
        <w:t>, str. 95)</w:t>
      </w:r>
      <w:r w:rsidR="00666544" w:rsidRPr="0071275E">
        <w:fldChar w:fldCharType="end"/>
      </w:r>
      <w:r w:rsidR="00E97640" w:rsidRPr="0071275E">
        <w:t>.</w:t>
      </w:r>
      <w:r w:rsidR="000C4514" w:rsidRPr="0071275E">
        <w:t xml:space="preserve"> </w:t>
      </w:r>
      <w:r w:rsidR="006C105F" w:rsidRPr="0071275E">
        <w:t>V kratki zgodovini discipline</w:t>
      </w:r>
      <w:r w:rsidR="005F4F70" w:rsidRPr="0071275E">
        <w:t xml:space="preserve"> </w:t>
      </w:r>
      <w:r w:rsidR="006C105F" w:rsidRPr="0071275E">
        <w:t>usmeritve</w:t>
      </w:r>
      <w:r w:rsidR="00EF0E92" w:rsidRPr="0071275E">
        <w:t xml:space="preserve"> in praks</w:t>
      </w:r>
      <w:r w:rsidR="006C105F" w:rsidRPr="0071275E">
        <w:t xml:space="preserve">e </w:t>
      </w:r>
      <w:r w:rsidR="003A468E" w:rsidRPr="0071275E">
        <w:t>še niso</w:t>
      </w:r>
      <w:r w:rsidR="0012782A" w:rsidRPr="0071275E">
        <w:t xml:space="preserve"> bile</w:t>
      </w:r>
      <w:r w:rsidR="003A468E" w:rsidRPr="0071275E">
        <w:t xml:space="preserve"> </w:t>
      </w:r>
      <w:r w:rsidR="002A127F" w:rsidRPr="0071275E">
        <w:t>povsem raziskane</w:t>
      </w:r>
      <w:r w:rsidR="0087533A" w:rsidRPr="0071275E">
        <w:t xml:space="preserve"> </w:t>
      </w:r>
      <w:r w:rsidR="0087533A" w:rsidRPr="0071275E">
        <w:fldChar w:fldCharType="begin"/>
      </w:r>
      <w:r w:rsidR="009C77D5" w:rsidRPr="0071275E">
        <w:instrText xml:space="preserve"> ADDIN ZOTERO_ITEM CSL_CITATION {"citationID":"HfxX1xD5","properties":{"formattedCitation":"(Aleem, Capretz, &amp; Ahmed, 2016b, str. 27)","plainCitation":"(Aleem, Capretz, &amp; Ahmed, 2016b, str. 27)","noteIndex":0},"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71275E">
        <w:fldChar w:fldCharType="separate"/>
      </w:r>
      <w:r w:rsidR="009F024D" w:rsidRPr="0071275E">
        <w:t>(Aleem, Capretz</w:t>
      </w:r>
      <w:r w:rsidR="009C77D5" w:rsidRPr="0071275E">
        <w:t xml:space="preserve"> </w:t>
      </w:r>
      <w:r w:rsidR="009303E6" w:rsidRPr="0071275E">
        <w:t>in</w:t>
      </w:r>
      <w:r w:rsidR="009C77D5" w:rsidRPr="0071275E">
        <w:t xml:space="preserve"> Ahmed, 2016b, str. 27)</w:t>
      </w:r>
      <w:r w:rsidR="0087533A" w:rsidRPr="0071275E">
        <w:fldChar w:fldCharType="end"/>
      </w:r>
      <w:r w:rsidR="00F05259" w:rsidRPr="0071275E">
        <w:t>.</w:t>
      </w:r>
      <w:r w:rsidR="00452C61" w:rsidRPr="0071275E">
        <w:t xml:space="preserve"> </w:t>
      </w:r>
      <w:r w:rsidR="00C40D01" w:rsidRPr="0071275E">
        <w:t>Posledično n</w:t>
      </w:r>
      <w:r w:rsidR="00102D82" w:rsidRPr="0071275E">
        <w:t>i</w:t>
      </w:r>
      <w:r w:rsidR="00B21497" w:rsidRPr="0071275E">
        <w:t xml:space="preserve"> bilo</w:t>
      </w:r>
      <w:r w:rsidR="00102D82" w:rsidRPr="0071275E">
        <w:t xml:space="preserve"> izdelanega procesnega</w:t>
      </w:r>
      <w:r w:rsidR="00452C61" w:rsidRPr="0071275E">
        <w:t xml:space="preserve"> model</w:t>
      </w:r>
      <w:r w:rsidR="00102D82" w:rsidRPr="0071275E">
        <w:t>a</w:t>
      </w:r>
      <w:r w:rsidR="00452C61" w:rsidRPr="0071275E">
        <w:t>, ki bi temeljil na najboljših praksah</w:t>
      </w:r>
      <w:r w:rsidR="000A297D" w:rsidRPr="0071275E">
        <w:t xml:space="preserve"> razvoja iger</w:t>
      </w:r>
      <w:r w:rsidR="00BC03FF">
        <w:t xml:space="preserve"> </w:t>
      </w:r>
      <w:r w:rsidR="00BC03FF" w:rsidRPr="0071275E">
        <w:fldChar w:fldCharType="begin"/>
      </w:r>
      <w:r w:rsidR="00BC03FF" w:rsidRPr="0071275E">
        <w:instrText xml:space="preserve"> ADDIN ZOTERO_ITEM CSL_CITATION {"citationID":"KBLw4qH0","properties":{"formattedCitation":"(O\\uc0\\u8217{}Hagan &amp; O\\uc0\\u8217{}Connor, 2015, str. 15)","plainCitation":"(O’Hagan &amp; O’Connor, 2015, str. 1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BC03FF" w:rsidRPr="0071275E">
        <w:fldChar w:fldCharType="separate"/>
      </w:r>
      <w:r w:rsidR="00BC03FF" w:rsidRPr="0071275E">
        <w:t>(O’Hagan in O’Connor, 2015, str. 15)</w:t>
      </w:r>
      <w:r w:rsidR="00BC03FF" w:rsidRPr="0071275E">
        <w:fldChar w:fldCharType="end"/>
      </w:r>
      <w:r w:rsidR="00452C61" w:rsidRPr="0071275E">
        <w:t>. Takšen model bi</w:t>
      </w:r>
      <w:r w:rsidR="0065181B" w:rsidRPr="0071275E">
        <w:t xml:space="preserve"> lahko</w:t>
      </w:r>
      <w:r w:rsidR="00452C61" w:rsidRPr="0071275E">
        <w:t xml:space="preserve"> zmanjšal čas razvoja</w:t>
      </w:r>
      <w:r w:rsidR="007615EA" w:rsidRPr="0071275E">
        <w:t>, čas vstopa na trg ali</w:t>
      </w:r>
      <w:r w:rsidR="0065181B" w:rsidRPr="0071275E">
        <w:t xml:space="preserve"> celo izboljšal kvaliteto iger</w:t>
      </w:r>
      <w:r w:rsidR="003A41C5" w:rsidRPr="0071275E">
        <w:t xml:space="preserve"> </w:t>
      </w:r>
      <w:r w:rsidR="003A41C5" w:rsidRPr="0071275E">
        <w:fldChar w:fldCharType="begin"/>
      </w:r>
      <w:r w:rsidR="009C77D5" w:rsidRPr="0071275E">
        <w:instrText xml:space="preserve"> ADDIN ZOTERO_ITEM CSL_CITATION {"citationID":"KBLw4qH0","properties":{"formattedCitation":"(O\\uc0\\u8217{}Hagan &amp; O\\uc0\\u8217{}Connor, 2015, str. 15)","plainCitation":"(O’Hagan &amp; O’Connor, 2015, str. 1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71275E">
        <w:fldChar w:fldCharType="separate"/>
      </w:r>
      <w:r w:rsidR="00BC03FF">
        <w:t>(prav tam</w:t>
      </w:r>
      <w:r w:rsidR="009C77D5" w:rsidRPr="0071275E">
        <w:t>)</w:t>
      </w:r>
      <w:r w:rsidR="003A41C5" w:rsidRPr="0071275E">
        <w:fldChar w:fldCharType="end"/>
      </w:r>
      <w:r w:rsidR="0065181B" w:rsidRPr="0071275E">
        <w:t>.</w:t>
      </w:r>
      <w:r w:rsidR="00470492">
        <w:t xml:space="preserve"> </w:t>
      </w:r>
      <w:r w:rsidR="00154DF9" w:rsidRPr="0071275E">
        <w:t>Prav tako</w:t>
      </w:r>
      <w:r w:rsidR="00F11D54" w:rsidRPr="0071275E">
        <w:t xml:space="preserve"> do nedavnega</w:t>
      </w:r>
      <w:r w:rsidR="00154DF9" w:rsidRPr="0071275E">
        <w:t xml:space="preserve"> še ni bilo zrelostnega modela, ki bi direktno naslovil težave ocenjevanja in izboljšanja procesov </w:t>
      </w:r>
      <w:r w:rsidR="00154DF9" w:rsidRPr="0071275E">
        <w:fldChar w:fldCharType="begin"/>
      </w:r>
      <w:r w:rsidR="009C77D5" w:rsidRPr="0071275E">
        <w:instrText xml:space="preserve"> ADDIN ZOTERO_ITEM CSL_CITATION {"citationID":"7GTf5kqo","properties":{"formattedCitation":"(Aleem in dr., 2016a, str. 58)","plainCitation":"(Aleem in dr., 2016a, str. 5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00154DF9" w:rsidRPr="0071275E">
        <w:fldChar w:fldCharType="separate"/>
      </w:r>
      <w:r w:rsidR="00274DD6" w:rsidRPr="0071275E">
        <w:t>(Aleem in drugi</w:t>
      </w:r>
      <w:r w:rsidR="009C77D5" w:rsidRPr="0071275E">
        <w:t>, 2016a, str. 58)</w:t>
      </w:r>
      <w:r w:rsidR="00154DF9" w:rsidRPr="0071275E">
        <w:fldChar w:fldCharType="end"/>
      </w:r>
      <w:r w:rsidR="00154DF9" w:rsidRPr="0071275E">
        <w:t>.</w:t>
      </w:r>
    </w:p>
    <w:p w14:paraId="2772AEEE" w14:textId="3B9B7654" w:rsidR="00BA7E48" w:rsidRPr="0071275E" w:rsidRDefault="00497171" w:rsidP="005D71AF">
      <w:r w:rsidRPr="0071275E">
        <w:t xml:space="preserve">To je privedlo v motivacijo </w:t>
      </w:r>
      <w:r w:rsidR="00FF3A16" w:rsidRPr="0071275E">
        <w:t xml:space="preserve">identifikacije </w:t>
      </w:r>
      <w:r w:rsidR="00E334D8" w:rsidRPr="0071275E">
        <w:t>usmeritev in praks ter</w:t>
      </w:r>
      <w:r w:rsidR="00266458" w:rsidRPr="0071275E">
        <w:t xml:space="preserve"> predla</w:t>
      </w:r>
      <w:r w:rsidR="008F6A1E" w:rsidRPr="0071275E">
        <w:t>ganje</w:t>
      </w:r>
      <w:r w:rsidR="00E00D8E" w:rsidRPr="0071275E">
        <w:t xml:space="preserve"> procesnega modela za igr</w:t>
      </w:r>
      <w:r w:rsidR="009040A0" w:rsidRPr="0071275E">
        <w:t>e, ki ga bomo v delu optimizirali s prvim</w:t>
      </w:r>
      <w:r w:rsidR="003731EF" w:rsidRPr="0071275E">
        <w:rPr>
          <w:rStyle w:val="Sprotnaopomba-sklic"/>
          <w:rFonts w:cs="Times New Roman"/>
          <w:szCs w:val="24"/>
        </w:rPr>
        <w:footnoteReference w:id="3"/>
      </w:r>
      <w:r w:rsidR="009040A0" w:rsidRPr="0071275E">
        <w:t xml:space="preserve"> primernim zrelostnim modelom za igre</w:t>
      </w:r>
      <w:r w:rsidR="006521AC" w:rsidRPr="0071275E">
        <w:rPr>
          <w:rStyle w:val="Sprotnaopomba-sklic"/>
          <w:rFonts w:cs="Times New Roman"/>
          <w:szCs w:val="24"/>
        </w:rPr>
        <w:footnoteReference w:id="4"/>
      </w:r>
      <w:r w:rsidR="00045E27" w:rsidRPr="0071275E">
        <w:t xml:space="preserve">. </w:t>
      </w:r>
      <w:r w:rsidR="00042BA8" w:rsidRPr="0071275E">
        <w:t>Delo je prikaz sistematičnega pristopa k izgradnji domenskega procesa</w:t>
      </w:r>
      <w:r w:rsidR="006F392D" w:rsidRPr="0071275E">
        <w:t xml:space="preserve">, </w:t>
      </w:r>
      <w:r w:rsidR="00CE5EB1" w:rsidRPr="0071275E">
        <w:t xml:space="preserve">ki </w:t>
      </w:r>
      <w:r w:rsidR="00042BA8" w:rsidRPr="0071275E">
        <w:t>kljub sistematizaciji in optimizaciji ohranja prostor za kreativnost.</w:t>
      </w:r>
    </w:p>
    <w:p w14:paraId="75ADA923" w14:textId="77777777" w:rsidR="00BA7E48" w:rsidRPr="00574A09" w:rsidRDefault="00BA7E48" w:rsidP="005D71AF">
      <w:r w:rsidRPr="00574A09">
        <w:br w:type="page"/>
      </w:r>
    </w:p>
    <w:p w14:paraId="3B926A1D" w14:textId="77777777" w:rsidR="00F77B64" w:rsidRDefault="00BA7E48" w:rsidP="005D71AF">
      <w:pPr>
        <w:pStyle w:val="Naslov1"/>
      </w:pPr>
      <w:bookmarkStart w:id="3" w:name="_Toc509588420"/>
      <w:bookmarkStart w:id="4" w:name="_Toc511205656"/>
      <w:r w:rsidRPr="00574A09">
        <w:lastRenderedPageBreak/>
        <w:t>2 METODOLOGIJA</w:t>
      </w:r>
      <w:bookmarkEnd w:id="3"/>
      <w:bookmarkEnd w:id="4"/>
    </w:p>
    <w:p w14:paraId="5295832E" w14:textId="7AFDC070" w:rsidR="00012F84" w:rsidRDefault="00012F84" w:rsidP="005D71AF">
      <w:r>
        <w:t xml:space="preserve"> </w:t>
      </w:r>
    </w:p>
    <w:p w14:paraId="5C550AD9" w14:textId="693546B7" w:rsidR="005F587D" w:rsidRDefault="00BA7E48" w:rsidP="005D71AF">
      <w:r w:rsidRPr="00574A09">
        <w:t xml:space="preserve">Metodološki pregled pretekle literature je ključnega pomena vsakega akademskega raziskovanja. Področja kot </w:t>
      </w:r>
      <w:r w:rsidR="00277408" w:rsidRPr="00574A09">
        <w:t xml:space="preserve">je </w:t>
      </w:r>
      <w:r w:rsidRPr="00574A09">
        <w:t>inženiring, so zaradi podcenjevanja pomembnosti metode pregleda literature kronično utrpela pomanjkanje raziskovalnih del, kar je otežilo teoretski in konceptualni napredek</w:t>
      </w:r>
      <w:r w:rsidR="006E00C5" w:rsidRPr="00574A09">
        <w:t xml:space="preserve"> </w:t>
      </w:r>
      <w:r w:rsidR="006E00C5" w:rsidRPr="00574A09">
        <w:fldChar w:fldCharType="begin"/>
      </w:r>
      <w:r w:rsidR="009C77D5" w:rsidRPr="00574A09">
        <w:instrText xml:space="preserve"> ADDIN ZOTERO_ITEM CSL_CITATION {"citationID":"dGK7qOi1","properties":{"formattedCitation":"(Y. Levy &amp; J. Ellis, 2006, str. 181)","plainCitation":"(Y. Levy &amp; J. Ellis, 2006, str. 181)","noteIndex":0},"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574A09">
        <w:fldChar w:fldCharType="separate"/>
      </w:r>
      <w:r w:rsidR="00C84CDC" w:rsidRPr="00574A09">
        <w:t>(</w:t>
      </w:r>
      <w:r w:rsidR="00506270" w:rsidRPr="00574A09">
        <w:t>Levy in</w:t>
      </w:r>
      <w:r w:rsidR="00C84CDC" w:rsidRPr="00574A09">
        <w:t xml:space="preserve"> </w:t>
      </w:r>
      <w:r w:rsidR="009C77D5" w:rsidRPr="00574A09">
        <w:t>Ellis, 2006, str. 181)</w:t>
      </w:r>
      <w:r w:rsidR="006E00C5" w:rsidRPr="00574A09">
        <w:fldChar w:fldCharType="end"/>
      </w:r>
      <w:r w:rsidRPr="00574A09">
        <w:t xml:space="preserve">. Metoda nam omogoča pregled preteklih dognanj, ki služijo kot dobri temelji prihodnjim raziskavam </w:t>
      </w:r>
      <w:r w:rsidR="006C09F3" w:rsidRPr="00574A09">
        <w:fldChar w:fldCharType="begin"/>
      </w:r>
      <w:r w:rsidR="009C77D5" w:rsidRPr="00574A09">
        <w:instrText xml:space="preserve"> ADDIN ZOTERO_ITEM CSL_CITATION {"citationID":"pPmwjSy0","properties":{"formattedCitation":"(Y. Levy &amp; J. Ellis, 2006, str. 181)","plainCitation":"(Y. Levy &amp; J. Ellis, 2006, str. 181)","noteIndex":0},"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574A09">
        <w:fldChar w:fldCharType="separate"/>
      </w:r>
      <w:r w:rsidR="00C84CDC" w:rsidRPr="00574A09">
        <w:t>(</w:t>
      </w:r>
      <w:r w:rsidR="00676AF9">
        <w:t>prav tam</w:t>
      </w:r>
      <w:r w:rsidR="009C77D5" w:rsidRPr="00574A09">
        <w:t>)</w:t>
      </w:r>
      <w:r w:rsidR="006C09F3" w:rsidRPr="00574A09">
        <w:fldChar w:fldCharType="end"/>
      </w:r>
      <w:r w:rsidRPr="00574A09">
        <w:t>. Industrija video iger ponuja veliko literature z usmeritvami razvoja video iger</w:t>
      </w:r>
      <w:r w:rsidR="00277408" w:rsidRPr="00574A09">
        <w:t>,</w:t>
      </w:r>
      <w:r w:rsidRPr="00574A09">
        <w:t xml:space="preserve"> vendar je na to temo </w:t>
      </w:r>
      <w:r w:rsidR="00277408" w:rsidRPr="00574A09">
        <w:t xml:space="preserve">akademske le </w:t>
      </w:r>
      <w:r w:rsidRPr="00574A09">
        <w:t xml:space="preserve">malo </w:t>
      </w:r>
      <w:r w:rsidR="00EF0BDA" w:rsidRPr="00574A09">
        <w:fldChar w:fldCharType="begin"/>
      </w:r>
      <w:r w:rsidR="009C77D5" w:rsidRPr="00574A09">
        <w:instrText xml:space="preserve"> ADDIN ZOTERO_ITEM CSL_CITATION {"citationID":"UwcwPMgG","properties":{"formattedCitation":"(Ruonala, 2016, str. 1)","plainCitation":"(Ruonala, 2016, str. 1)","noteIndex":0},"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574A09">
        <w:fldChar w:fldCharType="separate"/>
      </w:r>
      <w:r w:rsidR="009C77D5" w:rsidRPr="00574A09">
        <w:t>(Ruonala, 2016, str. 1)</w:t>
      </w:r>
      <w:r w:rsidR="00EF0BDA" w:rsidRPr="00574A09">
        <w:fldChar w:fldCharType="end"/>
      </w:r>
      <w:r w:rsidRPr="00574A09">
        <w:t>. Razvoj iger j</w:t>
      </w:r>
      <w:r w:rsidR="00FE483B" w:rsidRPr="00574A09">
        <w:t>e inherentno agilna aktivnost</w:t>
      </w:r>
      <w:r w:rsidR="00EF0BDA" w:rsidRPr="00574A09">
        <w:t xml:space="preserve"> (prav tam)</w:t>
      </w:r>
      <w:r w:rsidR="00FE483B" w:rsidRPr="00574A09">
        <w:t>.</w:t>
      </w:r>
      <w:r w:rsidR="00AE7990" w:rsidRPr="00574A09">
        <w:t xml:space="preserve"> Večina</w:t>
      </w:r>
      <w:r w:rsidR="00570EAB" w:rsidRPr="00574A09">
        <w:t xml:space="preserve"> organizacij</w:t>
      </w:r>
      <w:r w:rsidR="00D14D3E" w:rsidRPr="00574A09">
        <w:t xml:space="preserve"> je</w:t>
      </w:r>
      <w:r w:rsidR="00570EAB" w:rsidRPr="00574A09">
        <w:t xml:space="preserve"> </w:t>
      </w:r>
      <w:r w:rsidRPr="00574A09">
        <w:t>podedoval</w:t>
      </w:r>
      <w:r w:rsidR="00277408" w:rsidRPr="00574A09">
        <w:t>a</w:t>
      </w:r>
      <w:r w:rsidRPr="00574A09">
        <w:t xml:space="preserve"> agilne prakse </w:t>
      </w:r>
      <w:r w:rsidRPr="00574A09">
        <w:fldChar w:fldCharType="begin"/>
      </w:r>
      <w:r w:rsidR="009C77D5" w:rsidRPr="00574A09">
        <w:instrText xml:space="preserve"> ADDIN ZOTERO_ITEM CSL_CITATION {"citationID":"FZPGvygt","properties":{"formattedCitation":"(Ruonala, 2016, str. 1)","plainCitation":"(Ruonala, 2016, str. 1)","noteIndex":0},"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574A09">
        <w:fldChar w:fldCharType="separate"/>
      </w:r>
      <w:r w:rsidR="009C77D5" w:rsidRPr="00574A09">
        <w:t>(</w:t>
      </w:r>
      <w:r w:rsidR="00C84CDC" w:rsidRPr="00574A09">
        <w:t>prav tam</w:t>
      </w:r>
      <w:r w:rsidR="009C77D5" w:rsidRPr="00574A09">
        <w:t>)</w:t>
      </w:r>
      <w:r w:rsidRPr="00574A09">
        <w:fldChar w:fldCharType="end"/>
      </w:r>
      <w:r w:rsidR="00277408" w:rsidRPr="00574A09">
        <w:t>,</w:t>
      </w:r>
      <w:r w:rsidR="00E0512A" w:rsidRPr="00574A09">
        <w:t xml:space="preserve"> za katere</w:t>
      </w:r>
      <w:r w:rsidR="00FB262D" w:rsidRPr="00574A09">
        <w:t xml:space="preserve"> </w:t>
      </w:r>
      <w:r w:rsidR="00277408" w:rsidRPr="00574A09">
        <w:t>obstaja</w:t>
      </w:r>
      <w:r w:rsidR="00E0512A" w:rsidRPr="00574A09">
        <w:t xml:space="preserve"> </w:t>
      </w:r>
      <w:r w:rsidRPr="00574A09">
        <w:t xml:space="preserve">veliko literature, </w:t>
      </w:r>
      <w:r w:rsidR="001E75CA" w:rsidRPr="00574A09">
        <w:t xml:space="preserve">vendar ta ni </w:t>
      </w:r>
      <w:r w:rsidRPr="00574A09">
        <w:t xml:space="preserve">usmerjena v razvoj iger </w:t>
      </w:r>
      <w:r w:rsidRPr="00574A09">
        <w:fldChar w:fldCharType="begin"/>
      </w:r>
      <w:r w:rsidR="009C77D5" w:rsidRPr="00574A09">
        <w:instrText xml:space="preserve"> ADDIN ZOTERO_ITEM CSL_CITATION {"citationID":"TR4DJQwd","properties":{"formattedCitation":"(Barbosa, b. d., str. 292)","plainCitation":"(Barbosa, b. d., str. 292)","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574A09">
        <w:fldChar w:fldCharType="separate"/>
      </w:r>
      <w:r w:rsidR="0047449F" w:rsidRPr="00574A09">
        <w:t>(Barbosa</w:t>
      </w:r>
      <w:r w:rsidR="001925B9">
        <w:t xml:space="preserve"> in Godoy, 2010</w:t>
      </w:r>
      <w:r w:rsidR="009C77D5" w:rsidRPr="00574A09">
        <w:t>, str. 292)</w:t>
      </w:r>
      <w:r w:rsidRPr="00574A09">
        <w:fldChar w:fldCharType="end"/>
      </w:r>
      <w:r w:rsidR="00A916F0" w:rsidRPr="00574A09">
        <w:t xml:space="preserve">. S pregledom literature želimo </w:t>
      </w:r>
      <w:r w:rsidR="00277408" w:rsidRPr="00574A09">
        <w:t xml:space="preserve">v  </w:t>
      </w:r>
      <w:r w:rsidRPr="00574A09">
        <w:t xml:space="preserve">disciplini razvoja video iger </w:t>
      </w:r>
      <w:r w:rsidR="00277408" w:rsidRPr="00574A09">
        <w:t xml:space="preserve">postaviti </w:t>
      </w:r>
      <w:r w:rsidR="00A916F0" w:rsidRPr="00574A09">
        <w:t xml:space="preserve">trdnejše </w:t>
      </w:r>
      <w:r w:rsidRPr="00574A09">
        <w:t xml:space="preserve">temelje nadaljnjim raziskavam na področju raziskovanja razvojnih procesov. </w:t>
      </w:r>
      <w:bookmarkStart w:id="5" w:name="_Toc509588421"/>
    </w:p>
    <w:p w14:paraId="7C4A061F" w14:textId="77777777" w:rsidR="00854CFB" w:rsidRDefault="00854CFB" w:rsidP="005D71AF"/>
    <w:p w14:paraId="0B73BB4B" w14:textId="458E1CFE" w:rsidR="00657B88" w:rsidRPr="00574A09" w:rsidRDefault="00BA7E48" w:rsidP="005D71AF">
      <w:pPr>
        <w:pStyle w:val="Naslov2"/>
      </w:pPr>
      <w:bookmarkStart w:id="6" w:name="_Toc511205657"/>
      <w:r w:rsidRPr="00574A09">
        <w:t>2.1 NAMEN RAZISKOVANJA</w:t>
      </w:r>
      <w:bookmarkEnd w:id="5"/>
      <w:bookmarkEnd w:id="6"/>
    </w:p>
    <w:p w14:paraId="643ABDC3" w14:textId="71E4DFEF" w:rsidR="00BA7E48" w:rsidRPr="00574A09" w:rsidRDefault="00564B7C" w:rsidP="005D71AF">
      <w:r w:rsidRPr="00574A09">
        <w:t>Namen raziskovanja je postavitev temeljev za sistematično razumevanje procesov in procesnih aktivnosti pri razvoju iger.</w:t>
      </w:r>
      <w:r w:rsidR="00F71A2F" w:rsidRPr="00574A09">
        <w:t xml:space="preserve"> </w:t>
      </w:r>
      <w:r w:rsidR="00BA7E48" w:rsidRPr="00574A09">
        <w:t>Cilj naloge je sestaviti procesni model, ki bi bil primeren za uporabo in optimizacijo</w:t>
      </w:r>
      <w:r w:rsidR="00B46320" w:rsidRPr="00574A09">
        <w:t xml:space="preserve"> s prvim </w:t>
      </w:r>
      <w:r w:rsidR="00BA7E48" w:rsidRPr="00574A09">
        <w:t>zrelostnim modelom za igre.</w:t>
      </w:r>
    </w:p>
    <w:p w14:paraId="4D3E174D" w14:textId="3DD571A8" w:rsidR="00BA7E48" w:rsidRPr="00574A09" w:rsidRDefault="00BA7E48" w:rsidP="005D71AF">
      <w:r w:rsidRPr="00574A09">
        <w:t>Na podlagi tega smo formulirali naslednj</w:t>
      </w:r>
      <w:r w:rsidR="002B7560" w:rsidRPr="00574A09">
        <w:t>i</w:t>
      </w:r>
      <w:r w:rsidRPr="00574A09">
        <w:t xml:space="preserve"> raziskovaln</w:t>
      </w:r>
      <w:r w:rsidR="002B7560" w:rsidRPr="00574A09">
        <w:t>i</w:t>
      </w:r>
      <w:r w:rsidRPr="00574A09">
        <w:t xml:space="preserve"> vprašanj</w:t>
      </w:r>
      <w:r w:rsidR="002B7560" w:rsidRPr="00574A09">
        <w:t>i</w:t>
      </w:r>
      <w:r w:rsidRPr="00574A09">
        <w:t>:</w:t>
      </w:r>
    </w:p>
    <w:p w14:paraId="58515C60" w14:textId="77777777" w:rsidR="007C6232" w:rsidRPr="00574A09" w:rsidRDefault="007C6232" w:rsidP="005D71AF"/>
    <w:p w14:paraId="6210C853" w14:textId="2A26818B" w:rsidR="00BA7E48" w:rsidRPr="00574A09" w:rsidRDefault="00BA7E48" w:rsidP="005D71AF">
      <w:r w:rsidRPr="00574A09">
        <w:rPr>
          <w:b/>
        </w:rPr>
        <w:t>RV1:</w:t>
      </w:r>
      <w:r w:rsidRPr="00574A09">
        <w:t xml:space="preserve"> Katere procesne modele se uporablja pri razvoju video iger?</w:t>
      </w:r>
    </w:p>
    <w:p w14:paraId="53F8764D" w14:textId="1036B712" w:rsidR="00BA7E48" w:rsidRPr="00574A09" w:rsidRDefault="00D25647" w:rsidP="005D71AF">
      <w:r w:rsidRPr="00574A09">
        <w:rPr>
          <w:b/>
        </w:rPr>
        <w:t>RV2</w:t>
      </w:r>
      <w:r w:rsidR="00BA7E48" w:rsidRPr="00574A09">
        <w:rPr>
          <w:b/>
        </w:rPr>
        <w:t>:</w:t>
      </w:r>
      <w:r w:rsidR="00BA7E48" w:rsidRPr="00574A09">
        <w:t xml:space="preserve"> </w:t>
      </w:r>
      <w:r w:rsidR="005C1784" w:rsidRPr="00574A09">
        <w:t>Kakšen bi na podlagi literature lahko bil procesni model</w:t>
      </w:r>
      <w:r w:rsidR="00BA7E48" w:rsidRPr="00574A09">
        <w:t>, ki bi bil primeren za optimizacijo z zrelostnim modelom za igre?</w:t>
      </w:r>
    </w:p>
    <w:p w14:paraId="5853C296" w14:textId="77777777" w:rsidR="00CD53AD" w:rsidRDefault="00CD53AD" w:rsidP="005D71AF">
      <w:pPr>
        <w:spacing w:after="200" w:line="276" w:lineRule="auto"/>
        <w:rPr>
          <w:rFonts w:eastAsiaTheme="majorEastAsia" w:cstheme="majorBidi"/>
          <w:bCs/>
          <w:szCs w:val="26"/>
        </w:rPr>
      </w:pPr>
      <w:bookmarkStart w:id="7" w:name="_Toc509588422"/>
      <w:r>
        <w:br w:type="page"/>
      </w:r>
    </w:p>
    <w:p w14:paraId="5225268E" w14:textId="5CD0FBAB" w:rsidR="00657B88" w:rsidRPr="00574A09" w:rsidRDefault="00BA7E48" w:rsidP="005D71AF">
      <w:pPr>
        <w:pStyle w:val="Naslov2"/>
      </w:pPr>
      <w:bookmarkStart w:id="8" w:name="_Toc511205658"/>
      <w:r w:rsidRPr="00574A09">
        <w:lastRenderedPageBreak/>
        <w:t>2.2 ZBIRANJE PODATKOV</w:t>
      </w:r>
      <w:bookmarkEnd w:id="7"/>
      <w:bookmarkEnd w:id="8"/>
    </w:p>
    <w:p w14:paraId="5F188CD5" w14:textId="7644F9D6" w:rsidR="00BA7E48" w:rsidRPr="00574A09" w:rsidRDefault="00BA7E48" w:rsidP="005D71AF">
      <w:r w:rsidRPr="00574A09">
        <w:t xml:space="preserve">Kvaliteta literature vpliva na celostno napredovanje znanja tematike </w:t>
      </w:r>
      <w:r w:rsidRPr="00574A09">
        <w:fldChar w:fldCharType="begin"/>
      </w:r>
      <w:r w:rsidR="009C77D5" w:rsidRPr="00574A09">
        <w:instrText xml:space="preserve"> ADDIN ZOTERO_ITEM CSL_CITATION {"citationID":"1IzXzib9","properties":{"formattedCitation":"(Y. Levy &amp; J. Ellis, 2006, str. 183)","plainCitation":"(Y. Levy &amp; J. Ellis, 2006, str. 183)","noteIndex":0},"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574A09">
        <w:fldChar w:fldCharType="separate"/>
      </w:r>
      <w:r w:rsidR="0046789D" w:rsidRPr="00574A09">
        <w:t xml:space="preserve">(Levy in </w:t>
      </w:r>
      <w:r w:rsidR="009C77D5" w:rsidRPr="00574A09">
        <w:t>Ellis, 2006, str. 183)</w:t>
      </w:r>
      <w:r w:rsidRPr="00574A09">
        <w:fldChar w:fldCharType="end"/>
      </w:r>
      <w:r w:rsidRPr="00574A09">
        <w:t>. Za zagotavljanje kvalitete iskanja literature smo uporabljali sistematične tehnike iskanja. Proces zbiranja podatkov smo razdelili na digitalne in analogne tehnike.</w:t>
      </w:r>
    </w:p>
    <w:p w14:paraId="0651761A" w14:textId="77777777" w:rsidR="00B70A69" w:rsidRDefault="00B70A69" w:rsidP="005D71AF">
      <w:pPr>
        <w:rPr>
          <w:b/>
        </w:rPr>
      </w:pPr>
    </w:p>
    <w:p w14:paraId="4BDFBDFD" w14:textId="5F89883A" w:rsidR="00BA7E48" w:rsidRPr="00574A09" w:rsidRDefault="00BA7E48" w:rsidP="005D71AF">
      <w:r w:rsidRPr="00574A09">
        <w:rPr>
          <w:b/>
        </w:rPr>
        <w:t>Digitalne tehnike</w:t>
      </w:r>
      <w:r w:rsidRPr="00574A09">
        <w:t xml:space="preserve"> vključujejo zbiranje literature iz najbolj stabilnih in priznanih podatkovnih skladišč, knjižnic in izjemoma spletnih strani, </w:t>
      </w:r>
      <w:r w:rsidR="004B191C" w:rsidRPr="00574A09">
        <w:t xml:space="preserve">ki jih urejajo </w:t>
      </w:r>
      <w:r w:rsidRPr="00574A09">
        <w:t>večje organizacije. Za iskanje literature smo izvajali poizvedbe na spletnih straneh in iskalnikih:</w:t>
      </w:r>
    </w:p>
    <w:p w14:paraId="4CD74FDB" w14:textId="44502CE5" w:rsidR="00BA7E48" w:rsidRPr="00012F84" w:rsidRDefault="00BA7E48" w:rsidP="005D71AF">
      <w:pPr>
        <w:pStyle w:val="Odstavekseznama"/>
        <w:numPr>
          <w:ilvl w:val="0"/>
          <w:numId w:val="44"/>
        </w:numPr>
        <w:rPr>
          <w:rFonts w:cs="Times New Roman"/>
          <w:szCs w:val="24"/>
        </w:rPr>
      </w:pPr>
      <w:r w:rsidRPr="00012F84">
        <w:rPr>
          <w:rFonts w:cs="Times New Roman"/>
          <w:szCs w:val="24"/>
        </w:rPr>
        <w:t>google.si,</w:t>
      </w:r>
    </w:p>
    <w:p w14:paraId="7B1F6F8E" w14:textId="77777777" w:rsidR="00BA7E48" w:rsidRPr="00012F84" w:rsidRDefault="00BA7E48" w:rsidP="005D71AF">
      <w:pPr>
        <w:pStyle w:val="Odstavekseznama"/>
        <w:numPr>
          <w:ilvl w:val="0"/>
          <w:numId w:val="44"/>
        </w:numPr>
        <w:rPr>
          <w:rFonts w:cs="Times New Roman"/>
          <w:szCs w:val="24"/>
        </w:rPr>
      </w:pPr>
      <w:r w:rsidRPr="00012F84">
        <w:rPr>
          <w:rFonts w:cs="Times New Roman"/>
          <w:szCs w:val="24"/>
        </w:rPr>
        <w:t>amazon.com,</w:t>
      </w:r>
    </w:p>
    <w:p w14:paraId="0007831D" w14:textId="77777777" w:rsidR="00BA7E48" w:rsidRPr="00012F84" w:rsidRDefault="00BA7E48" w:rsidP="005D71AF">
      <w:pPr>
        <w:pStyle w:val="Odstavekseznama"/>
        <w:numPr>
          <w:ilvl w:val="0"/>
          <w:numId w:val="44"/>
        </w:numPr>
        <w:rPr>
          <w:rFonts w:cs="Times New Roman"/>
          <w:szCs w:val="24"/>
        </w:rPr>
      </w:pPr>
      <w:r w:rsidRPr="00012F84">
        <w:rPr>
          <w:rFonts w:cs="Times New Roman"/>
          <w:szCs w:val="24"/>
        </w:rPr>
        <w:t>link.springer.com,</w:t>
      </w:r>
    </w:p>
    <w:p w14:paraId="3B3DB1FF"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tandfonline.com,</w:t>
      </w:r>
    </w:p>
    <w:p w14:paraId="48E261E6"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sciencedirect.com,</w:t>
      </w:r>
    </w:p>
    <w:p w14:paraId="2FD28900"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onlinelibrary.wiley.com,</w:t>
      </w:r>
    </w:p>
    <w:p w14:paraId="3ADE93AD"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uk.sagepub.com,</w:t>
      </w:r>
    </w:p>
    <w:p w14:paraId="07D4230D"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Web of Knowledge,</w:t>
      </w:r>
    </w:p>
    <w:p w14:paraId="70515CF9"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ACM Digital Library,</w:t>
      </w:r>
    </w:p>
    <w:p w14:paraId="7C689F95" w14:textId="77777777" w:rsidR="00BA7E48" w:rsidRPr="00574A09" w:rsidRDefault="00BA7E48" w:rsidP="005D71AF">
      <w:pPr>
        <w:pStyle w:val="Odstavekseznama"/>
        <w:numPr>
          <w:ilvl w:val="0"/>
          <w:numId w:val="4"/>
        </w:numPr>
        <w:rPr>
          <w:rFonts w:cs="Times New Roman"/>
          <w:szCs w:val="24"/>
        </w:rPr>
      </w:pPr>
      <w:r w:rsidRPr="00574A09">
        <w:rPr>
          <w:rFonts w:cs="Times New Roman"/>
          <w:szCs w:val="24"/>
        </w:rPr>
        <w:t>IEEE Xplore.</w:t>
      </w:r>
    </w:p>
    <w:p w14:paraId="43BAD4EF" w14:textId="300B4DED" w:rsidR="00BA7E48" w:rsidRPr="00574A09" w:rsidRDefault="00BA7E48" w:rsidP="005D71AF">
      <w:pPr>
        <w:contextualSpacing/>
        <w:rPr>
          <w:rFonts w:cs="Times New Roman"/>
          <w:szCs w:val="24"/>
        </w:rPr>
      </w:pPr>
      <w:r w:rsidRPr="00574A09">
        <w:rPr>
          <w:rFonts w:cs="Times New Roman"/>
          <w:szCs w:val="24"/>
        </w:rPr>
        <w:t xml:space="preserve">Večina podatkovnih skladišč ponuja lastne grafične vmesnike s funkcijami omejevanja </w:t>
      </w:r>
      <w:r w:rsidRPr="00574A09">
        <w:rPr>
          <w:rFonts w:cs="Times New Roman"/>
          <w:szCs w:val="24"/>
        </w:rPr>
        <w:fldChar w:fldCharType="begin"/>
      </w:r>
      <w:r w:rsidR="009C77D5" w:rsidRPr="00574A09">
        <w:rPr>
          <w:rFonts w:cs="Times New Roman"/>
          <w:szCs w:val="24"/>
        </w:rPr>
        <w:instrText xml:space="preserve"> ADDIN ZOTERO_ITEM CSL_CITATION {"citationID":"PTjxEiHO","properties":{"formattedCitation":"(Booth, Papaioannou, &amp; Sutton, 2012, str. 77)","plainCitation":"(Booth, Papaioannou, &amp; Sutton, 2012, str. 77)","noteIndex":0},"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574A09">
        <w:rPr>
          <w:rFonts w:cs="Times New Roman"/>
          <w:szCs w:val="24"/>
        </w:rPr>
        <w:fldChar w:fldCharType="separate"/>
      </w:r>
      <w:r w:rsidR="004C54FF">
        <w:rPr>
          <w:rFonts w:cs="Times New Roman"/>
          <w:szCs w:val="24"/>
        </w:rPr>
        <w:t>(Booth, Papaioannou</w:t>
      </w:r>
      <w:r w:rsidR="00D57ADF" w:rsidRPr="00574A09">
        <w:rPr>
          <w:rFonts w:cs="Times New Roman"/>
          <w:szCs w:val="24"/>
        </w:rPr>
        <w:t xml:space="preserve"> in</w:t>
      </w:r>
      <w:r w:rsidR="009C77D5" w:rsidRPr="00574A09">
        <w:rPr>
          <w:rFonts w:cs="Times New Roman"/>
          <w:szCs w:val="24"/>
        </w:rPr>
        <w:t xml:space="preserve"> Sutton, 2012, str. 77)</w:t>
      </w:r>
      <w:r w:rsidRPr="00574A09">
        <w:rPr>
          <w:rFonts w:cs="Times New Roman"/>
          <w:szCs w:val="24"/>
        </w:rPr>
        <w:fldChar w:fldCharType="end"/>
      </w:r>
      <w:r w:rsidRPr="00574A09">
        <w:rPr>
          <w:rFonts w:cs="Times New Roman"/>
          <w:szCs w:val="24"/>
        </w:rPr>
        <w:t xml:space="preserve">, ki omogočajo modifikacijo poizvedb. </w:t>
      </w:r>
      <w:r w:rsidR="00277408" w:rsidRPr="00574A09">
        <w:rPr>
          <w:rFonts w:cs="Times New Roman"/>
          <w:szCs w:val="24"/>
        </w:rPr>
        <w:t>Če</w:t>
      </w:r>
      <w:r w:rsidRPr="00574A09">
        <w:rPr>
          <w:rFonts w:cs="Times New Roman"/>
          <w:szCs w:val="24"/>
        </w:rPr>
        <w:t xml:space="preserve"> je bilo to mogoče</w:t>
      </w:r>
      <w:r w:rsidR="00277408" w:rsidRPr="00574A09">
        <w:rPr>
          <w:rFonts w:cs="Times New Roman"/>
          <w:szCs w:val="24"/>
        </w:rPr>
        <w:t>,</w:t>
      </w:r>
      <w:r w:rsidRPr="00574A09">
        <w:rPr>
          <w:rFonts w:cs="Times New Roman"/>
          <w:szCs w:val="24"/>
        </w:rPr>
        <w:t xml:space="preserve"> smo se posluževali teh. </w:t>
      </w:r>
      <w:r w:rsidR="00277408" w:rsidRPr="00574A09">
        <w:rPr>
          <w:rFonts w:cs="Times New Roman"/>
          <w:szCs w:val="24"/>
        </w:rPr>
        <w:t xml:space="preserve">Da bi strnili zadetke, smo bili v </w:t>
      </w:r>
      <w:r w:rsidRPr="00574A09">
        <w:rPr>
          <w:rFonts w:cs="Times New Roman"/>
          <w:szCs w:val="24"/>
        </w:rPr>
        <w:t>veliko primerih primorani uporabiti</w:t>
      </w:r>
      <w:r w:rsidR="004F5AE2" w:rsidRPr="00574A09">
        <w:rPr>
          <w:rFonts w:cs="Times New Roman"/>
          <w:szCs w:val="24"/>
        </w:rPr>
        <w:t xml:space="preserve"> naprednejše tehnike iskanja</w:t>
      </w:r>
      <w:r w:rsidR="008D3EDC" w:rsidRPr="00574A09">
        <w:rPr>
          <w:rFonts w:cs="Times New Roman"/>
          <w:szCs w:val="24"/>
        </w:rPr>
        <w:t xml:space="preserve"> s prostim tekstom. </w:t>
      </w:r>
      <w:r w:rsidRPr="00574A09">
        <w:rPr>
          <w:rFonts w:cs="Times New Roman"/>
          <w:szCs w:val="24"/>
        </w:rPr>
        <w:t>Elektronske baze tipično dovoljujejo iskanje s prosim tekstom. Pristop, ki se velikokrat izkaže za pomanjkljivega</w:t>
      </w:r>
      <w:r w:rsidR="00277408" w:rsidRPr="00574A09">
        <w:rPr>
          <w:rFonts w:cs="Times New Roman"/>
          <w:szCs w:val="24"/>
        </w:rPr>
        <w:t>,</w:t>
      </w:r>
      <w:r w:rsidRPr="00574A09">
        <w:rPr>
          <w:rFonts w:cs="Times New Roman"/>
          <w:szCs w:val="24"/>
        </w:rPr>
        <w:t xml:space="preserve"> smo podprli z uporabo krajšav (*,$, %) in nadomestnih (?, !) simbolov. Poleg iskanja s prostim tekstom smo uporabili iskanje s tezavri</w:t>
      </w:r>
      <w:r w:rsidRPr="00574A09">
        <w:rPr>
          <w:rStyle w:val="Sprotnaopomba-sklic"/>
          <w:rFonts w:cs="Times New Roman"/>
          <w:szCs w:val="24"/>
        </w:rPr>
        <w:footnoteReference w:id="5"/>
      </w:r>
      <w:r w:rsidRPr="00574A09">
        <w:rPr>
          <w:rFonts w:cs="Times New Roman"/>
          <w:szCs w:val="24"/>
        </w:rPr>
        <w:t>, ki služijo podatkovni</w:t>
      </w:r>
      <w:r w:rsidR="00277408" w:rsidRPr="00574A09">
        <w:rPr>
          <w:rFonts w:cs="Times New Roman"/>
          <w:szCs w:val="24"/>
        </w:rPr>
        <w:t>m</w:t>
      </w:r>
      <w:r w:rsidRPr="00574A09">
        <w:rPr>
          <w:rFonts w:cs="Times New Roman"/>
          <w:szCs w:val="24"/>
        </w:rPr>
        <w:t xml:space="preserve"> bazam za naslavljanje predmetov ali opisov </w:t>
      </w:r>
      <w:r w:rsidRPr="00574A09">
        <w:rPr>
          <w:rFonts w:cs="Times New Roman"/>
          <w:szCs w:val="24"/>
        </w:rPr>
        <w:fldChar w:fldCharType="begin"/>
      </w:r>
      <w:r w:rsidR="009C77D5" w:rsidRPr="00574A09">
        <w:rPr>
          <w:rFonts w:cs="Times New Roman"/>
          <w:szCs w:val="24"/>
        </w:rPr>
        <w:instrText xml:space="preserve"> ADDIN ZOTERO_ITEM CSL_CITATION {"citationID":"I80OMjSy","properties":{"formattedCitation":"(Booth in dr., 2012, str. 74)","plainCitation":"(Booth in dr., 2012, str. 74)","noteIndex":0},"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574A09">
        <w:rPr>
          <w:rFonts w:cs="Times New Roman"/>
          <w:szCs w:val="24"/>
        </w:rPr>
        <w:fldChar w:fldCharType="separate"/>
      </w:r>
      <w:r w:rsidR="009C77D5" w:rsidRPr="00574A09">
        <w:rPr>
          <w:rFonts w:cs="Times New Roman"/>
          <w:szCs w:val="24"/>
        </w:rPr>
        <w:t>(Booth in dr</w:t>
      </w:r>
      <w:r w:rsidR="00A72DAE" w:rsidRPr="00574A09">
        <w:rPr>
          <w:rFonts w:cs="Times New Roman"/>
          <w:szCs w:val="24"/>
        </w:rPr>
        <w:t>ugi</w:t>
      </w:r>
      <w:r w:rsidR="009C77D5" w:rsidRPr="00574A09">
        <w:rPr>
          <w:rFonts w:cs="Times New Roman"/>
          <w:szCs w:val="24"/>
        </w:rPr>
        <w:t>, 2012, str. 74)</w:t>
      </w:r>
      <w:r w:rsidRPr="00574A09">
        <w:rPr>
          <w:rFonts w:cs="Times New Roman"/>
          <w:szCs w:val="24"/>
        </w:rPr>
        <w:fldChar w:fldCharType="end"/>
      </w:r>
      <w:r w:rsidRPr="00574A09">
        <w:rPr>
          <w:rFonts w:cs="Times New Roman"/>
          <w:szCs w:val="24"/>
        </w:rPr>
        <w:t>. Naprednejše tehnike je vključevala tudi uporaba logičnih operatorjev (AND, OR, NOT):</w:t>
      </w:r>
    </w:p>
    <w:p w14:paraId="7187ADFC" w14:textId="77777777" w:rsidR="00BA7E48" w:rsidRPr="00574A09" w:rsidRDefault="00BA7E48" w:rsidP="005D71AF">
      <w:pPr>
        <w:pStyle w:val="Odstavekseznama"/>
        <w:numPr>
          <w:ilvl w:val="0"/>
          <w:numId w:val="5"/>
        </w:numPr>
        <w:rPr>
          <w:rFonts w:cs="Times New Roman"/>
          <w:szCs w:val="24"/>
        </w:rPr>
      </w:pPr>
      <w:r w:rsidRPr="00574A09">
        <w:rPr>
          <w:rFonts w:cs="Times New Roman"/>
          <w:szCs w:val="24"/>
        </w:rPr>
        <w:t>OR združuje termine z istim konceptom in s tem razširi iskanje,</w:t>
      </w:r>
    </w:p>
    <w:p w14:paraId="7D2AA297" w14:textId="77777777" w:rsidR="00BA7E48" w:rsidRPr="00574A09" w:rsidRDefault="00BA7E48" w:rsidP="005D71AF">
      <w:pPr>
        <w:pStyle w:val="Odstavekseznama"/>
        <w:numPr>
          <w:ilvl w:val="0"/>
          <w:numId w:val="5"/>
        </w:numPr>
        <w:rPr>
          <w:rFonts w:cs="Times New Roman"/>
          <w:szCs w:val="24"/>
        </w:rPr>
      </w:pPr>
      <w:r w:rsidRPr="00574A09">
        <w:rPr>
          <w:rFonts w:cs="Times New Roman"/>
          <w:szCs w:val="24"/>
        </w:rPr>
        <w:t>AND združuje termine z različnimi koncepti in s tem strni iskanje,</w:t>
      </w:r>
    </w:p>
    <w:p w14:paraId="67AC7968" w14:textId="1C4D0268" w:rsidR="00BA7E48" w:rsidRPr="00574A09" w:rsidRDefault="00BA7E48" w:rsidP="005D71AF">
      <w:pPr>
        <w:pStyle w:val="Odstavekseznama"/>
        <w:numPr>
          <w:ilvl w:val="0"/>
          <w:numId w:val="5"/>
        </w:numPr>
        <w:rPr>
          <w:rFonts w:cs="Times New Roman"/>
          <w:szCs w:val="24"/>
        </w:rPr>
      </w:pPr>
      <w:r w:rsidRPr="00574A09">
        <w:rPr>
          <w:rFonts w:cs="Times New Roman"/>
          <w:szCs w:val="24"/>
        </w:rPr>
        <w:t xml:space="preserve">NOT izključuje nepomembne termine in strni iskanje </w:t>
      </w:r>
      <w:r w:rsidRPr="00574A09">
        <w:rPr>
          <w:rFonts w:cs="Times New Roman"/>
          <w:szCs w:val="24"/>
        </w:rPr>
        <w:fldChar w:fldCharType="begin"/>
      </w:r>
      <w:r w:rsidR="009C77D5" w:rsidRPr="00574A09">
        <w:rPr>
          <w:rFonts w:cs="Times New Roman"/>
          <w:szCs w:val="24"/>
        </w:rPr>
        <w:instrText xml:space="preserve"> ADDIN ZOTERO_ITEM CSL_CITATION {"citationID":"NYekTtbO","properties":{"formattedCitation":"(Booth in dr., 2012, str. 76)","plainCitation":"(Booth in dr., 2012, str. 76)","noteIndex":0},"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BA3943" w:rsidRPr="00574A09">
        <w:rPr>
          <w:rFonts w:cs="Times New Roman"/>
          <w:szCs w:val="24"/>
        </w:rPr>
        <w:t>prav tam</w:t>
      </w:r>
      <w:r w:rsidR="009C77D5" w:rsidRPr="00574A09">
        <w:rPr>
          <w:rFonts w:cs="Times New Roman"/>
          <w:szCs w:val="24"/>
        </w:rPr>
        <w:t>, str. 76)</w:t>
      </w:r>
      <w:r w:rsidRPr="00574A09">
        <w:rPr>
          <w:rFonts w:cs="Times New Roman"/>
          <w:szCs w:val="24"/>
        </w:rPr>
        <w:fldChar w:fldCharType="end"/>
      </w:r>
      <w:r w:rsidRPr="00574A09">
        <w:rPr>
          <w:rFonts w:cs="Times New Roman"/>
          <w:szCs w:val="24"/>
        </w:rPr>
        <w:t>.</w:t>
      </w:r>
    </w:p>
    <w:p w14:paraId="41AA55C2" w14:textId="77777777" w:rsidR="00CB6B01" w:rsidRDefault="00CB6B01" w:rsidP="005D71AF">
      <w:pPr>
        <w:contextualSpacing/>
        <w:rPr>
          <w:rFonts w:cs="Times New Roman"/>
          <w:b/>
          <w:szCs w:val="24"/>
        </w:rPr>
      </w:pPr>
    </w:p>
    <w:p w14:paraId="5EBA830A" w14:textId="560F55C5" w:rsidR="00BA7E48" w:rsidRPr="00574A09" w:rsidRDefault="00BA7E48" w:rsidP="005D71AF">
      <w:pPr>
        <w:contextualSpacing/>
        <w:rPr>
          <w:rFonts w:cs="Times New Roman"/>
          <w:szCs w:val="24"/>
        </w:rPr>
      </w:pPr>
      <w:r w:rsidRPr="00574A09">
        <w:rPr>
          <w:rFonts w:cs="Times New Roman"/>
          <w:b/>
          <w:szCs w:val="24"/>
        </w:rPr>
        <w:lastRenderedPageBreak/>
        <w:t>Analogne tehnike</w:t>
      </w:r>
      <w:r w:rsidRPr="00574A09">
        <w:rPr>
          <w:rFonts w:cs="Times New Roman"/>
          <w:szCs w:val="24"/>
        </w:rPr>
        <w:t xml:space="preserve"> so vključevale iskanje avtorjev in metodo snežene kepe. Z iskanjem po bibliografijah smo spoznavali avtorje in konstrukte, ki so najbolj povezani s tematiko raziskave. Sledili smo verigam citatov in odkrivali zgradbo</w:t>
      </w:r>
      <w:r w:rsidR="00092D94" w:rsidRPr="00574A09">
        <w:rPr>
          <w:rFonts w:cs="Times New Roman"/>
          <w:szCs w:val="24"/>
        </w:rPr>
        <w:t xml:space="preserve"> besedil</w:t>
      </w:r>
      <w:r w:rsidRPr="00574A09">
        <w:rPr>
          <w:rFonts w:cs="Times New Roman"/>
          <w:szCs w:val="24"/>
        </w:rPr>
        <w:t>. To nam je pomagalo pri spoznavanju vplivnih literatur, avtorjev in spoznanju terminologije tematike.</w:t>
      </w:r>
    </w:p>
    <w:p w14:paraId="344204EE" w14:textId="77777777" w:rsidR="00BA7E48" w:rsidRPr="00574A09" w:rsidRDefault="00BA7E48" w:rsidP="005D71AF">
      <w:pPr>
        <w:contextualSpacing/>
        <w:rPr>
          <w:rFonts w:cs="Times New Roman"/>
          <w:szCs w:val="24"/>
        </w:rPr>
      </w:pPr>
      <w:r w:rsidRPr="00574A09">
        <w:rPr>
          <w:rFonts w:cs="Times New Roman"/>
          <w:szCs w:val="24"/>
        </w:rPr>
        <w:t>Kot vplivne literature smo identificirali dela:</w:t>
      </w:r>
    </w:p>
    <w:p w14:paraId="05F557FC" w14:textId="4F269D4E" w:rsidR="006D54CB" w:rsidRPr="006D54CB" w:rsidRDefault="006D54CB" w:rsidP="005D71AF">
      <w:pPr>
        <w:pStyle w:val="Odstavekseznama"/>
        <w:numPr>
          <w:ilvl w:val="0"/>
          <w:numId w:val="45"/>
        </w:numPr>
      </w:pPr>
      <w:r w:rsidRPr="006D54CB">
        <w:rPr>
          <w:rFonts w:cs="Times New Roman"/>
          <w:szCs w:val="24"/>
        </w:rPr>
        <w:t>Ruonala, H.-R. (2016). Agile Game Devel</w:t>
      </w:r>
      <w:r>
        <w:rPr>
          <w:rFonts w:cs="Times New Roman"/>
          <w:szCs w:val="24"/>
        </w:rPr>
        <w:t>opment: A Systematic Literature Review</w:t>
      </w:r>
      <w:r w:rsidR="008564EE">
        <w:rPr>
          <w:rFonts w:cs="Times New Roman"/>
          <w:szCs w:val="24"/>
        </w:rPr>
        <w:t>.</w:t>
      </w:r>
    </w:p>
    <w:p w14:paraId="44762B4B" w14:textId="1E4EFC9E" w:rsidR="00BC1F21" w:rsidRPr="00BC1F21" w:rsidRDefault="00BC1F21" w:rsidP="005D71AF">
      <w:pPr>
        <w:pStyle w:val="Odstavekseznama"/>
        <w:numPr>
          <w:ilvl w:val="0"/>
          <w:numId w:val="45"/>
        </w:numPr>
      </w:pPr>
      <w:r w:rsidRPr="006D54CB">
        <w:rPr>
          <w:rFonts w:cs="Times New Roman"/>
          <w:szCs w:val="24"/>
        </w:rPr>
        <w:t>Aleem, S., Capretz, L. F., in Ahmed, F. (2016a). A Digital Game Maturity Model (DGMM)</w:t>
      </w:r>
      <w:r w:rsidR="006D54CB">
        <w:rPr>
          <w:rFonts w:cs="Times New Roman"/>
          <w:szCs w:val="24"/>
        </w:rPr>
        <w:t>.</w:t>
      </w:r>
    </w:p>
    <w:p w14:paraId="4371FD52" w14:textId="147C4F67" w:rsidR="00BA7E48" w:rsidRPr="00574A09" w:rsidRDefault="00BA7E48" w:rsidP="005D71AF">
      <w:pPr>
        <w:contextualSpacing/>
        <w:rPr>
          <w:rFonts w:cs="Times New Roman"/>
          <w:szCs w:val="24"/>
        </w:rPr>
      </w:pPr>
      <w:r w:rsidRPr="00574A09">
        <w:rPr>
          <w:rFonts w:cs="Times New Roman"/>
          <w:szCs w:val="24"/>
        </w:rPr>
        <w:t>Prvo delo je sistematič</w:t>
      </w:r>
      <w:r w:rsidR="00041723" w:rsidRPr="00574A09">
        <w:rPr>
          <w:rFonts w:cs="Times New Roman"/>
          <w:szCs w:val="24"/>
        </w:rPr>
        <w:t>en</w:t>
      </w:r>
      <w:r w:rsidRPr="00574A09">
        <w:rPr>
          <w:rFonts w:cs="Times New Roman"/>
          <w:szCs w:val="24"/>
        </w:rPr>
        <w:t xml:space="preserve"> pregled literature, ki vsebuje analize člankov in njihove povezave. Slednje delo je prvi primer zrelostnega pristopa za igre</w:t>
      </w:r>
      <w:r w:rsidR="008A2191" w:rsidRPr="00574A09">
        <w:rPr>
          <w:rFonts w:cs="Times New Roman"/>
          <w:szCs w:val="24"/>
        </w:rPr>
        <w:t>, ki</w:t>
      </w:r>
      <w:r w:rsidR="00123FFF" w:rsidRPr="00574A09">
        <w:rPr>
          <w:rFonts w:cs="Times New Roman"/>
          <w:szCs w:val="24"/>
        </w:rPr>
        <w:t xml:space="preserve"> </w:t>
      </w:r>
      <w:r w:rsidRPr="00574A09">
        <w:rPr>
          <w:rFonts w:cs="Times New Roman"/>
          <w:szCs w:val="24"/>
        </w:rPr>
        <w:t>smo</w:t>
      </w:r>
      <w:r w:rsidR="008A2191" w:rsidRPr="00574A09">
        <w:rPr>
          <w:rFonts w:cs="Times New Roman"/>
          <w:szCs w:val="24"/>
        </w:rPr>
        <w:t xml:space="preserve"> ga</w:t>
      </w:r>
      <w:r w:rsidRPr="00574A09">
        <w:rPr>
          <w:rFonts w:cs="Times New Roman"/>
          <w:szCs w:val="24"/>
        </w:rPr>
        <w:t xml:space="preserve"> upo</w:t>
      </w:r>
      <w:r w:rsidR="00C93665" w:rsidRPr="00574A09">
        <w:rPr>
          <w:rFonts w:cs="Times New Roman"/>
          <w:szCs w:val="24"/>
        </w:rPr>
        <w:t xml:space="preserve">rabili </w:t>
      </w:r>
      <w:r w:rsidRPr="00574A09">
        <w:rPr>
          <w:rFonts w:cs="Times New Roman"/>
          <w:szCs w:val="24"/>
        </w:rPr>
        <w:t>v našem delu. Iz terminologije smo razbrali gesla, ki so nam pomagala pri kreiranju poizvedb. Gesla</w:t>
      </w:r>
      <w:r w:rsidR="00041723" w:rsidRPr="00574A09">
        <w:rPr>
          <w:rFonts w:cs="Times New Roman"/>
          <w:szCs w:val="24"/>
        </w:rPr>
        <w:t xml:space="preserve"> si</w:t>
      </w:r>
      <w:r w:rsidRPr="00574A09">
        <w:rPr>
          <w:rFonts w:cs="Times New Roman"/>
          <w:szCs w:val="24"/>
        </w:rPr>
        <w:t xml:space="preserve"> sledijo po pomembnosti:</w:t>
      </w:r>
    </w:p>
    <w:p w14:paraId="070FFC4C" w14:textId="7FFED631" w:rsidR="00BA7E48" w:rsidRPr="00574A09" w:rsidRDefault="00041723" w:rsidP="005D71AF">
      <w:pPr>
        <w:pStyle w:val="Odstavekseznama"/>
        <w:numPr>
          <w:ilvl w:val="0"/>
          <w:numId w:val="7"/>
        </w:numPr>
        <w:rPr>
          <w:rFonts w:cs="Times New Roman"/>
          <w:szCs w:val="24"/>
        </w:rPr>
      </w:pPr>
      <w:r w:rsidRPr="00574A09">
        <w:rPr>
          <w:rFonts w:cs="Times New Roman"/>
          <w:szCs w:val="24"/>
        </w:rPr>
        <w:t>g</w:t>
      </w:r>
      <w:r w:rsidR="00BA7E48" w:rsidRPr="00574A09">
        <w:rPr>
          <w:rFonts w:cs="Times New Roman"/>
          <w:szCs w:val="24"/>
        </w:rPr>
        <w:t>ame,</w:t>
      </w:r>
    </w:p>
    <w:p w14:paraId="0B4EAA5B" w14:textId="6E6C0358" w:rsidR="00BA7E48" w:rsidRPr="00574A09" w:rsidRDefault="00041723" w:rsidP="005D71AF">
      <w:pPr>
        <w:pStyle w:val="Odstavekseznama"/>
        <w:numPr>
          <w:ilvl w:val="0"/>
          <w:numId w:val="7"/>
        </w:numPr>
        <w:rPr>
          <w:rFonts w:cs="Times New Roman"/>
          <w:szCs w:val="24"/>
        </w:rPr>
      </w:pPr>
      <w:r w:rsidRPr="00574A09">
        <w:rPr>
          <w:rFonts w:cs="Times New Roman"/>
          <w:szCs w:val="24"/>
        </w:rPr>
        <w:t>p</w:t>
      </w:r>
      <w:r w:rsidR="00BA7E48" w:rsidRPr="00574A09">
        <w:rPr>
          <w:rFonts w:cs="Times New Roman"/>
          <w:szCs w:val="24"/>
        </w:rPr>
        <w:t>rocess,</w:t>
      </w:r>
    </w:p>
    <w:p w14:paraId="63EA281E" w14:textId="77777777" w:rsidR="00BA7E48" w:rsidRPr="00574A09" w:rsidRDefault="00BA7E48" w:rsidP="005D71AF">
      <w:pPr>
        <w:pStyle w:val="Odstavekseznama"/>
        <w:numPr>
          <w:ilvl w:val="0"/>
          <w:numId w:val="7"/>
        </w:numPr>
        <w:rPr>
          <w:rFonts w:cs="Times New Roman"/>
          <w:szCs w:val="24"/>
        </w:rPr>
      </w:pPr>
      <w:r w:rsidRPr="00574A09">
        <w:rPr>
          <w:rFonts w:cs="Times New Roman"/>
          <w:szCs w:val="24"/>
        </w:rPr>
        <w:t>life-cycle,</w:t>
      </w:r>
    </w:p>
    <w:p w14:paraId="2911F68B" w14:textId="77777777" w:rsidR="00BA7E48" w:rsidRPr="00574A09" w:rsidRDefault="00BA7E48" w:rsidP="005D71AF">
      <w:pPr>
        <w:pStyle w:val="Odstavekseznama"/>
        <w:numPr>
          <w:ilvl w:val="0"/>
          <w:numId w:val="7"/>
        </w:numPr>
        <w:rPr>
          <w:rFonts w:cs="Times New Roman"/>
          <w:szCs w:val="24"/>
        </w:rPr>
      </w:pPr>
      <w:r w:rsidRPr="00574A09">
        <w:rPr>
          <w:rFonts w:cs="Times New Roman"/>
          <w:szCs w:val="24"/>
        </w:rPr>
        <w:t>method,</w:t>
      </w:r>
    </w:p>
    <w:p w14:paraId="312BFEB3" w14:textId="77777777" w:rsidR="00BA7E48" w:rsidRPr="00574A09" w:rsidRDefault="00BA7E48" w:rsidP="005D71AF">
      <w:pPr>
        <w:pStyle w:val="Odstavekseznama"/>
        <w:numPr>
          <w:ilvl w:val="0"/>
          <w:numId w:val="7"/>
        </w:numPr>
        <w:rPr>
          <w:rFonts w:cs="Times New Roman"/>
          <w:szCs w:val="24"/>
        </w:rPr>
      </w:pPr>
      <w:r w:rsidRPr="00574A09">
        <w:rPr>
          <w:rFonts w:cs="Times New Roman"/>
          <w:szCs w:val="24"/>
        </w:rPr>
        <w:t>engineering,</w:t>
      </w:r>
    </w:p>
    <w:p w14:paraId="7FD6E873" w14:textId="77777777" w:rsidR="00BA7E48" w:rsidRPr="00574A09" w:rsidRDefault="00BA7E48" w:rsidP="005D71AF">
      <w:pPr>
        <w:pStyle w:val="Odstavekseznama"/>
        <w:numPr>
          <w:ilvl w:val="0"/>
          <w:numId w:val="7"/>
        </w:numPr>
        <w:rPr>
          <w:rFonts w:cs="Times New Roman"/>
          <w:szCs w:val="24"/>
        </w:rPr>
      </w:pPr>
      <w:r w:rsidRPr="00574A09">
        <w:rPr>
          <w:rFonts w:cs="Times New Roman"/>
          <w:szCs w:val="24"/>
        </w:rPr>
        <w:t>development.</w:t>
      </w:r>
    </w:p>
    <w:p w14:paraId="55658D90" w14:textId="77777777" w:rsidR="006D0A17" w:rsidRDefault="006D0A17" w:rsidP="005D71AF">
      <w:pPr>
        <w:rPr>
          <w:rFonts w:cs="Times New Roman"/>
          <w:szCs w:val="24"/>
        </w:rPr>
      </w:pPr>
    </w:p>
    <w:p w14:paraId="72A0724B" w14:textId="77777777" w:rsidR="00BA7E48" w:rsidRPr="00574A09" w:rsidRDefault="00BA7E48" w:rsidP="005D71AF">
      <w:pPr>
        <w:rPr>
          <w:rFonts w:cs="Times New Roman"/>
          <w:szCs w:val="24"/>
        </w:rPr>
      </w:pPr>
      <w:r w:rsidRPr="00574A09">
        <w:rPr>
          <w:rFonts w:cs="Times New Roman"/>
          <w:szCs w:val="24"/>
        </w:rPr>
        <w:t>Iz teh smo sestavljali kombinacije, ki veljajo za indekse. Sledita primera:</w:t>
      </w:r>
    </w:p>
    <w:p w14:paraId="104DA474" w14:textId="77777777" w:rsidR="00BA7E48" w:rsidRPr="00574A09" w:rsidRDefault="00BA7E48" w:rsidP="005D71AF">
      <w:pPr>
        <w:pStyle w:val="Odstavekseznama"/>
        <w:numPr>
          <w:ilvl w:val="0"/>
          <w:numId w:val="8"/>
        </w:numPr>
        <w:rPr>
          <w:rFonts w:cs="Times New Roman"/>
          <w:szCs w:val="24"/>
        </w:rPr>
      </w:pPr>
      <w:r w:rsidRPr="00574A09">
        <w:rPr>
          <w:rFonts w:cs="Times New Roman"/>
          <w:szCs w:val="24"/>
        </w:rPr>
        <w:t>Game Development Process OR Life-Cycle.</w:t>
      </w:r>
    </w:p>
    <w:p w14:paraId="0DAABDB3" w14:textId="77777777" w:rsidR="00BA7E48" w:rsidRPr="00574A09" w:rsidRDefault="00BA7E48" w:rsidP="005D71AF">
      <w:pPr>
        <w:pStyle w:val="Odstavekseznama"/>
        <w:numPr>
          <w:ilvl w:val="0"/>
          <w:numId w:val="8"/>
        </w:numPr>
        <w:rPr>
          <w:rFonts w:cs="Times New Roman"/>
          <w:szCs w:val="24"/>
        </w:rPr>
      </w:pPr>
      <w:r w:rsidRPr="00574A09">
        <w:rPr>
          <w:rFonts w:cs="Times New Roman"/>
          <w:szCs w:val="24"/>
        </w:rPr>
        <w:t xml:space="preserve">Game Process OR Method OR Life-Cycle. </w:t>
      </w:r>
    </w:p>
    <w:p w14:paraId="400E1CD9" w14:textId="77777777" w:rsidR="00643990" w:rsidRDefault="00643990" w:rsidP="005D71AF">
      <w:bookmarkStart w:id="9" w:name="_Toc509588423"/>
    </w:p>
    <w:p w14:paraId="5553AD04" w14:textId="77777777" w:rsidR="00CE44CF" w:rsidRPr="00574A09" w:rsidRDefault="00BA7E48" w:rsidP="005D71AF">
      <w:pPr>
        <w:pStyle w:val="Naslov2"/>
      </w:pPr>
      <w:bookmarkStart w:id="10" w:name="_Toc511205659"/>
      <w:r w:rsidRPr="00574A09">
        <w:t>2.3 POTEK DELA</w:t>
      </w:r>
      <w:bookmarkEnd w:id="9"/>
      <w:bookmarkEnd w:id="10"/>
    </w:p>
    <w:p w14:paraId="679DC26C" w14:textId="77670906" w:rsidR="006A6F2A" w:rsidRDefault="00BA7E48" w:rsidP="005D71AF">
      <w:pPr>
        <w:rPr>
          <w:rFonts w:cs="Times New Roman"/>
          <w:szCs w:val="24"/>
        </w:rPr>
      </w:pPr>
      <w:r w:rsidRPr="00574A09">
        <w:rPr>
          <w:rFonts w:cs="Times New Roman"/>
          <w:szCs w:val="24"/>
        </w:rPr>
        <w:t xml:space="preserve">Uvodoma smo predstavili potencial, ki ga predstavljajo video igre. </w:t>
      </w:r>
      <w:r w:rsidR="0052213B" w:rsidRPr="00574A09">
        <w:rPr>
          <w:rFonts w:cs="Times New Roman"/>
          <w:szCs w:val="24"/>
        </w:rPr>
        <w:t>Iz literature je razvidno, da je bilo na temo razvoja procesov za video igre opravljenih malo raziskav.</w:t>
      </w:r>
      <w:r w:rsidR="009258E3" w:rsidRPr="00574A09">
        <w:rPr>
          <w:rFonts w:cs="Times New Roman"/>
          <w:szCs w:val="24"/>
        </w:rPr>
        <w:t xml:space="preserve"> </w:t>
      </w:r>
      <w:r w:rsidR="008D377B" w:rsidRPr="00574A09">
        <w:rPr>
          <w:rFonts w:cs="Times New Roman"/>
          <w:szCs w:val="24"/>
        </w:rPr>
        <w:t>Ker spada razvoj video iger med razvoj programske opreme</w:t>
      </w:r>
      <w:r w:rsidR="0033266A" w:rsidRPr="00574A09">
        <w:rPr>
          <w:rFonts w:cs="Times New Roman"/>
          <w:szCs w:val="24"/>
        </w:rPr>
        <w:t xml:space="preserve"> </w:t>
      </w:r>
      <w:r w:rsidR="006945C8" w:rsidRPr="00574A09">
        <w:rPr>
          <w:rFonts w:cs="Times New Roman"/>
          <w:szCs w:val="24"/>
        </w:rPr>
        <w:fldChar w:fldCharType="begin"/>
      </w:r>
      <w:r w:rsidR="009C77D5" w:rsidRPr="00574A09">
        <w:rPr>
          <w:rFonts w:cs="Times New Roman"/>
          <w:szCs w:val="24"/>
        </w:rPr>
        <w:instrText xml:space="preserve"> ADDIN ZOTERO_ITEM CSL_CITATION {"citationID":"IgGqhons","properties":{"formattedCitation":"(Bates, 2004, str. 217)","plainCitation":"(Bates, 2004, str. 217)","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sidRPr="00574A09">
        <w:rPr>
          <w:rFonts w:cs="Times New Roman"/>
          <w:szCs w:val="24"/>
        </w:rPr>
        <w:fldChar w:fldCharType="separate"/>
      </w:r>
      <w:r w:rsidR="009C77D5" w:rsidRPr="00574A09">
        <w:rPr>
          <w:rFonts w:cs="Times New Roman"/>
          <w:szCs w:val="24"/>
        </w:rPr>
        <w:t>(Bates, 2004, str. 217)</w:t>
      </w:r>
      <w:r w:rsidR="006945C8" w:rsidRPr="00574A09">
        <w:rPr>
          <w:rFonts w:cs="Times New Roman"/>
          <w:szCs w:val="24"/>
        </w:rPr>
        <w:fldChar w:fldCharType="end"/>
      </w:r>
      <w:r w:rsidR="00EF14FC" w:rsidRPr="00574A09">
        <w:rPr>
          <w:rFonts w:cs="Times New Roman"/>
          <w:szCs w:val="24"/>
        </w:rPr>
        <w:t>,</w:t>
      </w:r>
      <w:r w:rsidR="00EB054D" w:rsidRPr="00574A09">
        <w:rPr>
          <w:rFonts w:cs="Times New Roman"/>
          <w:szCs w:val="24"/>
        </w:rPr>
        <w:t xml:space="preserve"> bomo v tretjem poglavju </w:t>
      </w:r>
      <w:r w:rsidR="00A65A69" w:rsidRPr="00574A09">
        <w:rPr>
          <w:rFonts w:cs="Times New Roman"/>
          <w:szCs w:val="24"/>
        </w:rPr>
        <w:t>poleg predlaganih procesnih modelov za igre predstav</w:t>
      </w:r>
      <w:r w:rsidR="00DE104D" w:rsidRPr="00574A09">
        <w:rPr>
          <w:rFonts w:cs="Times New Roman"/>
          <w:szCs w:val="24"/>
        </w:rPr>
        <w:t xml:space="preserve">ili tudi </w:t>
      </w:r>
      <w:r w:rsidR="008D377B" w:rsidRPr="00574A09">
        <w:rPr>
          <w:rFonts w:cs="Times New Roman"/>
          <w:szCs w:val="24"/>
        </w:rPr>
        <w:t>vse</w:t>
      </w:r>
      <w:r w:rsidR="00A65A69" w:rsidRPr="00574A09">
        <w:rPr>
          <w:rFonts w:cs="Times New Roman"/>
          <w:szCs w:val="24"/>
        </w:rPr>
        <w:t xml:space="preserve"> standardne procesne modele za razvoj programske opreme. </w:t>
      </w:r>
      <w:r w:rsidR="007C765F" w:rsidRPr="00574A09">
        <w:rPr>
          <w:rFonts w:cs="Times New Roman"/>
          <w:szCs w:val="24"/>
        </w:rPr>
        <w:t xml:space="preserve">V </w:t>
      </w:r>
      <w:r w:rsidR="00B4174F" w:rsidRPr="00574A09">
        <w:rPr>
          <w:rFonts w:cs="Times New Roman"/>
          <w:szCs w:val="24"/>
        </w:rPr>
        <w:t>četrtem</w:t>
      </w:r>
      <w:r w:rsidRPr="00574A09">
        <w:rPr>
          <w:rFonts w:cs="Times New Roman"/>
          <w:szCs w:val="24"/>
        </w:rPr>
        <w:t xml:space="preserve"> poglavju</w:t>
      </w:r>
      <w:r w:rsidR="00347845" w:rsidRPr="00574A09">
        <w:rPr>
          <w:rFonts w:cs="Times New Roman"/>
          <w:szCs w:val="24"/>
        </w:rPr>
        <w:t xml:space="preserve"> bomo</w:t>
      </w:r>
      <w:r w:rsidR="0004322D" w:rsidRPr="00574A09">
        <w:rPr>
          <w:rFonts w:cs="Times New Roman"/>
          <w:szCs w:val="24"/>
        </w:rPr>
        <w:t xml:space="preserve"> identificirali </w:t>
      </w:r>
      <w:r w:rsidR="007C765F" w:rsidRPr="00574A09">
        <w:rPr>
          <w:rFonts w:cs="Times New Roman"/>
          <w:szCs w:val="24"/>
        </w:rPr>
        <w:t>procesne modele, ki se uporabljajo v praksi</w:t>
      </w:r>
      <w:r w:rsidR="00EF14FC" w:rsidRPr="00574A09">
        <w:rPr>
          <w:rFonts w:cs="Times New Roman"/>
          <w:szCs w:val="24"/>
        </w:rPr>
        <w:t>,</w:t>
      </w:r>
      <w:r w:rsidR="00F453B8" w:rsidRPr="00574A09">
        <w:rPr>
          <w:rFonts w:cs="Times New Roman"/>
          <w:szCs w:val="24"/>
        </w:rPr>
        <w:t xml:space="preserve"> in </w:t>
      </w:r>
      <w:r w:rsidR="00A73503" w:rsidRPr="00574A09">
        <w:rPr>
          <w:rFonts w:cs="Times New Roman"/>
          <w:szCs w:val="24"/>
        </w:rPr>
        <w:t>prikazali n</w:t>
      </w:r>
      <w:r w:rsidR="004B2E40" w:rsidRPr="00574A09">
        <w:rPr>
          <w:rFonts w:cs="Times New Roman"/>
          <w:szCs w:val="24"/>
        </w:rPr>
        <w:t>jihove pomanjklji</w:t>
      </w:r>
      <w:r w:rsidR="00E04446" w:rsidRPr="00574A09">
        <w:rPr>
          <w:rFonts w:cs="Times New Roman"/>
          <w:szCs w:val="24"/>
        </w:rPr>
        <w:t>vosti. Nato bomo v nadaljevanju sestavili predlog ustrezne</w:t>
      </w:r>
      <w:r w:rsidR="00126289" w:rsidRPr="00574A09">
        <w:rPr>
          <w:rFonts w:cs="Times New Roman"/>
          <w:szCs w:val="24"/>
        </w:rPr>
        <w:t xml:space="preserve">jšega procesnega modela za razvoj video iger. </w:t>
      </w:r>
      <w:r w:rsidR="009519AC" w:rsidRPr="00574A09">
        <w:rPr>
          <w:rFonts w:cs="Times New Roman"/>
          <w:szCs w:val="24"/>
        </w:rPr>
        <w:t>Definiranje predloga</w:t>
      </w:r>
      <w:r w:rsidRPr="00574A09">
        <w:rPr>
          <w:rFonts w:cs="Times New Roman"/>
          <w:szCs w:val="24"/>
        </w:rPr>
        <w:t xml:space="preserve"> </w:t>
      </w:r>
      <w:r w:rsidR="00833773">
        <w:rPr>
          <w:rFonts w:cs="Times New Roman"/>
          <w:szCs w:val="24"/>
        </w:rPr>
        <w:t>modela bo potekala sistematično</w:t>
      </w:r>
      <w:r w:rsidR="006A6F2A" w:rsidRPr="00574A09">
        <w:rPr>
          <w:rFonts w:cs="Times New Roman"/>
          <w:szCs w:val="24"/>
        </w:rPr>
        <w:t>:</w:t>
      </w:r>
    </w:p>
    <w:p w14:paraId="0B5D0F35" w14:textId="2A38A76A" w:rsidR="00BA7E48" w:rsidRPr="00574A09" w:rsidRDefault="0067308B" w:rsidP="005D71AF">
      <w:pPr>
        <w:pStyle w:val="Odstavekseznama"/>
        <w:numPr>
          <w:ilvl w:val="0"/>
          <w:numId w:val="42"/>
        </w:numPr>
        <w:rPr>
          <w:rFonts w:cs="Times New Roman"/>
          <w:szCs w:val="24"/>
        </w:rPr>
      </w:pPr>
      <w:r w:rsidRPr="00574A09">
        <w:rPr>
          <w:rFonts w:cs="Times New Roman"/>
          <w:szCs w:val="24"/>
        </w:rPr>
        <w:lastRenderedPageBreak/>
        <w:t>p</w:t>
      </w:r>
      <w:r w:rsidR="00BA7E48" w:rsidRPr="00574A09">
        <w:rPr>
          <w:rFonts w:cs="Times New Roman"/>
          <w:szCs w:val="24"/>
        </w:rPr>
        <w:t xml:space="preserve">og. </w:t>
      </w:r>
      <w:r w:rsidR="00A7272E" w:rsidRPr="00574A09">
        <w:rPr>
          <w:rFonts w:cs="Times New Roman"/>
          <w:szCs w:val="24"/>
        </w:rPr>
        <w:t>5</w:t>
      </w:r>
      <w:r w:rsidR="00BA7E48" w:rsidRPr="00574A09">
        <w:rPr>
          <w:rFonts w:cs="Times New Roman"/>
          <w:szCs w:val="24"/>
        </w:rPr>
        <w:t>: izgradnja metode za definiranje procesnega modela,</w:t>
      </w:r>
    </w:p>
    <w:p w14:paraId="0C1D2213" w14:textId="2644CF34" w:rsidR="00BA7E48" w:rsidRPr="00574A09" w:rsidRDefault="0067308B" w:rsidP="005D71AF">
      <w:pPr>
        <w:pStyle w:val="Odstavekseznama"/>
        <w:numPr>
          <w:ilvl w:val="0"/>
          <w:numId w:val="9"/>
        </w:numPr>
        <w:rPr>
          <w:rFonts w:cs="Times New Roman"/>
          <w:szCs w:val="24"/>
        </w:rPr>
      </w:pPr>
      <w:r w:rsidRPr="00574A09">
        <w:rPr>
          <w:rFonts w:cs="Times New Roman"/>
          <w:szCs w:val="24"/>
        </w:rPr>
        <w:t>p</w:t>
      </w:r>
      <w:r w:rsidR="00BA7E48" w:rsidRPr="00574A09">
        <w:rPr>
          <w:rFonts w:cs="Times New Roman"/>
          <w:szCs w:val="24"/>
        </w:rPr>
        <w:t>og</w:t>
      </w:r>
      <w:r w:rsidR="002E149D" w:rsidRPr="00574A09">
        <w:rPr>
          <w:rFonts w:cs="Times New Roman"/>
          <w:szCs w:val="24"/>
        </w:rPr>
        <w:t>.</w:t>
      </w:r>
      <w:r w:rsidR="00BA7E48" w:rsidRPr="00574A09">
        <w:rPr>
          <w:rFonts w:cs="Times New Roman"/>
          <w:szCs w:val="24"/>
        </w:rPr>
        <w:t xml:space="preserve"> </w:t>
      </w:r>
      <w:r w:rsidR="00A7272E" w:rsidRPr="00574A09">
        <w:rPr>
          <w:rFonts w:cs="Times New Roman"/>
          <w:szCs w:val="24"/>
        </w:rPr>
        <w:t>6</w:t>
      </w:r>
      <w:r w:rsidR="00BA7E48" w:rsidRPr="00574A09">
        <w:rPr>
          <w:rFonts w:cs="Times New Roman"/>
          <w:szCs w:val="24"/>
        </w:rPr>
        <w:t xml:space="preserve">: apliciranje metode in </w:t>
      </w:r>
      <w:r w:rsidR="00FA3813" w:rsidRPr="00574A09">
        <w:rPr>
          <w:rFonts w:cs="Times New Roman"/>
          <w:szCs w:val="24"/>
        </w:rPr>
        <w:t>predlaganje</w:t>
      </w:r>
      <w:r w:rsidR="00BA7E48" w:rsidRPr="00574A09">
        <w:rPr>
          <w:rFonts w:cs="Times New Roman"/>
          <w:szCs w:val="24"/>
        </w:rPr>
        <w:t xml:space="preserve"> procesnega modela</w:t>
      </w:r>
      <w:r w:rsidR="00705A82" w:rsidRPr="00574A09">
        <w:rPr>
          <w:rFonts w:cs="Times New Roman"/>
          <w:szCs w:val="24"/>
        </w:rPr>
        <w:t xml:space="preserve"> na podlagi literature</w:t>
      </w:r>
      <w:r w:rsidR="00BA7E48" w:rsidRPr="00574A09">
        <w:rPr>
          <w:rFonts w:cs="Times New Roman"/>
          <w:szCs w:val="24"/>
        </w:rPr>
        <w:t>,</w:t>
      </w:r>
    </w:p>
    <w:p w14:paraId="54B0E0C2" w14:textId="66AAA1A3" w:rsidR="00BA7E48" w:rsidRPr="00574A09" w:rsidRDefault="0067308B" w:rsidP="005D71AF">
      <w:pPr>
        <w:pStyle w:val="Odstavekseznama"/>
        <w:numPr>
          <w:ilvl w:val="0"/>
          <w:numId w:val="9"/>
        </w:numPr>
        <w:rPr>
          <w:rFonts w:cs="Times New Roman"/>
          <w:szCs w:val="24"/>
        </w:rPr>
      </w:pPr>
      <w:r w:rsidRPr="00574A09">
        <w:rPr>
          <w:rFonts w:cs="Times New Roman"/>
          <w:szCs w:val="24"/>
        </w:rPr>
        <w:t>p</w:t>
      </w:r>
      <w:r w:rsidR="00BA7E48" w:rsidRPr="00574A09">
        <w:rPr>
          <w:rFonts w:cs="Times New Roman"/>
          <w:szCs w:val="24"/>
        </w:rPr>
        <w:t xml:space="preserve">og. </w:t>
      </w:r>
      <w:r w:rsidR="00A7272E" w:rsidRPr="00574A09">
        <w:rPr>
          <w:rFonts w:cs="Times New Roman"/>
          <w:szCs w:val="24"/>
        </w:rPr>
        <w:t>7</w:t>
      </w:r>
      <w:r w:rsidR="00066823" w:rsidRPr="00574A09">
        <w:rPr>
          <w:rFonts w:cs="Times New Roman"/>
          <w:szCs w:val="24"/>
        </w:rPr>
        <w:t>: spoznanje pristopov optimizacije in poskus izvedbe</w:t>
      </w:r>
      <w:r w:rsidR="00BA7E48" w:rsidRPr="00574A09">
        <w:rPr>
          <w:rFonts w:cs="Times New Roman"/>
          <w:szCs w:val="24"/>
        </w:rPr>
        <w:t>.</w:t>
      </w:r>
    </w:p>
    <w:p w14:paraId="78757C82" w14:textId="77777777" w:rsidR="00643990" w:rsidRDefault="00643990" w:rsidP="005D71AF">
      <w:pPr>
        <w:rPr>
          <w:rFonts w:cs="Times New Roman"/>
          <w:szCs w:val="24"/>
        </w:rPr>
      </w:pPr>
    </w:p>
    <w:p w14:paraId="20AB529D" w14:textId="00B2ED17" w:rsidR="00BA7E48" w:rsidRPr="00574A09" w:rsidRDefault="00BA7E48" w:rsidP="005D71AF">
      <w:pPr>
        <w:rPr>
          <w:rFonts w:cs="Times New Roman"/>
          <w:szCs w:val="24"/>
        </w:rPr>
      </w:pPr>
      <w:r w:rsidRPr="00574A09">
        <w:rPr>
          <w:rFonts w:cs="Times New Roman"/>
          <w:szCs w:val="24"/>
        </w:rPr>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sidRPr="00574A09">
        <w:rPr>
          <w:rFonts w:cs="Times New Roman"/>
          <w:szCs w:val="24"/>
        </w:rPr>
        <w:t>j</w:t>
      </w:r>
      <w:r w:rsidRPr="00574A09">
        <w:rPr>
          <w:rFonts w:cs="Times New Roman"/>
          <w:szCs w:val="24"/>
        </w:rPr>
        <w:t>o uporabili za shranjevanje dokumentacije raziskave.</w:t>
      </w:r>
    </w:p>
    <w:p w14:paraId="4E367299" w14:textId="77777777" w:rsidR="00643990" w:rsidRDefault="00643990" w:rsidP="005D71AF">
      <w:bookmarkStart w:id="11" w:name="_Toc509588424"/>
    </w:p>
    <w:p w14:paraId="678D063B" w14:textId="77777777" w:rsidR="00BA7E48" w:rsidRPr="00574A09" w:rsidRDefault="00BA7E48" w:rsidP="005D71AF">
      <w:pPr>
        <w:pStyle w:val="Naslov2"/>
      </w:pPr>
      <w:bookmarkStart w:id="12" w:name="_Toc511205660"/>
      <w:r w:rsidRPr="00574A09">
        <w:t>2.4 OMEJITVE</w:t>
      </w:r>
      <w:bookmarkEnd w:id="11"/>
      <w:bookmarkEnd w:id="12"/>
    </w:p>
    <w:p w14:paraId="2835044A" w14:textId="40C93663" w:rsidR="00BA7E48" w:rsidRPr="00574A09" w:rsidRDefault="00BA7E48" w:rsidP="005D71AF">
      <w:pPr>
        <w:contextualSpacing/>
        <w:rPr>
          <w:rFonts w:cs="Times New Roman"/>
          <w:szCs w:val="24"/>
        </w:rPr>
      </w:pPr>
      <w:r w:rsidRPr="00574A09">
        <w:rPr>
          <w:rFonts w:cs="Times New Roman"/>
          <w:szCs w:val="24"/>
        </w:rPr>
        <w:t>Upoštevati moramo, da smo pri iskanju literature v večini uporabljali digitalne tehnike. Ker je raziskovalno področje razvojnih procesov slabo raziskano</w:t>
      </w:r>
      <w:r w:rsidR="00EF14FC" w:rsidRPr="00574A09">
        <w:rPr>
          <w:rFonts w:cs="Times New Roman"/>
          <w:szCs w:val="24"/>
        </w:rPr>
        <w:t>,</w:t>
      </w:r>
      <w:r w:rsidRPr="00574A09">
        <w:rPr>
          <w:rFonts w:cs="Times New Roman"/>
          <w:szCs w:val="24"/>
        </w:rPr>
        <w:t xml:space="preserve"> je velika možnost nekonsistentne terminologije ali </w:t>
      </w:r>
      <w:r w:rsidR="00EF14FC" w:rsidRPr="00574A09">
        <w:rPr>
          <w:rFonts w:cs="Times New Roman"/>
          <w:szCs w:val="24"/>
        </w:rPr>
        <w:t xml:space="preserve">njene </w:t>
      </w:r>
      <w:r w:rsidRPr="00574A09">
        <w:rPr>
          <w:rFonts w:cs="Times New Roman"/>
          <w:szCs w:val="24"/>
        </w:rPr>
        <w:t>nepravilne rabe. V literaturah se prepletajo trije termini, ki definirajo procese. Čeprav vsak termin posamezno definira drugačen obs</w:t>
      </w:r>
      <w:r w:rsidR="00224ED3" w:rsidRPr="00574A09">
        <w:rPr>
          <w:rFonts w:cs="Times New Roman"/>
          <w:szCs w:val="24"/>
        </w:rPr>
        <w:t>eg lastnosti in namenov (pog. 3</w:t>
      </w:r>
      <w:r w:rsidRPr="00574A09">
        <w:rPr>
          <w:rFonts w:cs="Times New Roman"/>
          <w:szCs w:val="24"/>
        </w:rPr>
        <w:t>)</w:t>
      </w:r>
      <w:r w:rsidR="00EF14FC" w:rsidRPr="00574A09">
        <w:rPr>
          <w:rFonts w:cs="Times New Roman"/>
          <w:szCs w:val="24"/>
        </w:rPr>
        <w:t>,</w:t>
      </w:r>
      <w:r w:rsidRPr="00574A09">
        <w:rPr>
          <w:rFonts w:cs="Times New Roman"/>
          <w:szCs w:val="24"/>
        </w:rPr>
        <w:t xml:space="preserve"> so jih avtorji enačili. Ti termini si sledijo po pojavnostih: proces (process), življenjski cikel (life-cycle) in metoda (method). Poleg tega smo opazili nekonsistentnost pri poimenovanju procesnih modelov. Navedeno je nekaj ekvivalen</w:t>
      </w:r>
      <w:r w:rsidR="00EF14FC" w:rsidRPr="00574A09">
        <w:rPr>
          <w:rFonts w:cs="Times New Roman"/>
          <w:szCs w:val="24"/>
        </w:rPr>
        <w:t>t</w:t>
      </w:r>
      <w:r w:rsidRPr="00574A09">
        <w:rPr>
          <w:rFonts w:cs="Times New Roman"/>
          <w:szCs w:val="24"/>
        </w:rPr>
        <w:t>nih izrazov procesnih modelov (življenjskih ciklov, metod):</w:t>
      </w:r>
    </w:p>
    <w:p w14:paraId="14F25238" w14:textId="08D7DE8E" w:rsidR="00BA7E48" w:rsidRPr="00574A09" w:rsidRDefault="00BA7E48" w:rsidP="005D71AF">
      <w:pPr>
        <w:pStyle w:val="Odstavekseznama"/>
        <w:numPr>
          <w:ilvl w:val="0"/>
          <w:numId w:val="10"/>
        </w:numPr>
        <w:rPr>
          <w:rFonts w:cs="Times New Roman"/>
          <w:szCs w:val="24"/>
        </w:rPr>
      </w:pPr>
      <w:r w:rsidRPr="00574A09">
        <w:rPr>
          <w:rFonts w:cs="Times New Roman"/>
          <w:szCs w:val="24"/>
        </w:rPr>
        <w:t xml:space="preserve">Code and fix </w:t>
      </w:r>
      <w:r w:rsidRPr="00574A09">
        <w:rPr>
          <w:rFonts w:cs="Times New Roman"/>
          <w:szCs w:val="24"/>
        </w:rPr>
        <w:fldChar w:fldCharType="begin"/>
      </w:r>
      <w:r w:rsidR="009C77D5" w:rsidRPr="00574A09">
        <w:rPr>
          <w:rFonts w:cs="Times New Roman"/>
          <w:szCs w:val="24"/>
        </w:rPr>
        <w:instrText xml:space="preserve"> ADDIN ZOTERO_ITEM CSL_CITATION {"citationID":"CLhUyl40","properties":{"formattedCitation":"(Tsui, Karam, &amp; Bernal, 2016, str. 58)","plainCitation":"(Tsui, Karam, &amp; Bernal, 2016, str. 58)","noteIndex":0},"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574A09">
        <w:rPr>
          <w:rFonts w:cs="Times New Roman"/>
          <w:szCs w:val="24"/>
        </w:rPr>
        <w:fldChar w:fldCharType="separate"/>
      </w:r>
      <w:r w:rsidR="009B4275" w:rsidRPr="00574A09">
        <w:rPr>
          <w:rFonts w:cs="Times New Roman"/>
          <w:szCs w:val="24"/>
        </w:rPr>
        <w:t>(Tsui, Karam, in</w:t>
      </w:r>
      <w:r w:rsidR="009C77D5" w:rsidRPr="00574A09">
        <w:rPr>
          <w:rFonts w:cs="Times New Roman"/>
          <w:szCs w:val="24"/>
        </w:rPr>
        <w:t xml:space="preserve"> Bernal, 2016, str. 58)</w:t>
      </w:r>
      <w:r w:rsidRPr="00574A09">
        <w:rPr>
          <w:rFonts w:cs="Times New Roman"/>
          <w:szCs w:val="24"/>
        </w:rPr>
        <w:fldChar w:fldCharType="end"/>
      </w:r>
      <w:r w:rsidRPr="00574A09">
        <w:rPr>
          <w:rFonts w:cs="Times New Roman"/>
          <w:szCs w:val="24"/>
        </w:rPr>
        <w:t xml:space="preserve"> </w:t>
      </w:r>
      <w:r w:rsidRPr="00574A09">
        <w:rPr>
          <w:rFonts w:cs="Times New Roman"/>
          <w:b/>
          <w:color w:val="222222"/>
          <w:szCs w:val="24"/>
          <w:shd w:val="clear" w:color="auto" w:fill="FFFFFF"/>
        </w:rPr>
        <w:t>~</w:t>
      </w:r>
      <w:r w:rsidRPr="00574A09">
        <w:rPr>
          <w:rFonts w:cs="Times New Roman"/>
          <w:color w:val="222222"/>
          <w:szCs w:val="24"/>
          <w:shd w:val="clear" w:color="auto" w:fill="FFFFFF"/>
        </w:rPr>
        <w:t xml:space="preserve"> Build and fix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evydjRBj","properties":{"formattedCitation":"(Sabharwal, 2009, str. 8)","plainCitation":"(Sabharwal, 2009, str. 8)","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574A09">
        <w:rPr>
          <w:rFonts w:cs="Times New Roman"/>
          <w:color w:val="222222"/>
          <w:szCs w:val="24"/>
          <w:shd w:val="clear" w:color="auto" w:fill="FFFFFF"/>
        </w:rPr>
        <w:fldChar w:fldCharType="separate"/>
      </w:r>
      <w:r w:rsidR="009C77D5" w:rsidRPr="00574A09">
        <w:rPr>
          <w:rFonts w:cs="Times New Roman"/>
          <w:szCs w:val="24"/>
        </w:rPr>
        <w:t>(Sabharwal, 2009, str. 8)</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w:t>
      </w:r>
    </w:p>
    <w:p w14:paraId="2F48DED3" w14:textId="2E2F7FCD" w:rsidR="00BA7E48" w:rsidRPr="00574A09" w:rsidRDefault="00BA7E48" w:rsidP="005D71AF">
      <w:pPr>
        <w:pStyle w:val="Odstavekseznama"/>
        <w:numPr>
          <w:ilvl w:val="0"/>
          <w:numId w:val="10"/>
        </w:numPr>
        <w:rPr>
          <w:rFonts w:cs="Times New Roman"/>
          <w:szCs w:val="24"/>
        </w:rPr>
      </w:pPr>
      <w:r w:rsidRPr="00574A09">
        <w:rPr>
          <w:rFonts w:cs="Times New Roman"/>
          <w:szCs w:val="24"/>
        </w:rPr>
        <w:t xml:space="preserve">Stage gate </w:t>
      </w:r>
      <w:r w:rsidRPr="00574A09">
        <w:rPr>
          <w:rFonts w:cs="Times New Roman"/>
          <w:szCs w:val="24"/>
        </w:rPr>
        <w:fldChar w:fldCharType="begin"/>
      </w:r>
      <w:r w:rsidR="009C77D5" w:rsidRPr="00574A09">
        <w:rPr>
          <w:rFonts w:cs="Times New Roman"/>
          <w:szCs w:val="24"/>
        </w:rPr>
        <w:instrText xml:space="preserve"> ADDIN ZOTERO_ITEM CSL_CITATION {"citationID":"bg8tg0jD","properties":{"formattedCitation":"(Peters, 2008, str. 113)","plainCitation":"(Peters, 2008, str. 113)","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574A09">
        <w:rPr>
          <w:rFonts w:cs="Times New Roman"/>
          <w:szCs w:val="24"/>
        </w:rPr>
        <w:fldChar w:fldCharType="separate"/>
      </w:r>
      <w:r w:rsidR="009C77D5" w:rsidRPr="00574A09">
        <w:rPr>
          <w:rFonts w:cs="Times New Roman"/>
          <w:szCs w:val="24"/>
        </w:rPr>
        <w:t>(Peters, 2008, str. 113)</w:t>
      </w:r>
      <w:r w:rsidRPr="00574A09">
        <w:rPr>
          <w:rFonts w:cs="Times New Roman"/>
          <w:szCs w:val="24"/>
        </w:rPr>
        <w:fldChar w:fldCharType="end"/>
      </w:r>
      <w:r w:rsidRPr="00574A09">
        <w:rPr>
          <w:rFonts w:cs="Times New Roman"/>
          <w:szCs w:val="24"/>
        </w:rPr>
        <w:t xml:space="preserve"> </w:t>
      </w:r>
      <w:r w:rsidRPr="00574A09">
        <w:rPr>
          <w:rFonts w:cs="Times New Roman"/>
          <w:b/>
          <w:color w:val="222222"/>
          <w:szCs w:val="24"/>
          <w:shd w:val="clear" w:color="auto" w:fill="FFFFFF"/>
        </w:rPr>
        <w:t xml:space="preserve">~ </w:t>
      </w:r>
      <w:r w:rsidRPr="00574A09">
        <w:rPr>
          <w:rFonts w:cs="Times New Roman"/>
          <w:color w:val="222222"/>
          <w:szCs w:val="24"/>
          <w:shd w:val="clear" w:color="auto" w:fill="FFFFFF"/>
        </w:rPr>
        <w:t xml:space="preserve">Phased-release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bkfNXRtP","properties":{"formattedCitation":"(Lethbridge &amp; Laganiere, 2005, str. 430)","plainCitation":"(Lethbridge &amp; Laganiere, 2005, str. 43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574A09">
        <w:rPr>
          <w:rFonts w:cs="Times New Roman"/>
          <w:color w:val="222222"/>
          <w:szCs w:val="24"/>
          <w:shd w:val="clear" w:color="auto" w:fill="FFFFFF"/>
        </w:rPr>
        <w:fldChar w:fldCharType="separate"/>
      </w:r>
      <w:r w:rsidR="009B4275" w:rsidRPr="00574A09">
        <w:rPr>
          <w:rFonts w:cs="Times New Roman"/>
          <w:szCs w:val="24"/>
        </w:rPr>
        <w:t>(Lethbridge in</w:t>
      </w:r>
      <w:r w:rsidR="009C77D5" w:rsidRPr="00574A09">
        <w:rPr>
          <w:rFonts w:cs="Times New Roman"/>
          <w:szCs w:val="24"/>
        </w:rPr>
        <w:t xml:space="preserve"> Laganiere, 2005, str. 430)</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w:t>
      </w:r>
    </w:p>
    <w:p w14:paraId="19990C23" w14:textId="14147694" w:rsidR="00BA7E48" w:rsidRPr="00574A09" w:rsidRDefault="00BA7E48" w:rsidP="005D71AF">
      <w:pPr>
        <w:pStyle w:val="Odstavekseznama"/>
        <w:numPr>
          <w:ilvl w:val="0"/>
          <w:numId w:val="10"/>
        </w:numPr>
        <w:rPr>
          <w:rFonts w:cs="Times New Roman"/>
          <w:szCs w:val="24"/>
        </w:rPr>
      </w:pPr>
      <w:r w:rsidRPr="00574A09">
        <w:rPr>
          <w:rFonts w:cs="Times New Roman"/>
          <w:color w:val="222222"/>
          <w:szCs w:val="24"/>
          <w:shd w:val="clear" w:color="auto" w:fill="FFFFFF"/>
        </w:rPr>
        <w:t xml:space="preserve">Incremental Software Development Life Cycle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vR7sN5WB","properties":{"formattedCitation":"(Sabharwal, 2009, str. 16)","plainCitation":"(Sabharwal, 2009, str. 16)","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574A09">
        <w:rPr>
          <w:rFonts w:cs="Times New Roman"/>
          <w:color w:val="222222"/>
          <w:szCs w:val="24"/>
          <w:shd w:val="clear" w:color="auto" w:fill="FFFFFF"/>
        </w:rPr>
        <w:fldChar w:fldCharType="separate"/>
      </w:r>
      <w:r w:rsidR="009C77D5" w:rsidRPr="00574A09">
        <w:rPr>
          <w:rFonts w:cs="Times New Roman"/>
          <w:szCs w:val="24"/>
        </w:rPr>
        <w:t>(Sabharwal, 2009, str. 16)</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 xml:space="preserve"> </w:t>
      </w:r>
      <w:r w:rsidRPr="00574A09">
        <w:rPr>
          <w:rFonts w:cs="Times New Roman"/>
          <w:b/>
          <w:color w:val="222222"/>
          <w:szCs w:val="24"/>
          <w:shd w:val="clear" w:color="auto" w:fill="FFFFFF"/>
        </w:rPr>
        <w:t xml:space="preserve">~ </w:t>
      </w:r>
      <w:r w:rsidRPr="00574A09">
        <w:rPr>
          <w:rFonts w:cs="Times New Roman"/>
          <w:color w:val="222222"/>
          <w:szCs w:val="24"/>
          <w:shd w:val="clear" w:color="auto" w:fill="FFFFFF"/>
        </w:rPr>
        <w:t xml:space="preserve">Incremental delivery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WCRDnoe6","properties":{"formattedCitation":"(Sommerville, 2010, str. 47)","plainCitation":"(Sommerville, 2010, str. 47)","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574A09">
        <w:rPr>
          <w:rFonts w:cs="Times New Roman"/>
          <w:color w:val="222222"/>
          <w:szCs w:val="24"/>
          <w:shd w:val="clear" w:color="auto" w:fill="FFFFFF"/>
        </w:rPr>
        <w:fldChar w:fldCharType="separate"/>
      </w:r>
      <w:r w:rsidR="009C77D5" w:rsidRPr="00574A09">
        <w:rPr>
          <w:rFonts w:cs="Times New Roman"/>
          <w:szCs w:val="24"/>
        </w:rPr>
        <w:t>(Sommerville, 2010, str. 47)</w:t>
      </w:r>
      <w:r w:rsidRPr="00574A09">
        <w:rPr>
          <w:rFonts w:cs="Times New Roman"/>
          <w:color w:val="222222"/>
          <w:szCs w:val="24"/>
          <w:shd w:val="clear" w:color="auto" w:fill="FFFFFF"/>
        </w:rPr>
        <w:fldChar w:fldCharType="end"/>
      </w:r>
      <w:r w:rsidRPr="00574A09">
        <w:rPr>
          <w:rFonts w:cs="Times New Roman"/>
          <w:color w:val="222222"/>
          <w:szCs w:val="24"/>
          <w:shd w:val="clear" w:color="auto" w:fill="FFFFFF"/>
        </w:rPr>
        <w:t xml:space="preserve"> </w:t>
      </w:r>
      <w:r w:rsidRPr="00574A09">
        <w:rPr>
          <w:rFonts w:cs="Times New Roman"/>
          <w:b/>
          <w:color w:val="222222"/>
          <w:szCs w:val="24"/>
          <w:shd w:val="clear" w:color="auto" w:fill="FFFFFF"/>
        </w:rPr>
        <w:t xml:space="preserve">~ </w:t>
      </w:r>
      <w:r w:rsidRPr="00574A09">
        <w:rPr>
          <w:rFonts w:cs="Times New Roman"/>
          <w:color w:val="222222"/>
          <w:szCs w:val="24"/>
          <w:shd w:val="clear" w:color="auto" w:fill="FFFFFF"/>
        </w:rPr>
        <w:t xml:space="preserve">Incremental Process </w:t>
      </w:r>
      <w:r w:rsidRPr="00574A09">
        <w:rPr>
          <w:rFonts w:cs="Times New Roman"/>
          <w:color w:val="222222"/>
          <w:szCs w:val="24"/>
          <w:shd w:val="clear" w:color="auto" w:fill="FFFFFF"/>
        </w:rPr>
        <w:fldChar w:fldCharType="begin"/>
      </w:r>
      <w:r w:rsidR="009C77D5" w:rsidRPr="00574A09">
        <w:rPr>
          <w:rFonts w:cs="Times New Roman"/>
          <w:color w:val="222222"/>
          <w:szCs w:val="24"/>
          <w:shd w:val="clear" w:color="auto" w:fill="FFFFFF"/>
        </w:rPr>
        <w:instrText xml:space="preserve"> ADDIN ZOTERO_ITEM CSL_CITATION {"citationID":"TQedf1DB","properties":{"formattedCitation":"(Pressman &amp; Maxim, 2014, str. 43)","plainCitation":"(Pressman &amp; Maxim, 2014, str. 4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574A09">
        <w:rPr>
          <w:rFonts w:cs="Times New Roman"/>
          <w:color w:val="222222"/>
          <w:szCs w:val="24"/>
          <w:shd w:val="clear" w:color="auto" w:fill="FFFFFF"/>
        </w:rPr>
        <w:fldChar w:fldCharType="separate"/>
      </w:r>
      <w:r w:rsidR="009B4275" w:rsidRPr="00574A09">
        <w:rPr>
          <w:rFonts w:cs="Times New Roman"/>
          <w:szCs w:val="24"/>
        </w:rPr>
        <w:t>(Pressman in</w:t>
      </w:r>
      <w:r w:rsidR="009C77D5" w:rsidRPr="00574A09">
        <w:rPr>
          <w:rFonts w:cs="Times New Roman"/>
          <w:szCs w:val="24"/>
        </w:rPr>
        <w:t xml:space="preserve"> Maxim, 2014, str. 43)</w:t>
      </w:r>
      <w:r w:rsidRPr="00574A09">
        <w:rPr>
          <w:rFonts w:cs="Times New Roman"/>
          <w:color w:val="222222"/>
          <w:szCs w:val="24"/>
          <w:shd w:val="clear" w:color="auto" w:fill="FFFFFF"/>
        </w:rPr>
        <w:fldChar w:fldCharType="end"/>
      </w:r>
      <w:r w:rsidR="00EF14FC" w:rsidRPr="00574A09">
        <w:rPr>
          <w:rFonts w:cs="Times New Roman"/>
          <w:color w:val="222222"/>
          <w:szCs w:val="24"/>
          <w:shd w:val="clear" w:color="auto" w:fill="FFFFFF"/>
        </w:rPr>
        <w:t>.</w:t>
      </w:r>
    </w:p>
    <w:p w14:paraId="1F735922" w14:textId="023851B4" w:rsidR="00C77DB1" w:rsidRPr="00574A09" w:rsidRDefault="00BA7E48" w:rsidP="005D71AF">
      <w:pPr>
        <w:contextualSpacing/>
        <w:rPr>
          <w:rFonts w:cs="Times New Roman"/>
          <w:szCs w:val="24"/>
        </w:rPr>
      </w:pPr>
      <w:r w:rsidRPr="00574A09">
        <w:rPr>
          <w:rFonts w:cs="Times New Roman"/>
          <w:szCs w:val="24"/>
        </w:rPr>
        <w:t xml:space="preserve">Nevarnost rezultatov poizvedb predstavljajo tudi ključne besede, </w:t>
      </w:r>
      <w:r w:rsidR="00E04CB9" w:rsidRPr="00574A09">
        <w:rPr>
          <w:rFonts w:cs="Times New Roman"/>
          <w:szCs w:val="24"/>
        </w:rPr>
        <w:t xml:space="preserve">ki s svojim </w:t>
      </w:r>
      <w:r w:rsidRPr="00574A09">
        <w:rPr>
          <w:rFonts w:cs="Times New Roman"/>
          <w:szCs w:val="24"/>
        </w:rPr>
        <w:t>pomen</w:t>
      </w:r>
      <w:r w:rsidR="00E04CB9" w:rsidRPr="00574A09">
        <w:rPr>
          <w:rFonts w:cs="Times New Roman"/>
          <w:szCs w:val="24"/>
        </w:rPr>
        <w:t>om</w:t>
      </w:r>
      <w:r w:rsidRPr="00574A09">
        <w:rPr>
          <w:rFonts w:cs="Times New Roman"/>
          <w:szCs w:val="24"/>
        </w:rPr>
        <w:t xml:space="preserve"> ne opisuje</w:t>
      </w:r>
      <w:r w:rsidR="00E04CB9" w:rsidRPr="00574A09">
        <w:rPr>
          <w:rFonts w:cs="Times New Roman"/>
          <w:szCs w:val="24"/>
        </w:rPr>
        <w:t>jo</w:t>
      </w:r>
      <w:r w:rsidRPr="00574A09">
        <w:rPr>
          <w:rFonts w:cs="Times New Roman"/>
          <w:szCs w:val="24"/>
        </w:rPr>
        <w:t xml:space="preserve"> vsebine literature. Tukaj smo si pomagali s sopomenkami (inženiring, razvoj). Za prevajanje strokovnih izrazov v slovenščino smo uporabljali Računalniški slovarček</w:t>
      </w:r>
      <w:r w:rsidRPr="00574A09">
        <w:rPr>
          <w:rStyle w:val="Sprotnaopomba-sklic"/>
          <w:rFonts w:cs="Times New Roman"/>
          <w:szCs w:val="24"/>
        </w:rPr>
        <w:footnoteReference w:id="6"/>
      </w:r>
      <w:r w:rsidRPr="00574A09">
        <w:rPr>
          <w:rFonts w:cs="Times New Roman"/>
          <w:szCs w:val="24"/>
        </w:rPr>
        <w:t>. Besed</w:t>
      </w:r>
      <w:r w:rsidR="00EF14FC" w:rsidRPr="00574A09">
        <w:rPr>
          <w:rFonts w:cs="Times New Roman"/>
          <w:szCs w:val="24"/>
        </w:rPr>
        <w:t>e</w:t>
      </w:r>
      <w:r w:rsidRPr="00574A09">
        <w:rPr>
          <w:rFonts w:cs="Times New Roman"/>
          <w:szCs w:val="24"/>
        </w:rPr>
        <w:t>, ki jih nismo našli</w:t>
      </w:r>
      <w:r w:rsidR="00EF14FC" w:rsidRPr="00574A09">
        <w:rPr>
          <w:rFonts w:cs="Times New Roman"/>
          <w:szCs w:val="24"/>
        </w:rPr>
        <w:t>.</w:t>
      </w:r>
      <w:r w:rsidRPr="00574A09">
        <w:rPr>
          <w:rFonts w:cs="Times New Roman"/>
          <w:szCs w:val="24"/>
        </w:rPr>
        <w:t xml:space="preserve"> smo prevedli sami in </w:t>
      </w:r>
      <w:r w:rsidR="00EF14FC" w:rsidRPr="00574A09">
        <w:rPr>
          <w:rFonts w:cs="Times New Roman"/>
          <w:szCs w:val="24"/>
        </w:rPr>
        <w:t xml:space="preserve">jih </w:t>
      </w:r>
      <w:r w:rsidRPr="00574A09">
        <w:rPr>
          <w:rFonts w:cs="Times New Roman"/>
          <w:szCs w:val="24"/>
        </w:rPr>
        <w:t>podprli z opombo v izvorni obliki.</w:t>
      </w:r>
    </w:p>
    <w:p w14:paraId="272F2C98" w14:textId="77777777" w:rsidR="00C77DB1" w:rsidRPr="00574A09" w:rsidRDefault="00C77DB1" w:rsidP="005D71AF">
      <w:pPr>
        <w:rPr>
          <w:rFonts w:cs="Times New Roman"/>
          <w:szCs w:val="24"/>
        </w:rPr>
      </w:pPr>
      <w:r w:rsidRPr="00574A09">
        <w:rPr>
          <w:rFonts w:cs="Times New Roman"/>
          <w:szCs w:val="24"/>
        </w:rPr>
        <w:br w:type="page"/>
      </w:r>
    </w:p>
    <w:p w14:paraId="7FE0AAFA" w14:textId="77777777" w:rsidR="001230C3" w:rsidRPr="00397971" w:rsidRDefault="001230C3" w:rsidP="005D71AF">
      <w:pPr>
        <w:pStyle w:val="Naslov1"/>
      </w:pPr>
      <w:bookmarkStart w:id="13" w:name="_Toc509588425"/>
      <w:bookmarkStart w:id="14" w:name="_Toc511205661"/>
      <w:r w:rsidRPr="00397971">
        <w:lastRenderedPageBreak/>
        <w:t>3 PROCESNI MODELI</w:t>
      </w:r>
      <w:bookmarkEnd w:id="13"/>
      <w:bookmarkEnd w:id="14"/>
    </w:p>
    <w:p w14:paraId="273315CD" w14:textId="77777777" w:rsidR="00C70D58" w:rsidRPr="00397971" w:rsidRDefault="00C70D58" w:rsidP="005D71AF"/>
    <w:p w14:paraId="262245DB" w14:textId="4B78547C" w:rsidR="00C70D58" w:rsidRPr="00397971" w:rsidRDefault="001230C3" w:rsidP="005D71AF">
      <w:pPr>
        <w:rPr>
          <w:rFonts w:cs="Times New Roman"/>
          <w:szCs w:val="24"/>
        </w:rPr>
      </w:pPr>
      <w:r w:rsidRPr="00397971">
        <w:rPr>
          <w:rFonts w:cs="Times New Roman"/>
          <w:szCs w:val="24"/>
        </w:rPr>
        <w:t>Razv</w:t>
      </w:r>
      <w:r w:rsidR="002A00F0" w:rsidRPr="00397971">
        <w:rPr>
          <w:rFonts w:cs="Times New Roman"/>
          <w:szCs w:val="24"/>
        </w:rPr>
        <w:t>oji video iger so v prvi vrsti projekti</w:t>
      </w:r>
      <w:r w:rsidR="005B06E2" w:rsidRPr="00397971">
        <w:rPr>
          <w:rFonts w:cs="Times New Roman"/>
          <w:szCs w:val="24"/>
        </w:rPr>
        <w:t xml:space="preserve"> </w:t>
      </w:r>
      <w:r w:rsidR="002A00F0" w:rsidRPr="00397971">
        <w:rPr>
          <w:rFonts w:cs="Times New Roman"/>
          <w:szCs w:val="24"/>
        </w:rPr>
        <w:t xml:space="preserve"> </w:t>
      </w:r>
      <w:r w:rsidRPr="00397971">
        <w:rPr>
          <w:rFonts w:cs="Times New Roman"/>
          <w:szCs w:val="24"/>
        </w:rPr>
        <w:t xml:space="preserve">razvoja programske opreme </w:t>
      </w:r>
      <w:r w:rsidRPr="00397971">
        <w:rPr>
          <w:rFonts w:cs="Times New Roman"/>
          <w:szCs w:val="24"/>
        </w:rPr>
        <w:fldChar w:fldCharType="begin"/>
      </w:r>
      <w:r w:rsidR="009C77D5" w:rsidRPr="00397971">
        <w:rPr>
          <w:rFonts w:cs="Times New Roman"/>
          <w:szCs w:val="24"/>
        </w:rPr>
        <w:instrText xml:space="preserve"> ADDIN ZOTERO_ITEM CSL_CITATION {"citationID":"0ODVUoV6","properties":{"formattedCitation":"(Bates, 2004, str. 217)","plainCitation":"(Bates, 2004, str. 217)","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Pr="00397971">
        <w:rPr>
          <w:rFonts w:cs="Times New Roman"/>
          <w:szCs w:val="24"/>
        </w:rPr>
        <w:fldChar w:fldCharType="separate"/>
      </w:r>
      <w:r w:rsidR="009C77D5" w:rsidRPr="00397971">
        <w:rPr>
          <w:rFonts w:cs="Times New Roman"/>
          <w:szCs w:val="24"/>
        </w:rPr>
        <w:t>(Bates, 2004, str. 217)</w:t>
      </w:r>
      <w:r w:rsidRPr="00397971">
        <w:rPr>
          <w:rFonts w:cs="Times New Roman"/>
          <w:szCs w:val="24"/>
        </w:rPr>
        <w:fldChar w:fldCharType="end"/>
      </w:r>
      <w:r w:rsidRPr="00397971">
        <w:rPr>
          <w:rFonts w:cs="Times New Roman"/>
          <w:szCs w:val="24"/>
        </w:rPr>
        <w:t xml:space="preserve">. Zato se za </w:t>
      </w:r>
      <w:r w:rsidR="006126D0" w:rsidRPr="00397971">
        <w:rPr>
          <w:rFonts w:cs="Times New Roman"/>
          <w:szCs w:val="24"/>
        </w:rPr>
        <w:t xml:space="preserve">njihovo </w:t>
      </w:r>
      <w:r w:rsidRPr="00397971">
        <w:rPr>
          <w:rFonts w:cs="Times New Roman"/>
          <w:szCs w:val="24"/>
        </w:rPr>
        <w:t>upravljanje priporočajo tehnike, ki jih definira disciplina programskega inženiringa (prav tam). Programski inženiring je uporaba discipliniranega, merljivega in sistematičnega pristopa v razvoj, zagon in vzdrževanje programske opreme</w:t>
      </w:r>
      <w:r w:rsidR="00F21E72">
        <w:rPr>
          <w:rFonts w:cs="Times New Roman"/>
          <w:szCs w:val="24"/>
        </w:rPr>
        <w:t xml:space="preserve"> </w:t>
      </w:r>
      <w:r w:rsidR="00F21E72" w:rsidRPr="00327C02">
        <w:rPr>
          <w:rFonts w:cs="Times New Roman"/>
          <w:szCs w:val="24"/>
        </w:rPr>
        <w:fldChar w:fldCharType="begin"/>
      </w:r>
      <w:r w:rsidR="00F21E72" w:rsidRPr="00327C02">
        <w:rPr>
          <w:rFonts w:cs="Times New Roman"/>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F21E72" w:rsidRPr="00327C02">
        <w:rPr>
          <w:rFonts w:cs="Times New Roman"/>
          <w:szCs w:val="24"/>
        </w:rPr>
        <w:fldChar w:fldCharType="separate"/>
      </w:r>
      <w:r w:rsidR="00F21E72" w:rsidRPr="00327C02">
        <w:rPr>
          <w:rFonts w:cs="Times New Roman"/>
          <w:szCs w:val="24"/>
        </w:rPr>
        <w:t>(Pressman in Maxim 2014, 15)</w:t>
      </w:r>
      <w:r w:rsidR="00F21E72" w:rsidRPr="00327C02">
        <w:rPr>
          <w:rFonts w:cs="Times New Roman"/>
          <w:szCs w:val="24"/>
        </w:rPr>
        <w:fldChar w:fldCharType="end"/>
      </w:r>
      <w:r w:rsidRPr="00397971">
        <w:rPr>
          <w:rFonts w:cs="Times New Roman"/>
          <w:szCs w:val="24"/>
        </w:rPr>
        <w:t xml:space="preserve">. Temelj programskega inženiringa predstavlja proces </w:t>
      </w:r>
      <w:r w:rsidR="00F21E72">
        <w:rPr>
          <w:rFonts w:cs="Times New Roman"/>
          <w:szCs w:val="24"/>
        </w:rPr>
        <w:t>(prav tam)</w:t>
      </w:r>
      <w:r w:rsidRPr="00397971">
        <w:rPr>
          <w:rFonts w:cs="Times New Roman"/>
          <w:szCs w:val="24"/>
        </w:rPr>
        <w:t xml:space="preserve">. Proces je zbirka aktivnosti, del in nalog, ki se izvajajo ob ustvarjanju produkta </w:t>
      </w:r>
      <w:r w:rsidRPr="00397971">
        <w:rPr>
          <w:rFonts w:cs="Times New Roman"/>
          <w:szCs w:val="24"/>
        </w:rPr>
        <w:fldChar w:fldCharType="begin"/>
      </w:r>
      <w:r w:rsidR="009C77D5" w:rsidRPr="00397971">
        <w:rPr>
          <w:rFonts w:cs="Times New Roman"/>
          <w:szCs w:val="24"/>
        </w:rPr>
        <w:instrText xml:space="preserve"> ADDIN ZOTERO_ITEM CSL_CITATION {"citationID":"6WMPXTCE","properties":{"formattedCitation":"(Pressman &amp; Maxim, 2014, str. 16)","plainCitation":"(Pressman &amp; Maxim, 2014, str. 16)","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97971">
        <w:rPr>
          <w:rFonts w:cs="Times New Roman"/>
          <w:szCs w:val="24"/>
        </w:rPr>
        <w:fldChar w:fldCharType="separate"/>
      </w:r>
      <w:r w:rsidR="009C77D5" w:rsidRPr="00397971">
        <w:rPr>
          <w:rFonts w:cs="Times New Roman"/>
          <w:szCs w:val="24"/>
        </w:rPr>
        <w:t xml:space="preserve">(Pressman </w:t>
      </w:r>
      <w:r w:rsidR="009303E6" w:rsidRPr="00397971">
        <w:rPr>
          <w:rFonts w:cs="Times New Roman"/>
          <w:szCs w:val="24"/>
        </w:rPr>
        <w:t>in</w:t>
      </w:r>
      <w:r w:rsidR="009C77D5" w:rsidRPr="00397971">
        <w:rPr>
          <w:rFonts w:cs="Times New Roman"/>
          <w:szCs w:val="24"/>
        </w:rPr>
        <w:t xml:space="preserve"> Maxim, 2014, str. 16)</w:t>
      </w:r>
      <w:r w:rsidRPr="00397971">
        <w:rPr>
          <w:rFonts w:cs="Times New Roman"/>
          <w:szCs w:val="24"/>
        </w:rPr>
        <w:fldChar w:fldCharType="end"/>
      </w:r>
      <w:r w:rsidRPr="00397971">
        <w:rPr>
          <w:rFonts w:cs="Times New Roman"/>
          <w:szCs w:val="24"/>
        </w:rPr>
        <w:t xml:space="preserve"> in lahko vsebujejo tudi sebi podrejene procese </w:t>
      </w:r>
      <w:r w:rsidRPr="00397971">
        <w:rPr>
          <w:rFonts w:cs="Times New Roman"/>
          <w:szCs w:val="24"/>
        </w:rPr>
        <w:fldChar w:fldCharType="begin"/>
      </w:r>
      <w:r w:rsidR="009C77D5" w:rsidRPr="00397971">
        <w:rPr>
          <w:rFonts w:cs="Times New Roman"/>
          <w:szCs w:val="24"/>
        </w:rPr>
        <w:instrText xml:space="preserve"> ADDIN ZOTERO_ITEM CSL_CITATION {"citationID":"i1BwP6BH","properties":{"formattedCitation":"(Sommerville, 2010, str. 16)","plainCitation":"(Sommerville, 2010, str. 16)","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16)</w:t>
      </w:r>
      <w:r w:rsidRPr="00397971">
        <w:rPr>
          <w:rFonts w:cs="Times New Roman"/>
          <w:szCs w:val="24"/>
        </w:rPr>
        <w:fldChar w:fldCharType="end"/>
      </w:r>
      <w:r w:rsidRPr="00397971">
        <w:rPr>
          <w:rFonts w:cs="Times New Roman"/>
          <w:szCs w:val="24"/>
        </w:rPr>
        <w:t xml:space="preserve">. Predstavlja primarni pristop, ki projekt organizira v aktivnosti </w:t>
      </w:r>
      <w:r w:rsidRPr="00397971">
        <w:rPr>
          <w:rFonts w:cs="Times New Roman"/>
          <w:szCs w:val="24"/>
        </w:rPr>
        <w:fldChar w:fldCharType="begin"/>
      </w:r>
      <w:r w:rsidR="009C77D5" w:rsidRPr="00397971">
        <w:rPr>
          <w:rFonts w:cs="Times New Roman"/>
          <w:szCs w:val="24"/>
        </w:rPr>
        <w:instrText xml:space="preserve"> ADDIN ZOTERO_ITEM CSL_CITATION {"citationID":"ieYPLKaY","properties":{"formattedCitation":"(Lethbridge &amp; Laganiere, 2005, str. 10)","plainCitation":"(Lethbridge &amp; Laganiere, 2005, str. 1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97971">
        <w:rPr>
          <w:rFonts w:cs="Times New Roman"/>
          <w:szCs w:val="24"/>
        </w:rPr>
        <w:fldChar w:fldCharType="separate"/>
      </w:r>
      <w:r w:rsidR="00B83600" w:rsidRPr="00397971">
        <w:rPr>
          <w:rFonts w:cs="Times New Roman"/>
          <w:szCs w:val="24"/>
        </w:rPr>
        <w:t>(Lethbridge in</w:t>
      </w:r>
      <w:r w:rsidR="009C77D5" w:rsidRPr="00397971">
        <w:rPr>
          <w:rFonts w:cs="Times New Roman"/>
          <w:szCs w:val="24"/>
        </w:rPr>
        <w:t xml:space="preserve"> Laganiere, 2005, str. 10)</w:t>
      </w:r>
      <w:r w:rsidRPr="00397971">
        <w:rPr>
          <w:rFonts w:cs="Times New Roman"/>
          <w:szCs w:val="24"/>
        </w:rPr>
        <w:fldChar w:fldCharType="end"/>
      </w:r>
      <w:r w:rsidRPr="00397971">
        <w:rPr>
          <w:rFonts w:cs="Times New Roman"/>
          <w:szCs w:val="24"/>
        </w:rPr>
        <w:t xml:space="preserve">. Te aktivnosti bivajo v okvirjih ali modelih, ki definirajo njihove povezave s procesom in drugimi aktivnostmi </w:t>
      </w:r>
      <w:r w:rsidRPr="00397971">
        <w:rPr>
          <w:rFonts w:cs="Times New Roman"/>
          <w:szCs w:val="24"/>
        </w:rPr>
        <w:fldChar w:fldCharType="begin"/>
      </w:r>
      <w:r w:rsidR="009C77D5" w:rsidRPr="00397971">
        <w:rPr>
          <w:rFonts w:cs="Times New Roman"/>
          <w:szCs w:val="24"/>
        </w:rPr>
        <w:instrText xml:space="preserve"> ADDIN ZOTERO_ITEM CSL_CITATION {"citationID":"T163KPLS","properties":{"formattedCitation":"(Pressman &amp; Maxim, 2014, str. 31)","plainCitation":"(Pressman &amp; Maxim, 2014, str. 31)","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97971">
        <w:rPr>
          <w:rFonts w:cs="Times New Roman"/>
          <w:szCs w:val="24"/>
        </w:rPr>
        <w:fldChar w:fldCharType="separate"/>
      </w:r>
      <w:r w:rsidR="00B83600" w:rsidRPr="00397971">
        <w:rPr>
          <w:rFonts w:cs="Times New Roman"/>
          <w:szCs w:val="24"/>
        </w:rPr>
        <w:t>(Pressman in</w:t>
      </w:r>
      <w:r w:rsidR="009C77D5" w:rsidRPr="00397971">
        <w:rPr>
          <w:rFonts w:cs="Times New Roman"/>
          <w:szCs w:val="24"/>
        </w:rPr>
        <w:t xml:space="preserve"> Maxim, 2014, str. 31)</w:t>
      </w:r>
      <w:r w:rsidRPr="00397971">
        <w:rPr>
          <w:rFonts w:cs="Times New Roman"/>
          <w:szCs w:val="24"/>
        </w:rPr>
        <w:fldChar w:fldCharType="end"/>
      </w:r>
      <w:r w:rsidRPr="00397971">
        <w:rPr>
          <w:rFonts w:cs="Times New Roman"/>
          <w:szCs w:val="24"/>
        </w:rPr>
        <w:t xml:space="preserve">. Procesi iste narave so razdeljeni v procesne modele </w:t>
      </w:r>
      <w:r w:rsidRPr="00397971">
        <w:rPr>
          <w:rFonts w:cs="Times New Roman"/>
          <w:szCs w:val="24"/>
        </w:rPr>
        <w:fldChar w:fldCharType="begin"/>
      </w:r>
      <w:r w:rsidR="009C77D5" w:rsidRPr="00397971">
        <w:rPr>
          <w:rFonts w:cs="Times New Roman"/>
          <w:szCs w:val="24"/>
        </w:rPr>
        <w:instrText xml:space="preserve"> ADDIN ZOTERO_ITEM CSL_CITATION {"citationID":"TbIvRbe3","properties":{"formattedCitation":"(Rolland, 1998, str. 8)","plainCitation":"(Rolland, 1998, str. 8)","noteIndex":0},"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97971">
        <w:rPr>
          <w:rFonts w:cs="Times New Roman"/>
          <w:szCs w:val="24"/>
        </w:rPr>
        <w:fldChar w:fldCharType="separate"/>
      </w:r>
      <w:r w:rsidR="009C77D5" w:rsidRPr="00397971">
        <w:rPr>
          <w:rFonts w:cs="Times New Roman"/>
          <w:szCs w:val="24"/>
        </w:rPr>
        <w:t>(Rolland, 1998, str. 8)</w:t>
      </w:r>
      <w:r w:rsidRPr="00397971">
        <w:rPr>
          <w:rFonts w:cs="Times New Roman"/>
          <w:szCs w:val="24"/>
        </w:rPr>
        <w:fldChar w:fldCharType="end"/>
      </w:r>
      <w:r w:rsidRPr="00397971">
        <w:rPr>
          <w:rFonts w:cs="Times New Roman"/>
          <w:szCs w:val="24"/>
        </w:rPr>
        <w:t xml:space="preserve">, ki so poenostavljena predstavitev procesa razvoja </w:t>
      </w:r>
      <w:r w:rsidRPr="00397971">
        <w:rPr>
          <w:rFonts w:cs="Times New Roman"/>
          <w:szCs w:val="24"/>
        </w:rPr>
        <w:fldChar w:fldCharType="begin"/>
      </w:r>
      <w:r w:rsidR="009C77D5" w:rsidRPr="00397971">
        <w:rPr>
          <w:rFonts w:cs="Times New Roman"/>
          <w:szCs w:val="24"/>
        </w:rPr>
        <w:instrText xml:space="preserve"> ADDIN ZOTERO_ITEM CSL_CITATION {"citationID":"CLYtVu4E","properties":{"formattedCitation":"(Sommerville, 2010, str. 29)","plainCitation":"(Sommerville, 2010, str. 29)","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29)</w:t>
      </w:r>
      <w:r w:rsidRPr="00397971">
        <w:rPr>
          <w:rFonts w:cs="Times New Roman"/>
          <w:szCs w:val="24"/>
        </w:rPr>
        <w:fldChar w:fldCharType="end"/>
      </w:r>
      <w:r w:rsidRPr="00397971">
        <w:rPr>
          <w:rFonts w:cs="Times New Roman"/>
          <w:szCs w:val="24"/>
        </w:rPr>
        <w:t>. Zaradi svoje uporabnosti, narave ali drugih lastnosti so procesni modeli razdeljeni v kategorije, ki sledijo.</w:t>
      </w:r>
      <w:bookmarkStart w:id="15" w:name="_Toc509588426"/>
    </w:p>
    <w:p w14:paraId="77706EF2" w14:textId="77777777" w:rsidR="00C70D58" w:rsidRPr="00397971" w:rsidRDefault="00C70D58" w:rsidP="005D71AF"/>
    <w:p w14:paraId="161F5F7B" w14:textId="0BDEA519" w:rsidR="001230C3" w:rsidRPr="00397971" w:rsidRDefault="001230C3" w:rsidP="005D71AF">
      <w:pPr>
        <w:pStyle w:val="Naslov2"/>
      </w:pPr>
      <w:bookmarkStart w:id="16" w:name="_Toc511205662"/>
      <w:r w:rsidRPr="00397971">
        <w:t>3.1 AD HOC PROCESNI MODELI</w:t>
      </w:r>
      <w:bookmarkEnd w:id="15"/>
      <w:bookmarkEnd w:id="16"/>
    </w:p>
    <w:p w14:paraId="4C9EA515" w14:textId="63D4711A" w:rsidR="001230C3" w:rsidRPr="00397971" w:rsidRDefault="001230C3" w:rsidP="005D71AF">
      <w:pPr>
        <w:contextualSpacing/>
        <w:rPr>
          <w:rFonts w:cs="Times New Roman"/>
          <w:szCs w:val="24"/>
        </w:rPr>
      </w:pPr>
      <w:r w:rsidRPr="00397971">
        <w:rPr>
          <w:rFonts w:cs="Times New Roman"/>
          <w:szCs w:val="24"/>
        </w:rPr>
        <w:t>Ti modeli so povsem odvisni od znanj in izkušenj razvijalca ali razvojne ekipe. Inštitut programskega inženiringa je tak način razvoja označil za nepredvidljivega</w:t>
      </w:r>
      <w:r w:rsidR="00CB4155">
        <w:rPr>
          <w:rFonts w:cs="Times New Roman"/>
          <w:szCs w:val="24"/>
        </w:rPr>
        <w:t xml:space="preserve"> </w:t>
      </w:r>
      <w:r w:rsidR="00CB4155" w:rsidRPr="00397971">
        <w:rPr>
          <w:rFonts w:cs="Times New Roman"/>
          <w:szCs w:val="24"/>
        </w:rPr>
        <w:fldChar w:fldCharType="begin"/>
      </w:r>
      <w:r w:rsidR="00CB4155" w:rsidRPr="00397971">
        <w:rPr>
          <w:rFonts w:cs="Times New Roman"/>
          <w:szCs w:val="24"/>
        </w:rPr>
        <w:instrText xml:space="preserve"> ADDIN ZOTERO_ITEM CSL_CITATION {"citationID":"IemOVInS","properties":{"formattedCitation":"(Muffatto, 2006, str. 73)","plainCitation":"(Muffatto, 2006, str. 73)","noteIndex":0},"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CB4155" w:rsidRPr="00397971">
        <w:rPr>
          <w:rFonts w:cs="Times New Roman"/>
          <w:szCs w:val="24"/>
        </w:rPr>
        <w:fldChar w:fldCharType="separate"/>
      </w:r>
      <w:r w:rsidR="00CB4155" w:rsidRPr="00397971">
        <w:rPr>
          <w:rFonts w:cs="Times New Roman"/>
          <w:szCs w:val="24"/>
        </w:rPr>
        <w:t>(Muffatto, 2006, str. 73)</w:t>
      </w:r>
      <w:r w:rsidR="00CB4155" w:rsidRPr="00397971">
        <w:rPr>
          <w:rFonts w:cs="Times New Roman"/>
          <w:szCs w:val="24"/>
        </w:rPr>
        <w:fldChar w:fldCharType="end"/>
      </w:r>
      <w:r w:rsidRPr="00397971">
        <w:rPr>
          <w:rFonts w:cs="Times New Roman"/>
          <w:szCs w:val="24"/>
        </w:rPr>
        <w:t xml:space="preserve">. Vsakršna izguba člana razvoja ima negativen učinek na proces razvoja </w:t>
      </w:r>
      <w:r w:rsidRPr="00397971">
        <w:rPr>
          <w:rFonts w:cs="Times New Roman"/>
          <w:szCs w:val="24"/>
        </w:rPr>
        <w:fldChar w:fldCharType="begin"/>
      </w:r>
      <w:r w:rsidR="009C77D5" w:rsidRPr="00397971">
        <w:rPr>
          <w:rFonts w:cs="Times New Roman"/>
          <w:szCs w:val="24"/>
        </w:rPr>
        <w:instrText xml:space="preserve"> ADDIN ZOTERO_ITEM CSL_CITATION {"citationID":"IemOVInS","properties":{"formattedCitation":"(Muffatto, 2006, str. 73)","plainCitation":"(Muffatto, 2006, str. 73)","noteIndex":0},"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97971">
        <w:rPr>
          <w:rFonts w:cs="Times New Roman"/>
          <w:szCs w:val="24"/>
        </w:rPr>
        <w:fldChar w:fldCharType="separate"/>
      </w:r>
      <w:r w:rsidR="00CB4155">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xml:space="preserve">. Med ad hoc modele spadajo Slam dunk, Big bang in priložnostni model </w:t>
      </w:r>
      <w:r w:rsidRPr="00397971">
        <w:rPr>
          <w:rFonts w:cs="Times New Roman"/>
          <w:szCs w:val="24"/>
        </w:rPr>
        <w:fldChar w:fldCharType="begin"/>
      </w:r>
      <w:r w:rsidR="009C77D5" w:rsidRPr="00397971">
        <w:rPr>
          <w:rFonts w:cs="Times New Roman"/>
          <w:szCs w:val="24"/>
        </w:rPr>
        <w:instrText xml:space="preserve"> ADDIN ZOTERO_ITEM CSL_CITATION {"citationID":"SBn7zzqd","properties":{"formattedCitation":"(Jalote, Palit, Kurien, &amp; Peethamber, 2004, str. 2; Lethbridge &amp; Laganiere, 2005, str. 428; Peters, 2008, str. 109)","plainCitation":"(Jalote, Palit, Kurien, &amp; Peethamber, 2004, str. 2; Lethbridge &amp; Laganiere, 2005, str. 428; Peters, 2008, str. 109)","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97971">
        <w:rPr>
          <w:rFonts w:cs="Times New Roman"/>
          <w:szCs w:val="24"/>
        </w:rPr>
        <w:fldChar w:fldCharType="separate"/>
      </w:r>
      <w:r w:rsidR="00D51A9F">
        <w:rPr>
          <w:rFonts w:cs="Times New Roman"/>
          <w:szCs w:val="24"/>
        </w:rPr>
        <w:t>(Jalote, Palit, Kurien</w:t>
      </w:r>
      <w:r w:rsidR="00B83600" w:rsidRPr="00397971">
        <w:rPr>
          <w:rFonts w:cs="Times New Roman"/>
          <w:szCs w:val="24"/>
        </w:rPr>
        <w:t xml:space="preserve"> in</w:t>
      </w:r>
      <w:r w:rsidR="009C77D5" w:rsidRPr="00397971">
        <w:rPr>
          <w:rFonts w:cs="Times New Roman"/>
          <w:szCs w:val="24"/>
        </w:rPr>
        <w:t xml:space="preserve"> Peetha</w:t>
      </w:r>
      <w:r w:rsidR="00B83600" w:rsidRPr="00397971">
        <w:rPr>
          <w:rFonts w:cs="Times New Roman"/>
          <w:szCs w:val="24"/>
        </w:rPr>
        <w:t>mber, 2004, str. 2; Lethbridge in</w:t>
      </w:r>
      <w:r w:rsidR="009C77D5" w:rsidRPr="00397971">
        <w:rPr>
          <w:rFonts w:cs="Times New Roman"/>
          <w:szCs w:val="24"/>
        </w:rPr>
        <w:t xml:space="preserve"> Laganiere, 2005, str. 428; Peters, 2008, str. 109)</w:t>
      </w:r>
      <w:r w:rsidRPr="00397971">
        <w:rPr>
          <w:rFonts w:cs="Times New Roman"/>
          <w:szCs w:val="24"/>
        </w:rPr>
        <w:fldChar w:fldCharType="end"/>
      </w:r>
      <w:r w:rsidRPr="00397971">
        <w:rPr>
          <w:rFonts w:cs="Times New Roman"/>
          <w:szCs w:val="24"/>
        </w:rPr>
        <w:t>. Ker se pri slednjem kodiranje smatra za osrednjo aktivnost tega procesa</w:t>
      </w:r>
      <w:r w:rsidR="00FE2180" w:rsidRPr="00397971">
        <w:rPr>
          <w:rFonts w:cs="Times New Roman"/>
          <w:szCs w:val="24"/>
        </w:rPr>
        <w:t>,</w:t>
      </w:r>
      <w:r w:rsidRPr="00397971">
        <w:rPr>
          <w:rFonts w:cs="Times New Roman"/>
          <w:szCs w:val="24"/>
        </w:rPr>
        <w:t xml:space="preserve"> ga v praksi imenujejo tudi (code-and-fix) kodiraj in popravi </w:t>
      </w:r>
      <w:r w:rsidRPr="00397971">
        <w:rPr>
          <w:rFonts w:cs="Times New Roman"/>
          <w:szCs w:val="24"/>
        </w:rPr>
        <w:fldChar w:fldCharType="begin"/>
      </w:r>
      <w:r w:rsidR="009C77D5" w:rsidRPr="00397971">
        <w:rPr>
          <w:rFonts w:cs="Times New Roman"/>
          <w:szCs w:val="24"/>
        </w:rPr>
        <w:instrText xml:space="preserve"> ADDIN ZOTERO_ITEM CSL_CITATION {"citationID":"FInA9mmQ","properties":{"formattedCitation":"(Tsui in dr., 2016, str. 74)","plainCitation":"(Tsui in dr., 2016, str. 74)","noteIndex":0},"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97971">
        <w:rPr>
          <w:rFonts w:cs="Times New Roman"/>
          <w:szCs w:val="24"/>
        </w:rPr>
        <w:fldChar w:fldCharType="separate"/>
      </w:r>
      <w:r w:rsidR="009C77D5" w:rsidRPr="00397971">
        <w:rPr>
          <w:rFonts w:cs="Times New Roman"/>
          <w:szCs w:val="24"/>
        </w:rPr>
        <w:t>(Tsui in dr</w:t>
      </w:r>
      <w:r w:rsidR="00810B54" w:rsidRPr="00397971">
        <w:rPr>
          <w:rFonts w:cs="Times New Roman"/>
          <w:szCs w:val="24"/>
        </w:rPr>
        <w:t>ugi</w:t>
      </w:r>
      <w:r w:rsidR="009C77D5" w:rsidRPr="00397971">
        <w:rPr>
          <w:rFonts w:cs="Times New Roman"/>
          <w:szCs w:val="24"/>
        </w:rPr>
        <w:t>, 2016, str. 74)</w:t>
      </w:r>
      <w:r w:rsidRPr="00397971">
        <w:rPr>
          <w:rFonts w:cs="Times New Roman"/>
          <w:szCs w:val="24"/>
        </w:rPr>
        <w:fldChar w:fldCharType="end"/>
      </w:r>
      <w:r w:rsidRPr="00397971">
        <w:rPr>
          <w:rFonts w:cs="Times New Roman"/>
          <w:szCs w:val="24"/>
        </w:rPr>
        <w:t xml:space="preserve"> ali (build</w:t>
      </w:r>
      <w:r w:rsidR="00FE2180" w:rsidRPr="00397971">
        <w:rPr>
          <w:rFonts w:cs="Times New Roman"/>
          <w:szCs w:val="24"/>
        </w:rPr>
        <w:t>-</w:t>
      </w:r>
      <w:r w:rsidRPr="00397971">
        <w:rPr>
          <w:rFonts w:cs="Times New Roman"/>
          <w:szCs w:val="24"/>
        </w:rPr>
        <w:t>and</w:t>
      </w:r>
      <w:r w:rsidR="00FE2180" w:rsidRPr="00397971">
        <w:rPr>
          <w:rFonts w:cs="Times New Roman"/>
          <w:szCs w:val="24"/>
        </w:rPr>
        <w:t>-</w:t>
      </w:r>
      <w:r w:rsidRPr="00397971">
        <w:rPr>
          <w:rFonts w:cs="Times New Roman"/>
          <w:szCs w:val="24"/>
        </w:rPr>
        <w:t xml:space="preserve">fix) gradi in popravi </w:t>
      </w:r>
      <w:r w:rsidRPr="00397971">
        <w:rPr>
          <w:rFonts w:cs="Times New Roman"/>
          <w:szCs w:val="24"/>
        </w:rPr>
        <w:fldChar w:fldCharType="begin"/>
      </w:r>
      <w:r w:rsidR="009C77D5" w:rsidRPr="00397971">
        <w:rPr>
          <w:rFonts w:cs="Times New Roman"/>
          <w:szCs w:val="24"/>
        </w:rPr>
        <w:instrText xml:space="preserve"> ADDIN ZOTERO_ITEM CSL_CITATION {"citationID":"CkZ4E2kj","properties":{"formattedCitation":"(Sabharwal, 2009, str. 8)","plainCitation":"(Sabharwal, 2009, str. 8)","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97971">
        <w:rPr>
          <w:rFonts w:cs="Times New Roman"/>
          <w:szCs w:val="24"/>
        </w:rPr>
        <w:fldChar w:fldCharType="separate"/>
      </w:r>
      <w:r w:rsidR="009C77D5" w:rsidRPr="00397971">
        <w:rPr>
          <w:rFonts w:cs="Times New Roman"/>
          <w:szCs w:val="24"/>
        </w:rPr>
        <w:t>(Sabharwal, 2009, str. 8)</w:t>
      </w:r>
      <w:r w:rsidRPr="00397971">
        <w:rPr>
          <w:rFonts w:cs="Times New Roman"/>
          <w:szCs w:val="24"/>
        </w:rPr>
        <w:fldChar w:fldCharType="end"/>
      </w:r>
      <w:r w:rsidRPr="00397971">
        <w:rPr>
          <w:rFonts w:cs="Times New Roman"/>
          <w:szCs w:val="24"/>
        </w:rPr>
        <w:t>.</w:t>
      </w:r>
    </w:p>
    <w:p w14:paraId="25D918BD" w14:textId="77777777" w:rsidR="00970741" w:rsidRPr="00397971" w:rsidRDefault="00CD3BEB" w:rsidP="005D71AF">
      <w:r w:rsidRPr="00397971">
        <w:br/>
      </w:r>
      <w:bookmarkStart w:id="17" w:name="_Toc509588427"/>
    </w:p>
    <w:p w14:paraId="7819FE96" w14:textId="77777777" w:rsidR="00970741" w:rsidRPr="00397971" w:rsidRDefault="00970741" w:rsidP="005D71AF">
      <w:pPr>
        <w:spacing w:after="200" w:line="276" w:lineRule="auto"/>
        <w:rPr>
          <w:rFonts w:eastAsiaTheme="majorEastAsia" w:cstheme="majorBidi"/>
          <w:bCs/>
          <w:szCs w:val="26"/>
        </w:rPr>
      </w:pPr>
      <w:r w:rsidRPr="00397971">
        <w:br w:type="page"/>
      </w:r>
    </w:p>
    <w:p w14:paraId="36A4152D" w14:textId="1496CBED" w:rsidR="001230C3" w:rsidRPr="00397971" w:rsidRDefault="001230C3" w:rsidP="005D71AF">
      <w:pPr>
        <w:pStyle w:val="Naslov2"/>
      </w:pPr>
      <w:bookmarkStart w:id="18" w:name="_Toc511205663"/>
      <w:r w:rsidRPr="00397971">
        <w:lastRenderedPageBreak/>
        <w:t>3.2 SEKVENČNI PROCESNI MODELI</w:t>
      </w:r>
      <w:bookmarkEnd w:id="17"/>
      <w:bookmarkEnd w:id="18"/>
    </w:p>
    <w:p w14:paraId="704FDAAB" w14:textId="7C1311DE" w:rsidR="00D22343" w:rsidRPr="00397971" w:rsidRDefault="001230C3" w:rsidP="005D71AF">
      <w:pPr>
        <w:contextualSpacing/>
        <w:rPr>
          <w:rFonts w:cs="Times New Roman"/>
          <w:szCs w:val="24"/>
        </w:rPr>
      </w:pPr>
      <w:r w:rsidRPr="00397971">
        <w:rPr>
          <w:rFonts w:cs="Times New Roman"/>
          <w:szCs w:val="24"/>
        </w:rPr>
        <w:t xml:space="preserve">Procesni modeli iz te družine stremijo k vzpostavitvi strukture in ureditve razvoja programske opreme </w:t>
      </w:r>
      <w:r w:rsidRPr="00397971">
        <w:rPr>
          <w:rFonts w:cs="Times New Roman"/>
          <w:szCs w:val="24"/>
        </w:rPr>
        <w:fldChar w:fldCharType="begin"/>
      </w:r>
      <w:r w:rsidR="009C77D5" w:rsidRPr="00397971">
        <w:rPr>
          <w:rFonts w:cs="Times New Roman"/>
          <w:szCs w:val="24"/>
        </w:rPr>
        <w:instrText xml:space="preserve"> ADDIN ZOTERO_ITEM CSL_CITATION {"citationID":"B7MX04Cs","properties":{"formattedCitation":"(Pressman &amp; Maxim, 2014, str. 41)","plainCitation":"(Pressman &amp; Maxim, 2014, str. 41)","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97971">
        <w:rPr>
          <w:rFonts w:cs="Times New Roman"/>
          <w:szCs w:val="24"/>
        </w:rPr>
        <w:fldChar w:fldCharType="separate"/>
      </w:r>
      <w:r w:rsidR="009C77D5" w:rsidRPr="00397971">
        <w:rPr>
          <w:rFonts w:cs="Times New Roman"/>
          <w:szCs w:val="24"/>
        </w:rPr>
        <w:t xml:space="preserve">(Pressman </w:t>
      </w:r>
      <w:r w:rsidR="004B2F2D" w:rsidRPr="00397971">
        <w:rPr>
          <w:rFonts w:cs="Times New Roman"/>
          <w:szCs w:val="24"/>
        </w:rPr>
        <w:t>in</w:t>
      </w:r>
      <w:r w:rsidR="009C77D5" w:rsidRPr="00397971">
        <w:rPr>
          <w:rFonts w:cs="Times New Roman"/>
          <w:szCs w:val="24"/>
        </w:rPr>
        <w:t xml:space="preserve"> Maxim, 2014, str. 41)</w:t>
      </w:r>
      <w:r w:rsidRPr="00397971">
        <w:rPr>
          <w:rFonts w:cs="Times New Roman"/>
          <w:szCs w:val="24"/>
        </w:rPr>
        <w:fldChar w:fldCharType="end"/>
      </w:r>
      <w:r w:rsidRPr="00397971">
        <w:rPr>
          <w:rFonts w:cs="Times New Roman"/>
          <w:szCs w:val="24"/>
        </w:rPr>
        <w:t>. Aktivnosti in naloge se izvajajo sekvenčno z definiranimi časovnimi mejniki (prav tam). Spadajo tudi med predpisujoče, ker predpisujejo niz procesnih elementov; okvirnih aktivnosti, dejanj programskega inženiringa, nalog, zagotavljanja kvalitete in mehanizme sprememb (prav tam). Vsak model predpisuje določen delovni tok</w:t>
      </w:r>
      <w:r w:rsidRPr="00397971">
        <w:rPr>
          <w:rStyle w:val="Sprotnaopomba-sklic"/>
          <w:rFonts w:cs="Times New Roman"/>
          <w:szCs w:val="24"/>
        </w:rPr>
        <w:footnoteReference w:id="7"/>
      </w:r>
      <w:r w:rsidRPr="00397971">
        <w:rPr>
          <w:rFonts w:cs="Times New Roman"/>
          <w:szCs w:val="24"/>
        </w:rPr>
        <w:t xml:space="preserve"> , ki odraža medsebojno povezanost procesnih elementov (prav tam). </w:t>
      </w:r>
    </w:p>
    <w:p w14:paraId="0D4BCCCE" w14:textId="4FFF2E1D" w:rsidR="001230C3" w:rsidRPr="00397971" w:rsidRDefault="001230C3" w:rsidP="005D71AF">
      <w:pPr>
        <w:contextualSpacing/>
        <w:rPr>
          <w:rFonts w:cs="Times New Roman"/>
          <w:szCs w:val="24"/>
        </w:rPr>
      </w:pPr>
      <w:r w:rsidRPr="00397971">
        <w:rPr>
          <w:rFonts w:cs="Times New Roman"/>
          <w:szCs w:val="24"/>
        </w:rPr>
        <w:t>Med sekvenčne spadajo kaskadni, v-model, fazni in inkrementalni  procesni model</w:t>
      </w:r>
      <w:r w:rsidR="00D22343" w:rsidRPr="00397971">
        <w:rPr>
          <w:rFonts w:cs="Times New Roman"/>
          <w:szCs w:val="24"/>
        </w:rPr>
        <w:t xml:space="preserve"> (Pressman in Maxim, 2014, 42). </w:t>
      </w:r>
      <w:r w:rsidRPr="00397971">
        <w:rPr>
          <w:rFonts w:cs="Times New Roman"/>
          <w:szCs w:val="24"/>
        </w:rPr>
        <w:t xml:space="preserve">Kaskadni model predstavlja klasični življenjski cikel s sistematičnim pristopom </w:t>
      </w:r>
      <w:r w:rsidRPr="00397971">
        <w:rPr>
          <w:rFonts w:cs="Times New Roman"/>
          <w:szCs w:val="24"/>
        </w:rPr>
        <w:fldChar w:fldCharType="begin"/>
      </w:r>
      <w:r w:rsidR="009C77D5" w:rsidRPr="00397971">
        <w:rPr>
          <w:rFonts w:cs="Times New Roman"/>
          <w:szCs w:val="24"/>
        </w:rPr>
        <w:instrText xml:space="preserve"> ADDIN ZOTERO_ITEM CSL_CITATION {"citationID":"BbWaCliU","properties":{"formattedCitation":"(Pressman &amp; Maxim, 2014, str. 42)","plainCitation":"(Pressman &amp; Maxim, 2014, str. 4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97971">
        <w:rPr>
          <w:rFonts w:cs="Times New Roman"/>
          <w:szCs w:val="24"/>
        </w:rPr>
        <w:fldChar w:fldCharType="separate"/>
      </w:r>
      <w:r w:rsidR="00E2445D" w:rsidRPr="00397971">
        <w:rPr>
          <w:rFonts w:cs="Times New Roman"/>
          <w:szCs w:val="24"/>
        </w:rPr>
        <w:t>(Pressman in</w:t>
      </w:r>
      <w:r w:rsidR="009C77D5" w:rsidRPr="00397971">
        <w:rPr>
          <w:rFonts w:cs="Times New Roman"/>
          <w:szCs w:val="24"/>
        </w:rPr>
        <w:t xml:space="preserve"> Maxim, 2014, str. 42)</w:t>
      </w:r>
      <w:r w:rsidRPr="00397971">
        <w:rPr>
          <w:rFonts w:cs="Times New Roman"/>
          <w:szCs w:val="24"/>
        </w:rPr>
        <w:fldChar w:fldCharType="end"/>
      </w:r>
      <w:r w:rsidRPr="00397971">
        <w:rPr>
          <w:rFonts w:cs="Times New Roman"/>
          <w:szCs w:val="24"/>
        </w:rPr>
        <w:t>. Model je primer načrtno</w:t>
      </w:r>
      <w:r w:rsidR="00317E35" w:rsidRPr="00397971">
        <w:rPr>
          <w:rFonts w:cs="Times New Roman"/>
          <w:szCs w:val="24"/>
        </w:rPr>
        <w:t xml:space="preserve"> </w:t>
      </w:r>
      <w:r w:rsidRPr="00397971">
        <w:rPr>
          <w:rFonts w:cs="Times New Roman"/>
          <w:szCs w:val="24"/>
        </w:rPr>
        <w:t>usmerjenih procesov, ker je v praksi vsako</w:t>
      </w:r>
      <w:r w:rsidR="00487487">
        <w:rPr>
          <w:rFonts w:cs="Times New Roman"/>
          <w:szCs w:val="24"/>
        </w:rPr>
        <w:t xml:space="preserve"> aktivnost potrebno načrtovati </w:t>
      </w:r>
      <w:r w:rsidRPr="00397971">
        <w:rPr>
          <w:rFonts w:cs="Times New Roman"/>
          <w:szCs w:val="24"/>
        </w:rPr>
        <w:fldChar w:fldCharType="begin"/>
      </w:r>
      <w:r w:rsidR="009C77D5" w:rsidRPr="00397971">
        <w:rPr>
          <w:rFonts w:cs="Times New Roman"/>
          <w:szCs w:val="24"/>
        </w:rPr>
        <w:instrText xml:space="preserve"> ADDIN ZOTERO_ITEM CSL_CITATION {"citationID":"FphGz72N","properties":{"formattedCitation":"(Sommerville, 2010, str. 31)","plainCitation":"(Sommerville, 2010, str. 31)","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31)</w:t>
      </w:r>
      <w:r w:rsidRPr="00397971">
        <w:rPr>
          <w:rFonts w:cs="Times New Roman"/>
          <w:szCs w:val="24"/>
        </w:rPr>
        <w:fldChar w:fldCharType="end"/>
      </w:r>
      <w:r w:rsidRPr="00397971">
        <w:rPr>
          <w:rFonts w:cs="Times New Roman"/>
          <w:szCs w:val="24"/>
        </w:rPr>
        <w:t xml:space="preserve">. V-model predstavlja variacijo kaskadnega modela </w:t>
      </w:r>
      <w:r w:rsidRPr="00397971">
        <w:rPr>
          <w:rFonts w:cs="Times New Roman"/>
          <w:szCs w:val="24"/>
        </w:rPr>
        <w:fldChar w:fldCharType="begin"/>
      </w:r>
      <w:r w:rsidR="009C77D5" w:rsidRPr="00397971">
        <w:rPr>
          <w:rFonts w:cs="Times New Roman"/>
          <w:szCs w:val="24"/>
        </w:rPr>
        <w:instrText xml:space="preserve"> ADDIN ZOTERO_ITEM CSL_CITATION {"citationID":"bEuTAo8x","properties":{"formattedCitation":"(Pressman &amp; Maxim, 2014, str. 43)","plainCitation":"(Pressman &amp; Maxim, 2014, str. 4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97971">
        <w:rPr>
          <w:rFonts w:cs="Times New Roman"/>
          <w:szCs w:val="24"/>
        </w:rPr>
        <w:fldChar w:fldCharType="separate"/>
      </w:r>
      <w:r w:rsidR="00110374" w:rsidRPr="00397971">
        <w:rPr>
          <w:rFonts w:cs="Times New Roman"/>
          <w:szCs w:val="24"/>
        </w:rPr>
        <w:t>(Pressman in</w:t>
      </w:r>
      <w:r w:rsidR="009C77D5" w:rsidRPr="00397971">
        <w:rPr>
          <w:rFonts w:cs="Times New Roman"/>
          <w:szCs w:val="24"/>
        </w:rPr>
        <w:t xml:space="preserve"> Maxim, 2014, str. 43)</w:t>
      </w:r>
      <w:r w:rsidRPr="00397971">
        <w:rPr>
          <w:rFonts w:cs="Times New Roman"/>
          <w:szCs w:val="24"/>
        </w:rPr>
        <w:fldChar w:fldCharType="end"/>
      </w:r>
      <w:r w:rsidRPr="00397971">
        <w:rPr>
          <w:rFonts w:cs="Times New Roman"/>
          <w:szCs w:val="24"/>
        </w:rPr>
        <w:t xml:space="preserve">. Imenovan tudi kot variacijski in validacijski model </w:t>
      </w:r>
      <w:r w:rsidRPr="00397971">
        <w:rPr>
          <w:rFonts w:cs="Times New Roman"/>
          <w:szCs w:val="24"/>
        </w:rPr>
        <w:fldChar w:fldCharType="begin"/>
      </w:r>
      <w:r w:rsidR="009C77D5" w:rsidRPr="00397971">
        <w:rPr>
          <w:rFonts w:cs="Times New Roman"/>
          <w:szCs w:val="24"/>
        </w:rPr>
        <w:instrText xml:space="preserve"> ADDIN ZOTERO_ITEM CSL_CITATION {"citationID":"spKgsn4N","properties":{"formattedCitation":"(Tutorialspoint, b. d.)","plainCitation":"(Tutorialspoint, b. d.)","noteIndex":0},"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97971">
        <w:rPr>
          <w:rFonts w:cs="Times New Roman"/>
          <w:szCs w:val="24"/>
        </w:rPr>
        <w:fldChar w:fldCharType="separate"/>
      </w:r>
      <w:r w:rsidR="009C77D5" w:rsidRPr="00397971">
        <w:rPr>
          <w:rFonts w:cs="Times New Roman"/>
          <w:szCs w:val="24"/>
        </w:rPr>
        <w:t>(Tutorialspoint, b. d.)</w:t>
      </w:r>
      <w:r w:rsidRPr="00397971">
        <w:rPr>
          <w:rFonts w:cs="Times New Roman"/>
          <w:szCs w:val="24"/>
        </w:rPr>
        <w:fldChar w:fldCharType="end"/>
      </w:r>
      <w:r w:rsidRPr="00397971">
        <w:rPr>
          <w:rFonts w:cs="Times New Roman"/>
          <w:szCs w:val="24"/>
        </w:rPr>
        <w:t xml:space="preserve">. </w:t>
      </w:r>
      <w:r w:rsidRPr="00397971">
        <w:rPr>
          <w:rFonts w:cs="Times New Roman"/>
          <w:noProof/>
          <w:szCs w:val="24"/>
          <w:lang w:eastAsia="sl-SI"/>
        </w:rPr>
        <w:t>Verifikacija in validacija (V&amp;V) sta namenjeni potrdit</w:t>
      </w:r>
      <w:r w:rsidR="00317E35" w:rsidRPr="00397971">
        <w:rPr>
          <w:rFonts w:cs="Times New Roman"/>
          <w:noProof/>
          <w:szCs w:val="24"/>
          <w:lang w:eastAsia="sl-SI"/>
        </w:rPr>
        <w:t>vi</w:t>
      </w:r>
      <w:r w:rsidRPr="00397971">
        <w:rPr>
          <w:rFonts w:cs="Times New Roman"/>
          <w:noProof/>
          <w:szCs w:val="24"/>
          <w:lang w:eastAsia="sl-SI"/>
        </w:rPr>
        <w:t xml:space="preserve"> ustreznosti programske opreme na podlagi specifikacije in pričakovanj naročnika. </w:t>
      </w:r>
      <w:r w:rsidRPr="00397971">
        <w:rPr>
          <w:rFonts w:cs="Times New Roman"/>
          <w:noProof/>
          <w:szCs w:val="24"/>
          <w:lang w:eastAsia="sl-SI"/>
        </w:rPr>
        <w:fldChar w:fldCharType="begin"/>
      </w:r>
      <w:r w:rsidR="009C77D5" w:rsidRPr="00397971">
        <w:rPr>
          <w:rFonts w:cs="Times New Roman"/>
          <w:noProof/>
          <w:szCs w:val="24"/>
          <w:lang w:eastAsia="sl-SI"/>
        </w:rPr>
        <w:instrText xml:space="preserve"> ADDIN ZOTERO_ITEM CSL_CITATION {"citationID":"bW0tUBxS","properties":{"formattedCitation":"(Sommerville, 2010, str. 41)","plainCitation":"(Sommerville, 2010, str. 41)","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97971">
        <w:rPr>
          <w:rFonts w:cs="Times New Roman"/>
          <w:noProof/>
          <w:szCs w:val="24"/>
          <w:lang w:eastAsia="sl-SI"/>
        </w:rPr>
        <w:fldChar w:fldCharType="separate"/>
      </w:r>
      <w:r w:rsidR="009C77D5" w:rsidRPr="00397971">
        <w:rPr>
          <w:rFonts w:cs="Times New Roman"/>
          <w:szCs w:val="24"/>
        </w:rPr>
        <w:t>(Sommerville, 2010, str. 41)</w:t>
      </w:r>
      <w:r w:rsidRPr="00397971">
        <w:rPr>
          <w:rFonts w:cs="Times New Roman"/>
          <w:noProof/>
          <w:szCs w:val="24"/>
          <w:lang w:eastAsia="sl-SI"/>
        </w:rPr>
        <w:fldChar w:fldCharType="end"/>
      </w:r>
      <w:r w:rsidRPr="00397971">
        <w:rPr>
          <w:rFonts w:cs="Times New Roman"/>
          <w:noProof/>
          <w:szCs w:val="24"/>
          <w:lang w:eastAsia="sl-SI"/>
        </w:rPr>
        <w:t>.</w:t>
      </w:r>
      <w:r w:rsidRPr="00397971">
        <w:rPr>
          <w:rFonts w:cs="Times New Roman"/>
          <w:szCs w:val="24"/>
        </w:rPr>
        <w:t xml:space="preserve"> Ta model prikazuje odnose med aktivnostmi zagotavljanja kvalitete na eni strani in komunikacije na drugi. Fazni model (phase-release model) izvira iz proizvodnega sektorja</w:t>
      </w:r>
      <w:r w:rsidR="006A4982">
        <w:rPr>
          <w:rFonts w:cs="Times New Roman"/>
          <w:szCs w:val="24"/>
        </w:rPr>
        <w:t xml:space="preserve"> </w:t>
      </w:r>
      <w:r w:rsidR="006A4982" w:rsidRPr="00397971">
        <w:rPr>
          <w:rFonts w:cs="Times New Roman"/>
          <w:szCs w:val="24"/>
        </w:rPr>
        <w:fldChar w:fldCharType="begin"/>
      </w:r>
      <w:r w:rsidR="006A4982" w:rsidRPr="00397971">
        <w:rPr>
          <w:rFonts w:cs="Times New Roman"/>
          <w:szCs w:val="24"/>
        </w:rPr>
        <w:instrText xml:space="preserve"> ADDIN ZOTERO_ITEM CSL_CITATION {"citationID":"Axqbiomk","properties":{"formattedCitation":"(Peters, 2008, str. 115)","plainCitation":"(Peters, 2008, str. 115)","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6A4982" w:rsidRPr="00397971">
        <w:rPr>
          <w:rFonts w:cs="Times New Roman"/>
          <w:szCs w:val="24"/>
        </w:rPr>
        <w:fldChar w:fldCharType="separate"/>
      </w:r>
      <w:r w:rsidR="006A4982" w:rsidRPr="00397971">
        <w:rPr>
          <w:rFonts w:cs="Times New Roman"/>
          <w:szCs w:val="24"/>
        </w:rPr>
        <w:t>(Peters, 2008, str. 115)</w:t>
      </w:r>
      <w:r w:rsidR="006A4982" w:rsidRPr="00397971">
        <w:rPr>
          <w:rFonts w:cs="Times New Roman"/>
          <w:szCs w:val="24"/>
        </w:rPr>
        <w:fldChar w:fldCharType="end"/>
      </w:r>
      <w:r w:rsidRPr="00397971">
        <w:rPr>
          <w:rFonts w:cs="Times New Roman"/>
          <w:szCs w:val="24"/>
        </w:rPr>
        <w:t>. Ima veliko poimenovanj</w:t>
      </w:r>
      <w:r w:rsidR="00317E35" w:rsidRPr="00397971">
        <w:rPr>
          <w:rFonts w:cs="Times New Roman"/>
          <w:szCs w:val="24"/>
        </w:rPr>
        <w:t>;</w:t>
      </w:r>
      <w:r w:rsidRPr="00397971">
        <w:rPr>
          <w:rFonts w:cs="Times New Roman"/>
          <w:szCs w:val="24"/>
        </w:rPr>
        <w:t xml:space="preserve"> eden izmed njih je tudi stopenjski (stage gate) </w:t>
      </w:r>
      <w:r w:rsidRPr="00397971">
        <w:rPr>
          <w:rFonts w:cs="Times New Roman"/>
          <w:szCs w:val="24"/>
        </w:rPr>
        <w:fldChar w:fldCharType="begin"/>
      </w:r>
      <w:r w:rsidR="009C77D5" w:rsidRPr="00397971">
        <w:rPr>
          <w:rFonts w:cs="Times New Roman"/>
          <w:szCs w:val="24"/>
        </w:rPr>
        <w:instrText xml:space="preserve"> ADDIN ZOTERO_ITEM CSL_CITATION {"citationID":"Axqbiomk","properties":{"formattedCitation":"(Peters, 2008, str. 115)","plainCitation":"(Peters, 2008, str. 115)","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6A4982">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Model izboljša nekaj težav kaskadnega modela in predstavlja koncept inkrementalnega razvoja. Predlaga delitev projekta na posamezne faze po definiranju zahtev in načrtovanju</w:t>
      </w:r>
      <w:r w:rsidR="007859A9">
        <w:rPr>
          <w:rFonts w:cs="Times New Roman"/>
          <w:szCs w:val="24"/>
        </w:rPr>
        <w:t xml:space="preserve"> </w:t>
      </w:r>
      <w:r w:rsidR="007859A9" w:rsidRPr="00397971">
        <w:rPr>
          <w:rFonts w:cs="Times New Roman"/>
          <w:szCs w:val="24"/>
        </w:rPr>
        <w:fldChar w:fldCharType="begin"/>
      </w:r>
      <w:r w:rsidR="007859A9" w:rsidRPr="00397971">
        <w:rPr>
          <w:rFonts w:cs="Times New Roman"/>
          <w:szCs w:val="24"/>
        </w:rPr>
        <w:instrText xml:space="preserve"> ADDIN ZOTERO_ITEM CSL_CITATION {"citationID":"uNa2OBf6","properties":{"formattedCitation":"(Lethbridge &amp; Laganiere, 2005, str. 430)","plainCitation":"(Lethbridge &amp; Laganiere, 2005, str. 43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7859A9" w:rsidRPr="00397971">
        <w:rPr>
          <w:rFonts w:cs="Times New Roman"/>
          <w:szCs w:val="24"/>
        </w:rPr>
        <w:fldChar w:fldCharType="separate"/>
      </w:r>
      <w:r w:rsidR="007859A9" w:rsidRPr="00397971">
        <w:rPr>
          <w:rFonts w:cs="Times New Roman"/>
          <w:szCs w:val="24"/>
        </w:rPr>
        <w:t>(Lethbridge in Laganiere, 2005, str. 430)</w:t>
      </w:r>
      <w:r w:rsidR="007859A9" w:rsidRPr="00397971">
        <w:rPr>
          <w:rFonts w:cs="Times New Roman"/>
          <w:szCs w:val="24"/>
        </w:rPr>
        <w:fldChar w:fldCharType="end"/>
      </w:r>
      <w:r w:rsidRPr="00397971">
        <w:rPr>
          <w:rFonts w:cs="Times New Roman"/>
          <w:szCs w:val="24"/>
        </w:rPr>
        <w:t>. Vsako fazo se ob končanju sprosti stranki</w:t>
      </w:r>
      <w:r w:rsidR="007859A9">
        <w:rPr>
          <w:rFonts w:cs="Times New Roman"/>
          <w:szCs w:val="24"/>
        </w:rPr>
        <w:t xml:space="preserve"> (prav tam)</w:t>
      </w:r>
      <w:r w:rsidRPr="00397971">
        <w:rPr>
          <w:rFonts w:cs="Times New Roman"/>
          <w:szCs w:val="24"/>
        </w:rPr>
        <w:t>. Tako so lahko nekateri deli sistema vidni prej</w:t>
      </w:r>
      <w:r w:rsidR="00CE3ECF" w:rsidRPr="00397971">
        <w:rPr>
          <w:rFonts w:cs="Times New Roman"/>
          <w:szCs w:val="24"/>
        </w:rPr>
        <w:t>,</w:t>
      </w:r>
      <w:r w:rsidRPr="00397971">
        <w:rPr>
          <w:rFonts w:cs="Times New Roman"/>
          <w:szCs w:val="24"/>
        </w:rPr>
        <w:t xml:space="preserve"> kot bi bili z uporabo kaskadnega modela </w:t>
      </w:r>
      <w:r w:rsidR="007859A9">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uNa2OBf6","properties":{"formattedCitation":"(Lethbridge &amp; Laganiere, 2005, str. 430)","plainCitation":"(Lethbridge &amp; Laganiere, 2005, str. 430)","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97971">
        <w:rPr>
          <w:rFonts w:cs="Times New Roman"/>
          <w:szCs w:val="24"/>
        </w:rPr>
        <w:fldChar w:fldCharType="separate"/>
      </w:r>
      <w:r w:rsidR="007859A9">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Inkrementalni model združuje elemente linearnega in paralelnega procesnega toka. V časovnem toku se odvijajo linearne sekvence na različnih stopnjah</w:t>
      </w:r>
      <w:r w:rsidR="004746C7">
        <w:rPr>
          <w:rFonts w:cs="Times New Roman"/>
          <w:szCs w:val="24"/>
        </w:rPr>
        <w:t xml:space="preserve"> </w:t>
      </w:r>
      <w:r w:rsidR="004746C7" w:rsidRPr="00397971">
        <w:rPr>
          <w:rFonts w:cs="Times New Roman"/>
          <w:szCs w:val="24"/>
        </w:rPr>
        <w:fldChar w:fldCharType="begin"/>
      </w:r>
      <w:r w:rsidR="004746C7" w:rsidRPr="00397971">
        <w:rPr>
          <w:rFonts w:cs="Times New Roman"/>
          <w:szCs w:val="24"/>
        </w:rPr>
        <w:instrText xml:space="preserve"> ADDIN ZOTERO_ITEM CSL_CITATION {"citationID":"OQCjknH9","properties":{"formattedCitation":"(Pressman &amp; Maxim, 2014, str. 44)","plainCitation":"(Pressman &amp; Maxim, 2014, str. 44)","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746C7" w:rsidRPr="00397971">
        <w:rPr>
          <w:rFonts w:cs="Times New Roman"/>
          <w:szCs w:val="24"/>
        </w:rPr>
        <w:fldChar w:fldCharType="separate"/>
      </w:r>
      <w:r w:rsidR="004746C7" w:rsidRPr="00397971">
        <w:rPr>
          <w:rFonts w:cs="Times New Roman"/>
          <w:szCs w:val="24"/>
        </w:rPr>
        <w:t>(Pressman in Maxim, 2014, str. 44)</w:t>
      </w:r>
      <w:r w:rsidR="004746C7" w:rsidRPr="00397971">
        <w:rPr>
          <w:rFonts w:cs="Times New Roman"/>
          <w:szCs w:val="24"/>
        </w:rPr>
        <w:fldChar w:fldCharType="end"/>
      </w:r>
      <w:r w:rsidRPr="00397971">
        <w:rPr>
          <w:rFonts w:cs="Times New Roman"/>
          <w:szCs w:val="24"/>
        </w:rPr>
        <w:t xml:space="preserve">. Vsaka sekvenca predstavlja del sistema programa v razvoju. Posamezno sekvenco imenuje inkrement </w:t>
      </w:r>
      <w:r w:rsidRPr="00397971">
        <w:rPr>
          <w:rFonts w:cs="Times New Roman"/>
          <w:szCs w:val="24"/>
        </w:rPr>
        <w:fldChar w:fldCharType="begin"/>
      </w:r>
      <w:r w:rsidR="009C77D5" w:rsidRPr="00397971">
        <w:rPr>
          <w:rFonts w:cs="Times New Roman"/>
          <w:szCs w:val="24"/>
        </w:rPr>
        <w:instrText xml:space="preserve"> ADDIN ZOTERO_ITEM CSL_CITATION {"citationID":"OQCjknH9","properties":{"formattedCitation":"(Pressman &amp; Maxim, 2014, str. 44)","plainCitation":"(Pressman &amp; Maxim, 2014, str. 44)","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97971">
        <w:rPr>
          <w:rFonts w:cs="Times New Roman"/>
          <w:szCs w:val="24"/>
        </w:rPr>
        <w:fldChar w:fldCharType="separate"/>
      </w:r>
      <w:r w:rsidR="00243CC9" w:rsidRPr="00397971">
        <w:rPr>
          <w:rFonts w:cs="Times New Roman"/>
          <w:szCs w:val="24"/>
        </w:rPr>
        <w:t>(</w:t>
      </w:r>
      <w:r w:rsidR="004746C7">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Sekvenca korakov</w:t>
      </w:r>
      <w:r w:rsidR="00826F57">
        <w:rPr>
          <w:rFonts w:cs="Times New Roman"/>
          <w:szCs w:val="24"/>
        </w:rPr>
        <w:t xml:space="preserve"> </w:t>
      </w:r>
      <w:r w:rsidR="006F036E">
        <w:rPr>
          <w:rFonts w:cs="Times New Roman"/>
          <w:szCs w:val="24"/>
        </w:rPr>
        <w:t>pa</w:t>
      </w:r>
      <w:r w:rsidRPr="00397971">
        <w:rPr>
          <w:rFonts w:cs="Times New Roman"/>
          <w:szCs w:val="24"/>
        </w:rPr>
        <w:t xml:space="preserve"> predstavlja faze procesa</w:t>
      </w:r>
      <w:r w:rsidR="00422926">
        <w:rPr>
          <w:rFonts w:cs="Times New Roman"/>
          <w:szCs w:val="24"/>
        </w:rPr>
        <w:t xml:space="preserve"> (prav tam)</w:t>
      </w:r>
      <w:r w:rsidRPr="00397971">
        <w:rPr>
          <w:rFonts w:cs="Times New Roman"/>
          <w:szCs w:val="24"/>
        </w:rPr>
        <w:t xml:space="preserve">. Ta pristop je v osnovi sestavljen iz prepleta specifikacije, razvoja in validacije, ki sestavljajo sosledje različic projekta </w:t>
      </w:r>
      <w:r w:rsidRPr="00397971">
        <w:rPr>
          <w:rFonts w:cs="Times New Roman"/>
          <w:szCs w:val="24"/>
        </w:rPr>
        <w:fldChar w:fldCharType="begin"/>
      </w:r>
      <w:r w:rsidR="009C77D5" w:rsidRPr="00397971">
        <w:rPr>
          <w:rFonts w:cs="Times New Roman"/>
          <w:szCs w:val="24"/>
        </w:rPr>
        <w:instrText xml:space="preserve"> ADDIN ZOTERO_ITEM CSL_CITATION {"citationID":"dkJhvUug","properties":{"formattedCitation":"(Sommerville, 2010, str. 30)","plainCitation":"(Sommerville, 2010, str. 3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30)</w:t>
      </w:r>
      <w:r w:rsidRPr="00397971">
        <w:rPr>
          <w:rFonts w:cs="Times New Roman"/>
          <w:szCs w:val="24"/>
        </w:rPr>
        <w:fldChar w:fldCharType="end"/>
      </w:r>
      <w:r w:rsidRPr="00397971">
        <w:rPr>
          <w:rFonts w:cs="Times New Roman"/>
          <w:szCs w:val="24"/>
        </w:rPr>
        <w:t>.</w:t>
      </w:r>
    </w:p>
    <w:p w14:paraId="1E7EFF29" w14:textId="77777777" w:rsidR="00E36576" w:rsidRPr="00397971" w:rsidRDefault="00E36576" w:rsidP="005D71AF">
      <w:bookmarkStart w:id="19" w:name="_Toc509588428"/>
    </w:p>
    <w:p w14:paraId="32CE93BE" w14:textId="77777777" w:rsidR="00E36576" w:rsidRPr="00397971" w:rsidRDefault="00E36576" w:rsidP="005D71AF"/>
    <w:p w14:paraId="0CBAB919" w14:textId="77777777" w:rsidR="001230C3" w:rsidRPr="00397971" w:rsidRDefault="001230C3" w:rsidP="005D71AF">
      <w:pPr>
        <w:pStyle w:val="Naslov2"/>
      </w:pPr>
      <w:bookmarkStart w:id="20" w:name="_Toc511205664"/>
      <w:r w:rsidRPr="00397971">
        <w:lastRenderedPageBreak/>
        <w:t>3.3 EVOLUCIJSKI PROCESNI MODELI</w:t>
      </w:r>
      <w:bookmarkEnd w:id="19"/>
      <w:bookmarkEnd w:id="20"/>
    </w:p>
    <w:p w14:paraId="725BB3D8" w14:textId="272C1C3B" w:rsidR="001230C3" w:rsidRPr="00397971" w:rsidRDefault="001230C3" w:rsidP="005D71AF">
      <w:pPr>
        <w:contextualSpacing/>
        <w:rPr>
          <w:rFonts w:cs="Times New Roman"/>
          <w:szCs w:val="24"/>
        </w:rPr>
      </w:pPr>
      <w:r w:rsidRPr="00397971">
        <w:rPr>
          <w:rFonts w:cs="Times New Roman"/>
          <w:szCs w:val="24"/>
        </w:rPr>
        <w:t>Kadar imamo produkt, ki se konstantno razvija in spreminja, ko so temeljne zahteve programske opreme dobro poznane, razširitve slednjih pa še v načrtovanju</w:t>
      </w:r>
      <w:r w:rsidR="00317E35" w:rsidRPr="00397971">
        <w:rPr>
          <w:rFonts w:cs="Times New Roman"/>
          <w:szCs w:val="24"/>
        </w:rPr>
        <w:t>,</w:t>
      </w:r>
      <w:r w:rsidRPr="00397971">
        <w:rPr>
          <w:rFonts w:cs="Times New Roman"/>
          <w:szCs w:val="24"/>
        </w:rPr>
        <w:t xml:space="preserve"> so najprimernejši evolucijski procesni modeli</w:t>
      </w:r>
      <w:r w:rsidR="00CD2B62">
        <w:rPr>
          <w:rFonts w:cs="Times New Roman"/>
          <w:szCs w:val="24"/>
        </w:rPr>
        <w:t xml:space="preserve"> </w:t>
      </w:r>
      <w:r w:rsidR="00CD2B62" w:rsidRPr="00397971">
        <w:rPr>
          <w:rFonts w:cs="Times New Roman"/>
          <w:szCs w:val="24"/>
        </w:rPr>
        <w:fldChar w:fldCharType="begin"/>
      </w:r>
      <w:r w:rsidR="00CD2B62" w:rsidRPr="00397971">
        <w:rPr>
          <w:rFonts w:cs="Times New Roman"/>
          <w:szCs w:val="24"/>
        </w:rPr>
        <w:instrText xml:space="preserve"> ADDIN ZOTERO_ITEM CSL_CITATION {"citationID":"SM8DYRnu","properties":{"formattedCitation":"(Pressman &amp; Maxim, 2014, str. 45)","plainCitation":"(Pressman &amp; Maxim, 2014, str. 45)","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CD2B62" w:rsidRPr="00397971">
        <w:rPr>
          <w:rFonts w:cs="Times New Roman"/>
          <w:szCs w:val="24"/>
        </w:rPr>
        <w:fldChar w:fldCharType="separate"/>
      </w:r>
      <w:r w:rsidR="00CD2B62" w:rsidRPr="00397971">
        <w:rPr>
          <w:rFonts w:cs="Times New Roman"/>
          <w:szCs w:val="24"/>
        </w:rPr>
        <w:t>(Pressman in Maxim, 2014, str. 45)</w:t>
      </w:r>
      <w:r w:rsidR="00CD2B62" w:rsidRPr="00397971">
        <w:rPr>
          <w:rFonts w:cs="Times New Roman"/>
          <w:szCs w:val="24"/>
        </w:rPr>
        <w:fldChar w:fldCharType="end"/>
      </w:r>
      <w:r w:rsidRPr="00397971">
        <w:rPr>
          <w:rFonts w:cs="Times New Roman"/>
          <w:szCs w:val="24"/>
        </w:rPr>
        <w:t xml:space="preserve">. Ti modeli so ponavljajoči, iterativni. Sem spadajo prototipiranje, spiralni in vzporedni procesni model </w:t>
      </w:r>
      <w:r w:rsidR="001D72B7">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SM8DYRnu","properties":{"formattedCitation":"(Pressman &amp; Maxim, 2014, str. 45)","plainCitation":"(Pressman &amp; Maxim, 2014, str. 45)","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97971">
        <w:rPr>
          <w:rFonts w:cs="Times New Roman"/>
          <w:szCs w:val="24"/>
        </w:rPr>
        <w:fldChar w:fldCharType="separate"/>
      </w:r>
      <w:r w:rsidR="00CD2B62">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xml:space="preserve">. </w:t>
      </w:r>
    </w:p>
    <w:p w14:paraId="31545FCD" w14:textId="19386CBF" w:rsidR="0051145F" w:rsidRPr="00397971" w:rsidRDefault="001230C3" w:rsidP="005D71AF">
      <w:pPr>
        <w:contextualSpacing/>
        <w:rPr>
          <w:rFonts w:cs="Times New Roman"/>
          <w:szCs w:val="24"/>
        </w:rPr>
      </w:pPr>
      <w:r w:rsidRPr="00397971">
        <w:rPr>
          <w:rFonts w:cs="Times New Roman"/>
          <w:szCs w:val="24"/>
        </w:rPr>
        <w:t>Prototipiranje poteka po iteracijah. Načrt in izvedba prve iteracije sta hitra. Investitor po iteraciji prototip pregleda in poda povratno informacijo. Takšen potek omogoča natančnejše definiranje zahtev. Iteracija se zaključi ob rektifikaciji prot</w:t>
      </w:r>
      <w:r w:rsidR="00317E35" w:rsidRPr="00397971">
        <w:rPr>
          <w:rFonts w:cs="Times New Roman"/>
          <w:szCs w:val="24"/>
        </w:rPr>
        <w:t>o</w:t>
      </w:r>
      <w:r w:rsidRPr="00397971">
        <w:rPr>
          <w:rFonts w:cs="Times New Roman"/>
          <w:szCs w:val="24"/>
        </w:rPr>
        <w:t xml:space="preserve">tipa in izpolnitvi želja investitorjev, sočasno pa pripomore k boljšemu razumevanju prihodnjih. </w:t>
      </w:r>
    </w:p>
    <w:p w14:paraId="6E763EE7" w14:textId="0E477ED0" w:rsidR="00B12173" w:rsidRPr="00397971" w:rsidRDefault="001230C3" w:rsidP="005D71AF">
      <w:pPr>
        <w:contextualSpacing/>
        <w:rPr>
          <w:rFonts w:cs="Times New Roman"/>
          <w:szCs w:val="24"/>
        </w:rPr>
      </w:pPr>
      <w:r w:rsidRPr="00397971">
        <w:rPr>
          <w:rFonts w:cs="Times New Roman"/>
          <w:szCs w:val="24"/>
        </w:rPr>
        <w:t xml:space="preserve">Navadno ta model služi kot idealen mehanizem za prepoznavo programskih zahtev </w:t>
      </w:r>
      <w:r w:rsidR="00927B82">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Cbiszh32","properties":{"formattedCitation":"(Pressman &amp; Maxim, 2014, str. 46)","plainCitation":"(Pressman &amp; Maxim, 2014, str. 46)","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97971">
        <w:rPr>
          <w:rFonts w:cs="Times New Roman"/>
          <w:szCs w:val="24"/>
        </w:rPr>
        <w:fldChar w:fldCharType="separate"/>
      </w:r>
      <w:r w:rsidR="00661E0D" w:rsidRPr="00397971">
        <w:rPr>
          <w:rFonts w:cs="Times New Roman"/>
          <w:szCs w:val="24"/>
        </w:rPr>
        <w:t>prav tam</w:t>
      </w:r>
      <w:r w:rsidR="009C77D5" w:rsidRPr="00397971">
        <w:rPr>
          <w:rFonts w:cs="Times New Roman"/>
          <w:szCs w:val="24"/>
        </w:rPr>
        <w:t>, str. 46)</w:t>
      </w:r>
      <w:r w:rsidRPr="00397971">
        <w:rPr>
          <w:rFonts w:cs="Times New Roman"/>
          <w:szCs w:val="24"/>
        </w:rPr>
        <w:fldChar w:fldCharType="end"/>
      </w:r>
      <w:r w:rsidRPr="00397971">
        <w:rPr>
          <w:rFonts w:cs="Times New Roman"/>
          <w:szCs w:val="24"/>
        </w:rPr>
        <w:t>. Spiralni model združuje iterativno naravo prototipiranja in kontroliran sistematični pogled kaskadnega modela</w:t>
      </w:r>
      <w:r w:rsidR="0026612B" w:rsidRPr="00397971">
        <w:rPr>
          <w:rFonts w:cs="Times New Roman"/>
          <w:szCs w:val="24"/>
        </w:rPr>
        <w:t xml:space="preserve"> </w:t>
      </w:r>
      <w:r w:rsidR="0026612B" w:rsidRPr="00397971">
        <w:rPr>
          <w:rFonts w:cs="Times New Roman"/>
          <w:szCs w:val="24"/>
        </w:rPr>
        <w:fldChar w:fldCharType="begin"/>
      </w:r>
      <w:r w:rsidR="009C77D5" w:rsidRPr="00397971">
        <w:rPr>
          <w:rFonts w:cs="Times New Roman"/>
          <w:szCs w:val="24"/>
        </w:rPr>
        <w:instrText xml:space="preserve"> ADDIN ZOTERO_ITEM CSL_CITATION {"citationID":"KI8U19rA","properties":{"formattedCitation":"(Pressman &amp; Maxim, 2014, str. 48)","plainCitation":"(Pressman &amp; Maxim, 2014, str. 48)","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26612B" w:rsidRPr="00397971">
        <w:rPr>
          <w:rFonts w:cs="Times New Roman"/>
          <w:szCs w:val="24"/>
        </w:rPr>
        <w:fldChar w:fldCharType="separate"/>
      </w:r>
      <w:r w:rsidR="0061435A" w:rsidRPr="00397971">
        <w:rPr>
          <w:rFonts w:cs="Times New Roman"/>
          <w:szCs w:val="24"/>
        </w:rPr>
        <w:t>(prav tam</w:t>
      </w:r>
      <w:r w:rsidR="009C77D5" w:rsidRPr="00397971">
        <w:rPr>
          <w:rFonts w:cs="Times New Roman"/>
          <w:szCs w:val="24"/>
        </w:rPr>
        <w:t>, str. 48)</w:t>
      </w:r>
      <w:r w:rsidR="0026612B" w:rsidRPr="00397971">
        <w:rPr>
          <w:rFonts w:cs="Times New Roman"/>
          <w:szCs w:val="24"/>
        </w:rPr>
        <w:fldChar w:fldCharType="end"/>
      </w:r>
      <w:r w:rsidRPr="00397971">
        <w:rPr>
          <w:rFonts w:cs="Times New Roman"/>
          <w:szCs w:val="24"/>
        </w:rPr>
        <w:t xml:space="preserve">. </w:t>
      </w:r>
    </w:p>
    <w:p w14:paraId="430F5569" w14:textId="5D29D41F" w:rsidR="001230C3" w:rsidRPr="00397971" w:rsidRDefault="001230C3" w:rsidP="005D71AF">
      <w:pPr>
        <w:contextualSpacing/>
        <w:rPr>
          <w:rFonts w:cs="Times New Roman"/>
          <w:szCs w:val="24"/>
        </w:rPr>
      </w:pPr>
      <w:r w:rsidRPr="00397971">
        <w:rPr>
          <w:rFonts w:cs="Times New Roman"/>
          <w:szCs w:val="24"/>
        </w:rPr>
        <w:t>Omogoča hiter razvoj z izdajanjem vse bolj popolne različice programa</w:t>
      </w:r>
      <w:r w:rsidR="00CE4ED5">
        <w:rPr>
          <w:rFonts w:cs="Times New Roman"/>
          <w:szCs w:val="24"/>
        </w:rPr>
        <w:t xml:space="preserve"> (prav tam)</w:t>
      </w:r>
      <w:r w:rsidRPr="00397971">
        <w:rPr>
          <w:rFonts w:cs="Times New Roman"/>
          <w:szCs w:val="24"/>
        </w:rPr>
        <w:t>. Zgodnje izdaje predstavljajo modele ali prototipe</w:t>
      </w:r>
      <w:r w:rsidR="00317E35" w:rsidRPr="00397971">
        <w:rPr>
          <w:rFonts w:cs="Times New Roman"/>
          <w:szCs w:val="24"/>
        </w:rPr>
        <w:t>,</w:t>
      </w:r>
      <w:r w:rsidRPr="00397971">
        <w:rPr>
          <w:rFonts w:cs="Times New Roman"/>
          <w:szCs w:val="24"/>
        </w:rPr>
        <w:t xml:space="preserve"> kasnejše iteracije pa vedno </w:t>
      </w:r>
      <w:r w:rsidR="00317E35" w:rsidRPr="00397971">
        <w:rPr>
          <w:rFonts w:cs="Times New Roman"/>
          <w:szCs w:val="24"/>
        </w:rPr>
        <w:t>b</w:t>
      </w:r>
      <w:r w:rsidRPr="00397971">
        <w:rPr>
          <w:rFonts w:cs="Times New Roman"/>
          <w:szCs w:val="24"/>
        </w:rPr>
        <w:t xml:space="preserve">olj popolne različice </w:t>
      </w:r>
      <w:r w:rsidRPr="00397971">
        <w:rPr>
          <w:rFonts w:cs="Times New Roman"/>
          <w:szCs w:val="24"/>
        </w:rPr>
        <w:fldChar w:fldCharType="begin"/>
      </w:r>
      <w:r w:rsidR="009C77D5" w:rsidRPr="00397971">
        <w:rPr>
          <w:rFonts w:cs="Times New Roman"/>
          <w:szCs w:val="24"/>
        </w:rPr>
        <w:instrText xml:space="preserve"> ADDIN ZOTERO_ITEM CSL_CITATION {"citationID":"LhxLVayZ","properties":{"formattedCitation":"(Pressman &amp; Maxim, 2014, str. 48)","plainCitation":"(Pressman &amp; Maxim, 2014, str. 48)","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97971">
        <w:rPr>
          <w:rFonts w:cs="Times New Roman"/>
          <w:szCs w:val="24"/>
        </w:rPr>
        <w:fldChar w:fldCharType="separate"/>
      </w:r>
      <w:r w:rsidR="00525B06" w:rsidRPr="00397971">
        <w:rPr>
          <w:rFonts w:cs="Times New Roman"/>
          <w:szCs w:val="24"/>
        </w:rPr>
        <w:t>(</w:t>
      </w:r>
      <w:r w:rsidR="00CE4ED5">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Vzporedni model omogoča uporabo iterativnih in vzporednih elementov v kombinaciji z vsemi spoznanimi modeli v tem poglavju</w:t>
      </w:r>
      <w:r w:rsidR="001443DD">
        <w:rPr>
          <w:rFonts w:cs="Times New Roman"/>
          <w:szCs w:val="24"/>
        </w:rPr>
        <w:t xml:space="preserve"> (prav tam)</w:t>
      </w:r>
      <w:r w:rsidRPr="00397971">
        <w:rPr>
          <w:rFonts w:cs="Times New Roman"/>
          <w:szCs w:val="24"/>
        </w:rPr>
        <w:t xml:space="preserve">. Vse razvojne aktivnosti se odvijajo vzporedno, vendar je lahko vsaka aktivnost na svoji stopnji razvoja. </w:t>
      </w:r>
      <w:r w:rsidRPr="00397971">
        <w:rPr>
          <w:rFonts w:cs="Times New Roman"/>
          <w:szCs w:val="24"/>
        </w:rPr>
        <w:fldChar w:fldCharType="begin"/>
      </w:r>
      <w:r w:rsidR="009C77D5" w:rsidRPr="00397971">
        <w:rPr>
          <w:rFonts w:cs="Times New Roman"/>
          <w:szCs w:val="24"/>
        </w:rPr>
        <w:instrText xml:space="preserve"> ADDIN ZOTERO_ITEM CSL_CITATION {"citationID":"arvIudPa","properties":{"formattedCitation":"(Pressman &amp; Maxim, 2014, str. 50)","plainCitation":"(Pressman &amp; Maxim, 2014, str. 5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97971">
        <w:rPr>
          <w:rFonts w:cs="Times New Roman"/>
          <w:szCs w:val="24"/>
        </w:rPr>
        <w:fldChar w:fldCharType="separate"/>
      </w:r>
      <w:r w:rsidR="00294B89" w:rsidRPr="00397971">
        <w:rPr>
          <w:rFonts w:cs="Times New Roman"/>
          <w:szCs w:val="24"/>
        </w:rPr>
        <w:t>(prav tam</w:t>
      </w:r>
      <w:r w:rsidR="009C77D5" w:rsidRPr="00397971">
        <w:rPr>
          <w:rFonts w:cs="Times New Roman"/>
          <w:szCs w:val="24"/>
        </w:rPr>
        <w:t>, str. 50)</w:t>
      </w:r>
      <w:r w:rsidRPr="00397971">
        <w:rPr>
          <w:rFonts w:cs="Times New Roman"/>
          <w:szCs w:val="24"/>
        </w:rPr>
        <w:fldChar w:fldCharType="end"/>
      </w:r>
      <w:r w:rsidRPr="00397971">
        <w:rPr>
          <w:rFonts w:cs="Times New Roman"/>
          <w:szCs w:val="24"/>
        </w:rPr>
        <w:t>. Model prestavlja abstrakcijo dejanskega procesnega cikla</w:t>
      </w:r>
      <w:r w:rsidR="00B53AE3">
        <w:rPr>
          <w:rFonts w:cs="Times New Roman"/>
          <w:szCs w:val="24"/>
        </w:rPr>
        <w:t xml:space="preserve"> (prav tam)</w:t>
      </w:r>
      <w:r w:rsidRPr="00397971">
        <w:rPr>
          <w:rFonts w:cs="Times New Roman"/>
          <w:szCs w:val="24"/>
        </w:rPr>
        <w:t>. V njem se definira serijo sekvenčnih dogodkov vseh</w:t>
      </w:r>
      <w:r w:rsidR="00D0381E">
        <w:rPr>
          <w:rFonts w:cs="Times New Roman"/>
          <w:szCs w:val="24"/>
        </w:rPr>
        <w:t xml:space="preserve"> aktivnosti, dejanj in opravil </w:t>
      </w:r>
      <w:r w:rsidRPr="00397971">
        <w:rPr>
          <w:rFonts w:cs="Times New Roman"/>
          <w:szCs w:val="24"/>
        </w:rPr>
        <w:fldChar w:fldCharType="begin"/>
      </w:r>
      <w:r w:rsidR="009C77D5" w:rsidRPr="00397971">
        <w:rPr>
          <w:rFonts w:cs="Times New Roman"/>
          <w:szCs w:val="24"/>
        </w:rPr>
        <w:instrText xml:space="preserve"> ADDIN ZOTERO_ITEM CSL_CITATION {"citationID":"Py4IJ652","properties":{"formattedCitation":"(Pressman &amp; Maxim, 2014, str. 50)","plainCitation":"(Pressman &amp; Maxim, 2014, str. 5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97971">
        <w:rPr>
          <w:rFonts w:cs="Times New Roman"/>
          <w:szCs w:val="24"/>
        </w:rPr>
        <w:fldChar w:fldCharType="separate"/>
      </w:r>
      <w:r w:rsidR="006A0012" w:rsidRPr="00397971">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xml:space="preserve">. Vsaka aktivnost, dejanje ali opravilo se odvija vzporedno z drugo aktivnostjo, dejanjem in opravilom </w:t>
      </w:r>
      <w:r w:rsidRPr="00397971">
        <w:rPr>
          <w:rFonts w:cs="Times New Roman"/>
          <w:szCs w:val="24"/>
        </w:rPr>
        <w:fldChar w:fldCharType="begin"/>
      </w:r>
      <w:r w:rsidR="009C77D5" w:rsidRPr="00397971">
        <w:rPr>
          <w:rFonts w:cs="Times New Roman"/>
          <w:szCs w:val="24"/>
        </w:rPr>
        <w:instrText xml:space="preserve"> ADDIN ZOTERO_ITEM CSL_CITATION {"citationID":"tXAAr4CM","properties":{"formattedCitation":"(Pressman &amp; Maxim, 2014, str. 51)","plainCitation":"(Pressman &amp; Maxim, 2014, str. 51)","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97971">
        <w:rPr>
          <w:rFonts w:cs="Times New Roman"/>
          <w:szCs w:val="24"/>
        </w:rPr>
        <w:fldChar w:fldCharType="separate"/>
      </w:r>
      <w:r w:rsidR="00883E8B" w:rsidRPr="00397971">
        <w:rPr>
          <w:rFonts w:cs="Times New Roman"/>
          <w:szCs w:val="24"/>
        </w:rPr>
        <w:t>(</w:t>
      </w:r>
      <w:r w:rsidR="00D84646" w:rsidRPr="00397971">
        <w:rPr>
          <w:rFonts w:cs="Times New Roman"/>
          <w:szCs w:val="24"/>
        </w:rPr>
        <w:t>prav tam</w:t>
      </w:r>
      <w:r w:rsidR="009C77D5" w:rsidRPr="00397971">
        <w:rPr>
          <w:rFonts w:cs="Times New Roman"/>
          <w:szCs w:val="24"/>
        </w:rPr>
        <w:t>, str. 51)</w:t>
      </w:r>
      <w:r w:rsidRPr="00397971">
        <w:rPr>
          <w:rFonts w:cs="Times New Roman"/>
          <w:szCs w:val="24"/>
        </w:rPr>
        <w:fldChar w:fldCharType="end"/>
      </w:r>
      <w:r w:rsidRPr="00397971">
        <w:rPr>
          <w:rFonts w:cs="Times New Roman"/>
          <w:szCs w:val="24"/>
        </w:rPr>
        <w:t xml:space="preserve">. </w:t>
      </w:r>
    </w:p>
    <w:p w14:paraId="491AAF3F" w14:textId="77777777" w:rsidR="00CF4859" w:rsidRPr="00397971" w:rsidRDefault="00CF4859" w:rsidP="005D71AF">
      <w:bookmarkStart w:id="21" w:name="_Toc509588429"/>
    </w:p>
    <w:p w14:paraId="3E4C855F" w14:textId="5457D894" w:rsidR="001230C3" w:rsidRPr="00397971" w:rsidRDefault="001230C3" w:rsidP="005D71AF">
      <w:pPr>
        <w:pStyle w:val="Naslov2"/>
      </w:pPr>
      <w:bookmarkStart w:id="22" w:name="_Toc511205665"/>
      <w:r w:rsidRPr="00397971">
        <w:t>3.4 SPECIALIZIRANI PROCESNI MODELI</w:t>
      </w:r>
      <w:bookmarkEnd w:id="21"/>
      <w:bookmarkEnd w:id="22"/>
    </w:p>
    <w:p w14:paraId="18A55A64" w14:textId="5854D206" w:rsidR="001230C3" w:rsidRPr="00397971" w:rsidRDefault="001230C3" w:rsidP="005D71AF">
      <w:pPr>
        <w:contextualSpacing/>
        <w:rPr>
          <w:rFonts w:cs="Times New Roman"/>
          <w:szCs w:val="24"/>
        </w:rPr>
      </w:pPr>
      <w:r w:rsidRPr="00397971">
        <w:rPr>
          <w:rFonts w:cs="Times New Roman"/>
          <w:szCs w:val="24"/>
        </w:rPr>
        <w:t xml:space="preserve">Ti modeli povzemajo karakteristike enega ali več tradicionalnih modelov. Lahko jih definiramo tudi kot skupek posamičnih tehnik ali metodologij za doseganje specifičnih ciljev razvoja </w:t>
      </w:r>
      <w:r w:rsidRPr="00397971">
        <w:rPr>
          <w:rFonts w:cs="Times New Roman"/>
          <w:szCs w:val="24"/>
        </w:rPr>
        <w:fldChar w:fldCharType="begin"/>
      </w:r>
      <w:r w:rsidR="009C77D5" w:rsidRPr="00397971">
        <w:rPr>
          <w:rFonts w:cs="Times New Roman"/>
          <w:szCs w:val="24"/>
        </w:rPr>
        <w:instrText xml:space="preserve"> ADDIN ZOTERO_ITEM CSL_CITATION {"citationID":"SSxuCXqF","properties":{"formattedCitation":"(Pressman &amp; Maxim, 2014, str. 52)","plainCitation":"(Pressman &amp; Maxim, 2014, str. 5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97971">
        <w:rPr>
          <w:rFonts w:cs="Times New Roman"/>
          <w:szCs w:val="24"/>
        </w:rPr>
        <w:fldChar w:fldCharType="separate"/>
      </w:r>
      <w:r w:rsidR="00F230CF" w:rsidRPr="00397971">
        <w:rPr>
          <w:rFonts w:cs="Times New Roman"/>
          <w:szCs w:val="24"/>
        </w:rPr>
        <w:t>(Pressman in</w:t>
      </w:r>
      <w:r w:rsidR="009C77D5" w:rsidRPr="00397971">
        <w:rPr>
          <w:rFonts w:cs="Times New Roman"/>
          <w:szCs w:val="24"/>
        </w:rPr>
        <w:t xml:space="preserve"> Maxim, 2014, str. 52)</w:t>
      </w:r>
      <w:r w:rsidRPr="00397971">
        <w:rPr>
          <w:rFonts w:cs="Times New Roman"/>
          <w:szCs w:val="24"/>
        </w:rPr>
        <w:fldChar w:fldCharType="end"/>
      </w:r>
      <w:r w:rsidRPr="00397971">
        <w:rPr>
          <w:rFonts w:cs="Times New Roman"/>
          <w:szCs w:val="24"/>
        </w:rPr>
        <w:t xml:space="preserve">. Sem spadajo komponentni, formalni, unificiran, sinhronizacijsko in stabilizacijski model </w:t>
      </w:r>
      <w:r w:rsidR="00317E35" w:rsidRPr="00397971">
        <w:rPr>
          <w:rFonts w:cs="Times New Roman"/>
          <w:szCs w:val="24"/>
        </w:rPr>
        <w:t xml:space="preserve">ter </w:t>
      </w:r>
      <w:r w:rsidRPr="00397971">
        <w:rPr>
          <w:rFonts w:cs="Times New Roman"/>
          <w:szCs w:val="24"/>
        </w:rPr>
        <w:t>rapidni razvoj</w:t>
      </w:r>
      <w:r w:rsidR="00B02661">
        <w:rPr>
          <w:rFonts w:cs="Times New Roman"/>
          <w:szCs w:val="24"/>
        </w:rPr>
        <w:t xml:space="preserve"> (prav tam, str 52–54)</w:t>
      </w:r>
      <w:r w:rsidRPr="00397971">
        <w:rPr>
          <w:rFonts w:cs="Times New Roman"/>
          <w:szCs w:val="24"/>
        </w:rPr>
        <w:t xml:space="preserve">. </w:t>
      </w:r>
    </w:p>
    <w:p w14:paraId="5C3022C5" w14:textId="77777777" w:rsidR="00F23895" w:rsidRDefault="001230C3" w:rsidP="005D71AF">
      <w:pPr>
        <w:contextualSpacing/>
        <w:rPr>
          <w:rFonts w:cs="Times New Roman"/>
          <w:szCs w:val="24"/>
        </w:rPr>
      </w:pPr>
      <w:r w:rsidRPr="00397971">
        <w:rPr>
          <w:rFonts w:cs="Times New Roman"/>
          <w:szCs w:val="24"/>
        </w:rPr>
        <w:t xml:space="preserve">Komponentni model nastavlja proces razvoja programske opreme z že prevedeno programsko opremo </w:t>
      </w:r>
      <w:r w:rsidRPr="00397971">
        <w:rPr>
          <w:rFonts w:cs="Times New Roman"/>
          <w:szCs w:val="24"/>
        </w:rPr>
        <w:fldChar w:fldCharType="begin"/>
      </w:r>
      <w:r w:rsidR="009C77D5" w:rsidRPr="00397971">
        <w:rPr>
          <w:rFonts w:cs="Times New Roman"/>
          <w:szCs w:val="24"/>
        </w:rPr>
        <w:instrText xml:space="preserve"> ADDIN ZOTERO_ITEM CSL_CITATION {"citationID":"LoMjax3B","properties":{"formattedCitation":"(Pressman &amp; Maxim, 2014, str. 53)","plainCitation":"(Pressman &amp; Maxim, 2014, str. 5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97971">
        <w:rPr>
          <w:rFonts w:cs="Times New Roman"/>
          <w:szCs w:val="24"/>
        </w:rPr>
        <w:fldChar w:fldCharType="separate"/>
      </w:r>
      <w:r w:rsidR="00F230CF" w:rsidRPr="00397971">
        <w:rPr>
          <w:rFonts w:cs="Times New Roman"/>
          <w:szCs w:val="24"/>
        </w:rPr>
        <w:t>(prav tam</w:t>
      </w:r>
      <w:r w:rsidR="009C77D5" w:rsidRPr="00397971">
        <w:rPr>
          <w:rFonts w:cs="Times New Roman"/>
          <w:szCs w:val="24"/>
        </w:rPr>
        <w:t>, str. 53)</w:t>
      </w:r>
      <w:r w:rsidRPr="00397971">
        <w:rPr>
          <w:rFonts w:cs="Times New Roman"/>
          <w:szCs w:val="24"/>
        </w:rPr>
        <w:fldChar w:fldCharType="end"/>
      </w:r>
      <w:r w:rsidRPr="00397971">
        <w:rPr>
          <w:rFonts w:cs="Times New Roman"/>
          <w:szCs w:val="24"/>
        </w:rPr>
        <w:t>. Komercialne komponente (COTS</w:t>
      </w:r>
      <w:r w:rsidRPr="00397971">
        <w:rPr>
          <w:rStyle w:val="Sprotnaopomba-sklic"/>
          <w:rFonts w:cs="Times New Roman"/>
          <w:szCs w:val="24"/>
        </w:rPr>
        <w:footnoteReference w:id="8"/>
      </w:r>
      <w:r w:rsidRPr="00397971">
        <w:rPr>
          <w:rFonts w:cs="Times New Roman"/>
          <w:szCs w:val="24"/>
        </w:rPr>
        <w:t xml:space="preserve">) zagotavljajo namenske funkcionalnosti z dobro definiranimi vmesniki, ki omogočajo integracijo v programsko opremo v razvoju (prav tam). </w:t>
      </w:r>
    </w:p>
    <w:p w14:paraId="1A896FBE" w14:textId="25C42C78" w:rsidR="001230C3" w:rsidRPr="00397971" w:rsidRDefault="001230C3" w:rsidP="005D71AF">
      <w:pPr>
        <w:contextualSpacing/>
        <w:rPr>
          <w:rFonts w:cs="Times New Roman"/>
          <w:szCs w:val="24"/>
        </w:rPr>
      </w:pPr>
      <w:r w:rsidRPr="00397971">
        <w:rPr>
          <w:rFonts w:cs="Times New Roman"/>
          <w:szCs w:val="24"/>
        </w:rPr>
        <w:lastRenderedPageBreak/>
        <w:t xml:space="preserve">Po naravi je model evolucijski, </w:t>
      </w:r>
      <w:r w:rsidR="00317E35" w:rsidRPr="00397971">
        <w:rPr>
          <w:rFonts w:cs="Times New Roman"/>
          <w:szCs w:val="24"/>
        </w:rPr>
        <w:t xml:space="preserve">ta pa </w:t>
      </w:r>
      <w:r w:rsidRPr="00397971">
        <w:rPr>
          <w:rFonts w:cs="Times New Roman"/>
          <w:szCs w:val="24"/>
        </w:rPr>
        <w:t xml:space="preserve">zahteva iterativni pristop k razvoju </w:t>
      </w:r>
      <w:r w:rsidR="00D51A9F" w:rsidRPr="00397971">
        <w:rPr>
          <w:rFonts w:cs="Times New Roman"/>
          <w:szCs w:val="24"/>
        </w:rPr>
        <w:fldChar w:fldCharType="begin"/>
      </w:r>
      <w:r w:rsidR="00D51A9F" w:rsidRPr="00397971">
        <w:rPr>
          <w:rFonts w:cs="Times New Roman"/>
          <w:szCs w:val="24"/>
        </w:rPr>
        <w:instrText xml:space="preserve"> ADDIN ZOTERO_ITEM CSL_CITATION {"citationID":"SSxuCXqF","properties":{"formattedCitation":"(Pressman &amp; Maxim, 2014, str. 52)","plainCitation":"(Pressman &amp; Maxim, 2014, str. 5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D51A9F" w:rsidRPr="00397971">
        <w:rPr>
          <w:rFonts w:cs="Times New Roman"/>
          <w:szCs w:val="24"/>
        </w:rPr>
        <w:fldChar w:fldCharType="separate"/>
      </w:r>
      <w:r w:rsidR="00D51A9F" w:rsidRPr="00397971">
        <w:rPr>
          <w:rFonts w:cs="Times New Roman"/>
          <w:szCs w:val="24"/>
        </w:rPr>
        <w:t>(Pressman in</w:t>
      </w:r>
      <w:r w:rsidR="00D51A9F">
        <w:rPr>
          <w:rFonts w:cs="Times New Roman"/>
          <w:szCs w:val="24"/>
        </w:rPr>
        <w:t xml:space="preserve"> Maxim, 2014, str. 53</w:t>
      </w:r>
      <w:r w:rsidR="00D51A9F" w:rsidRPr="00397971">
        <w:rPr>
          <w:rFonts w:cs="Times New Roman"/>
          <w:szCs w:val="24"/>
        </w:rPr>
        <w:t>)</w:t>
      </w:r>
      <w:r w:rsidR="00D51A9F" w:rsidRPr="00397971">
        <w:rPr>
          <w:rFonts w:cs="Times New Roman"/>
          <w:szCs w:val="24"/>
        </w:rPr>
        <w:fldChar w:fldCharType="end"/>
      </w:r>
      <w:r w:rsidRPr="00397971">
        <w:rPr>
          <w:rFonts w:cs="Times New Roman"/>
          <w:szCs w:val="24"/>
        </w:rPr>
        <w:t>. Formalni model zajema zbirko aktivnosti, ki vodijo v formalno, matematično specifikacijo programske opreme</w:t>
      </w:r>
      <w:r w:rsidR="00102B0C">
        <w:rPr>
          <w:rFonts w:cs="Times New Roman"/>
          <w:szCs w:val="24"/>
        </w:rPr>
        <w:t xml:space="preserve"> (prav tam)</w:t>
      </w:r>
      <w:r w:rsidRPr="00397971">
        <w:rPr>
          <w:rFonts w:cs="Times New Roman"/>
          <w:szCs w:val="24"/>
        </w:rPr>
        <w:t xml:space="preserve">. Ta model omogoča specifikacijo, razvoj in verifikacijo sistemov z apliciranjem strogih matematičnih notacij </w:t>
      </w:r>
      <w:r w:rsidR="00A11401" w:rsidRPr="00397971">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UrmaJB30","properties":{"formattedCitation":"(Pressman &amp; Maxim, 2014, str. 53)","plainCitation":"(Pressman &amp; Maxim, 2014, str. 5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97971">
        <w:rPr>
          <w:rFonts w:cs="Times New Roman"/>
          <w:szCs w:val="24"/>
        </w:rPr>
        <w:fldChar w:fldCharType="separate"/>
      </w:r>
      <w:r w:rsidR="00A11401" w:rsidRPr="00397971">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Primer formalnega razvojnega procesa je model čiste sobe</w:t>
      </w:r>
      <w:r w:rsidR="001F4D55">
        <w:rPr>
          <w:rFonts w:cs="Times New Roman"/>
          <w:szCs w:val="24"/>
        </w:rPr>
        <w:t xml:space="preserve"> (prav tam)</w:t>
      </w:r>
      <w:r w:rsidRPr="00397971">
        <w:rPr>
          <w:rFonts w:cs="Times New Roman"/>
          <w:szCs w:val="24"/>
        </w:rPr>
        <w:t>. Vsak inkrement v razvoju ima formalno specifikacijo</w:t>
      </w:r>
      <w:r w:rsidR="00317E35" w:rsidRPr="00397971">
        <w:rPr>
          <w:rFonts w:cs="Times New Roman"/>
          <w:szCs w:val="24"/>
        </w:rPr>
        <w:t>,</w:t>
      </w:r>
      <w:r w:rsidRPr="00397971">
        <w:rPr>
          <w:rFonts w:cs="Times New Roman"/>
          <w:szCs w:val="24"/>
        </w:rPr>
        <w:t xml:space="preserve"> na podlagi katere se izvede implementacija </w:t>
      </w:r>
      <w:r w:rsidRPr="00397971">
        <w:rPr>
          <w:rFonts w:cs="Times New Roman"/>
          <w:szCs w:val="24"/>
        </w:rPr>
        <w:fldChar w:fldCharType="begin"/>
      </w:r>
      <w:r w:rsidR="009C77D5" w:rsidRPr="00397971">
        <w:rPr>
          <w:rFonts w:cs="Times New Roman"/>
          <w:szCs w:val="24"/>
        </w:rPr>
        <w:instrText xml:space="preserve"> ADDIN ZOTERO_ITEM CSL_CITATION {"citationID":"yrrdRYpe","properties":{"formattedCitation":"(Sommerville, 2010, str. 32)","plainCitation":"(Sommerville, 2010, str. 32)","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32)</w:t>
      </w:r>
      <w:r w:rsidRPr="00397971">
        <w:rPr>
          <w:rFonts w:cs="Times New Roman"/>
          <w:szCs w:val="24"/>
        </w:rPr>
        <w:fldChar w:fldCharType="end"/>
      </w:r>
      <w:r w:rsidRPr="00397971">
        <w:rPr>
          <w:rFonts w:cs="Times New Roman"/>
          <w:szCs w:val="24"/>
        </w:rPr>
        <w:t>. Unificiran model je poskus združitve najboljših značilnosti procesnih modelov z umestitvijo njihovih najboljših praks v agilne procese</w:t>
      </w:r>
      <w:r w:rsidR="005B23D4">
        <w:rPr>
          <w:rFonts w:cs="Times New Roman"/>
          <w:szCs w:val="24"/>
        </w:rPr>
        <w:t xml:space="preserve"> </w:t>
      </w:r>
      <w:r w:rsidR="005B23D4" w:rsidRPr="00397971">
        <w:rPr>
          <w:rFonts w:cs="Times New Roman"/>
          <w:szCs w:val="24"/>
        </w:rPr>
        <w:fldChar w:fldCharType="begin"/>
      </w:r>
      <w:r w:rsidR="005B23D4" w:rsidRPr="00397971">
        <w:rPr>
          <w:rFonts w:cs="Times New Roman"/>
          <w:szCs w:val="24"/>
        </w:rPr>
        <w:instrText xml:space="preserve"> ADDIN ZOTERO_ITEM CSL_CITATION {"citationID":"Jyyt1us0","properties":{"formattedCitation":"(Sommerville, 2010, str. 50)","plainCitation":"(Sommerville, 2010, str. 5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B23D4" w:rsidRPr="00397971">
        <w:rPr>
          <w:rFonts w:cs="Times New Roman"/>
          <w:szCs w:val="24"/>
        </w:rPr>
        <w:fldChar w:fldCharType="separate"/>
      </w:r>
      <w:r w:rsidR="005B23D4" w:rsidRPr="00397971">
        <w:rPr>
          <w:rFonts w:cs="Times New Roman"/>
          <w:szCs w:val="24"/>
        </w:rPr>
        <w:t>(</w:t>
      </w:r>
      <w:r w:rsidR="00C94F26" w:rsidRPr="00397971">
        <w:rPr>
          <w:rFonts w:cs="Times New Roman"/>
          <w:szCs w:val="24"/>
        </w:rPr>
        <w:t>Sommerville, 2010</w:t>
      </w:r>
      <w:r w:rsidR="005B23D4" w:rsidRPr="00397971">
        <w:rPr>
          <w:rFonts w:cs="Times New Roman"/>
          <w:szCs w:val="24"/>
        </w:rPr>
        <w:t>, str. 50</w:t>
      </w:r>
      <w:r w:rsidR="009F71EC">
        <w:rPr>
          <w:rFonts w:cs="Times New Roman"/>
          <w:szCs w:val="24"/>
        </w:rPr>
        <w:t>; Pressman in Maxim, 2014, str. 57</w:t>
      </w:r>
      <w:r w:rsidR="005B23D4" w:rsidRPr="00397971">
        <w:rPr>
          <w:rFonts w:cs="Times New Roman"/>
          <w:szCs w:val="24"/>
        </w:rPr>
        <w:t>)</w:t>
      </w:r>
      <w:r w:rsidR="005B23D4" w:rsidRPr="00397971">
        <w:rPr>
          <w:rFonts w:cs="Times New Roman"/>
          <w:szCs w:val="24"/>
        </w:rPr>
        <w:fldChar w:fldCharType="end"/>
      </w:r>
      <w:r w:rsidR="004F050A">
        <w:rPr>
          <w:rFonts w:cs="Times New Roman"/>
          <w:szCs w:val="24"/>
        </w:rPr>
        <w:t xml:space="preserve">. </w:t>
      </w:r>
      <w:r w:rsidRPr="00397971">
        <w:rPr>
          <w:rFonts w:cs="Times New Roman"/>
          <w:szCs w:val="24"/>
        </w:rPr>
        <w:t>Je primer modernega procesnega modela, ki je bil izpeljan iz unificiranega jezika modeliranja</w:t>
      </w:r>
      <w:r w:rsidRPr="00397971">
        <w:rPr>
          <w:rStyle w:val="Sprotnaopomba-sklic"/>
          <w:rFonts w:cs="Times New Roman"/>
          <w:szCs w:val="24"/>
        </w:rPr>
        <w:footnoteReference w:id="9"/>
      </w:r>
      <w:r w:rsidRPr="00397971">
        <w:rPr>
          <w:rFonts w:cs="Times New Roman"/>
          <w:szCs w:val="24"/>
        </w:rPr>
        <w:t xml:space="preserve"> in povezanega unificiranega razvojnega procesa programske opreme </w:t>
      </w:r>
      <w:r w:rsidRPr="00397971">
        <w:rPr>
          <w:rFonts w:cs="Times New Roman"/>
          <w:szCs w:val="24"/>
        </w:rPr>
        <w:fldChar w:fldCharType="begin"/>
      </w:r>
      <w:r w:rsidR="009C77D5" w:rsidRPr="00397971">
        <w:rPr>
          <w:rFonts w:cs="Times New Roman"/>
          <w:szCs w:val="24"/>
        </w:rPr>
        <w:instrText xml:space="preserve"> ADDIN ZOTERO_ITEM CSL_CITATION {"citationID":"Jyyt1us0","properties":{"formattedCitation":"(Sommerville, 2010, str. 50)","plainCitation":"(Sommerville, 2010, str. 5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6627DD">
        <w:rPr>
          <w:rFonts w:cs="Times New Roman"/>
          <w:szCs w:val="24"/>
        </w:rPr>
        <w:t>Sommerville, 2010</w:t>
      </w:r>
      <w:r w:rsidR="009C77D5" w:rsidRPr="00397971">
        <w:rPr>
          <w:rFonts w:cs="Times New Roman"/>
          <w:szCs w:val="24"/>
        </w:rPr>
        <w:t>, str. 50)</w:t>
      </w:r>
      <w:r w:rsidRPr="00397971">
        <w:rPr>
          <w:rFonts w:cs="Times New Roman"/>
          <w:szCs w:val="24"/>
        </w:rPr>
        <w:fldChar w:fldCharType="end"/>
      </w:r>
      <w:r w:rsidRPr="00397971">
        <w:rPr>
          <w:rFonts w:cs="Times New Roman"/>
          <w:szCs w:val="24"/>
        </w:rPr>
        <w:t>. Sinhronizacijsko</w:t>
      </w:r>
      <w:r w:rsidR="00317E35" w:rsidRPr="00397971">
        <w:rPr>
          <w:rFonts w:cs="Times New Roman"/>
          <w:szCs w:val="24"/>
        </w:rPr>
        <w:t>-</w:t>
      </w:r>
      <w:r w:rsidRPr="00397971">
        <w:rPr>
          <w:rFonts w:cs="Times New Roman"/>
          <w:szCs w:val="24"/>
        </w:rPr>
        <w:t>stabilizacijski model je podoben inkreme</w:t>
      </w:r>
      <w:r w:rsidR="009B7620" w:rsidRPr="00397971">
        <w:rPr>
          <w:rFonts w:cs="Times New Roman"/>
          <w:szCs w:val="24"/>
        </w:rPr>
        <w:t>ntalnemu</w:t>
      </w:r>
      <w:r w:rsidR="00104592">
        <w:rPr>
          <w:rFonts w:cs="Times New Roman"/>
          <w:szCs w:val="24"/>
        </w:rPr>
        <w:t xml:space="preserve"> </w:t>
      </w:r>
      <w:r w:rsidR="00104592" w:rsidRPr="00397971">
        <w:rPr>
          <w:rFonts w:cs="Times New Roman"/>
          <w:szCs w:val="24"/>
        </w:rPr>
        <w:fldChar w:fldCharType="begin"/>
      </w:r>
      <w:r w:rsidR="00104592" w:rsidRPr="00397971">
        <w:rPr>
          <w:rFonts w:cs="Times New Roman"/>
          <w:szCs w:val="24"/>
        </w:rPr>
        <w:instrText xml:space="preserve"> ADDIN ZOTERO_ITEM CSL_CITATION {"citationID":"TRSQgmXJ","properties":{"formattedCitation":"(Peters, 2008, str. 120)","plainCitation":"(Peters, 2008, str. 120)","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104592" w:rsidRPr="00397971">
        <w:rPr>
          <w:rFonts w:cs="Times New Roman"/>
          <w:szCs w:val="24"/>
        </w:rPr>
        <w:fldChar w:fldCharType="separate"/>
      </w:r>
      <w:r w:rsidR="00104592" w:rsidRPr="00397971">
        <w:rPr>
          <w:rFonts w:cs="Times New Roman"/>
          <w:szCs w:val="24"/>
        </w:rPr>
        <w:t>(Peters, 2008, str. 120)</w:t>
      </w:r>
      <w:r w:rsidR="00104592" w:rsidRPr="00397971">
        <w:rPr>
          <w:rFonts w:cs="Times New Roman"/>
          <w:szCs w:val="24"/>
        </w:rPr>
        <w:fldChar w:fldCharType="end"/>
      </w:r>
      <w:r w:rsidR="009B7620" w:rsidRPr="00397971">
        <w:rPr>
          <w:rFonts w:cs="Times New Roman"/>
          <w:szCs w:val="24"/>
        </w:rPr>
        <w:t xml:space="preserve">. </w:t>
      </w:r>
      <w:r w:rsidR="00BB5EE1">
        <w:rPr>
          <w:rFonts w:cs="Times New Roman"/>
          <w:szCs w:val="24"/>
        </w:rPr>
        <w:t>R</w:t>
      </w:r>
      <w:r w:rsidRPr="00397971">
        <w:rPr>
          <w:rFonts w:cs="Times New Roman"/>
          <w:szCs w:val="24"/>
        </w:rPr>
        <w:t>azvojna ekipa izdela specifikacijo, določi prioritete in razdeli razvoj na štiri večje izdaje</w:t>
      </w:r>
      <w:r w:rsidR="00104592">
        <w:rPr>
          <w:rFonts w:cs="Times New Roman"/>
          <w:szCs w:val="24"/>
        </w:rPr>
        <w:t xml:space="preserve"> (prav tam).</w:t>
      </w:r>
      <w:r w:rsidR="00BB5EE1">
        <w:rPr>
          <w:rFonts w:cs="Times New Roman"/>
          <w:szCs w:val="24"/>
        </w:rPr>
        <w:t xml:space="preserve"> </w:t>
      </w:r>
      <w:r w:rsidRPr="00397971">
        <w:rPr>
          <w:rFonts w:cs="Times New Roman"/>
          <w:szCs w:val="24"/>
        </w:rPr>
        <w:t>Izdaje</w:t>
      </w:r>
      <w:r w:rsidRPr="00397971">
        <w:rPr>
          <w:rStyle w:val="Sprotnaopomba-sklic"/>
          <w:rFonts w:cs="Times New Roman"/>
          <w:szCs w:val="24"/>
        </w:rPr>
        <w:footnoteReference w:id="10"/>
      </w:r>
      <w:r w:rsidRPr="00397971">
        <w:rPr>
          <w:rFonts w:cs="Times New Roman"/>
          <w:szCs w:val="24"/>
        </w:rPr>
        <w:t xml:space="preserve"> so kandidat za javnost (RC) 1 do 3 in izdaja v proizvodnjo</w:t>
      </w:r>
      <w:r w:rsidR="00D61F41">
        <w:rPr>
          <w:rFonts w:cs="Times New Roman"/>
          <w:szCs w:val="24"/>
        </w:rPr>
        <w:t xml:space="preserve"> (prav tam)</w:t>
      </w:r>
      <w:r w:rsidRPr="00397971">
        <w:rPr>
          <w:rFonts w:cs="Times New Roman"/>
          <w:szCs w:val="24"/>
        </w:rPr>
        <w:t xml:space="preserve">. Kandidat za javnost je prvi večji izid in predstavlja mejnik v razvojnem ciklu z možnostjo širše modifikacije kode in vsebine </w:t>
      </w:r>
      <w:r w:rsidRPr="00397971">
        <w:rPr>
          <w:rFonts w:cs="Times New Roman"/>
          <w:szCs w:val="24"/>
        </w:rPr>
        <w:fldChar w:fldCharType="begin"/>
      </w:r>
      <w:r w:rsidR="009C77D5" w:rsidRPr="00397971">
        <w:rPr>
          <w:rFonts w:cs="Times New Roman"/>
          <w:szCs w:val="24"/>
        </w:rPr>
        <w:instrText xml:space="preserve"> ADDIN ZOTERO_ITEM CSL_CITATION {"citationID":"jNeCXJej","properties":{"formattedCitation":"(Peters, 2008, str. 120)","plainCitation":"(Peters, 2008, str. 120)","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D61F41">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Rapidni razvoj predvideva fra</w:t>
      </w:r>
      <w:r w:rsidR="005E7894">
        <w:rPr>
          <w:rFonts w:cs="Times New Roman"/>
          <w:szCs w:val="24"/>
        </w:rPr>
        <w:t xml:space="preserve">gmentacijo programskih zahtev v </w:t>
      </w:r>
      <w:r w:rsidRPr="00397971">
        <w:rPr>
          <w:rFonts w:cs="Times New Roman"/>
          <w:szCs w:val="24"/>
        </w:rPr>
        <w:t>module</w:t>
      </w:r>
      <w:r w:rsidR="002C67E7">
        <w:rPr>
          <w:rFonts w:cs="Times New Roman"/>
          <w:szCs w:val="24"/>
        </w:rPr>
        <w:t xml:space="preserve"> </w:t>
      </w:r>
      <w:r w:rsidR="002C67E7" w:rsidRPr="00397971">
        <w:rPr>
          <w:rFonts w:cs="Times New Roman"/>
          <w:szCs w:val="24"/>
        </w:rPr>
        <w:fldChar w:fldCharType="begin"/>
      </w:r>
      <w:r w:rsidR="002C67E7" w:rsidRPr="00397971">
        <w:rPr>
          <w:rFonts w:cs="Times New Roman"/>
          <w:szCs w:val="24"/>
        </w:rPr>
        <w:instrText xml:space="preserve"> ADDIN ZOTERO_ITEM CSL_CITATION {"citationID":"Cj22oSZe","properties":{"formattedCitation":"(Sabharwal, 2009, str. 19)","plainCitation":"(Sabharwal, 2009, str. 19)","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2C67E7" w:rsidRPr="00397971">
        <w:rPr>
          <w:rFonts w:cs="Times New Roman"/>
          <w:szCs w:val="24"/>
        </w:rPr>
        <w:fldChar w:fldCharType="separate"/>
      </w:r>
      <w:r w:rsidR="002C67E7" w:rsidRPr="00397971">
        <w:rPr>
          <w:rFonts w:cs="Times New Roman"/>
          <w:szCs w:val="24"/>
        </w:rPr>
        <w:t>(Sabharwal, 2009, str. 19)</w:t>
      </w:r>
      <w:r w:rsidR="002C67E7" w:rsidRPr="00397971">
        <w:rPr>
          <w:rFonts w:cs="Times New Roman"/>
          <w:szCs w:val="24"/>
        </w:rPr>
        <w:fldChar w:fldCharType="end"/>
      </w:r>
      <w:r w:rsidRPr="00397971">
        <w:rPr>
          <w:rFonts w:cs="Times New Roman"/>
          <w:szCs w:val="24"/>
        </w:rPr>
        <w:t>. Ti se nato razvijajo in neodvisno integrirajo v produkt</w:t>
      </w:r>
      <w:r w:rsidR="002C67E7">
        <w:rPr>
          <w:rFonts w:cs="Times New Roman"/>
          <w:szCs w:val="24"/>
        </w:rPr>
        <w:t xml:space="preserve"> (prav tam)</w:t>
      </w:r>
      <w:r w:rsidRPr="00397971">
        <w:rPr>
          <w:rFonts w:cs="Times New Roman"/>
          <w:szCs w:val="24"/>
        </w:rPr>
        <w:t>. Najpomembnejši atribut modela je hitrost poteka razvoja od analize zahtev do končnega sistema</w:t>
      </w:r>
      <w:r w:rsidR="002C67E7">
        <w:rPr>
          <w:rFonts w:cs="Times New Roman"/>
          <w:szCs w:val="24"/>
        </w:rPr>
        <w:t xml:space="preserve"> (prav tam)</w:t>
      </w:r>
      <w:r w:rsidRPr="00397971">
        <w:rPr>
          <w:rFonts w:cs="Times New Roman"/>
          <w:szCs w:val="24"/>
        </w:rPr>
        <w:t xml:space="preserve">. Čas izdaje enega modula navadno traja </w:t>
      </w:r>
      <w:r w:rsidR="00EC3065" w:rsidRPr="00397971">
        <w:rPr>
          <w:rFonts w:cs="Times New Roman"/>
          <w:szCs w:val="24"/>
        </w:rPr>
        <w:t xml:space="preserve">od </w:t>
      </w:r>
      <w:r w:rsidRPr="00397971">
        <w:rPr>
          <w:rFonts w:cs="Times New Roman"/>
          <w:szCs w:val="24"/>
        </w:rPr>
        <w:t xml:space="preserve">60 do 90 dni in ga imenujemo časovni okvir </w:t>
      </w:r>
      <w:r w:rsidRPr="00397971">
        <w:rPr>
          <w:rFonts w:cs="Times New Roman"/>
          <w:szCs w:val="24"/>
        </w:rPr>
        <w:fldChar w:fldCharType="begin"/>
      </w:r>
      <w:r w:rsidR="009C77D5" w:rsidRPr="00397971">
        <w:rPr>
          <w:rFonts w:cs="Times New Roman"/>
          <w:szCs w:val="24"/>
        </w:rPr>
        <w:instrText xml:space="preserve"> ADDIN ZOTERO_ITEM CSL_CITATION {"citationID":"Cj22oSZe","properties":{"formattedCitation":"(Sabharwal, 2009, str. 19)","plainCitation":"(Sabharwal, 2009, str. 19)","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2C67E7">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Modularna fragmentacija omogoča uporabo komponent</w:t>
      </w:r>
      <w:r w:rsidR="00317E35" w:rsidRPr="00397971">
        <w:rPr>
          <w:rFonts w:cs="Times New Roman"/>
          <w:szCs w:val="24"/>
        </w:rPr>
        <w:t>,</w:t>
      </w:r>
      <w:r w:rsidRPr="00397971">
        <w:rPr>
          <w:rFonts w:cs="Times New Roman"/>
          <w:szCs w:val="24"/>
        </w:rPr>
        <w:t xml:space="preserve"> na podlagi katerih se skrajša časovni okvir razvojnega cikla in stroške razvoja </w:t>
      </w:r>
      <w:r w:rsidRPr="00397971">
        <w:rPr>
          <w:rFonts w:cs="Times New Roman"/>
          <w:szCs w:val="24"/>
        </w:rPr>
        <w:fldChar w:fldCharType="begin"/>
      </w:r>
      <w:r w:rsidR="009C77D5" w:rsidRPr="00397971">
        <w:rPr>
          <w:rFonts w:cs="Times New Roman"/>
          <w:szCs w:val="24"/>
        </w:rPr>
        <w:instrText xml:space="preserve"> ADDIN ZOTERO_ITEM CSL_CITATION {"citationID":"sQMEC7hH","properties":{"formattedCitation":"(Sabharwal, 2009, str. 20)","plainCitation":"(Sabharwal, 2009, str. 20)","noteIndex":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2C67E7">
        <w:rPr>
          <w:rFonts w:cs="Times New Roman"/>
          <w:szCs w:val="24"/>
        </w:rPr>
        <w:t>prav tam</w:t>
      </w:r>
      <w:r w:rsidR="009C77D5" w:rsidRPr="00397971">
        <w:rPr>
          <w:rFonts w:cs="Times New Roman"/>
          <w:szCs w:val="24"/>
        </w:rPr>
        <w:t>, str. 20)</w:t>
      </w:r>
      <w:r w:rsidRPr="00397971">
        <w:rPr>
          <w:rFonts w:cs="Times New Roman"/>
          <w:szCs w:val="24"/>
        </w:rPr>
        <w:fldChar w:fldCharType="end"/>
      </w:r>
      <w:r w:rsidRPr="00397971">
        <w:rPr>
          <w:rFonts w:cs="Times New Roman"/>
          <w:szCs w:val="24"/>
        </w:rPr>
        <w:t>.</w:t>
      </w:r>
    </w:p>
    <w:p w14:paraId="3EC3D628" w14:textId="77777777" w:rsidR="009A23BA" w:rsidRPr="00397971" w:rsidRDefault="009A23BA" w:rsidP="005D71AF">
      <w:bookmarkStart w:id="23" w:name="_Toc509588430"/>
    </w:p>
    <w:p w14:paraId="36C25D48" w14:textId="77777777" w:rsidR="001230C3" w:rsidRPr="00397971" w:rsidRDefault="001230C3" w:rsidP="005D71AF">
      <w:pPr>
        <w:pStyle w:val="Naslov2"/>
      </w:pPr>
      <w:bookmarkStart w:id="24" w:name="_Toc511205666"/>
      <w:r w:rsidRPr="00397971">
        <w:t>3.5 AGILNI PROCESNI MODELI</w:t>
      </w:r>
      <w:bookmarkEnd w:id="23"/>
      <w:bookmarkEnd w:id="24"/>
    </w:p>
    <w:p w14:paraId="151AB3ED" w14:textId="77777777" w:rsidR="00094DE5" w:rsidRDefault="001230C3" w:rsidP="005D71AF">
      <w:pPr>
        <w:contextualSpacing/>
        <w:rPr>
          <w:rFonts w:cs="Times New Roman"/>
          <w:szCs w:val="24"/>
        </w:rPr>
      </w:pPr>
      <w:r w:rsidRPr="00397971">
        <w:rPr>
          <w:rFonts w:cs="Times New Roman"/>
          <w:szCs w:val="24"/>
        </w:rPr>
        <w:t xml:space="preserve">Agilni procesi so družina razvojnih metodologij, ki proizvajajo programsko opremo s kratkimi iteracijami in dovoljujejo večje spremembe v načrtovanju </w:t>
      </w:r>
      <w:r w:rsidRPr="00397971">
        <w:rPr>
          <w:rFonts w:cs="Times New Roman"/>
          <w:szCs w:val="24"/>
        </w:rPr>
        <w:fldChar w:fldCharType="begin"/>
      </w:r>
      <w:r w:rsidR="009C77D5" w:rsidRPr="00397971">
        <w:rPr>
          <w:rFonts w:cs="Times New Roman"/>
          <w:szCs w:val="24"/>
        </w:rPr>
        <w:instrText xml:space="preserve"> ADDIN ZOTERO_ITEM CSL_CITATION {"citationID":"Dt5Maytf","properties":{"formattedCitation":"(Tsui in dr., 2016, str. 84)","plainCitation":"(Tsui in dr., 2016, str. 84)","noteIndex":0},"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97971">
        <w:rPr>
          <w:rFonts w:cs="Times New Roman"/>
          <w:szCs w:val="24"/>
        </w:rPr>
        <w:fldChar w:fldCharType="separate"/>
      </w:r>
      <w:r w:rsidR="009C77D5" w:rsidRPr="00397971">
        <w:rPr>
          <w:rFonts w:cs="Times New Roman"/>
          <w:szCs w:val="24"/>
        </w:rPr>
        <w:t>(Tsui in dr</w:t>
      </w:r>
      <w:r w:rsidR="000F4B6D" w:rsidRPr="00397971">
        <w:rPr>
          <w:rFonts w:cs="Times New Roman"/>
          <w:szCs w:val="24"/>
        </w:rPr>
        <w:t>ugi</w:t>
      </w:r>
      <w:r w:rsidR="009C77D5" w:rsidRPr="00397971">
        <w:rPr>
          <w:rFonts w:cs="Times New Roman"/>
          <w:szCs w:val="24"/>
        </w:rPr>
        <w:t>, 2016, str. 84)</w:t>
      </w:r>
      <w:r w:rsidRPr="00397971">
        <w:rPr>
          <w:rFonts w:cs="Times New Roman"/>
          <w:szCs w:val="24"/>
        </w:rPr>
        <w:fldChar w:fldCharType="end"/>
      </w:r>
      <w:r w:rsidRPr="00397971">
        <w:rPr>
          <w:rFonts w:cs="Times New Roman"/>
          <w:szCs w:val="24"/>
        </w:rPr>
        <w:t>. Agilni razvoj je pravzaprav nabor najboljših praks</w:t>
      </w:r>
      <w:r w:rsidR="00161FE2" w:rsidRPr="00397971">
        <w:rPr>
          <w:rFonts w:cs="Times New Roman"/>
          <w:szCs w:val="24"/>
        </w:rPr>
        <w:t>,</w:t>
      </w:r>
      <w:r w:rsidRPr="00397971">
        <w:rPr>
          <w:rFonts w:cs="Times New Roman"/>
          <w:szCs w:val="24"/>
        </w:rPr>
        <w:t xml:space="preserve"> zbranih iz drugih življenjskih ciklov in uspešnih praks kodiranja </w:t>
      </w:r>
      <w:r w:rsidRPr="00397971">
        <w:rPr>
          <w:rFonts w:cs="Times New Roman"/>
          <w:szCs w:val="24"/>
        </w:rPr>
        <w:fldChar w:fldCharType="begin"/>
      </w:r>
      <w:r w:rsidR="009C77D5" w:rsidRPr="00397971">
        <w:rPr>
          <w:rFonts w:cs="Times New Roman"/>
          <w:szCs w:val="24"/>
        </w:rPr>
        <w:instrText xml:space="preserve"> ADDIN ZOTERO_ITEM CSL_CITATION {"citationID":"AnB6AoDJ","properties":{"formattedCitation":"(Peters, 2008, str. 116)","plainCitation":"(Peters, 2008, str. 116)","noteIndex":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97971">
        <w:rPr>
          <w:rFonts w:cs="Times New Roman"/>
          <w:szCs w:val="24"/>
        </w:rPr>
        <w:fldChar w:fldCharType="separate"/>
      </w:r>
      <w:r w:rsidR="009C77D5" w:rsidRPr="00397971">
        <w:rPr>
          <w:rFonts w:cs="Times New Roman"/>
          <w:szCs w:val="24"/>
        </w:rPr>
        <w:t>(Peters, 2008, str. 116)</w:t>
      </w:r>
      <w:r w:rsidRPr="00397971">
        <w:rPr>
          <w:rFonts w:cs="Times New Roman"/>
          <w:szCs w:val="24"/>
        </w:rPr>
        <w:fldChar w:fldCharType="end"/>
      </w:r>
      <w:r w:rsidR="000E58F4" w:rsidRPr="00397971">
        <w:rPr>
          <w:rFonts w:cs="Times New Roman"/>
          <w:szCs w:val="24"/>
        </w:rPr>
        <w:t xml:space="preserve">. </w:t>
      </w:r>
      <w:r w:rsidRPr="00397971">
        <w:rPr>
          <w:rFonts w:cs="Times New Roman"/>
          <w:szCs w:val="24"/>
        </w:rPr>
        <w:t>Ne obstaja končna definicija</w:t>
      </w:r>
      <w:r w:rsidR="00161FE2" w:rsidRPr="00397971">
        <w:rPr>
          <w:rFonts w:cs="Times New Roman"/>
          <w:szCs w:val="24"/>
        </w:rPr>
        <w:t>,</w:t>
      </w:r>
      <w:r w:rsidRPr="00397971">
        <w:rPr>
          <w:rFonts w:cs="Times New Roman"/>
          <w:szCs w:val="24"/>
        </w:rPr>
        <w:t xml:space="preserve"> kaj sestavlja Agilno metodo, vendar obstaja kar nekaj karakteristik, ki so metodam sorodne </w:t>
      </w:r>
      <w:r w:rsidRPr="00397971">
        <w:rPr>
          <w:rFonts w:cs="Times New Roman"/>
          <w:szCs w:val="24"/>
        </w:rPr>
        <w:fldChar w:fldCharType="begin"/>
      </w:r>
      <w:r w:rsidR="009C77D5" w:rsidRPr="00397971">
        <w:rPr>
          <w:rFonts w:cs="Times New Roman"/>
          <w:szCs w:val="24"/>
        </w:rPr>
        <w:instrText xml:space="preserve"> ADDIN ZOTERO_ITEM CSL_CITATION {"citationID":"B65O2l8W","properties":{"formattedCitation":"(Tsui, Karam, &amp; Bernal, 2013, str. 84)","plainCitation":"(Tsui, Karam, &amp; Bernal, 2013, str. 84)","noteIndex":0},"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97971">
        <w:rPr>
          <w:rFonts w:cs="Times New Roman"/>
          <w:szCs w:val="24"/>
        </w:rPr>
        <w:fldChar w:fldCharType="separate"/>
      </w:r>
      <w:r w:rsidR="002B4739">
        <w:rPr>
          <w:rFonts w:cs="Times New Roman"/>
          <w:szCs w:val="24"/>
        </w:rPr>
        <w:t>(Tsui, Karam</w:t>
      </w:r>
      <w:r w:rsidR="006E7459" w:rsidRPr="00397971">
        <w:rPr>
          <w:rFonts w:cs="Times New Roman"/>
          <w:szCs w:val="24"/>
        </w:rPr>
        <w:t xml:space="preserve"> in</w:t>
      </w:r>
      <w:r w:rsidR="00F54384" w:rsidRPr="00397971">
        <w:rPr>
          <w:rFonts w:cs="Times New Roman"/>
          <w:szCs w:val="24"/>
        </w:rPr>
        <w:t xml:space="preserve"> Bernal, 2016</w:t>
      </w:r>
      <w:r w:rsidR="009C77D5" w:rsidRPr="00397971">
        <w:rPr>
          <w:rFonts w:cs="Times New Roman"/>
          <w:szCs w:val="24"/>
        </w:rPr>
        <w:t>, str. 84)</w:t>
      </w:r>
      <w:r w:rsidRPr="00397971">
        <w:rPr>
          <w:rFonts w:cs="Times New Roman"/>
          <w:szCs w:val="24"/>
        </w:rPr>
        <w:fldChar w:fldCharType="end"/>
      </w:r>
      <w:r w:rsidRPr="00397971">
        <w:rPr>
          <w:rFonts w:cs="Times New Roman"/>
          <w:szCs w:val="24"/>
        </w:rPr>
        <w:t xml:space="preserve">. </w:t>
      </w:r>
    </w:p>
    <w:p w14:paraId="59815A56" w14:textId="7B7FD67D" w:rsidR="001230C3" w:rsidRPr="00397971" w:rsidRDefault="001230C3" w:rsidP="005D71AF">
      <w:pPr>
        <w:contextualSpacing/>
        <w:rPr>
          <w:rFonts w:cs="Times New Roman"/>
          <w:szCs w:val="24"/>
        </w:rPr>
      </w:pPr>
      <w:r w:rsidRPr="00397971">
        <w:rPr>
          <w:rFonts w:cs="Times New Roman"/>
          <w:szCs w:val="24"/>
        </w:rPr>
        <w:lastRenderedPageBreak/>
        <w:t>Čeprav agilni modeli slonijo na inkrementalnem razvoju in izdaji, predlagajo drugačne procese za doseganje tega. Ne glede na raznolikost v procesih si delijo načela</w:t>
      </w:r>
      <w:r w:rsidR="00161FE2" w:rsidRPr="00397971">
        <w:rPr>
          <w:rFonts w:cs="Times New Roman"/>
          <w:szCs w:val="24"/>
        </w:rPr>
        <w:t>,</w:t>
      </w:r>
      <w:r w:rsidRPr="00397971">
        <w:rPr>
          <w:rFonts w:cs="Times New Roman"/>
          <w:szCs w:val="24"/>
        </w:rPr>
        <w:t xml:space="preserve"> predstavljena v agilnem manifestu. </w:t>
      </w:r>
      <w:r w:rsidRPr="00397971">
        <w:rPr>
          <w:rFonts w:cs="Times New Roman"/>
          <w:szCs w:val="24"/>
        </w:rPr>
        <w:fldChar w:fldCharType="begin"/>
      </w:r>
      <w:r w:rsidR="009C77D5" w:rsidRPr="00397971">
        <w:rPr>
          <w:rFonts w:cs="Times New Roman"/>
          <w:szCs w:val="24"/>
        </w:rPr>
        <w:instrText xml:space="preserve"> ADDIN ZOTERO_ITEM CSL_CITATION {"citationID":"knAVNg0V","properties":{"formattedCitation":"(Sommerville, 2010, str. 59)","plainCitation":"(Sommerville, 2010, str. 59)","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59)</w:t>
      </w:r>
      <w:r w:rsidRPr="00397971">
        <w:rPr>
          <w:rFonts w:cs="Times New Roman"/>
          <w:szCs w:val="24"/>
        </w:rPr>
        <w:fldChar w:fldCharType="end"/>
      </w:r>
      <w:r w:rsidRPr="00397971">
        <w:rPr>
          <w:rFonts w:cs="Times New Roman"/>
          <w:szCs w:val="24"/>
        </w:rPr>
        <w:t>. Tabela 3.1</w:t>
      </w:r>
      <w:r w:rsidR="00B4271B">
        <w:rPr>
          <w:rFonts w:cs="Times New Roman"/>
          <w:szCs w:val="24"/>
        </w:rPr>
        <w:t xml:space="preserve"> spodaj</w:t>
      </w:r>
      <w:r w:rsidRPr="00397971">
        <w:rPr>
          <w:rFonts w:cs="Times New Roman"/>
          <w:szCs w:val="24"/>
        </w:rPr>
        <w:t xml:space="preserve"> jih podrobno opisuje.</w:t>
      </w:r>
    </w:p>
    <w:p w14:paraId="7958BA49" w14:textId="77777777" w:rsidR="00094DE5" w:rsidRDefault="00094DE5" w:rsidP="005D71AF">
      <w:pPr>
        <w:pStyle w:val="Napis"/>
        <w:rPr>
          <w:b w:val="0"/>
          <w:color w:val="auto"/>
          <w:sz w:val="24"/>
          <w:szCs w:val="24"/>
        </w:rPr>
      </w:pPr>
      <w:bookmarkStart w:id="25" w:name="_Toc511157034"/>
      <w:bookmarkStart w:id="26" w:name="_Toc509589523"/>
    </w:p>
    <w:p w14:paraId="2F8D3CD8" w14:textId="2C2DBA3E" w:rsidR="00FD1BD7" w:rsidRPr="006C167A" w:rsidRDefault="006C167A" w:rsidP="005D71AF">
      <w:pPr>
        <w:pStyle w:val="Napis"/>
        <w:rPr>
          <w:b w:val="0"/>
          <w:color w:val="auto"/>
          <w:sz w:val="24"/>
          <w:szCs w:val="24"/>
        </w:rPr>
      </w:pPr>
      <w:r w:rsidRPr="006C167A">
        <w:rPr>
          <w:b w:val="0"/>
          <w:color w:val="auto"/>
          <w:sz w:val="24"/>
          <w:szCs w:val="24"/>
        </w:rPr>
        <w:t>Tabela 3.1</w:t>
      </w:r>
      <w:r w:rsidR="00731752">
        <w:rPr>
          <w:b w:val="0"/>
          <w:color w:val="auto"/>
          <w:sz w:val="24"/>
          <w:szCs w:val="24"/>
        </w:rPr>
        <w:t>:</w:t>
      </w:r>
      <w:r w:rsidR="00560A69">
        <w:rPr>
          <w:b w:val="0"/>
          <w:color w:val="auto"/>
          <w:sz w:val="24"/>
          <w:szCs w:val="24"/>
        </w:rPr>
        <w:t xml:space="preserve"> P</w:t>
      </w:r>
      <w:r w:rsidRPr="006C167A">
        <w:rPr>
          <w:b w:val="0"/>
          <w:color w:val="auto"/>
          <w:sz w:val="24"/>
          <w:szCs w:val="24"/>
        </w:rPr>
        <w:t>odrobno opisana načela agilnih modelov</w:t>
      </w:r>
      <w:bookmarkEnd w:id="25"/>
    </w:p>
    <w:p w14:paraId="04B1CFD0" w14:textId="77777777" w:rsidR="006C167A" w:rsidRPr="006C167A" w:rsidRDefault="006C167A" w:rsidP="005D71AF"/>
    <w:p w14:paraId="0FFA9CE4" w14:textId="0F06F881" w:rsidR="00FD1BD7" w:rsidRDefault="001230C3" w:rsidP="00E444DF">
      <w:pPr>
        <w:jc w:val="center"/>
        <w:rPr>
          <w:rFonts w:cs="Times New Roman"/>
          <w:szCs w:val="24"/>
        </w:rPr>
      </w:pPr>
      <w:r w:rsidRPr="00397971">
        <w:rPr>
          <w:rFonts w:cs="Times New Roman"/>
          <w:noProof/>
          <w:szCs w:val="24"/>
          <w:lang w:eastAsia="sl-SI"/>
        </w:rPr>
        <w:drawing>
          <wp:inline distT="0" distB="0" distL="0" distR="0" wp14:anchorId="2F140D60" wp14:editId="290A8E5C">
            <wp:extent cx="4393372" cy="2400300"/>
            <wp:effectExtent l="0" t="0" r="762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448439" cy="2430386"/>
                    </a:xfrm>
                    <a:prstGeom prst="rect">
                      <a:avLst/>
                    </a:prstGeom>
                  </pic:spPr>
                </pic:pic>
              </a:graphicData>
            </a:graphic>
          </wp:inline>
        </w:drawing>
      </w:r>
    </w:p>
    <w:p w14:paraId="52738483" w14:textId="657BEAB4" w:rsidR="001230C3" w:rsidRPr="00397971" w:rsidRDefault="009744E2" w:rsidP="005D71AF">
      <w:pPr>
        <w:rPr>
          <w:rFonts w:cs="Times New Roman"/>
          <w:szCs w:val="24"/>
        </w:rPr>
      </w:pPr>
      <w:r w:rsidRPr="00397971">
        <w:rPr>
          <w:rFonts w:cs="Times New Roman"/>
          <w:szCs w:val="24"/>
        </w:rPr>
        <w:t>V</w:t>
      </w:r>
      <w:r w:rsidR="001230C3" w:rsidRPr="00397971">
        <w:rPr>
          <w:rFonts w:cs="Times New Roman"/>
          <w:szCs w:val="24"/>
        </w:rPr>
        <w:t xml:space="preserve">ir: </w:t>
      </w:r>
      <w:r w:rsidR="001230C3" w:rsidRPr="00397971">
        <w:rPr>
          <w:rFonts w:cs="Times New Roman"/>
          <w:szCs w:val="24"/>
        </w:rPr>
        <w:fldChar w:fldCharType="begin"/>
      </w:r>
      <w:r w:rsidR="009C77D5" w:rsidRPr="00397971">
        <w:rPr>
          <w:rFonts w:cs="Times New Roman"/>
          <w:szCs w:val="24"/>
        </w:rPr>
        <w:instrText xml:space="preserve"> ADDIN ZOTERO_ITEM CSL_CITATION {"citationID":"367XCma3","properties":{"formattedCitation":"(Sommerville, 2010, str. 60)","plainCitation":"(Sommerville, 2010, str. 60)","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1230C3" w:rsidRPr="00397971">
        <w:rPr>
          <w:rFonts w:cs="Times New Roman"/>
          <w:szCs w:val="24"/>
        </w:rPr>
        <w:fldChar w:fldCharType="separate"/>
      </w:r>
      <w:bookmarkEnd w:id="26"/>
      <w:r w:rsidR="007171CD">
        <w:rPr>
          <w:rFonts w:cs="Times New Roman"/>
          <w:szCs w:val="24"/>
        </w:rPr>
        <w:t>Sommerville (</w:t>
      </w:r>
      <w:r w:rsidR="009C77D5" w:rsidRPr="00397971">
        <w:rPr>
          <w:rFonts w:cs="Times New Roman"/>
          <w:szCs w:val="24"/>
        </w:rPr>
        <w:t>2010, str. 60)</w:t>
      </w:r>
      <w:r w:rsidR="001230C3" w:rsidRPr="00397971">
        <w:rPr>
          <w:rFonts w:cs="Times New Roman"/>
          <w:szCs w:val="24"/>
        </w:rPr>
        <w:fldChar w:fldCharType="end"/>
      </w:r>
      <w:r w:rsidR="006C0D27" w:rsidRPr="00397971">
        <w:rPr>
          <w:rFonts w:cs="Times New Roman"/>
          <w:szCs w:val="24"/>
        </w:rPr>
        <w:t>.</w:t>
      </w:r>
    </w:p>
    <w:p w14:paraId="7375E09A" w14:textId="77777777" w:rsidR="006C0D27" w:rsidRPr="00397971" w:rsidRDefault="006C0D27" w:rsidP="005D71AF">
      <w:pPr>
        <w:rPr>
          <w:rFonts w:cs="Times New Roman"/>
          <w:szCs w:val="24"/>
        </w:rPr>
      </w:pPr>
    </w:p>
    <w:p w14:paraId="6C2E7375" w14:textId="77777777" w:rsidR="002126CB" w:rsidRDefault="001230C3" w:rsidP="005D71AF">
      <w:pPr>
        <w:contextualSpacing/>
        <w:rPr>
          <w:rFonts w:cs="Times New Roman"/>
          <w:szCs w:val="24"/>
        </w:rPr>
      </w:pPr>
      <w:r w:rsidRPr="00397971">
        <w:rPr>
          <w:rFonts w:cs="Times New Roman"/>
          <w:szCs w:val="24"/>
        </w:rPr>
        <w:t>Med agilne modele spadajo XP</w:t>
      </w:r>
      <w:r w:rsidRPr="00397971">
        <w:rPr>
          <w:rStyle w:val="Sprotnaopomba-sklic"/>
          <w:rFonts w:cs="Times New Roman"/>
          <w:szCs w:val="24"/>
        </w:rPr>
        <w:footnoteReference w:id="11"/>
      </w:r>
      <w:r w:rsidRPr="00397971">
        <w:rPr>
          <w:rFonts w:cs="Times New Roman"/>
          <w:szCs w:val="24"/>
        </w:rPr>
        <w:t xml:space="preserve">, Scrum, Crystal, Lean, </w:t>
      </w:r>
      <w:r w:rsidR="00161FE2" w:rsidRPr="00397971">
        <w:rPr>
          <w:rFonts w:cs="Times New Roman"/>
          <w:szCs w:val="24"/>
        </w:rPr>
        <w:t>Kanban</w:t>
      </w:r>
      <w:r w:rsidRPr="00397971">
        <w:rPr>
          <w:rFonts w:cs="Times New Roman"/>
          <w:szCs w:val="24"/>
        </w:rPr>
        <w:t>, DSDM</w:t>
      </w:r>
      <w:r w:rsidRPr="00397971">
        <w:rPr>
          <w:rStyle w:val="Sprotnaopomba-sklic"/>
          <w:rFonts w:cs="Times New Roman"/>
          <w:szCs w:val="24"/>
        </w:rPr>
        <w:footnoteReference w:id="12"/>
      </w:r>
      <w:r w:rsidRPr="00397971">
        <w:rPr>
          <w:rFonts w:cs="Times New Roman"/>
          <w:szCs w:val="24"/>
        </w:rPr>
        <w:t>, FDD</w:t>
      </w:r>
      <w:r w:rsidRPr="00397971">
        <w:rPr>
          <w:rStyle w:val="Sprotnaopomba-sklic"/>
          <w:rFonts w:cs="Times New Roman"/>
          <w:szCs w:val="24"/>
        </w:rPr>
        <w:footnoteReference w:id="13"/>
      </w:r>
      <w:r w:rsidRPr="00397971">
        <w:rPr>
          <w:rFonts w:cs="Times New Roman"/>
          <w:szCs w:val="24"/>
        </w:rPr>
        <w:t>, ASD</w:t>
      </w:r>
      <w:r w:rsidRPr="00397971">
        <w:rPr>
          <w:rStyle w:val="Sprotnaopomba-sklic"/>
          <w:rFonts w:cs="Times New Roman"/>
          <w:szCs w:val="24"/>
        </w:rPr>
        <w:footnoteReference w:id="14"/>
      </w:r>
      <w:r w:rsidRPr="00397971">
        <w:rPr>
          <w:rFonts w:cs="Times New Roman"/>
          <w:szCs w:val="24"/>
        </w:rPr>
        <w:t>, TDD</w:t>
      </w:r>
      <w:r w:rsidRPr="00397971">
        <w:rPr>
          <w:rStyle w:val="Sprotnaopomba-sklic"/>
          <w:rFonts w:cs="Times New Roman"/>
          <w:szCs w:val="24"/>
        </w:rPr>
        <w:footnoteReference w:id="15"/>
      </w:r>
      <w:r w:rsidRPr="00397971">
        <w:rPr>
          <w:rFonts w:cs="Times New Roman"/>
          <w:szCs w:val="24"/>
        </w:rPr>
        <w:t>, DAD</w:t>
      </w:r>
      <w:r w:rsidRPr="00397971">
        <w:rPr>
          <w:rStyle w:val="Sprotnaopomba-sklic"/>
          <w:rFonts w:cs="Times New Roman"/>
          <w:szCs w:val="24"/>
        </w:rPr>
        <w:footnoteReference w:id="16"/>
      </w:r>
      <w:r w:rsidRPr="00397971">
        <w:rPr>
          <w:rFonts w:cs="Times New Roman"/>
          <w:szCs w:val="24"/>
        </w:rPr>
        <w:t>, odprtokodni model in Scrumban</w:t>
      </w:r>
      <w:r w:rsidR="00B309E2">
        <w:rPr>
          <w:rFonts w:cs="Times New Roman"/>
          <w:szCs w:val="24"/>
        </w:rPr>
        <w:t xml:space="preserve"> (Pressman in Maxim, 2014, </w:t>
      </w:r>
      <w:r w:rsidR="00CC23CE">
        <w:rPr>
          <w:rFonts w:cs="Times New Roman"/>
          <w:szCs w:val="24"/>
        </w:rPr>
        <w:t xml:space="preserve">str. </w:t>
      </w:r>
      <w:r w:rsidR="00B309E2">
        <w:rPr>
          <w:rFonts w:cs="Times New Roman"/>
          <w:szCs w:val="24"/>
        </w:rPr>
        <w:t xml:space="preserve">72–83; Sommerville, 2010, </w:t>
      </w:r>
      <w:r w:rsidR="00CC23CE">
        <w:rPr>
          <w:rFonts w:cs="Times New Roman"/>
          <w:szCs w:val="24"/>
        </w:rPr>
        <w:t xml:space="preserve">str. </w:t>
      </w:r>
      <w:r w:rsidR="00B309E2">
        <w:rPr>
          <w:rFonts w:cs="Times New Roman"/>
          <w:szCs w:val="24"/>
        </w:rPr>
        <w:t>58–74</w:t>
      </w:r>
      <w:r w:rsidR="00CC23CE">
        <w:rPr>
          <w:rFonts w:cs="Times New Roman"/>
          <w:szCs w:val="24"/>
        </w:rPr>
        <w:t>; Peters, 2008, str. 112-124</w:t>
      </w:r>
      <w:r w:rsidR="0072734B">
        <w:rPr>
          <w:rFonts w:cs="Times New Roman"/>
          <w:szCs w:val="24"/>
        </w:rPr>
        <w:t xml:space="preserve">; </w:t>
      </w:r>
      <w:r w:rsidR="0072734B" w:rsidRPr="00397971">
        <w:rPr>
          <w:rFonts w:cs="Times New Roman"/>
          <w:szCs w:val="24"/>
        </w:rPr>
        <w:fldChar w:fldCharType="begin"/>
      </w:r>
      <w:r w:rsidR="0072734B" w:rsidRPr="00397971">
        <w:rPr>
          <w:rFonts w:cs="Times New Roman"/>
          <w:szCs w:val="24"/>
        </w:rPr>
        <w:instrText xml:space="preserve"> ADDIN ZOTERO_ITEM CSL_CITATION {"citationID":"JpbgrRgU","properties":{"formattedCitation":"(Lethbridge &amp; Laganiere, 2005, str. 434)","plainCitation":"(Lethbridge &amp; Laganiere, 2005, str. 434)","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72734B" w:rsidRPr="00397971">
        <w:rPr>
          <w:rFonts w:cs="Times New Roman"/>
          <w:szCs w:val="24"/>
        </w:rPr>
        <w:fldChar w:fldCharType="separate"/>
      </w:r>
      <w:r w:rsidR="0072734B" w:rsidRPr="00397971">
        <w:rPr>
          <w:rFonts w:cs="Times New Roman"/>
          <w:szCs w:val="24"/>
        </w:rPr>
        <w:t>Lethbridge in</w:t>
      </w:r>
      <w:r w:rsidR="0072734B">
        <w:rPr>
          <w:rFonts w:cs="Times New Roman"/>
          <w:szCs w:val="24"/>
        </w:rPr>
        <w:t xml:space="preserve"> Laganiere, 2005, str. 433–434</w:t>
      </w:r>
      <w:r w:rsidR="0072734B" w:rsidRPr="00397971">
        <w:rPr>
          <w:rFonts w:cs="Times New Roman"/>
          <w:szCs w:val="24"/>
        </w:rPr>
        <w:t>)</w:t>
      </w:r>
      <w:r w:rsidR="0072734B" w:rsidRPr="00397971">
        <w:rPr>
          <w:rFonts w:cs="Times New Roman"/>
          <w:szCs w:val="24"/>
        </w:rPr>
        <w:fldChar w:fldCharType="end"/>
      </w:r>
      <w:r w:rsidRPr="00397971">
        <w:rPr>
          <w:rFonts w:cs="Times New Roman"/>
          <w:szCs w:val="24"/>
        </w:rPr>
        <w:t>.</w:t>
      </w:r>
      <w:r w:rsidR="00BA7EB9">
        <w:rPr>
          <w:rFonts w:cs="Times New Roman"/>
          <w:szCs w:val="24"/>
        </w:rPr>
        <w:t xml:space="preserve"> </w:t>
      </w:r>
      <w:r w:rsidRPr="00397971">
        <w:rPr>
          <w:rFonts w:cs="Times New Roman"/>
          <w:szCs w:val="24"/>
        </w:rPr>
        <w:t>Ekstremno programiranje uporablja paradigmo objektno</w:t>
      </w:r>
      <w:r w:rsidR="00161FE2" w:rsidRPr="00397971">
        <w:rPr>
          <w:rFonts w:cs="Times New Roman"/>
          <w:szCs w:val="24"/>
        </w:rPr>
        <w:t xml:space="preserve"> </w:t>
      </w:r>
      <w:r w:rsidRPr="00397971">
        <w:rPr>
          <w:rFonts w:cs="Times New Roman"/>
          <w:szCs w:val="24"/>
        </w:rPr>
        <w:t xml:space="preserve">orientiranega razvoja </w:t>
      </w:r>
      <w:r w:rsidRPr="00397971">
        <w:rPr>
          <w:rFonts w:cs="Times New Roman"/>
          <w:szCs w:val="24"/>
        </w:rPr>
        <w:fldChar w:fldCharType="begin"/>
      </w:r>
      <w:r w:rsidR="009C77D5" w:rsidRPr="00397971">
        <w:rPr>
          <w:rFonts w:cs="Times New Roman"/>
          <w:szCs w:val="24"/>
        </w:rPr>
        <w:instrText xml:space="preserve"> ADDIN ZOTERO_ITEM CSL_CITATION {"citationID":"PEW7LLjQ","properties":{"formattedCitation":"(Pressman &amp; Maxim, 2014, str. 72)","plainCitation":"(Pressman &amp; Maxim, 2014, str. 72)","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97971">
        <w:rPr>
          <w:rFonts w:cs="Times New Roman"/>
          <w:szCs w:val="24"/>
        </w:rPr>
        <w:fldChar w:fldCharType="separate"/>
      </w:r>
      <w:r w:rsidR="00A530CF" w:rsidRPr="00397971">
        <w:rPr>
          <w:rFonts w:cs="Times New Roman"/>
          <w:szCs w:val="24"/>
        </w:rPr>
        <w:t>(Pressman in</w:t>
      </w:r>
      <w:r w:rsidR="009C77D5" w:rsidRPr="00397971">
        <w:rPr>
          <w:rFonts w:cs="Times New Roman"/>
          <w:szCs w:val="24"/>
        </w:rPr>
        <w:t xml:space="preserve"> Maxim, 2014, str. 72)</w:t>
      </w:r>
      <w:r w:rsidRPr="00397971">
        <w:rPr>
          <w:rFonts w:cs="Times New Roman"/>
          <w:szCs w:val="24"/>
        </w:rPr>
        <w:fldChar w:fldCharType="end"/>
      </w:r>
      <w:r w:rsidRPr="00397971">
        <w:rPr>
          <w:rFonts w:cs="Times New Roman"/>
          <w:szCs w:val="24"/>
        </w:rPr>
        <w:t xml:space="preserve">. Posebnost modela je izdelava zgodb </w:t>
      </w:r>
      <w:r w:rsidRPr="00397971">
        <w:rPr>
          <w:rFonts w:cs="Times New Roman"/>
          <w:szCs w:val="24"/>
        </w:rPr>
        <w:fldChar w:fldCharType="begin"/>
      </w:r>
      <w:r w:rsidR="009C77D5" w:rsidRPr="00397971">
        <w:rPr>
          <w:rFonts w:cs="Times New Roman"/>
          <w:szCs w:val="24"/>
        </w:rPr>
        <w:instrText xml:space="preserve"> ADDIN ZOTERO_ITEM CSL_CITATION {"citationID":"W9p7C8Yo","properties":{"formattedCitation":"(Pressman &amp; Maxim, 2014, str. 73)","plainCitation":"(Pressman &amp; Maxim, 2014, str. 7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A530CF" w:rsidRPr="00397971">
        <w:rPr>
          <w:rFonts w:cs="Times New Roman"/>
          <w:szCs w:val="24"/>
        </w:rPr>
        <w:t>prav tam</w:t>
      </w:r>
      <w:r w:rsidR="009C77D5" w:rsidRPr="00397971">
        <w:rPr>
          <w:rFonts w:cs="Times New Roman"/>
          <w:szCs w:val="24"/>
        </w:rPr>
        <w:t>, str. 73)</w:t>
      </w:r>
      <w:r w:rsidRPr="00397971">
        <w:rPr>
          <w:rFonts w:cs="Times New Roman"/>
          <w:szCs w:val="24"/>
        </w:rPr>
        <w:fldChar w:fldCharType="end"/>
      </w:r>
      <w:r w:rsidRPr="00397971">
        <w:rPr>
          <w:rFonts w:cs="Times New Roman"/>
          <w:szCs w:val="24"/>
        </w:rPr>
        <w:t xml:space="preserve"> ali scenarijev na podlagi zbiranja zahtev </w:t>
      </w:r>
      <w:r w:rsidRPr="00397971">
        <w:rPr>
          <w:rFonts w:cs="Times New Roman"/>
          <w:szCs w:val="24"/>
        </w:rPr>
        <w:fldChar w:fldCharType="begin"/>
      </w:r>
      <w:r w:rsidR="009C77D5" w:rsidRPr="00397971">
        <w:rPr>
          <w:rFonts w:cs="Times New Roman"/>
          <w:szCs w:val="24"/>
        </w:rPr>
        <w:instrText xml:space="preserve"> ADDIN ZOTERO_ITEM CSL_CITATION {"citationID":"6Jl5hy9I","properties":{"formattedCitation":"(Sommerville, 2010, str. 65)","plainCitation":"(Sommerville, 2010, str. 65)","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65)</w:t>
      </w:r>
      <w:r w:rsidRPr="00397971">
        <w:rPr>
          <w:rFonts w:cs="Times New Roman"/>
          <w:szCs w:val="24"/>
        </w:rPr>
        <w:fldChar w:fldCharType="end"/>
      </w:r>
      <w:r w:rsidRPr="00397971">
        <w:rPr>
          <w:rFonts w:cs="Times New Roman"/>
          <w:szCs w:val="24"/>
        </w:rPr>
        <w:t xml:space="preserve">. Te opisujejo potrebne funkcionalnosti in lastnosti programske opreme </w:t>
      </w:r>
      <w:r w:rsidRPr="00397971">
        <w:rPr>
          <w:rFonts w:cs="Times New Roman"/>
          <w:szCs w:val="24"/>
        </w:rPr>
        <w:fldChar w:fldCharType="begin"/>
      </w:r>
      <w:r w:rsidR="009C77D5" w:rsidRPr="00397971">
        <w:rPr>
          <w:rFonts w:cs="Times New Roman"/>
          <w:szCs w:val="24"/>
        </w:rPr>
        <w:instrText xml:space="preserve"> ADDIN ZOTERO_ITEM CSL_CITATION {"citationID":"LtHZLN8D","properties":{"formattedCitation":"(Pressman &amp; Maxim, 2014, str. 73)","plainCitation":"(Pressman &amp; Maxim, 2014, str. 73)","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97971">
        <w:rPr>
          <w:rFonts w:cs="Times New Roman"/>
          <w:szCs w:val="24"/>
        </w:rPr>
        <w:fldChar w:fldCharType="separate"/>
      </w:r>
      <w:r w:rsidR="00F52846" w:rsidRPr="00397971">
        <w:rPr>
          <w:rFonts w:cs="Times New Roman"/>
          <w:szCs w:val="24"/>
        </w:rPr>
        <w:t>(Pressman in</w:t>
      </w:r>
      <w:r w:rsidR="009C77D5" w:rsidRPr="00397971">
        <w:rPr>
          <w:rFonts w:cs="Times New Roman"/>
          <w:szCs w:val="24"/>
        </w:rPr>
        <w:t xml:space="preserve"> Maxim, 2014, str. 73)</w:t>
      </w:r>
      <w:r w:rsidRPr="00397971">
        <w:rPr>
          <w:rFonts w:cs="Times New Roman"/>
          <w:szCs w:val="24"/>
        </w:rPr>
        <w:fldChar w:fldCharType="end"/>
      </w:r>
      <w:r w:rsidRPr="00397971">
        <w:rPr>
          <w:rFonts w:cs="Times New Roman"/>
          <w:szCs w:val="24"/>
        </w:rPr>
        <w:t xml:space="preserve">. Scrum model je agilna metoda, ki se fokusira na upravljanje inkrementalnega razvoja. Inovativna lastnost modela so sprint cikli </w:t>
      </w:r>
      <w:r w:rsidRPr="00397971">
        <w:rPr>
          <w:rFonts w:cs="Times New Roman"/>
          <w:szCs w:val="24"/>
        </w:rPr>
        <w:fldChar w:fldCharType="begin"/>
      </w:r>
      <w:r w:rsidR="009C77D5" w:rsidRPr="00397971">
        <w:rPr>
          <w:rFonts w:cs="Times New Roman"/>
          <w:szCs w:val="24"/>
        </w:rPr>
        <w:instrText xml:space="preserve"> ADDIN ZOTERO_ITEM CSL_CITATION {"citationID":"TozUiRyC","properties":{"formattedCitation":"(Sommerville, 2010, str. 73)","plainCitation":"(Sommerville, 2010, str. 73)","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73)</w:t>
      </w:r>
      <w:r w:rsidRPr="00397971">
        <w:rPr>
          <w:rFonts w:cs="Times New Roman"/>
          <w:szCs w:val="24"/>
        </w:rPr>
        <w:fldChar w:fldCharType="end"/>
      </w:r>
      <w:r w:rsidRPr="00397971">
        <w:rPr>
          <w:rFonts w:cs="Times New Roman"/>
          <w:szCs w:val="24"/>
        </w:rPr>
        <w:t xml:space="preserve">. Sprint je enota načrtovanja, kjer se oceni potrebno delo, izberejo funkcionalnosti za razvoj in opravijo implementacije programske opreme </w:t>
      </w:r>
      <w:r w:rsidRPr="00397971">
        <w:rPr>
          <w:rFonts w:cs="Times New Roman"/>
          <w:szCs w:val="24"/>
        </w:rPr>
        <w:fldChar w:fldCharType="begin"/>
      </w:r>
      <w:r w:rsidR="009C77D5" w:rsidRPr="00397971">
        <w:rPr>
          <w:rFonts w:cs="Times New Roman"/>
          <w:szCs w:val="24"/>
        </w:rPr>
        <w:instrText xml:space="preserve"> ADDIN ZOTERO_ITEM CSL_CITATION {"citationID":"EZwVjk6m","properties":{"formattedCitation":"(Sommerville, 2010, str. 73)","plainCitation":"(Sommerville, 2010, str. 73)","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97971">
        <w:rPr>
          <w:rFonts w:cs="Times New Roman"/>
          <w:szCs w:val="24"/>
        </w:rPr>
        <w:fldChar w:fldCharType="separate"/>
      </w:r>
      <w:r w:rsidR="009C77D5" w:rsidRPr="00397971">
        <w:rPr>
          <w:rFonts w:cs="Times New Roman"/>
          <w:szCs w:val="24"/>
        </w:rPr>
        <w:t>(Sommerville, 2010, str. 73)</w:t>
      </w:r>
      <w:r w:rsidRPr="00397971">
        <w:rPr>
          <w:rFonts w:cs="Times New Roman"/>
          <w:szCs w:val="24"/>
        </w:rPr>
        <w:fldChar w:fldCharType="end"/>
      </w:r>
      <w:r w:rsidRPr="00397971">
        <w:rPr>
          <w:rFonts w:cs="Times New Roman"/>
          <w:szCs w:val="24"/>
        </w:rPr>
        <w:t xml:space="preserve">. </w:t>
      </w:r>
    </w:p>
    <w:p w14:paraId="4B353E2C" w14:textId="5E6B359B" w:rsidR="00157FFC" w:rsidRDefault="001230C3" w:rsidP="005D71AF">
      <w:pPr>
        <w:contextualSpacing/>
        <w:rPr>
          <w:rFonts w:cs="Times New Roman"/>
          <w:szCs w:val="24"/>
        </w:rPr>
      </w:pPr>
      <w:r w:rsidRPr="00397971">
        <w:rPr>
          <w:rFonts w:cs="Times New Roman"/>
          <w:szCs w:val="24"/>
        </w:rPr>
        <w:lastRenderedPageBreak/>
        <w:t xml:space="preserve">Kristalno družino modelov je razvil Alistair Cockburn z namenon prilagoditve metodologij projektom. Primeri modelov so: Crystal Clear, Crystal Orange, Crystal Orange Web </w:t>
      </w:r>
      <w:r w:rsidR="002126CB" w:rsidRPr="00327C02">
        <w:rPr>
          <w:rFonts w:cs="Times New Roman"/>
          <w:szCs w:val="24"/>
        </w:rPr>
        <w:fldChar w:fldCharType="begin"/>
      </w:r>
      <w:r w:rsidR="002126CB" w:rsidRPr="00327C02">
        <w:rPr>
          <w:rFonts w:cs="Times New Roman"/>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126CB" w:rsidRPr="00327C02">
        <w:rPr>
          <w:rFonts w:cs="Times New Roman"/>
          <w:szCs w:val="24"/>
        </w:rPr>
        <w:fldChar w:fldCharType="separate"/>
      </w:r>
      <w:r w:rsidR="002126CB" w:rsidRPr="00327C02">
        <w:rPr>
          <w:rFonts w:cs="Times New Roman"/>
        </w:rPr>
        <w:t>(Tsui, Karam, in Bernal 2</w:t>
      </w:r>
      <w:r w:rsidR="002126CB" w:rsidRPr="002126CB">
        <w:rPr>
          <w:rFonts w:cs="Times New Roman"/>
          <w:szCs w:val="24"/>
        </w:rPr>
        <w:t xml:space="preserve">013, 91; </w:t>
      </w:r>
      <w:r w:rsidR="00A06612" w:rsidRPr="00397971">
        <w:rPr>
          <w:rFonts w:cs="Times New Roman"/>
          <w:szCs w:val="24"/>
        </w:rPr>
        <w:fldChar w:fldCharType="begin"/>
      </w:r>
      <w:r w:rsidR="00A06612" w:rsidRPr="00397971">
        <w:rPr>
          <w:rFonts w:cs="Times New Roman"/>
          <w:szCs w:val="24"/>
        </w:rPr>
        <w:instrText xml:space="preserve"> ADDIN ZOTERO_ITEM CSL_CITATION {"citationID":"dx2HIjkg","properties":{"formattedCitation":"(Abrahamsson, Salo, Ronkainen, &amp; Warsta, 2017, str. 73)","plainCitation":"(Abrahamsson, Salo, Ronkainen, &amp; Warsta, 2017, str. 73)","noteIndex":0},"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A06612" w:rsidRPr="00397971">
        <w:rPr>
          <w:rFonts w:cs="Times New Roman"/>
          <w:szCs w:val="24"/>
        </w:rPr>
        <w:fldChar w:fldCharType="separate"/>
      </w:r>
      <w:r w:rsidR="00A06612">
        <w:rPr>
          <w:rFonts w:cs="Times New Roman"/>
          <w:szCs w:val="24"/>
        </w:rPr>
        <w:t>(Abrahamsson, Salo, Ronkainen</w:t>
      </w:r>
      <w:r w:rsidR="00A06612" w:rsidRPr="00397971">
        <w:rPr>
          <w:rFonts w:cs="Times New Roman"/>
          <w:szCs w:val="24"/>
        </w:rPr>
        <w:t xml:space="preserve"> in Warsta, 2017, str. </w:t>
      </w:r>
      <w:r w:rsidR="00A06612" w:rsidRPr="00397971">
        <w:rPr>
          <w:rFonts w:cs="Times New Roman"/>
          <w:szCs w:val="24"/>
        </w:rPr>
        <w:fldChar w:fldCharType="end"/>
      </w:r>
      <w:r w:rsidR="00A06612">
        <w:rPr>
          <w:rFonts w:cs="Times New Roman"/>
          <w:szCs w:val="24"/>
        </w:rPr>
        <w:t>39</w:t>
      </w:r>
      <w:r w:rsidR="002126CB" w:rsidRPr="002126CB">
        <w:rPr>
          <w:rFonts w:cs="Times New Roman"/>
          <w:szCs w:val="24"/>
        </w:rPr>
        <w:t>)</w:t>
      </w:r>
      <w:r w:rsidR="002126CB" w:rsidRPr="00327C02">
        <w:rPr>
          <w:rFonts w:cs="Times New Roman"/>
          <w:szCs w:val="24"/>
        </w:rPr>
        <w:fldChar w:fldCharType="end"/>
      </w:r>
      <w:r w:rsidR="00E76E34">
        <w:rPr>
          <w:rFonts w:cs="Times New Roman"/>
          <w:szCs w:val="24"/>
        </w:rPr>
        <w:t>.</w:t>
      </w:r>
    </w:p>
    <w:p w14:paraId="1DE96520" w14:textId="382C2949" w:rsidR="00985AB8" w:rsidRDefault="001230C3" w:rsidP="005D71AF">
      <w:pPr>
        <w:contextualSpacing/>
        <w:rPr>
          <w:rFonts w:cs="Times New Roman"/>
          <w:szCs w:val="24"/>
        </w:rPr>
      </w:pPr>
      <w:r w:rsidRPr="00397971">
        <w:rPr>
          <w:rFonts w:cs="Times New Roman"/>
          <w:szCs w:val="24"/>
        </w:rPr>
        <w:t>Metodologije so definirane z barvami</w:t>
      </w:r>
      <w:r w:rsidR="006941F4">
        <w:rPr>
          <w:rFonts w:cs="Times New Roman"/>
          <w:szCs w:val="24"/>
        </w:rPr>
        <w:t xml:space="preserve"> </w:t>
      </w:r>
      <w:r w:rsidR="006941F4" w:rsidRPr="00327C02">
        <w:rPr>
          <w:rFonts w:cs="Times New Roman"/>
        </w:rPr>
        <w:t>(Tsui, Karam, in Bernal 2</w:t>
      </w:r>
      <w:r w:rsidR="006941F4" w:rsidRPr="002126CB">
        <w:rPr>
          <w:rFonts w:cs="Times New Roman"/>
          <w:szCs w:val="24"/>
        </w:rPr>
        <w:t>013, 91</w:t>
      </w:r>
      <w:r w:rsidRPr="00397971">
        <w:rPr>
          <w:rFonts w:cs="Times New Roman"/>
          <w:szCs w:val="24"/>
        </w:rPr>
        <w:t>. Temnejša kot je barva</w:t>
      </w:r>
      <w:r w:rsidR="00161FE2" w:rsidRPr="00397971">
        <w:rPr>
          <w:rFonts w:cs="Times New Roman"/>
          <w:szCs w:val="24"/>
        </w:rPr>
        <w:t>,</w:t>
      </w:r>
      <w:r w:rsidRPr="00397971">
        <w:rPr>
          <w:rFonts w:cs="Times New Roman"/>
          <w:szCs w:val="24"/>
        </w:rPr>
        <w:t xml:space="preserve"> primernejša je metodologija za zahtevnejše projekte</w:t>
      </w:r>
      <w:r w:rsidR="006941F4">
        <w:rPr>
          <w:rFonts w:cs="Times New Roman"/>
          <w:szCs w:val="24"/>
        </w:rPr>
        <w:t xml:space="preserve"> (prav tam)</w:t>
      </w:r>
      <w:r w:rsidRPr="00397971">
        <w:rPr>
          <w:rFonts w:cs="Times New Roman"/>
          <w:szCs w:val="24"/>
        </w:rPr>
        <w:t>. Lean ali vitka metoda je bila ustvarjena za potrebe avtomobilske industrije</w:t>
      </w:r>
      <w:r w:rsidR="009F37F5">
        <w:rPr>
          <w:rFonts w:cs="Times New Roman"/>
          <w:szCs w:val="24"/>
        </w:rPr>
        <w:t xml:space="preserve"> </w:t>
      </w:r>
      <w:r w:rsidR="009F37F5" w:rsidRPr="00327C02">
        <w:rPr>
          <w:rFonts w:cs="Times New Roman"/>
          <w:szCs w:val="24"/>
        </w:rPr>
        <w:fldChar w:fldCharType="begin"/>
      </w:r>
      <w:r w:rsidR="009F37F5" w:rsidRPr="00327C02">
        <w:rPr>
          <w:rFonts w:cs="Times New Roman"/>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9F37F5" w:rsidRPr="00327C02">
        <w:rPr>
          <w:rFonts w:cs="Times New Roman"/>
          <w:szCs w:val="24"/>
        </w:rPr>
        <w:fldChar w:fldCharType="separate"/>
      </w:r>
      <w:r w:rsidR="009F37F5" w:rsidRPr="00327C02">
        <w:rPr>
          <w:rFonts w:cs="Times New Roman"/>
        </w:rPr>
        <w:t>(Janes in Succi 2014, 131)</w:t>
      </w:r>
      <w:r w:rsidR="009F37F5" w:rsidRPr="00327C02">
        <w:rPr>
          <w:rFonts w:cs="Times New Roman"/>
          <w:szCs w:val="24"/>
        </w:rPr>
        <w:fldChar w:fldCharType="end"/>
      </w:r>
      <w:r w:rsidRPr="00397971">
        <w:rPr>
          <w:rFonts w:cs="Times New Roman"/>
          <w:szCs w:val="24"/>
        </w:rPr>
        <w:t>. Povzema sedem principov; znižanje odpadkov, kvaliteto produkta, ustvarjanje znanja, proizvodnjo v pravem trenutku</w:t>
      </w:r>
      <w:r w:rsidRPr="00397971">
        <w:rPr>
          <w:rStyle w:val="Sprotnaopomba-sklic"/>
          <w:rFonts w:cs="Times New Roman"/>
          <w:szCs w:val="24"/>
        </w:rPr>
        <w:footnoteReference w:id="17"/>
      </w:r>
      <w:r w:rsidRPr="00397971">
        <w:rPr>
          <w:rFonts w:cs="Times New Roman"/>
          <w:szCs w:val="24"/>
        </w:rPr>
        <w:t>, spoštovanje ljudi in konstantno optimizacijo</w:t>
      </w:r>
      <w:r w:rsidR="009F37F5">
        <w:rPr>
          <w:rFonts w:cs="Times New Roman"/>
          <w:szCs w:val="24"/>
        </w:rPr>
        <w:t xml:space="preserve"> (prav tam)</w:t>
      </w:r>
      <w:r w:rsidRPr="00397971">
        <w:rPr>
          <w:rFonts w:cs="Times New Roman"/>
          <w:szCs w:val="24"/>
        </w:rPr>
        <w:t xml:space="preserve">. </w:t>
      </w:r>
    </w:p>
    <w:p w14:paraId="1D096E7A" w14:textId="6BF938F9" w:rsidR="00F835C3" w:rsidRPr="00397971" w:rsidRDefault="001230C3" w:rsidP="005D71AF">
      <w:pPr>
        <w:contextualSpacing/>
        <w:rPr>
          <w:rFonts w:cs="Times New Roman"/>
          <w:szCs w:val="24"/>
        </w:rPr>
      </w:pPr>
      <w:r w:rsidRPr="00397971">
        <w:rPr>
          <w:rFonts w:cs="Times New Roman"/>
          <w:szCs w:val="24"/>
        </w:rPr>
        <w:t>Medtem ko se ostale agilne metode nagibajo k agilnosti</w:t>
      </w:r>
      <w:r w:rsidR="00161FE2" w:rsidRPr="00397971">
        <w:rPr>
          <w:rFonts w:cs="Times New Roman"/>
          <w:szCs w:val="24"/>
        </w:rPr>
        <w:t>,</w:t>
      </w:r>
      <w:r w:rsidRPr="00397971">
        <w:rPr>
          <w:rFonts w:cs="Times New Roman"/>
          <w:szCs w:val="24"/>
        </w:rPr>
        <w:t xml:space="preserve"> se ta metoda k efektivnosti </w:t>
      </w:r>
      <w:r w:rsidRPr="00397971">
        <w:rPr>
          <w:rFonts w:cs="Times New Roman"/>
          <w:szCs w:val="24"/>
        </w:rPr>
        <w:fldChar w:fldCharType="begin"/>
      </w:r>
      <w:r w:rsidR="009C77D5" w:rsidRPr="00397971">
        <w:rPr>
          <w:rFonts w:cs="Times New Roman"/>
          <w:szCs w:val="24"/>
        </w:rPr>
        <w:instrText xml:space="preserve"> ADDIN ZOTERO_ITEM CSL_CITATION {"citationID":"tu6kCqkd","properties":{"formattedCitation":"(Janes &amp; Succi, 2014, str. 144)","plainCitation":"(Janes &amp; Succi, 2014, str. 144)","noteIndex":0},"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97971">
        <w:rPr>
          <w:rFonts w:cs="Times New Roman"/>
          <w:szCs w:val="24"/>
        </w:rPr>
        <w:fldChar w:fldCharType="separate"/>
      </w:r>
      <w:r w:rsidR="00DD33D0">
        <w:rPr>
          <w:rFonts w:cs="Times New Roman"/>
          <w:szCs w:val="24"/>
        </w:rPr>
        <w:t>(</w:t>
      </w:r>
      <w:r w:rsidR="003D3182">
        <w:rPr>
          <w:rFonts w:cs="Times New Roman"/>
          <w:szCs w:val="24"/>
        </w:rPr>
        <w:t>prav tam</w:t>
      </w:r>
      <w:r w:rsidR="009C77D5" w:rsidRPr="00397971">
        <w:rPr>
          <w:rFonts w:cs="Times New Roman"/>
          <w:szCs w:val="24"/>
        </w:rPr>
        <w:t>, str. 144)</w:t>
      </w:r>
      <w:r w:rsidRPr="00397971">
        <w:rPr>
          <w:rFonts w:cs="Times New Roman"/>
          <w:szCs w:val="24"/>
        </w:rPr>
        <w:fldChar w:fldCharType="end"/>
      </w:r>
      <w:r w:rsidRPr="00397971">
        <w:rPr>
          <w:rFonts w:cs="Times New Roman"/>
          <w:szCs w:val="24"/>
        </w:rPr>
        <w:t xml:space="preserve">. Kanban metoda se izvaja z uporabo kanban sistema, ki omejuje delo v teku z uporabo vizualnih signalov </w:t>
      </w:r>
      <w:r w:rsidRPr="00397971">
        <w:rPr>
          <w:rFonts w:cs="Times New Roman"/>
          <w:szCs w:val="24"/>
        </w:rPr>
        <w:fldChar w:fldCharType="begin"/>
      </w:r>
      <w:r w:rsidR="009C77D5" w:rsidRPr="00397971">
        <w:rPr>
          <w:rFonts w:cs="Times New Roman"/>
          <w:szCs w:val="24"/>
        </w:rPr>
        <w:instrText xml:space="preserve"> ADDIN ZOTERO_ITEM CSL_CITATION {"citationID":"DYCvqgye","properties":{"formattedCitation":"(Anderson &amp; Carmichael, 2016, str. 1)","plainCitation":"(Anderson &amp; Carmichael, 2016, str. 1)","noteIndex":0},"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97971">
        <w:rPr>
          <w:rFonts w:cs="Times New Roman"/>
          <w:szCs w:val="24"/>
        </w:rPr>
        <w:fldChar w:fldCharType="separate"/>
      </w:r>
      <w:r w:rsidR="00651B0C" w:rsidRPr="00397971">
        <w:rPr>
          <w:rFonts w:cs="Times New Roman"/>
          <w:szCs w:val="24"/>
        </w:rPr>
        <w:t>(Anderson in</w:t>
      </w:r>
      <w:r w:rsidR="009C77D5" w:rsidRPr="00397971">
        <w:rPr>
          <w:rFonts w:cs="Times New Roman"/>
          <w:szCs w:val="24"/>
        </w:rPr>
        <w:t xml:space="preserve"> Carmichael, 2016, str. 1)</w:t>
      </w:r>
      <w:r w:rsidRPr="00397971">
        <w:rPr>
          <w:rFonts w:cs="Times New Roman"/>
          <w:szCs w:val="24"/>
        </w:rPr>
        <w:fldChar w:fldCharType="end"/>
      </w:r>
      <w:r w:rsidRPr="00397971">
        <w:rPr>
          <w:rFonts w:cs="Times New Roman"/>
          <w:szCs w:val="24"/>
        </w:rPr>
        <w:t>. Vizualizacija se prične s Kanban tabl</w:t>
      </w:r>
      <w:r w:rsidR="000008DA" w:rsidRPr="00397971">
        <w:rPr>
          <w:rFonts w:cs="Times New Roman"/>
          <w:szCs w:val="24"/>
        </w:rPr>
        <w:t xml:space="preserve">o, ki mora imeti vidno </w:t>
      </w:r>
      <w:r w:rsidRPr="00397971">
        <w:rPr>
          <w:rFonts w:cs="Times New Roman"/>
          <w:szCs w:val="24"/>
        </w:rPr>
        <w:t>označene in definirane točke zaveze in jasno opredeljene meje dela v teku</w:t>
      </w:r>
      <w:r w:rsidR="00571E0D">
        <w:rPr>
          <w:rFonts w:cs="Times New Roman"/>
          <w:szCs w:val="24"/>
        </w:rPr>
        <w:t xml:space="preserve"> (prav tam, str. 13)</w:t>
      </w:r>
      <w:r w:rsidRPr="00397971">
        <w:rPr>
          <w:rFonts w:cs="Times New Roman"/>
          <w:szCs w:val="24"/>
        </w:rPr>
        <w:t>. Zaveza je eksplicitni dogovor med naročnikom in razvojem, ki narekuje razvoju delo na tistih postavkah</w:t>
      </w:r>
      <w:r w:rsidR="00161FE2" w:rsidRPr="00397971">
        <w:rPr>
          <w:rFonts w:cs="Times New Roman"/>
          <w:szCs w:val="24"/>
        </w:rPr>
        <w:t>,</w:t>
      </w:r>
      <w:r w:rsidRPr="00397971">
        <w:rPr>
          <w:rFonts w:cs="Times New Roman"/>
          <w:szCs w:val="24"/>
        </w:rPr>
        <w:t xml:space="preserve"> k</w:t>
      </w:r>
      <w:r w:rsidR="00161FE2" w:rsidRPr="00397971">
        <w:rPr>
          <w:rFonts w:cs="Times New Roman"/>
          <w:szCs w:val="24"/>
        </w:rPr>
        <w:t>i jih</w:t>
      </w:r>
      <w:r w:rsidR="00092D94" w:rsidRPr="00397971">
        <w:rPr>
          <w:rFonts w:cs="Times New Roman"/>
          <w:szCs w:val="24"/>
        </w:rPr>
        <w:t xml:space="preserve"> </w:t>
      </w:r>
      <w:r w:rsidRPr="00397971">
        <w:rPr>
          <w:rFonts w:cs="Times New Roman"/>
          <w:szCs w:val="24"/>
        </w:rPr>
        <w:t>naročnik</w:t>
      </w:r>
      <w:r w:rsidR="00161FE2" w:rsidRPr="00397971">
        <w:rPr>
          <w:rFonts w:cs="Times New Roman"/>
          <w:szCs w:val="24"/>
        </w:rPr>
        <w:t xml:space="preserve"> želi</w:t>
      </w:r>
      <w:r w:rsidR="00CB70BA">
        <w:rPr>
          <w:rFonts w:cs="Times New Roman"/>
          <w:szCs w:val="24"/>
        </w:rPr>
        <w:t xml:space="preserve"> (prav tam, str. 15)</w:t>
      </w:r>
      <w:r w:rsidRPr="00397971">
        <w:rPr>
          <w:rFonts w:cs="Times New Roman"/>
          <w:szCs w:val="24"/>
        </w:rPr>
        <w:t>. Zahteve ali postavke se nahajajo v bazenu idej, ki so lahko izbrane. Čas od izbrane postavke do izdaje definira naročnikov dobavni rok. Dobavni rok razvoja pa je čas od izbranih postavk do njihove dostave naročniku. Ta čas definira vs</w:t>
      </w:r>
      <w:r w:rsidR="00F835C3" w:rsidRPr="00397971">
        <w:rPr>
          <w:rFonts w:cs="Times New Roman"/>
          <w:szCs w:val="24"/>
        </w:rPr>
        <w:t xml:space="preserve">e postavke </w:t>
      </w:r>
      <w:r w:rsidRPr="00397971">
        <w:rPr>
          <w:rFonts w:cs="Times New Roman"/>
          <w:szCs w:val="24"/>
        </w:rPr>
        <w:t>in ga označuje kot delo v teku</w:t>
      </w:r>
      <w:r w:rsidRPr="00397971">
        <w:rPr>
          <w:rStyle w:val="Sprotnaopomba-sklic"/>
          <w:rFonts w:cs="Times New Roman"/>
          <w:szCs w:val="24"/>
        </w:rPr>
        <w:footnoteReference w:id="18"/>
      </w:r>
      <w:r w:rsidR="00C83620">
        <w:rPr>
          <w:rFonts w:cs="Times New Roman"/>
          <w:szCs w:val="24"/>
        </w:rPr>
        <w:t xml:space="preserve"> (prav tam)</w:t>
      </w:r>
      <w:r w:rsidRPr="00397971">
        <w:rPr>
          <w:rFonts w:cs="Times New Roman"/>
          <w:szCs w:val="24"/>
        </w:rPr>
        <w:t>. DSDM je metoda za razvoj sistemov z zahtevnimi časovnimi omejitvami s pomočjo inkrementalnega prototipiranja v kontroliranem okolju</w:t>
      </w:r>
      <w:r w:rsidR="00D01517">
        <w:rPr>
          <w:rFonts w:cs="Times New Roman"/>
          <w:szCs w:val="24"/>
        </w:rPr>
        <w:t xml:space="preserve"> </w:t>
      </w:r>
      <w:r w:rsidR="00D01517" w:rsidRPr="00397971">
        <w:rPr>
          <w:rFonts w:cs="Times New Roman"/>
          <w:szCs w:val="24"/>
        </w:rPr>
        <w:fldChar w:fldCharType="begin"/>
      </w:r>
      <w:r w:rsidR="00D01517" w:rsidRPr="00397971">
        <w:rPr>
          <w:rFonts w:cs="Times New Roman"/>
          <w:szCs w:val="24"/>
        </w:rPr>
        <w:instrText xml:space="preserve"> ADDIN ZOTERO_ITEM CSL_CITATION {"citationID":"ismdYt5Z","properties":{"formattedCitation":"(Pressman &amp; Maxim, 2014, str. 80)","plainCitation":"(Pressman &amp; Maxim, 2014, str. 8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D01517" w:rsidRPr="00397971">
        <w:rPr>
          <w:rFonts w:cs="Times New Roman"/>
          <w:szCs w:val="24"/>
        </w:rPr>
        <w:fldChar w:fldCharType="separate"/>
      </w:r>
      <w:r w:rsidR="00D01517" w:rsidRPr="00397971">
        <w:rPr>
          <w:rFonts w:cs="Times New Roman"/>
          <w:szCs w:val="24"/>
        </w:rPr>
        <w:t>(Pressman in Maxim, 2014, str. 80)</w:t>
      </w:r>
      <w:r w:rsidR="00D01517" w:rsidRPr="00397971">
        <w:rPr>
          <w:rFonts w:cs="Times New Roman"/>
          <w:szCs w:val="24"/>
        </w:rPr>
        <w:fldChar w:fldCharType="end"/>
      </w:r>
      <w:r w:rsidRPr="00397971">
        <w:rPr>
          <w:rFonts w:cs="Times New Roman"/>
          <w:szCs w:val="24"/>
        </w:rPr>
        <w:t>. Filozofija modela sloni a modificiranem Paretovem principu, da je mogoče narediti 80</w:t>
      </w:r>
      <w:r w:rsidR="00161FE2" w:rsidRPr="00397971">
        <w:rPr>
          <w:rFonts w:cs="Times New Roman"/>
          <w:szCs w:val="24"/>
        </w:rPr>
        <w:t xml:space="preserve"> </w:t>
      </w:r>
      <w:r w:rsidRPr="00397971">
        <w:rPr>
          <w:rFonts w:cs="Times New Roman"/>
          <w:szCs w:val="24"/>
        </w:rPr>
        <w:t>% aplikacije v 20</w:t>
      </w:r>
      <w:r w:rsidR="00161FE2" w:rsidRPr="00397971">
        <w:rPr>
          <w:rFonts w:cs="Times New Roman"/>
          <w:szCs w:val="24"/>
        </w:rPr>
        <w:t xml:space="preserve"> </w:t>
      </w:r>
      <w:r w:rsidRPr="00397971">
        <w:rPr>
          <w:rFonts w:cs="Times New Roman"/>
          <w:szCs w:val="24"/>
        </w:rPr>
        <w:t xml:space="preserve">% časa, ki bi bil potreben za izdajo celotne aplikacije </w:t>
      </w:r>
      <w:r w:rsidR="00D01517">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ismdYt5Z","properties":{"formattedCitation":"(Pressman &amp; Maxim, 2014, str. 80)","plainCitation":"(Pressman &amp; Maxim, 2014, str. 80)","noteIndex":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97971">
        <w:rPr>
          <w:rFonts w:cs="Times New Roman"/>
          <w:szCs w:val="24"/>
        </w:rPr>
        <w:fldChar w:fldCharType="separate"/>
      </w:r>
      <w:r w:rsidR="00D01517">
        <w:rPr>
          <w:rFonts w:cs="Times New Roman"/>
          <w:szCs w:val="24"/>
        </w:rPr>
        <w:t>prav tam</w:t>
      </w:r>
      <w:r w:rsidR="009C77D5" w:rsidRPr="00397971">
        <w:rPr>
          <w:rFonts w:cs="Times New Roman"/>
          <w:szCs w:val="24"/>
        </w:rPr>
        <w:t>)</w:t>
      </w:r>
      <w:r w:rsidRPr="00397971">
        <w:rPr>
          <w:rFonts w:cs="Times New Roman"/>
          <w:szCs w:val="24"/>
        </w:rPr>
        <w:fldChar w:fldCharType="end"/>
      </w:r>
      <w:r w:rsidR="00D524C3" w:rsidRPr="00397971">
        <w:rPr>
          <w:rFonts w:cs="Times New Roman"/>
          <w:szCs w:val="24"/>
        </w:rPr>
        <w:t xml:space="preserve">. </w:t>
      </w:r>
    </w:p>
    <w:p w14:paraId="42F222EA" w14:textId="77777777" w:rsidR="005E4E80" w:rsidRDefault="001230C3" w:rsidP="005D71AF">
      <w:pPr>
        <w:contextualSpacing/>
        <w:rPr>
          <w:rFonts w:cs="Times New Roman"/>
          <w:szCs w:val="24"/>
        </w:rPr>
      </w:pPr>
      <w:r w:rsidRPr="00397971">
        <w:rPr>
          <w:rFonts w:cs="Times New Roman"/>
          <w:szCs w:val="24"/>
        </w:rPr>
        <w:t>Funkcionalno usmerjen razvoj je zgrajen okoli jedra najboljših praks. Zbrane zahteve naročnika predstavljajo razredi s svojimi metodami (funkcijami), ki skupaj tvorijo funkcionalnosti</w:t>
      </w:r>
      <w:r w:rsidR="00A2745E">
        <w:rPr>
          <w:rFonts w:cs="Times New Roman"/>
          <w:szCs w:val="24"/>
        </w:rPr>
        <w:t xml:space="preserve"> </w:t>
      </w:r>
      <w:r w:rsidR="00A2745E" w:rsidRPr="00397971">
        <w:rPr>
          <w:rFonts w:cs="Times New Roman"/>
          <w:szCs w:val="24"/>
        </w:rPr>
        <w:fldChar w:fldCharType="begin"/>
      </w:r>
      <w:r w:rsidR="00A2745E" w:rsidRPr="00397971">
        <w:rPr>
          <w:rFonts w:cs="Times New Roman"/>
          <w:szCs w:val="24"/>
        </w:rPr>
        <w:instrText xml:space="preserve"> ADDIN ZOTERO_ITEM CSL_CITATION {"citationID":"n0H4TiG7","properties":{"formattedCitation":"(Palmer &amp; Felsing, 2002, str. 39)","plainCitation":"(Palmer &amp; Felsing, 2002, str. 39)","noteIndex":0},"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A2745E" w:rsidRPr="00397971">
        <w:rPr>
          <w:rFonts w:cs="Times New Roman"/>
          <w:szCs w:val="24"/>
        </w:rPr>
        <w:fldChar w:fldCharType="separate"/>
      </w:r>
      <w:r w:rsidR="00A2745E" w:rsidRPr="00397971">
        <w:rPr>
          <w:rFonts w:cs="Times New Roman"/>
          <w:szCs w:val="24"/>
        </w:rPr>
        <w:t>(Palmer in Felsing, 2002, str. 39)</w:t>
      </w:r>
      <w:r w:rsidR="00A2745E" w:rsidRPr="00397971">
        <w:rPr>
          <w:rFonts w:cs="Times New Roman"/>
          <w:szCs w:val="24"/>
        </w:rPr>
        <w:fldChar w:fldCharType="end"/>
      </w:r>
      <w:r w:rsidRPr="00397971">
        <w:rPr>
          <w:rFonts w:cs="Times New Roman"/>
          <w:szCs w:val="24"/>
        </w:rPr>
        <w:t xml:space="preserve">. Funkcionalnosti se ovrednotijo glede na uporabno vrednost naročnika. Ovrednotene služijo kot vodilo in sledenje napredku razvoja </w:t>
      </w:r>
      <w:r w:rsidRPr="00397971">
        <w:rPr>
          <w:rFonts w:cs="Times New Roman"/>
          <w:szCs w:val="24"/>
        </w:rPr>
        <w:fldChar w:fldCharType="begin"/>
      </w:r>
      <w:r w:rsidR="009C77D5" w:rsidRPr="00397971">
        <w:rPr>
          <w:rFonts w:cs="Times New Roman"/>
          <w:szCs w:val="24"/>
        </w:rPr>
        <w:instrText xml:space="preserve"> ADDIN ZOTERO_ITEM CSL_CITATION {"citationID":"n0H4TiG7","properties":{"formattedCitation":"(Palmer &amp; Felsing, 2002, str. 39)","plainCitation":"(Palmer &amp; Felsing, 2002, str. 39)","noteIndex":0},"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97971">
        <w:rPr>
          <w:rFonts w:cs="Times New Roman"/>
          <w:szCs w:val="24"/>
        </w:rPr>
        <w:fldChar w:fldCharType="separate"/>
      </w:r>
      <w:r w:rsidR="00A2745E">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Prilagodljiv razvojni model se fokusira na razvoj velikih in kompleksnih sistemov</w:t>
      </w:r>
      <w:r w:rsidR="00320695">
        <w:rPr>
          <w:rFonts w:cs="Times New Roman"/>
          <w:szCs w:val="24"/>
        </w:rPr>
        <w:t xml:space="preserve"> (Abrahamsson in drugi</w:t>
      </w:r>
      <w:r w:rsidR="00320695" w:rsidRPr="00397971">
        <w:rPr>
          <w:rFonts w:cs="Times New Roman"/>
          <w:szCs w:val="24"/>
        </w:rPr>
        <w:t>, str. 73</w:t>
      </w:r>
      <w:r w:rsidR="00320695">
        <w:rPr>
          <w:rFonts w:cs="Times New Roman"/>
          <w:szCs w:val="24"/>
        </w:rPr>
        <w:t>)</w:t>
      </w:r>
      <w:r w:rsidRPr="00397971">
        <w:rPr>
          <w:rFonts w:cs="Times New Roman"/>
          <w:szCs w:val="24"/>
        </w:rPr>
        <w:t xml:space="preserve">. Metoda spodbuja uporabo inkrementalnih in iterativnih tehnik s konstantnim prototipiranjem </w:t>
      </w:r>
      <w:r w:rsidRPr="00397971">
        <w:rPr>
          <w:rFonts w:cs="Times New Roman"/>
          <w:szCs w:val="24"/>
        </w:rPr>
        <w:fldChar w:fldCharType="begin"/>
      </w:r>
      <w:r w:rsidR="009C77D5" w:rsidRPr="00397971">
        <w:rPr>
          <w:rFonts w:cs="Times New Roman"/>
          <w:szCs w:val="24"/>
        </w:rPr>
        <w:instrText xml:space="preserve"> ADDIN ZOTERO_ITEM CSL_CITATION {"citationID":"dx2HIjkg","properties":{"formattedCitation":"(Abrahamsson, Salo, Ronkainen, &amp; Warsta, 2017, str. 73)","plainCitation":"(Abrahamsson, Salo, Ronkainen, &amp; Warsta, 2017, str. 73)","noteIndex":0},"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97971">
        <w:rPr>
          <w:rFonts w:cs="Times New Roman"/>
          <w:szCs w:val="24"/>
        </w:rPr>
        <w:fldChar w:fldCharType="separate"/>
      </w:r>
      <w:r w:rsidR="00A06612">
        <w:rPr>
          <w:rFonts w:cs="Times New Roman"/>
          <w:szCs w:val="24"/>
        </w:rPr>
        <w:t>(</w:t>
      </w:r>
      <w:r w:rsidR="00320695">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Testno usmerjen razvoj je evolucijski proces</w:t>
      </w:r>
      <w:r w:rsidR="00ED36BC" w:rsidRPr="00397971">
        <w:rPr>
          <w:rFonts w:cs="Times New Roman"/>
          <w:szCs w:val="24"/>
        </w:rPr>
        <w:t>,</w:t>
      </w:r>
      <w:r w:rsidRPr="00397971">
        <w:rPr>
          <w:rFonts w:cs="Times New Roman"/>
          <w:szCs w:val="24"/>
        </w:rPr>
        <w:t xml:space="preserve"> pri katerem se izdela testni protokol in test pred produkcijsko kodo </w:t>
      </w:r>
      <w:r w:rsidRPr="00397971">
        <w:rPr>
          <w:rFonts w:cs="Times New Roman"/>
          <w:szCs w:val="24"/>
        </w:rPr>
        <w:fldChar w:fldCharType="begin"/>
      </w:r>
      <w:r w:rsidR="009C77D5" w:rsidRPr="00397971">
        <w:rPr>
          <w:rFonts w:cs="Times New Roman"/>
          <w:szCs w:val="24"/>
        </w:rPr>
        <w:instrText xml:space="preserve"> ADDIN ZOTERO_ITEM CSL_CITATION {"citationID":"wYhviCDO","properties":{"formattedCitation":"(Duka &amp; Hribar, 2010, str. 1)","plainCitation":"(Duka &amp; Hribar, 2010, str. 1)","noteIndex":0},"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97971">
        <w:rPr>
          <w:rFonts w:cs="Times New Roman"/>
          <w:szCs w:val="24"/>
        </w:rPr>
        <w:fldChar w:fldCharType="separate"/>
      </w:r>
      <w:r w:rsidR="00E55923" w:rsidRPr="00397971">
        <w:rPr>
          <w:rFonts w:cs="Times New Roman"/>
          <w:szCs w:val="24"/>
        </w:rPr>
        <w:t>(Duka in</w:t>
      </w:r>
      <w:r w:rsidR="009C77D5" w:rsidRPr="00397971">
        <w:rPr>
          <w:rFonts w:cs="Times New Roman"/>
          <w:szCs w:val="24"/>
        </w:rPr>
        <w:t xml:space="preserve"> Hribar, 2010, str. 1)</w:t>
      </w:r>
      <w:r w:rsidRPr="00397971">
        <w:rPr>
          <w:rFonts w:cs="Times New Roman"/>
          <w:szCs w:val="24"/>
        </w:rPr>
        <w:fldChar w:fldCharType="end"/>
      </w:r>
      <w:r w:rsidRPr="00397971">
        <w:rPr>
          <w:rFonts w:cs="Times New Roman"/>
          <w:szCs w:val="24"/>
        </w:rPr>
        <w:t xml:space="preserve">. </w:t>
      </w:r>
      <w:r w:rsidR="00ED36BC" w:rsidRPr="00397971">
        <w:rPr>
          <w:rFonts w:cs="Times New Roman"/>
          <w:szCs w:val="24"/>
        </w:rPr>
        <w:t>To pa zato</w:t>
      </w:r>
      <w:r w:rsidRPr="00397971">
        <w:rPr>
          <w:rFonts w:cs="Times New Roman"/>
          <w:szCs w:val="24"/>
        </w:rPr>
        <w:t xml:space="preserve">, </w:t>
      </w:r>
      <w:r w:rsidR="00ED36BC" w:rsidRPr="00397971">
        <w:rPr>
          <w:rFonts w:cs="Times New Roman"/>
          <w:szCs w:val="24"/>
        </w:rPr>
        <w:t xml:space="preserve">ker </w:t>
      </w:r>
      <w:r w:rsidRPr="00397971">
        <w:rPr>
          <w:rFonts w:cs="Times New Roman"/>
          <w:szCs w:val="24"/>
        </w:rPr>
        <w:t xml:space="preserve">testni scenariji vodijo načrtovanje, saj ti določajo potrebe </w:t>
      </w:r>
      <w:r w:rsidRPr="00397971">
        <w:rPr>
          <w:rFonts w:cs="Times New Roman"/>
          <w:szCs w:val="24"/>
        </w:rPr>
        <w:fldChar w:fldCharType="begin"/>
      </w:r>
      <w:r w:rsidR="009C77D5" w:rsidRPr="00397971">
        <w:rPr>
          <w:rFonts w:cs="Times New Roman"/>
          <w:szCs w:val="24"/>
        </w:rPr>
        <w:instrText xml:space="preserve"> ADDIN ZOTERO_ITEM CSL_CITATION {"citationID":"T1SZpmzw","properties":{"formattedCitation":"(Duka &amp; Hribar, 2010, str. 1)","plainCitation":"(Duka &amp; Hribar, 2010, str. 1)","noteIndex":0},"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E55923" w:rsidRPr="00397971">
        <w:rPr>
          <w:rFonts w:cs="Times New Roman"/>
          <w:szCs w:val="24"/>
        </w:rPr>
        <w:t>prav tam</w:t>
      </w:r>
      <w:r w:rsidR="009C77D5" w:rsidRPr="00397971">
        <w:rPr>
          <w:rFonts w:cs="Times New Roman"/>
          <w:szCs w:val="24"/>
        </w:rPr>
        <w:t>, str. 1)</w:t>
      </w:r>
      <w:r w:rsidRPr="00397971">
        <w:rPr>
          <w:rFonts w:cs="Times New Roman"/>
          <w:szCs w:val="24"/>
        </w:rPr>
        <w:fldChar w:fldCharType="end"/>
      </w:r>
      <w:r w:rsidRPr="00397971">
        <w:rPr>
          <w:rFonts w:cs="Times New Roman"/>
          <w:szCs w:val="24"/>
        </w:rPr>
        <w:t xml:space="preserve">. </w:t>
      </w:r>
    </w:p>
    <w:p w14:paraId="339ADEA4" w14:textId="2E16C515" w:rsidR="00985AB8" w:rsidRDefault="001230C3" w:rsidP="005D71AF">
      <w:pPr>
        <w:contextualSpacing/>
        <w:rPr>
          <w:rFonts w:cs="Times New Roman"/>
          <w:szCs w:val="24"/>
        </w:rPr>
      </w:pPr>
      <w:r w:rsidRPr="00397971">
        <w:rPr>
          <w:rFonts w:cs="Times New Roman"/>
          <w:szCs w:val="24"/>
        </w:rPr>
        <w:lastRenderedPageBreak/>
        <w:t>Disciplinirana agilna dostava je metoda, katere osrednji del je izbira dostavnih (izdajnih) pristopov na podlagi problematike</w:t>
      </w:r>
      <w:r w:rsidR="005E4E80">
        <w:rPr>
          <w:rFonts w:cs="Times New Roman"/>
          <w:szCs w:val="24"/>
        </w:rPr>
        <w:t xml:space="preserve"> </w:t>
      </w:r>
      <w:r w:rsidR="005E4E80" w:rsidRPr="00397971">
        <w:rPr>
          <w:rFonts w:cs="Times New Roman"/>
          <w:szCs w:val="24"/>
        </w:rPr>
        <w:fldChar w:fldCharType="begin"/>
      </w:r>
      <w:r w:rsidR="005E4E80" w:rsidRPr="00397971">
        <w:rPr>
          <w:rFonts w:cs="Times New Roman"/>
          <w:szCs w:val="24"/>
        </w:rPr>
        <w:instrText xml:space="preserve"> ADDIN ZOTERO_ITEM CSL_CITATION {"citationID":"JpbgrRgU","properties":{"formattedCitation":"(Lethbridge &amp; Laganiere, 2005, str. 434)","plainCitation":"(Lethbridge &amp; Laganiere, 2005, str. 434)","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5E4E80" w:rsidRPr="00397971">
        <w:rPr>
          <w:rFonts w:cs="Times New Roman"/>
          <w:szCs w:val="24"/>
        </w:rPr>
        <w:fldChar w:fldCharType="separate"/>
      </w:r>
      <w:r w:rsidR="005E4E80" w:rsidRPr="00397971">
        <w:rPr>
          <w:rFonts w:cs="Times New Roman"/>
          <w:szCs w:val="24"/>
        </w:rPr>
        <w:t>(Lethbridge in Laganiere, 2005, str. 434)</w:t>
      </w:r>
      <w:r w:rsidR="005E4E80" w:rsidRPr="00397971">
        <w:rPr>
          <w:rFonts w:cs="Times New Roman"/>
          <w:szCs w:val="24"/>
        </w:rPr>
        <w:fldChar w:fldCharType="end"/>
      </w:r>
      <w:r w:rsidRPr="00397971">
        <w:rPr>
          <w:rFonts w:cs="Times New Roman"/>
          <w:szCs w:val="24"/>
        </w:rPr>
        <w:t>. DAD pozna štiri različice razvojnega dela procesa. Prva je agilna/bazična različica, ki razširja cikel izgradnje po Scrum metodi</w:t>
      </w:r>
      <w:r w:rsidR="005E4E80">
        <w:rPr>
          <w:rFonts w:cs="Times New Roman"/>
          <w:szCs w:val="24"/>
        </w:rPr>
        <w:t xml:space="preserve"> (prav tam)</w:t>
      </w:r>
      <w:r w:rsidRPr="00397971">
        <w:rPr>
          <w:rFonts w:cs="Times New Roman"/>
          <w:szCs w:val="24"/>
        </w:rPr>
        <w:t>. Druga je naprednejša/Lean, ki ima za osnovo Kanban. Tretja je neskončni cikel izdajanja in zadnja je raziskovalna, ki ima za osnovo Lean Start-up</w:t>
      </w:r>
      <w:r w:rsidRPr="00397971">
        <w:rPr>
          <w:rStyle w:val="Sprotnaopomba-sklic"/>
          <w:rFonts w:cs="Times New Roman"/>
          <w:szCs w:val="24"/>
        </w:rPr>
        <w:footnoteReference w:id="19"/>
      </w:r>
      <w:r w:rsidRPr="00397971">
        <w:rPr>
          <w:rFonts w:cs="Times New Roman"/>
          <w:szCs w:val="24"/>
        </w:rPr>
        <w:t xml:space="preserve"> pristop. Odprtokodni model brezplačno distribuira programsko opremo z izvorno kodo. Model pričakuje, da bodo člani skupnosti zato imeli razlog za izboljšanje programa. Zagotavljanje kakovosti izvaja skupnost sama </w:t>
      </w:r>
      <w:r w:rsidRPr="00397971">
        <w:rPr>
          <w:rFonts w:cs="Times New Roman"/>
          <w:szCs w:val="24"/>
        </w:rPr>
        <w:fldChar w:fldCharType="begin"/>
      </w:r>
      <w:r w:rsidR="009C77D5" w:rsidRPr="00397971">
        <w:rPr>
          <w:rFonts w:cs="Times New Roman"/>
          <w:szCs w:val="24"/>
        </w:rPr>
        <w:instrText xml:space="preserve"> ADDIN ZOTERO_ITEM CSL_CITATION {"citationID":"JpbgrRgU","properties":{"formattedCitation":"(Lethbridge &amp; Laganiere, 2005, str. 434)","plainCitation":"(Lethbridge &amp; Laganiere, 2005, str. 434)","noteIndex":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97971">
        <w:rPr>
          <w:rFonts w:cs="Times New Roman"/>
          <w:szCs w:val="24"/>
        </w:rPr>
        <w:fldChar w:fldCharType="separate"/>
      </w:r>
      <w:r w:rsidR="0043259C" w:rsidRPr="00397971">
        <w:rPr>
          <w:rFonts w:cs="Times New Roman"/>
          <w:szCs w:val="24"/>
        </w:rPr>
        <w:t>(</w:t>
      </w:r>
      <w:r w:rsidR="005E4E80">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 Različice se izdajajo na podlagi specifikacij</w:t>
      </w:r>
      <w:r w:rsidR="00ED36BC" w:rsidRPr="00397971">
        <w:rPr>
          <w:rFonts w:cs="Times New Roman"/>
          <w:szCs w:val="24"/>
        </w:rPr>
        <w:t>,</w:t>
      </w:r>
      <w:r w:rsidRPr="00397971">
        <w:rPr>
          <w:rFonts w:cs="Times New Roman"/>
          <w:szCs w:val="24"/>
        </w:rPr>
        <w:t xml:space="preserve"> pridobljenih preko e-pošte, oglasnih desk in drugih neformalnih medijev</w:t>
      </w:r>
      <w:r w:rsidR="005E4E80">
        <w:rPr>
          <w:rFonts w:cs="Times New Roman"/>
          <w:szCs w:val="24"/>
        </w:rPr>
        <w:t xml:space="preserve"> (prav tam)</w:t>
      </w:r>
      <w:r w:rsidRPr="00397971">
        <w:rPr>
          <w:rFonts w:cs="Times New Roman"/>
          <w:szCs w:val="24"/>
        </w:rPr>
        <w:t xml:space="preserve">. </w:t>
      </w:r>
    </w:p>
    <w:p w14:paraId="5AC76900" w14:textId="575BFB10" w:rsidR="001230C3" w:rsidRPr="00397971" w:rsidRDefault="001230C3" w:rsidP="005D71AF">
      <w:pPr>
        <w:contextualSpacing/>
        <w:rPr>
          <w:rFonts w:cs="Times New Roman"/>
          <w:szCs w:val="24"/>
        </w:rPr>
      </w:pPr>
      <w:r w:rsidRPr="00397971">
        <w:rPr>
          <w:rFonts w:cs="Times New Roman"/>
          <w:szCs w:val="24"/>
        </w:rPr>
        <w:t xml:space="preserve">Integracije se dogajajo pogosto, preko spleta. Razvijalci imajo skupne vizije, saj opremo potrebujejo in jo razvijajo za lastne potrebe </w:t>
      </w:r>
      <w:r w:rsidRPr="00397971">
        <w:rPr>
          <w:rFonts w:cs="Times New Roman"/>
          <w:szCs w:val="24"/>
        </w:rPr>
        <w:fldChar w:fldCharType="begin"/>
      </w:r>
      <w:r w:rsidR="009C77D5" w:rsidRPr="00397971">
        <w:rPr>
          <w:rFonts w:cs="Times New Roman"/>
          <w:szCs w:val="24"/>
        </w:rPr>
        <w:instrText xml:space="preserve"> ADDIN ZOTERO_ITEM CSL_CITATION {"citationID":"R1qnBjSR","properties":{"formattedCitation":"(Tsui in dr., 2013, str. 98)","plainCitation":"(Tsui in dr., 2013, str. 98)","noteIndex":0},"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97971">
        <w:rPr>
          <w:rFonts w:cs="Times New Roman"/>
          <w:szCs w:val="24"/>
        </w:rPr>
        <w:fldChar w:fldCharType="separate"/>
      </w:r>
      <w:r w:rsidR="009C77D5" w:rsidRPr="00397971">
        <w:rPr>
          <w:rFonts w:cs="Times New Roman"/>
          <w:szCs w:val="24"/>
        </w:rPr>
        <w:t>(Tsui in dr</w:t>
      </w:r>
      <w:r w:rsidR="00230707" w:rsidRPr="00397971">
        <w:rPr>
          <w:rFonts w:cs="Times New Roman"/>
          <w:szCs w:val="24"/>
        </w:rPr>
        <w:t>ugi</w:t>
      </w:r>
      <w:r w:rsidR="009C77D5" w:rsidRPr="00397971">
        <w:rPr>
          <w:rFonts w:cs="Times New Roman"/>
          <w:szCs w:val="24"/>
        </w:rPr>
        <w:t>, 201</w:t>
      </w:r>
      <w:r w:rsidR="00F54384" w:rsidRPr="00397971">
        <w:rPr>
          <w:rFonts w:cs="Times New Roman"/>
          <w:szCs w:val="24"/>
        </w:rPr>
        <w:t>6</w:t>
      </w:r>
      <w:r w:rsidR="009C77D5" w:rsidRPr="00397971">
        <w:rPr>
          <w:rFonts w:cs="Times New Roman"/>
          <w:szCs w:val="24"/>
        </w:rPr>
        <w:t>, str. 98)</w:t>
      </w:r>
      <w:r w:rsidRPr="00397971">
        <w:rPr>
          <w:rFonts w:cs="Times New Roman"/>
          <w:szCs w:val="24"/>
        </w:rPr>
        <w:fldChar w:fldCharType="end"/>
      </w:r>
      <w:r w:rsidRPr="00397971">
        <w:rPr>
          <w:rFonts w:cs="Times New Roman"/>
          <w:szCs w:val="24"/>
        </w:rPr>
        <w:t>. Scrumban je hibrid Scrum in Kanban agilnih modelov</w:t>
      </w:r>
      <w:r w:rsidR="00ED36BC" w:rsidRPr="00397971">
        <w:rPr>
          <w:rFonts w:cs="Times New Roman"/>
          <w:szCs w:val="24"/>
        </w:rPr>
        <w:t>,</w:t>
      </w:r>
      <w:r w:rsidRPr="00397971">
        <w:rPr>
          <w:rFonts w:cs="Times New Roman"/>
          <w:szCs w:val="24"/>
        </w:rPr>
        <w:t xml:space="preserve"> namenjen obvladovanju dinamičnih sprememb naročniških zahtev in frekvenčnih težav z izvorno kodo </w:t>
      </w:r>
      <w:r w:rsidRPr="00397971">
        <w:rPr>
          <w:rFonts w:cs="Times New Roman"/>
          <w:szCs w:val="24"/>
        </w:rPr>
        <w:fldChar w:fldCharType="begin"/>
      </w:r>
      <w:r w:rsidR="009C77D5" w:rsidRPr="00397971">
        <w:rPr>
          <w:rFonts w:cs="Times New Roman"/>
          <w:szCs w:val="24"/>
        </w:rPr>
        <w:instrText xml:space="preserve"> ADDIN ZOTERO_ITEM CSL_CITATION {"citationID":"lIOh1fBK","properties":{"formattedCitation":"(Yilmaz &amp; O\\uc0\\u8217{}Connor, 2016, str. 238)","plainCitation":"(Yilmaz &amp; O’Connor, 2016, str. 238)","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97971">
        <w:rPr>
          <w:rFonts w:cs="Times New Roman"/>
          <w:szCs w:val="24"/>
        </w:rPr>
        <w:fldChar w:fldCharType="separate"/>
      </w:r>
      <w:r w:rsidR="009C77D5" w:rsidRPr="00397971">
        <w:rPr>
          <w:rFonts w:cs="Times New Roman"/>
          <w:szCs w:val="24"/>
        </w:rPr>
        <w:t xml:space="preserve">(Yilmaz </w:t>
      </w:r>
      <w:r w:rsidR="00F544F0" w:rsidRPr="00397971">
        <w:rPr>
          <w:rFonts w:cs="Times New Roman"/>
          <w:szCs w:val="24"/>
        </w:rPr>
        <w:t>in</w:t>
      </w:r>
      <w:r w:rsidR="009C77D5" w:rsidRPr="00397971">
        <w:rPr>
          <w:rFonts w:cs="Times New Roman"/>
          <w:szCs w:val="24"/>
        </w:rPr>
        <w:t xml:space="preserve"> O’Connor, 2016, str. 238)</w:t>
      </w:r>
      <w:r w:rsidRPr="00397971">
        <w:rPr>
          <w:rFonts w:cs="Times New Roman"/>
          <w:szCs w:val="24"/>
        </w:rPr>
        <w:fldChar w:fldCharType="end"/>
      </w:r>
      <w:r w:rsidRPr="00397971">
        <w:rPr>
          <w:rFonts w:cs="Times New Roman"/>
          <w:szCs w:val="24"/>
        </w:rPr>
        <w:t xml:space="preserve">. Od metode Scrum je povzel tehnike dnevnih sestankov, definiranja zgodb in sam organizacijski pogled na razpored dela (prav tam). Zaradi boljše organizacije dela, preglednosti napredka in sprememb se za koordinacijski mehanizem uporablja Kanban tehniko WiP (prav tam). Ta omogoča koordinacijo vlečenja dela v nasprotju </w:t>
      </w:r>
      <w:r w:rsidR="00ED36BC" w:rsidRPr="00397971">
        <w:rPr>
          <w:rFonts w:cs="Times New Roman"/>
          <w:szCs w:val="24"/>
        </w:rPr>
        <w:t>s</w:t>
      </w:r>
      <w:r w:rsidRPr="00397971">
        <w:rPr>
          <w:rFonts w:cs="Times New Roman"/>
          <w:szCs w:val="24"/>
        </w:rPr>
        <w:t xml:space="preserve"> Scrum, ki prakticira potiskanje dela (prav tam). Zaradi potiskanja dela v praksi velikokrat prihaja do zastojev zaradi večopravilnosti razvoja. Tehnika vlečenja pomeni, da je toliko enot dela v teku</w:t>
      </w:r>
      <w:r w:rsidR="00ED36BC" w:rsidRPr="00397971">
        <w:rPr>
          <w:rFonts w:cs="Times New Roman"/>
          <w:szCs w:val="24"/>
        </w:rPr>
        <w:t>,</w:t>
      </w:r>
      <w:r w:rsidRPr="00397971">
        <w:rPr>
          <w:rFonts w:cs="Times New Roman"/>
          <w:szCs w:val="24"/>
        </w:rPr>
        <w:t xml:space="preserve"> kolikor jih lahko razvoj zaključi (prav tam). Optimizacija dela v teku je odvisna od prave izbire nalog za doseg</w:t>
      </w:r>
      <w:r w:rsidR="00ED36BC" w:rsidRPr="00397971">
        <w:rPr>
          <w:rFonts w:cs="Times New Roman"/>
          <w:szCs w:val="24"/>
        </w:rPr>
        <w:t>anje</w:t>
      </w:r>
      <w:r w:rsidRPr="00397971">
        <w:rPr>
          <w:rFonts w:cs="Times New Roman"/>
          <w:szCs w:val="24"/>
        </w:rPr>
        <w:t xml:space="preserve"> optimalne pretočnosti. WiP pomaga razvijalcem omejiti večopravilnost</w:t>
      </w:r>
      <w:r w:rsidR="00ED36BC" w:rsidRPr="00397971">
        <w:rPr>
          <w:rFonts w:cs="Times New Roman"/>
          <w:szCs w:val="24"/>
        </w:rPr>
        <w:t>, da bi povečal</w:t>
      </w:r>
      <w:r w:rsidR="002A133F" w:rsidRPr="00397971">
        <w:rPr>
          <w:rFonts w:cs="Times New Roman"/>
          <w:szCs w:val="24"/>
        </w:rPr>
        <w:t xml:space="preserve"> </w:t>
      </w:r>
      <w:r w:rsidRPr="00397971">
        <w:rPr>
          <w:rFonts w:cs="Times New Roman"/>
          <w:szCs w:val="24"/>
        </w:rPr>
        <w:t xml:space="preserve">produktivnost </w:t>
      </w:r>
      <w:r w:rsidRPr="00397971">
        <w:rPr>
          <w:rFonts w:cs="Times New Roman"/>
          <w:szCs w:val="24"/>
        </w:rPr>
        <w:fldChar w:fldCharType="begin"/>
      </w:r>
      <w:r w:rsidR="009C77D5" w:rsidRPr="00397971">
        <w:rPr>
          <w:rFonts w:cs="Times New Roman"/>
          <w:szCs w:val="24"/>
        </w:rPr>
        <w:instrText xml:space="preserve"> ADDIN ZOTERO_ITEM CSL_CITATION {"citationID":"Sz7Qco3c","properties":{"formattedCitation":"(Yilmaz &amp; O\\uc0\\u8217{}Connor, 2016, str. 238)","plainCitation":"(Yilmaz &amp; O’Connor, 2016, str. 238)","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97971">
        <w:rPr>
          <w:rFonts w:cs="Times New Roman"/>
          <w:szCs w:val="24"/>
        </w:rPr>
        <w:fldChar w:fldCharType="separate"/>
      </w:r>
      <w:r w:rsidR="00505E49" w:rsidRPr="00397971">
        <w:rPr>
          <w:rFonts w:cs="Times New Roman"/>
          <w:szCs w:val="24"/>
        </w:rPr>
        <w:t>(</w:t>
      </w:r>
      <w:r w:rsidR="00B93C90">
        <w:rPr>
          <w:rFonts w:cs="Times New Roman"/>
          <w:szCs w:val="24"/>
        </w:rPr>
        <w:t>prav tam</w:t>
      </w:r>
      <w:r w:rsidR="009C77D5" w:rsidRPr="00397971">
        <w:rPr>
          <w:rFonts w:cs="Times New Roman"/>
          <w:szCs w:val="24"/>
        </w:rPr>
        <w:t>)</w:t>
      </w:r>
      <w:r w:rsidRPr="00397971">
        <w:rPr>
          <w:rFonts w:cs="Times New Roman"/>
          <w:szCs w:val="24"/>
        </w:rPr>
        <w:fldChar w:fldCharType="end"/>
      </w:r>
      <w:r w:rsidRPr="00397971">
        <w:rPr>
          <w:rFonts w:cs="Times New Roman"/>
          <w:szCs w:val="24"/>
        </w:rPr>
        <w:t>.</w:t>
      </w:r>
    </w:p>
    <w:p w14:paraId="227D0CB3" w14:textId="77777777" w:rsidR="0028769B" w:rsidRPr="00397971" w:rsidRDefault="0028769B" w:rsidP="005D71AF">
      <w:bookmarkStart w:id="27" w:name="_Toc509588431"/>
    </w:p>
    <w:p w14:paraId="384AFD54" w14:textId="77777777" w:rsidR="00E26342" w:rsidRDefault="00E26342" w:rsidP="005D71AF">
      <w:pPr>
        <w:spacing w:after="200" w:line="276" w:lineRule="auto"/>
        <w:rPr>
          <w:rFonts w:eastAsiaTheme="majorEastAsia" w:cstheme="majorBidi"/>
          <w:bCs/>
          <w:szCs w:val="26"/>
        </w:rPr>
      </w:pPr>
      <w:r>
        <w:br w:type="page"/>
      </w:r>
    </w:p>
    <w:p w14:paraId="6E260DFB" w14:textId="3317EF7B" w:rsidR="00552AF0" w:rsidRPr="00397971" w:rsidRDefault="00552AF0" w:rsidP="005D71AF">
      <w:pPr>
        <w:pStyle w:val="Naslov2"/>
      </w:pPr>
      <w:bookmarkStart w:id="28" w:name="_Toc511205667"/>
      <w:r w:rsidRPr="00397971">
        <w:lastRenderedPageBreak/>
        <w:t>3.6 PROCESNI MODELI ZA IGRE</w:t>
      </w:r>
      <w:bookmarkEnd w:id="27"/>
      <w:bookmarkEnd w:id="28"/>
    </w:p>
    <w:p w14:paraId="51B2AF85" w14:textId="7F0F2B81" w:rsidR="00004CF7" w:rsidRPr="00397971" w:rsidRDefault="00004CF7" w:rsidP="005D71AF">
      <w:pPr>
        <w:contextualSpacing/>
        <w:rPr>
          <w:rFonts w:cs="Times New Roman"/>
          <w:szCs w:val="24"/>
        </w:rPr>
      </w:pPr>
      <w:r w:rsidRPr="00397971">
        <w:rPr>
          <w:rFonts w:cs="Times New Roman"/>
          <w:szCs w:val="24"/>
        </w:rPr>
        <w:t xml:space="preserve">Procesni modeli za igre so predlogi modelov, ki poskušajo </w:t>
      </w:r>
      <w:r w:rsidR="004957D4" w:rsidRPr="00397971">
        <w:rPr>
          <w:rFonts w:cs="Times New Roman"/>
          <w:szCs w:val="24"/>
        </w:rPr>
        <w:t xml:space="preserve">zapolniti </w:t>
      </w:r>
      <w:r w:rsidRPr="00397971">
        <w:rPr>
          <w:rFonts w:cs="Times New Roman"/>
          <w:szCs w:val="24"/>
        </w:rPr>
        <w:t>vrzeli potreb razvoja video iger, ki ostanejo z apliciranjem</w:t>
      </w:r>
      <w:r w:rsidR="00BC3C9E" w:rsidRPr="00397971">
        <w:rPr>
          <w:rFonts w:cs="Times New Roman"/>
          <w:szCs w:val="24"/>
        </w:rPr>
        <w:t xml:space="preserve"> standardnih procesnih modelov.</w:t>
      </w:r>
    </w:p>
    <w:p w14:paraId="466F9150" w14:textId="6DF4BDAD" w:rsidR="00E55DC4" w:rsidRPr="00397971" w:rsidRDefault="002F099B" w:rsidP="005D71AF">
      <w:pPr>
        <w:contextualSpacing/>
        <w:rPr>
          <w:rFonts w:cs="Times New Roman"/>
          <w:szCs w:val="24"/>
        </w:rPr>
      </w:pPr>
      <w:r>
        <w:rPr>
          <w:rFonts w:cs="Times New Roman"/>
          <w:szCs w:val="24"/>
        </w:rPr>
        <w:t xml:space="preserve">Babu in Maruthi </w:t>
      </w:r>
      <w:r w:rsidR="00E55DC4" w:rsidRPr="00397971">
        <w:rPr>
          <w:rFonts w:cs="Times New Roman"/>
          <w:szCs w:val="24"/>
        </w:rPr>
        <w:t>podrobneje definirata faze življenjskega cikla igre</w:t>
      </w:r>
      <w:r>
        <w:rPr>
          <w:rFonts w:cs="Times New Roman"/>
          <w:szCs w:val="24"/>
        </w:rPr>
        <w:t xml:space="preserve"> </w:t>
      </w:r>
      <w:r w:rsidRPr="00397971">
        <w:rPr>
          <w:rFonts w:cs="Times New Roman"/>
          <w:szCs w:val="24"/>
        </w:rPr>
        <w:fldChar w:fldCharType="begin"/>
      </w:r>
      <w:r w:rsidRPr="00397971">
        <w:rPr>
          <w:rFonts w:cs="Times New Roman"/>
          <w:szCs w:val="24"/>
        </w:rPr>
        <w:instrText xml:space="preserve"> ADDIN ZOTERO_ITEM CSL_CITATION {"citationID":"18LaYTUf","properties":{"formattedCitation":"(Babu &amp; Maruthi, 2013, str. 1491)","plainCitation":"(Babu &amp; Maruthi, 2013, str. 1491)","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97971">
        <w:rPr>
          <w:rFonts w:cs="Times New Roman"/>
          <w:szCs w:val="24"/>
        </w:rPr>
        <w:fldChar w:fldCharType="separate"/>
      </w:r>
      <w:r w:rsidRPr="00397971">
        <w:rPr>
          <w:rFonts w:cs="Times New Roman"/>
          <w:szCs w:val="24"/>
        </w:rPr>
        <w:t>(Babu in Maruthi, 2013, str. 1491)</w:t>
      </w:r>
      <w:r w:rsidRPr="00397971">
        <w:rPr>
          <w:rFonts w:cs="Times New Roman"/>
          <w:szCs w:val="24"/>
        </w:rPr>
        <w:fldChar w:fldCharType="end"/>
      </w:r>
      <w:r w:rsidR="00E55DC4" w:rsidRPr="00397971">
        <w:rPr>
          <w:rFonts w:cs="Times New Roman"/>
          <w:szCs w:val="24"/>
        </w:rPr>
        <w:t xml:space="preserve">. Faze si sledijo linearno: izdelava zgodbe, razvoj skripte, študija izvedljivosti, promocijski demo, oblikovanje, oblikovanje postavitev, modeliranje, teksturiranje, animiranje, oblikovanje stopenj, kodiranje, testiranje, razhroščevanje, integracija, testiranje igranja </w:t>
      </w:r>
      <w:r w:rsidR="00E55DC4" w:rsidRPr="00397971">
        <w:rPr>
          <w:rFonts w:cs="Times New Roman"/>
          <w:szCs w:val="24"/>
        </w:rPr>
        <w:fldChar w:fldCharType="begin"/>
      </w:r>
      <w:r w:rsidR="009C77D5" w:rsidRPr="00397971">
        <w:rPr>
          <w:rFonts w:cs="Times New Roman"/>
          <w:szCs w:val="24"/>
        </w:rPr>
        <w:instrText xml:space="preserve"> ADDIN ZOTERO_ITEM CSL_CITATION {"citationID":"18LaYTUf","properties":{"formattedCitation":"(Babu &amp; Maruthi, 2013, str. 1491)","plainCitation":"(Babu &amp; Maruthi, 2013, str. 1491)","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00E55DC4" w:rsidRPr="00397971">
        <w:rPr>
          <w:rFonts w:cs="Times New Roman"/>
          <w:szCs w:val="24"/>
        </w:rPr>
        <w:fldChar w:fldCharType="separate"/>
      </w:r>
      <w:r w:rsidR="00C32CC2" w:rsidRPr="00397971">
        <w:rPr>
          <w:rFonts w:cs="Times New Roman"/>
          <w:szCs w:val="24"/>
        </w:rPr>
        <w:t>(</w:t>
      </w:r>
      <w:r>
        <w:rPr>
          <w:rFonts w:cs="Times New Roman"/>
          <w:szCs w:val="24"/>
        </w:rPr>
        <w:t>prav tam</w:t>
      </w:r>
      <w:r w:rsidR="009C77D5" w:rsidRPr="00397971">
        <w:rPr>
          <w:rFonts w:cs="Times New Roman"/>
          <w:szCs w:val="24"/>
        </w:rPr>
        <w:t>)</w:t>
      </w:r>
      <w:r w:rsidR="00E55DC4" w:rsidRPr="00397971">
        <w:rPr>
          <w:rFonts w:cs="Times New Roman"/>
          <w:szCs w:val="24"/>
        </w:rPr>
        <w:fldChar w:fldCharType="end"/>
      </w:r>
      <w:r w:rsidR="00E55DC4" w:rsidRPr="00397971">
        <w:rPr>
          <w:rFonts w:cs="Times New Roman"/>
          <w:szCs w:val="24"/>
        </w:rPr>
        <w:t xml:space="preserve">. Z definicijo življenjskega cikla podata razširjen vpogled v faze razvoja iger </w:t>
      </w:r>
      <w:r w:rsidR="00E55DC4" w:rsidRPr="00397971">
        <w:rPr>
          <w:rFonts w:cs="Times New Roman"/>
          <w:szCs w:val="24"/>
        </w:rPr>
        <w:fldChar w:fldCharType="begin"/>
      </w:r>
      <w:r w:rsidR="009C77D5" w:rsidRPr="00397971">
        <w:rPr>
          <w:rFonts w:cs="Times New Roman"/>
          <w:szCs w:val="24"/>
        </w:rPr>
        <w:instrText xml:space="preserve"> ADDIN ZOTERO_ITEM CSL_CITATION {"citationID":"rfJJQozc","properties":{"formattedCitation":"(Babu &amp; Maruthi, 2013, str. 1502)","plainCitation":"(Babu &amp; Maruthi, 2013, str. 1502)","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00E55DC4" w:rsidRPr="00397971">
        <w:rPr>
          <w:rFonts w:cs="Times New Roman"/>
          <w:szCs w:val="24"/>
        </w:rPr>
        <w:fldChar w:fldCharType="separate"/>
      </w:r>
      <w:r w:rsidR="009C77D5" w:rsidRPr="00397971">
        <w:rPr>
          <w:rFonts w:cs="Times New Roman"/>
          <w:szCs w:val="24"/>
        </w:rPr>
        <w:t>(</w:t>
      </w:r>
      <w:r w:rsidR="00D14988">
        <w:rPr>
          <w:rFonts w:cs="Times New Roman"/>
          <w:szCs w:val="24"/>
        </w:rPr>
        <w:t>prav</w:t>
      </w:r>
      <w:r w:rsidR="00AE228B">
        <w:rPr>
          <w:rFonts w:cs="Times New Roman"/>
          <w:szCs w:val="24"/>
        </w:rPr>
        <w:t xml:space="preserve"> </w:t>
      </w:r>
      <w:r w:rsidR="00D14988">
        <w:rPr>
          <w:rFonts w:cs="Times New Roman"/>
          <w:szCs w:val="24"/>
        </w:rPr>
        <w:t>tam</w:t>
      </w:r>
      <w:r w:rsidR="009C77D5" w:rsidRPr="00397971">
        <w:rPr>
          <w:rFonts w:cs="Times New Roman"/>
          <w:szCs w:val="24"/>
        </w:rPr>
        <w:t>, str. 1502)</w:t>
      </w:r>
      <w:r w:rsidR="00E55DC4" w:rsidRPr="00397971">
        <w:rPr>
          <w:rFonts w:cs="Times New Roman"/>
          <w:szCs w:val="24"/>
        </w:rPr>
        <w:fldChar w:fldCharType="end"/>
      </w:r>
      <w:r w:rsidR="00E55DC4" w:rsidRPr="00397971">
        <w:rPr>
          <w:rFonts w:cs="Times New Roman"/>
          <w:szCs w:val="24"/>
        </w:rPr>
        <w:t xml:space="preserve">. </w:t>
      </w:r>
    </w:p>
    <w:p w14:paraId="7AD626A9" w14:textId="49A73403" w:rsidR="00E55DC4" w:rsidRPr="00397971" w:rsidRDefault="007F0A76" w:rsidP="005D71AF">
      <w:pPr>
        <w:contextualSpacing/>
        <w:rPr>
          <w:rFonts w:cs="Times New Roman"/>
          <w:szCs w:val="24"/>
        </w:rPr>
      </w:pPr>
      <w:r>
        <w:rPr>
          <w:rFonts w:cs="Times New Roman"/>
          <w:szCs w:val="24"/>
        </w:rPr>
        <w:t xml:space="preserve">Ramadan in Widyani </w:t>
      </w:r>
      <w:r w:rsidR="00E55DC4" w:rsidRPr="00397971">
        <w:rPr>
          <w:rFonts w:cs="Times New Roman"/>
          <w:szCs w:val="24"/>
        </w:rPr>
        <w:t>na podlagi ključnih aktivnosti različnih organizacij in raziskovalcev predlagata GDLC</w:t>
      </w:r>
      <w:r w:rsidR="00E55DC4" w:rsidRPr="00397971">
        <w:rPr>
          <w:rStyle w:val="Sprotnaopomba-sklic"/>
          <w:rFonts w:cs="Times New Roman"/>
          <w:szCs w:val="24"/>
        </w:rPr>
        <w:footnoteReference w:id="20"/>
      </w:r>
      <w:r w:rsidR="00B42E5E">
        <w:rPr>
          <w:rFonts w:cs="Times New Roman"/>
          <w:szCs w:val="24"/>
        </w:rPr>
        <w:t xml:space="preserve"> (PRILOGA Č</w:t>
      </w:r>
      <w:r w:rsidR="00B42E5E" w:rsidRPr="00397971">
        <w:rPr>
          <w:rFonts w:cs="Times New Roman"/>
          <w:szCs w:val="24"/>
        </w:rPr>
        <w:t>)</w:t>
      </w:r>
      <w:r w:rsidR="00B42E5E">
        <w:rPr>
          <w:rFonts w:cs="Times New Roman"/>
          <w:szCs w:val="24"/>
        </w:rPr>
        <w:t xml:space="preserve"> </w:t>
      </w:r>
      <w:r w:rsidRPr="00397971">
        <w:rPr>
          <w:rFonts w:cs="Times New Roman"/>
          <w:szCs w:val="24"/>
        </w:rPr>
        <w:fldChar w:fldCharType="begin"/>
      </w:r>
      <w:r w:rsidRPr="00397971">
        <w:rPr>
          <w:rFonts w:cs="Times New Roman"/>
          <w:szCs w:val="24"/>
        </w:rPr>
        <w:instrText xml:space="preserve"> ADDIN ZOTERO_ITEM CSL_CITATION {"citationID":"4F5sLCZu","properties":{"formattedCitation":"(Ramadan &amp; Widyani, 2013b, str. 98)","plainCitation":"(Ramadan &amp; Widyani, 2013b, str. 98)","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97971">
        <w:rPr>
          <w:rFonts w:cs="Times New Roman"/>
          <w:szCs w:val="24"/>
        </w:rPr>
        <w:fldChar w:fldCharType="separate"/>
      </w:r>
      <w:r w:rsidRPr="00397971">
        <w:rPr>
          <w:rFonts w:cs="Times New Roman"/>
          <w:szCs w:val="24"/>
        </w:rPr>
        <w:t>(Ramadan in Widyani, 2013, str. 98)</w:t>
      </w:r>
      <w:r w:rsidRPr="00397971">
        <w:rPr>
          <w:rFonts w:cs="Times New Roman"/>
          <w:szCs w:val="24"/>
        </w:rPr>
        <w:fldChar w:fldCharType="end"/>
      </w:r>
      <w:r w:rsidR="00E55DC4" w:rsidRPr="00397971">
        <w:rPr>
          <w:rFonts w:cs="Times New Roman"/>
          <w:szCs w:val="24"/>
        </w:rPr>
        <w:t>. Pristop predlaga faze: iniciacijo, predprodukcijo, produkcijo, testiranje, bet</w:t>
      </w:r>
      <w:r w:rsidR="002712EA" w:rsidRPr="00397971">
        <w:rPr>
          <w:rFonts w:cs="Times New Roman"/>
          <w:szCs w:val="24"/>
        </w:rPr>
        <w:t>o</w:t>
      </w:r>
      <w:r w:rsidR="00E55DC4" w:rsidRPr="00397971">
        <w:rPr>
          <w:rFonts w:cs="Times New Roman"/>
          <w:szCs w:val="24"/>
        </w:rPr>
        <w:t xml:space="preserve"> in izdajo. Iniciacija služi za stvaritev koncepta igre in enostaven opis specifikacije. Predprodukcija zajema revidiranje oblikovanja in izdelav</w:t>
      </w:r>
      <w:r w:rsidR="002712EA" w:rsidRPr="00397971">
        <w:rPr>
          <w:rFonts w:cs="Times New Roman"/>
          <w:szCs w:val="24"/>
        </w:rPr>
        <w:t>o</w:t>
      </w:r>
      <w:r w:rsidR="00E55DC4" w:rsidRPr="00397971">
        <w:rPr>
          <w:rFonts w:cs="Times New Roman"/>
          <w:szCs w:val="24"/>
        </w:rPr>
        <w:t xml:space="preserve"> prototipa. Po tej fazi je končan GDD</w:t>
      </w:r>
      <w:r w:rsidR="00E55DC4" w:rsidRPr="00397971">
        <w:rPr>
          <w:rStyle w:val="Sprotnaopomba-sklic"/>
          <w:rFonts w:cs="Times New Roman"/>
          <w:szCs w:val="24"/>
        </w:rPr>
        <w:footnoteReference w:id="21"/>
      </w:r>
      <w:r w:rsidR="002712EA" w:rsidRPr="00397971">
        <w:rPr>
          <w:rFonts w:cs="Times New Roman"/>
          <w:szCs w:val="24"/>
        </w:rPr>
        <w:t>,</w:t>
      </w:r>
      <w:r w:rsidR="00E55DC4" w:rsidRPr="00397971">
        <w:rPr>
          <w:rFonts w:cs="Times New Roman"/>
          <w:szCs w:val="24"/>
        </w:rPr>
        <w:t xml:space="preserve"> na podlagi katerega je izdelan prototip. V prvi iteraciji produkcije služi prototip za temelje in strukturo</w:t>
      </w:r>
      <w:r w:rsidR="002712EA" w:rsidRPr="00397971">
        <w:rPr>
          <w:rFonts w:cs="Times New Roman"/>
          <w:szCs w:val="24"/>
        </w:rPr>
        <w:t>,</w:t>
      </w:r>
      <w:r w:rsidR="00E55DC4" w:rsidRPr="00397971">
        <w:rPr>
          <w:rFonts w:cs="Times New Roman"/>
          <w:szCs w:val="24"/>
        </w:rPr>
        <w:t xml:space="preserve"> v nadaljnjih pa se ga izboljšuje. Produkcija se konča z izdelanim prototipom, ki predstavlja celoto </w:t>
      </w:r>
      <w:r w:rsidR="00D065B3">
        <w:rPr>
          <w:rFonts w:cs="Times New Roman"/>
          <w:szCs w:val="24"/>
        </w:rPr>
        <w:t>(</w:t>
      </w:r>
      <w:r w:rsidR="00E55DC4" w:rsidRPr="00397971">
        <w:rPr>
          <w:rFonts w:cs="Times New Roman"/>
          <w:szCs w:val="24"/>
        </w:rPr>
        <w:fldChar w:fldCharType="begin"/>
      </w:r>
      <w:r w:rsidR="009C77D5" w:rsidRPr="00397971">
        <w:rPr>
          <w:rFonts w:cs="Times New Roman"/>
          <w:szCs w:val="24"/>
        </w:rPr>
        <w:instrText xml:space="preserve"> ADDIN ZOTERO_ITEM CSL_CITATION {"citationID":"4F5sLCZu","properties":{"formattedCitation":"(Ramadan &amp; Widyani, 2013b, str. 98)","plainCitation":"(Ramadan &amp; Widyani, 2013b, str. 98)","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00E55DC4" w:rsidRPr="00397971">
        <w:rPr>
          <w:rFonts w:cs="Times New Roman"/>
          <w:szCs w:val="24"/>
        </w:rPr>
        <w:fldChar w:fldCharType="separate"/>
      </w:r>
      <w:r>
        <w:rPr>
          <w:rFonts w:cs="Times New Roman"/>
          <w:szCs w:val="24"/>
        </w:rPr>
        <w:t>prav tam</w:t>
      </w:r>
      <w:r w:rsidR="009C77D5" w:rsidRPr="00397971">
        <w:rPr>
          <w:rFonts w:cs="Times New Roman"/>
          <w:szCs w:val="24"/>
        </w:rPr>
        <w:t>)</w:t>
      </w:r>
      <w:r w:rsidR="00E55DC4" w:rsidRPr="00397971">
        <w:rPr>
          <w:rFonts w:cs="Times New Roman"/>
          <w:szCs w:val="24"/>
        </w:rPr>
        <w:fldChar w:fldCharType="end"/>
      </w:r>
      <w:r w:rsidR="00E55DC4" w:rsidRPr="00397971">
        <w:rPr>
          <w:rFonts w:cs="Times New Roman"/>
          <w:szCs w:val="24"/>
        </w:rPr>
        <w:t xml:space="preserve">. Sledi testiranje, </w:t>
      </w:r>
      <w:r w:rsidR="002712EA" w:rsidRPr="00397971">
        <w:rPr>
          <w:rFonts w:cs="Times New Roman"/>
          <w:szCs w:val="24"/>
        </w:rPr>
        <w:t xml:space="preserve">po katerem se </w:t>
      </w:r>
      <w:r w:rsidR="00E55DC4" w:rsidRPr="00397971">
        <w:rPr>
          <w:rFonts w:cs="Times New Roman"/>
          <w:szCs w:val="24"/>
        </w:rPr>
        <w:t>izda poročilo defektov in seznam izboljšav. Rezultat testiranja odloča</w:t>
      </w:r>
      <w:r w:rsidR="002712EA" w:rsidRPr="00397971">
        <w:rPr>
          <w:rFonts w:cs="Times New Roman"/>
          <w:szCs w:val="24"/>
        </w:rPr>
        <w:t>,</w:t>
      </w:r>
      <w:r w:rsidR="00E55DC4" w:rsidRPr="00397971">
        <w:rPr>
          <w:rFonts w:cs="Times New Roman"/>
          <w:szCs w:val="24"/>
        </w:rPr>
        <w:t xml:space="preserve"> ali se razvoj nadaljuje v beta fazo. Slednja predstavlja identifikacijo defektov in povratnih informacij uporabnikov. Iz bet</w:t>
      </w:r>
      <w:r w:rsidR="002712EA" w:rsidRPr="00397971">
        <w:rPr>
          <w:rFonts w:cs="Times New Roman"/>
          <w:szCs w:val="24"/>
        </w:rPr>
        <w:t>e</w:t>
      </w:r>
      <w:r w:rsidR="00E55DC4" w:rsidRPr="00397971">
        <w:rPr>
          <w:rFonts w:cs="Times New Roman"/>
          <w:szCs w:val="24"/>
        </w:rPr>
        <w:t xml:space="preserve"> lahko ponovno sledi faza produkcije z namenom izboljšanja igre ali faza izdaje</w:t>
      </w:r>
      <w:r w:rsidR="002712EA" w:rsidRPr="00397971">
        <w:rPr>
          <w:rFonts w:cs="Times New Roman"/>
          <w:szCs w:val="24"/>
        </w:rPr>
        <w:t>, če</w:t>
      </w:r>
      <w:r w:rsidR="00E55DC4" w:rsidRPr="00397971">
        <w:rPr>
          <w:rFonts w:cs="Times New Roman"/>
          <w:szCs w:val="24"/>
        </w:rPr>
        <w:t xml:space="preserve"> je rezultat beta testiranja zadovoljiv </w:t>
      </w:r>
      <w:r w:rsidR="00E55DC4" w:rsidRPr="00397971">
        <w:rPr>
          <w:rFonts w:cs="Times New Roman"/>
          <w:szCs w:val="24"/>
        </w:rPr>
        <w:fldChar w:fldCharType="begin"/>
      </w:r>
      <w:r w:rsidR="009C77D5" w:rsidRPr="00397971">
        <w:rPr>
          <w:rFonts w:cs="Times New Roman"/>
          <w:szCs w:val="24"/>
        </w:rPr>
        <w:instrText xml:space="preserve"> ADDIN ZOTERO_ITEM CSL_CITATION {"citationID":"hnpKVcqP","properties":{"formattedCitation":"(Ramadan &amp; Widyani, 2013b, str. 99)","plainCitation":"(Ramadan &amp; Widyani, 2013b, str. 99)","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00E55DC4" w:rsidRPr="00397971">
        <w:rPr>
          <w:rFonts w:cs="Times New Roman"/>
          <w:szCs w:val="24"/>
        </w:rPr>
        <w:fldChar w:fldCharType="separate"/>
      </w:r>
      <w:r w:rsidR="00A5380E" w:rsidRPr="00397971">
        <w:rPr>
          <w:rFonts w:cs="Times New Roman"/>
          <w:szCs w:val="24"/>
        </w:rPr>
        <w:t>(Ramadan in</w:t>
      </w:r>
      <w:r w:rsidR="009C77D5" w:rsidRPr="00397971">
        <w:rPr>
          <w:rFonts w:cs="Times New Roman"/>
          <w:szCs w:val="24"/>
        </w:rPr>
        <w:t xml:space="preserve"> Widyani, 2013, str. 99)</w:t>
      </w:r>
      <w:r w:rsidR="00E55DC4" w:rsidRPr="00397971">
        <w:rPr>
          <w:rFonts w:cs="Times New Roman"/>
          <w:szCs w:val="24"/>
        </w:rPr>
        <w:fldChar w:fldCharType="end"/>
      </w:r>
      <w:r w:rsidR="00E55DC4" w:rsidRPr="00397971">
        <w:rPr>
          <w:rFonts w:cs="Times New Roman"/>
          <w:szCs w:val="24"/>
        </w:rPr>
        <w:t>.</w:t>
      </w:r>
    </w:p>
    <w:p w14:paraId="7A5E9FB2" w14:textId="77777777" w:rsidR="006E1D98" w:rsidRDefault="005202D6" w:rsidP="005D71AF">
      <w:pPr>
        <w:contextualSpacing/>
        <w:rPr>
          <w:rFonts w:cs="Times New Roman"/>
          <w:szCs w:val="24"/>
        </w:rPr>
      </w:pPr>
      <w:r w:rsidRPr="00397971">
        <w:rPr>
          <w:rFonts w:cs="Times New Roman"/>
          <w:szCs w:val="24"/>
        </w:rPr>
        <w:t xml:space="preserve">Aslan in Balci </w:t>
      </w:r>
      <w:r w:rsidR="00E55DC4" w:rsidRPr="00397971">
        <w:rPr>
          <w:rFonts w:cs="Times New Roman"/>
          <w:szCs w:val="24"/>
        </w:rPr>
        <w:t>predstavita metodologijo za kompleksni razvoj iger GAMED</w:t>
      </w:r>
      <w:r w:rsidR="00E55DC4" w:rsidRPr="00397971">
        <w:rPr>
          <w:rStyle w:val="Sprotnaopomba-sklic"/>
          <w:rFonts w:cs="Times New Roman"/>
          <w:szCs w:val="24"/>
        </w:rPr>
        <w:footnoteReference w:id="22"/>
      </w:r>
      <w:r w:rsidR="00E55DC4" w:rsidRPr="00397971">
        <w:rPr>
          <w:rFonts w:cs="Times New Roman"/>
          <w:szCs w:val="24"/>
        </w:rPr>
        <w:t>. PRILOGA B prikazuje življenjski cikel DEG</w:t>
      </w:r>
      <w:r w:rsidR="00E55DC4" w:rsidRPr="00397971">
        <w:rPr>
          <w:rStyle w:val="Sprotnaopomba-sklic"/>
          <w:rFonts w:cs="Times New Roman"/>
          <w:szCs w:val="24"/>
        </w:rPr>
        <w:footnoteReference w:id="23"/>
      </w:r>
      <w:r w:rsidR="00E55DC4" w:rsidRPr="00397971">
        <w:rPr>
          <w:rFonts w:cs="Times New Roman"/>
          <w:szCs w:val="24"/>
        </w:rPr>
        <w:t>, ki je osnova metodologije</w:t>
      </w:r>
      <w:r w:rsidR="00E40DDD" w:rsidRPr="00397971">
        <w:rPr>
          <w:rFonts w:cs="Times New Roman"/>
          <w:szCs w:val="24"/>
        </w:rPr>
        <w:t xml:space="preserve"> </w:t>
      </w:r>
      <w:r w:rsidR="00E40DDD" w:rsidRPr="00397971">
        <w:rPr>
          <w:rFonts w:cs="Times New Roman"/>
          <w:szCs w:val="24"/>
        </w:rPr>
        <w:fldChar w:fldCharType="begin"/>
      </w:r>
      <w:r w:rsidR="00E40DDD" w:rsidRPr="00397971">
        <w:rPr>
          <w:rFonts w:cs="Times New Roman"/>
          <w:szCs w:val="24"/>
        </w:rPr>
        <w:instrText xml:space="preserve"> ADDIN ZOTERO_ITEM CSL_CITATION {"citationID":"QoXon8DC","properties":{"formattedCitation":"(Aslan in Balci 2015, 310)","plainCitation":"(Aslan in Balci 2015, 310)","dontUpdate":true,"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E40DDD" w:rsidRPr="00397971">
        <w:rPr>
          <w:rFonts w:cs="Times New Roman"/>
          <w:szCs w:val="24"/>
        </w:rPr>
        <w:fldChar w:fldCharType="separate"/>
      </w:r>
      <w:r w:rsidR="00E40DDD" w:rsidRPr="00397971">
        <w:rPr>
          <w:rFonts w:cs="Times New Roman"/>
          <w:szCs w:val="24"/>
        </w:rPr>
        <w:t>(Aslan in Balci, 2015, str. 309)</w:t>
      </w:r>
      <w:r w:rsidR="00E40DDD" w:rsidRPr="00397971">
        <w:rPr>
          <w:rFonts w:cs="Times New Roman"/>
          <w:szCs w:val="24"/>
        </w:rPr>
        <w:fldChar w:fldCharType="end"/>
      </w:r>
      <w:r w:rsidR="00E40DDD" w:rsidRPr="00397971">
        <w:rPr>
          <w:rFonts w:cs="Times New Roman"/>
          <w:szCs w:val="24"/>
        </w:rPr>
        <w:t xml:space="preserve"> </w:t>
      </w:r>
      <w:r w:rsidR="00E55DC4" w:rsidRPr="00397971">
        <w:rPr>
          <w:rFonts w:cs="Times New Roman"/>
          <w:szCs w:val="24"/>
        </w:rPr>
        <w:t>. DEG cikel je sestavljen iz štirih faz: oblikovanja igre, oblikovanja programske opreme, implementacije (izdaj</w:t>
      </w:r>
      <w:r w:rsidR="002712EA" w:rsidRPr="00397971">
        <w:rPr>
          <w:rFonts w:cs="Times New Roman"/>
          <w:szCs w:val="24"/>
        </w:rPr>
        <w:t>e</w:t>
      </w:r>
      <w:r w:rsidR="00E55DC4" w:rsidRPr="00397971">
        <w:rPr>
          <w:rFonts w:cs="Times New Roman"/>
          <w:szCs w:val="24"/>
        </w:rPr>
        <w:t xml:space="preserve">) in učenja na podlagi iger (povratne informacije) </w:t>
      </w:r>
      <w:r w:rsidR="00E40DDD" w:rsidRPr="00397971">
        <w:rPr>
          <w:rFonts w:cs="Times New Roman"/>
          <w:szCs w:val="24"/>
        </w:rPr>
        <w:t>(prav tam, str. 309</w:t>
      </w:r>
      <w:r w:rsidR="00E55DC4" w:rsidRPr="00397971">
        <w:rPr>
          <w:rFonts w:cs="Times New Roman"/>
          <w:szCs w:val="24"/>
        </w:rPr>
        <w:t xml:space="preserve">. Metodo označujeta za iterativno, saj pričakuje povratne tranzicije. </w:t>
      </w:r>
      <w:r w:rsidR="002712EA" w:rsidRPr="00397971">
        <w:rPr>
          <w:rFonts w:cs="Times New Roman"/>
          <w:szCs w:val="24"/>
        </w:rPr>
        <w:t xml:space="preserve">Če </w:t>
      </w:r>
      <w:r w:rsidR="00E55DC4" w:rsidRPr="00397971">
        <w:rPr>
          <w:rFonts w:cs="Times New Roman"/>
          <w:szCs w:val="24"/>
        </w:rPr>
        <w:t>se pojavi potreba</w:t>
      </w:r>
      <w:r w:rsidR="002712EA" w:rsidRPr="00397971">
        <w:rPr>
          <w:rFonts w:cs="Times New Roman"/>
          <w:szCs w:val="24"/>
        </w:rPr>
        <w:t>,</w:t>
      </w:r>
      <w:r w:rsidR="00E55DC4" w:rsidRPr="00397971">
        <w:rPr>
          <w:rFonts w:cs="Times New Roman"/>
          <w:szCs w:val="24"/>
        </w:rPr>
        <w:t xml:space="preserve"> se postavimo en korak nazaj in ponovimo delo. Tipično se pomikamo naprej in nazaj med procesi</w:t>
      </w:r>
      <w:r w:rsidR="002712EA" w:rsidRPr="00397971">
        <w:rPr>
          <w:rFonts w:cs="Times New Roman"/>
          <w:szCs w:val="24"/>
        </w:rPr>
        <w:t>,</w:t>
      </w:r>
      <w:r w:rsidR="00E55DC4" w:rsidRPr="00397971">
        <w:rPr>
          <w:rFonts w:cs="Times New Roman"/>
          <w:szCs w:val="24"/>
        </w:rPr>
        <w:t xml:space="preserve"> dokler ne dosežemo zadovoljive kvalitete delovnih produktov </w:t>
      </w:r>
      <w:r w:rsidR="00E55DC4" w:rsidRPr="00397971">
        <w:rPr>
          <w:rFonts w:cs="Times New Roman"/>
          <w:szCs w:val="24"/>
        </w:rPr>
        <w:fldChar w:fldCharType="begin"/>
      </w:r>
      <w:r w:rsidR="009C77D5" w:rsidRPr="00397971">
        <w:rPr>
          <w:rFonts w:cs="Times New Roman"/>
          <w:szCs w:val="24"/>
        </w:rPr>
        <w:instrText xml:space="preserve"> ADDIN ZOTERO_ITEM CSL_CITATION {"citationID":"pKibyJIs","properties":{"formattedCitation":"(Aslan in Balci 2015, 309)","plainCitation":"(Aslan in Balci 2015, 309)","dontUpdate":true,"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00E55DC4" w:rsidRPr="00397971">
        <w:rPr>
          <w:rFonts w:cs="Times New Roman"/>
          <w:szCs w:val="24"/>
        </w:rPr>
        <w:fldChar w:fldCharType="separate"/>
      </w:r>
      <w:r w:rsidR="00E55DC4" w:rsidRPr="00397971">
        <w:rPr>
          <w:rFonts w:cs="Times New Roman"/>
          <w:szCs w:val="24"/>
        </w:rPr>
        <w:t>(</w:t>
      </w:r>
      <w:r w:rsidR="00E455E5" w:rsidRPr="00397971">
        <w:rPr>
          <w:rFonts w:cs="Times New Roman"/>
          <w:szCs w:val="24"/>
        </w:rPr>
        <w:t>prav tam</w:t>
      </w:r>
      <w:r w:rsidR="00E55DC4" w:rsidRPr="00397971">
        <w:rPr>
          <w:rFonts w:cs="Times New Roman"/>
          <w:szCs w:val="24"/>
        </w:rPr>
        <w:t xml:space="preserve">, </w:t>
      </w:r>
      <w:r w:rsidR="00D37F21" w:rsidRPr="00397971">
        <w:rPr>
          <w:rFonts w:cs="Times New Roman"/>
          <w:szCs w:val="24"/>
        </w:rPr>
        <w:t xml:space="preserve">str. </w:t>
      </w:r>
      <w:r w:rsidR="00E55DC4" w:rsidRPr="00397971">
        <w:rPr>
          <w:rFonts w:cs="Times New Roman"/>
          <w:szCs w:val="24"/>
        </w:rPr>
        <w:t>310)</w:t>
      </w:r>
      <w:r w:rsidR="00E55DC4" w:rsidRPr="00397971">
        <w:rPr>
          <w:rFonts w:cs="Times New Roman"/>
          <w:szCs w:val="24"/>
        </w:rPr>
        <w:fldChar w:fldCharType="end"/>
      </w:r>
      <w:r w:rsidR="00E55DC4" w:rsidRPr="00397971">
        <w:rPr>
          <w:rFonts w:cs="Times New Roman"/>
          <w:szCs w:val="24"/>
        </w:rPr>
        <w:t xml:space="preserve">. Za podporni proces metodologija uporablja spiralni model, ki ga aplicira v fazo oblikovanja igre (PRILOGA C). </w:t>
      </w:r>
    </w:p>
    <w:p w14:paraId="76F879C7" w14:textId="1B217078" w:rsidR="0035439F" w:rsidRPr="00397971" w:rsidRDefault="00E55DC4" w:rsidP="005D71AF">
      <w:pPr>
        <w:contextualSpacing/>
        <w:rPr>
          <w:rFonts w:cs="Times New Roman"/>
          <w:szCs w:val="24"/>
        </w:rPr>
      </w:pPr>
      <w:r w:rsidRPr="00397971">
        <w:rPr>
          <w:rFonts w:cs="Times New Roman"/>
          <w:szCs w:val="24"/>
        </w:rPr>
        <w:lastRenderedPageBreak/>
        <w:t>Oblikovanje poteka po spiralnem vzorcu</w:t>
      </w:r>
      <w:r w:rsidR="002712EA" w:rsidRPr="00397971">
        <w:rPr>
          <w:rFonts w:cs="Times New Roman"/>
          <w:szCs w:val="24"/>
        </w:rPr>
        <w:t>,</w:t>
      </w:r>
      <w:r w:rsidRPr="00397971">
        <w:rPr>
          <w:rFonts w:cs="Times New Roman"/>
          <w:szCs w:val="24"/>
        </w:rPr>
        <w:t xml:space="preserve"> pri čemer vsaka iteracija pomeni izpopolnjen dokument specifikacije ideje. Iteracija vsebuje aktivnosti: prototipiranja, testiranja igranja, evalvacije in analize tveganj</w:t>
      </w:r>
      <w:r w:rsidR="0035439F" w:rsidRPr="00397971">
        <w:rPr>
          <w:rFonts w:cs="Times New Roman"/>
          <w:szCs w:val="24"/>
        </w:rPr>
        <w:t xml:space="preserve"> </w:t>
      </w:r>
      <w:r w:rsidR="0035439F" w:rsidRPr="00397971">
        <w:rPr>
          <w:rFonts w:cs="Times New Roman"/>
          <w:szCs w:val="24"/>
        </w:rPr>
        <w:fldChar w:fldCharType="begin"/>
      </w:r>
      <w:r w:rsidR="009C77D5" w:rsidRPr="00397971">
        <w:rPr>
          <w:rFonts w:cs="Times New Roman"/>
          <w:szCs w:val="24"/>
        </w:rPr>
        <w:instrText xml:space="preserve"> ADDIN ZOTERO_ITEM CSL_CITATION {"citationID":"cVOfFPdr","properties":{"formattedCitation":"(Aslan &amp; Balci, 2015b, str. 313)","plainCitation":"(Aslan &amp; Balci, 2015b, str. 313)","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0035439F" w:rsidRPr="00397971">
        <w:rPr>
          <w:rFonts w:cs="Times New Roman"/>
          <w:szCs w:val="24"/>
        </w:rPr>
        <w:fldChar w:fldCharType="separate"/>
      </w:r>
      <w:r w:rsidR="009C77D5" w:rsidRPr="00397971">
        <w:rPr>
          <w:rFonts w:cs="Times New Roman"/>
          <w:szCs w:val="24"/>
        </w:rPr>
        <w:t>(</w:t>
      </w:r>
      <w:r w:rsidR="00346610">
        <w:rPr>
          <w:rFonts w:cs="Times New Roman"/>
          <w:szCs w:val="24"/>
        </w:rPr>
        <w:t>prav tam</w:t>
      </w:r>
      <w:r w:rsidR="009C77D5" w:rsidRPr="00397971">
        <w:rPr>
          <w:rFonts w:cs="Times New Roman"/>
          <w:szCs w:val="24"/>
        </w:rPr>
        <w:t>, str. 313)</w:t>
      </w:r>
      <w:r w:rsidR="0035439F" w:rsidRPr="00397971">
        <w:rPr>
          <w:rFonts w:cs="Times New Roman"/>
          <w:szCs w:val="24"/>
        </w:rPr>
        <w:fldChar w:fldCharType="end"/>
      </w:r>
      <w:r w:rsidRPr="00397971">
        <w:rPr>
          <w:rFonts w:cs="Times New Roman"/>
          <w:szCs w:val="24"/>
        </w:rPr>
        <w:t xml:space="preserve">. </w:t>
      </w:r>
    </w:p>
    <w:p w14:paraId="5A009C6A" w14:textId="177E4839" w:rsidR="00586876" w:rsidRDefault="00E55DC4" w:rsidP="005D71AF">
      <w:pPr>
        <w:contextualSpacing/>
        <w:rPr>
          <w:rFonts w:cs="Times New Roman"/>
          <w:szCs w:val="24"/>
        </w:rPr>
      </w:pPr>
      <w:r w:rsidRPr="00397971">
        <w:rPr>
          <w:rFonts w:cs="Times New Roman"/>
          <w:szCs w:val="24"/>
        </w:rPr>
        <w:t>Vzorec se nadaljuje</w:t>
      </w:r>
      <w:r w:rsidR="002712EA" w:rsidRPr="00397971">
        <w:rPr>
          <w:rFonts w:cs="Times New Roman"/>
          <w:szCs w:val="24"/>
        </w:rPr>
        <w:t>,</w:t>
      </w:r>
      <w:r w:rsidRPr="00397971">
        <w:rPr>
          <w:rFonts w:cs="Times New Roman"/>
          <w:szCs w:val="24"/>
        </w:rPr>
        <w:t xml:space="preserve"> dokler kvaliteta oblikovanja ni potrjena v aktivnosti evalvacije. Končni dokument te aktivnosti predstavlja specifikacija oblikovanja igre </w:t>
      </w:r>
      <w:r w:rsidRPr="00397971">
        <w:rPr>
          <w:rFonts w:cs="Times New Roman"/>
          <w:szCs w:val="24"/>
        </w:rPr>
        <w:fldChar w:fldCharType="begin"/>
      </w:r>
      <w:r w:rsidR="009C77D5" w:rsidRPr="00397971">
        <w:rPr>
          <w:rFonts w:cs="Times New Roman"/>
          <w:szCs w:val="24"/>
        </w:rPr>
        <w:instrText xml:space="preserve"> ADDIN ZOTERO_ITEM CSL_CITATION {"citationID":"IqIiYVCw","properties":{"formattedCitation":"(Aslan &amp; Balci, 2015b, str. 313)","plainCitation":"(Aslan &amp; Balci, 2015b, str. 313)","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97971">
        <w:rPr>
          <w:rFonts w:cs="Times New Roman"/>
          <w:szCs w:val="24"/>
        </w:rPr>
        <w:fldChar w:fldCharType="separate"/>
      </w:r>
      <w:r w:rsidR="008D4872" w:rsidRPr="00397971">
        <w:rPr>
          <w:rFonts w:cs="Times New Roman"/>
          <w:szCs w:val="24"/>
        </w:rPr>
        <w:t>(</w:t>
      </w:r>
      <w:r w:rsidR="006C6EB3" w:rsidRPr="00397971">
        <w:rPr>
          <w:rFonts w:cs="Times New Roman"/>
          <w:szCs w:val="24"/>
        </w:rPr>
        <w:t>prav tam</w:t>
      </w:r>
      <w:r w:rsidR="009C77D5" w:rsidRPr="00397971">
        <w:rPr>
          <w:rFonts w:cs="Times New Roman"/>
          <w:szCs w:val="24"/>
        </w:rPr>
        <w:t>, str. 313)</w:t>
      </w:r>
      <w:r w:rsidRPr="00397971">
        <w:rPr>
          <w:rFonts w:cs="Times New Roman"/>
          <w:szCs w:val="24"/>
        </w:rPr>
        <w:fldChar w:fldCharType="end"/>
      </w:r>
      <w:r w:rsidRPr="00397971">
        <w:rPr>
          <w:rFonts w:cs="Times New Roman"/>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97971">
        <w:rPr>
          <w:rFonts w:cs="Times New Roman"/>
          <w:szCs w:val="24"/>
        </w:rPr>
        <w:fldChar w:fldCharType="begin"/>
      </w:r>
      <w:r w:rsidR="009C77D5" w:rsidRPr="00397971">
        <w:rPr>
          <w:rFonts w:cs="Times New Roman"/>
          <w:szCs w:val="24"/>
        </w:rPr>
        <w:instrText xml:space="preserve"> ADDIN ZOTERO_ITEM CSL_CITATION {"citationID":"VvnjgWnp","properties":{"formattedCitation":"{\\rtf (Aslan in Balci 2015, 315\\uc0\\u8211{}315)}","plainCitation":"(Aslan in Balci 2015, 315–315)","dontUpdate":true,"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97971">
        <w:rPr>
          <w:rFonts w:cs="Times New Roman"/>
          <w:szCs w:val="24"/>
        </w:rPr>
        <w:fldChar w:fldCharType="separate"/>
      </w:r>
      <w:r w:rsidRPr="00397971">
        <w:rPr>
          <w:rFonts w:cs="Times New Roman"/>
          <w:szCs w:val="24"/>
        </w:rPr>
        <w:t>(</w:t>
      </w:r>
      <w:r w:rsidR="00B3426C" w:rsidRPr="00397971">
        <w:rPr>
          <w:rFonts w:cs="Times New Roman"/>
          <w:szCs w:val="24"/>
        </w:rPr>
        <w:t>prav tam</w:t>
      </w:r>
      <w:r w:rsidR="008D65B2" w:rsidRPr="00397971">
        <w:rPr>
          <w:rFonts w:cs="Times New Roman"/>
          <w:szCs w:val="24"/>
        </w:rPr>
        <w:t xml:space="preserve">, </w:t>
      </w:r>
      <w:r w:rsidR="006F0344" w:rsidRPr="00397971">
        <w:rPr>
          <w:rFonts w:cs="Times New Roman"/>
          <w:szCs w:val="24"/>
        </w:rPr>
        <w:t xml:space="preserve">str. </w:t>
      </w:r>
      <w:r w:rsidR="008D65B2" w:rsidRPr="00397971">
        <w:rPr>
          <w:rFonts w:cs="Times New Roman"/>
          <w:szCs w:val="24"/>
        </w:rPr>
        <w:t>315–</w:t>
      </w:r>
      <w:r w:rsidRPr="00397971">
        <w:rPr>
          <w:rFonts w:cs="Times New Roman"/>
          <w:szCs w:val="24"/>
        </w:rPr>
        <w:t>316)</w:t>
      </w:r>
      <w:r w:rsidRPr="00397971">
        <w:rPr>
          <w:rFonts w:cs="Times New Roman"/>
          <w:szCs w:val="24"/>
        </w:rPr>
        <w:fldChar w:fldCharType="end"/>
      </w:r>
      <w:r w:rsidRPr="00397971">
        <w:rPr>
          <w:rFonts w:cs="Times New Roman"/>
          <w:szCs w:val="24"/>
        </w:rPr>
        <w:t>. Na podlagi tega dokumenta se v fazi implementacije izvede aktivnost programiranja</w:t>
      </w:r>
      <w:r w:rsidR="002712EA" w:rsidRPr="00397971">
        <w:rPr>
          <w:rFonts w:cs="Times New Roman"/>
          <w:szCs w:val="24"/>
        </w:rPr>
        <w:t>,</w:t>
      </w:r>
      <w:r w:rsidRPr="00397971">
        <w:rPr>
          <w:rFonts w:cs="Times New Roman"/>
          <w:szCs w:val="24"/>
        </w:rPr>
        <w:t xml:space="preserve"> v kateri se zgradi DEG ali njene komponente. Metoda GAMED predvideva vzdrževanje, ki se izvaja na podlagi povratnih informacij. Po potreb</w:t>
      </w:r>
      <w:r w:rsidR="000D6D2D">
        <w:rPr>
          <w:rFonts w:cs="Times New Roman"/>
          <w:szCs w:val="24"/>
        </w:rPr>
        <w:t xml:space="preserve">i posodobitve se </w:t>
      </w:r>
      <w:r w:rsidRPr="00397971">
        <w:rPr>
          <w:rFonts w:cs="Times New Roman"/>
          <w:szCs w:val="24"/>
        </w:rPr>
        <w:t>življenjski cikel</w:t>
      </w:r>
      <w:r w:rsidR="000D6D2D">
        <w:rPr>
          <w:rFonts w:cs="Times New Roman"/>
          <w:szCs w:val="24"/>
        </w:rPr>
        <w:t xml:space="preserve"> ponovno izvede</w:t>
      </w:r>
      <w:r w:rsidRPr="00397971">
        <w:rPr>
          <w:rFonts w:cs="Times New Roman"/>
          <w:szCs w:val="24"/>
        </w:rPr>
        <w:t xml:space="preserve">  </w:t>
      </w:r>
      <w:r w:rsidR="00B16FF3" w:rsidRPr="00397971">
        <w:rPr>
          <w:rFonts w:cs="Times New Roman"/>
          <w:szCs w:val="24"/>
        </w:rPr>
        <w:t>(</w:t>
      </w:r>
      <w:r w:rsidRPr="00397971">
        <w:rPr>
          <w:rFonts w:cs="Times New Roman"/>
          <w:szCs w:val="24"/>
        </w:rPr>
        <w:fldChar w:fldCharType="begin"/>
      </w:r>
      <w:r w:rsidR="009C77D5" w:rsidRPr="00397971">
        <w:rPr>
          <w:rFonts w:cs="Times New Roman"/>
          <w:szCs w:val="24"/>
        </w:rPr>
        <w:instrText xml:space="preserve"> ADDIN ZOTERO_ITEM CSL_CITATION {"citationID":"lJu5NnjP","properties":{"formattedCitation":"(Aslan &amp; Balci, 2015b, str. 317)","plainCitation":"(Aslan &amp; Balci, 2015b, str. 317)","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97971">
        <w:rPr>
          <w:rFonts w:cs="Times New Roman"/>
          <w:szCs w:val="24"/>
        </w:rPr>
        <w:fldChar w:fldCharType="separate"/>
      </w:r>
      <w:r w:rsidR="00082AA3" w:rsidRPr="00397971">
        <w:rPr>
          <w:rFonts w:cs="Times New Roman"/>
          <w:szCs w:val="24"/>
        </w:rPr>
        <w:t>prav tam</w:t>
      </w:r>
      <w:r w:rsidR="009C77D5" w:rsidRPr="00397971">
        <w:rPr>
          <w:rFonts w:cs="Times New Roman"/>
          <w:szCs w:val="24"/>
        </w:rPr>
        <w:t>, str. 317)</w:t>
      </w:r>
      <w:r w:rsidRPr="00397971">
        <w:rPr>
          <w:rFonts w:cs="Times New Roman"/>
          <w:szCs w:val="24"/>
        </w:rPr>
        <w:fldChar w:fldCharType="end"/>
      </w:r>
      <w:r w:rsidRPr="00397971">
        <w:rPr>
          <w:rFonts w:cs="Times New Roman"/>
          <w:szCs w:val="24"/>
        </w:rPr>
        <w:t>.</w:t>
      </w:r>
    </w:p>
    <w:p w14:paraId="4C542B1F" w14:textId="4784B46C" w:rsidR="002728AA" w:rsidRDefault="00BE0D6E" w:rsidP="005D71AF">
      <w:pPr>
        <w:contextualSpacing/>
        <w:rPr>
          <w:rFonts w:cs="Times New Roman"/>
          <w:szCs w:val="24"/>
        </w:rPr>
      </w:pPr>
      <w:r>
        <w:rPr>
          <w:rFonts w:cs="Times New Roman"/>
          <w:szCs w:val="24"/>
        </w:rPr>
        <w:t>Barbosa</w:t>
      </w:r>
      <w:r w:rsidR="003A2A97">
        <w:rPr>
          <w:rFonts w:cs="Times New Roman"/>
          <w:szCs w:val="24"/>
        </w:rPr>
        <w:t xml:space="preserve"> in Godoy</w:t>
      </w:r>
      <w:r>
        <w:rPr>
          <w:rFonts w:cs="Times New Roman"/>
          <w:szCs w:val="24"/>
        </w:rPr>
        <w:t xml:space="preserve"> </w:t>
      </w:r>
      <w:r w:rsidR="00E55DC4" w:rsidRPr="00397971">
        <w:rPr>
          <w:rFonts w:cs="Times New Roman"/>
          <w:szCs w:val="24"/>
        </w:rPr>
        <w:t>predstavi</w:t>
      </w:r>
      <w:r w:rsidR="003A2A97">
        <w:rPr>
          <w:rFonts w:cs="Times New Roman"/>
          <w:szCs w:val="24"/>
        </w:rPr>
        <w:t>ta</w:t>
      </w:r>
      <w:r w:rsidR="00E55DC4" w:rsidRPr="00397971">
        <w:rPr>
          <w:rFonts w:cs="Times New Roman"/>
          <w:szCs w:val="24"/>
        </w:rPr>
        <w:t xml:space="preserve"> Game-Scrum, ki je hibri</w:t>
      </w:r>
      <w:r w:rsidR="002D419F">
        <w:rPr>
          <w:rFonts w:cs="Times New Roman"/>
          <w:szCs w:val="24"/>
        </w:rPr>
        <w:t xml:space="preserve">d Scrum in XP procesnih modelov </w:t>
      </w:r>
      <w:r w:rsidRPr="00397971">
        <w:rPr>
          <w:rFonts w:cs="Times New Roman"/>
          <w:szCs w:val="24"/>
        </w:rPr>
        <w:fldChar w:fldCharType="begin"/>
      </w:r>
      <w:r w:rsidRPr="00397971">
        <w:rPr>
          <w:rFonts w:cs="Times New Roman"/>
          <w:szCs w:val="24"/>
        </w:rPr>
        <w:instrText xml:space="preserve"> ADDIN ZOTERO_ITEM CSL_CITATION {"citationID":"lBtP36Ox","properties":{"formattedCitation":"(Barbosa, b. d., str. 293)","plainCitation":"(Barbosa, b. d., str. 293)","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97971">
        <w:rPr>
          <w:rFonts w:cs="Times New Roman"/>
          <w:szCs w:val="24"/>
        </w:rPr>
        <w:fldChar w:fldCharType="separate"/>
      </w:r>
      <w:r w:rsidRPr="00397971">
        <w:rPr>
          <w:rFonts w:cs="Times New Roman"/>
          <w:szCs w:val="24"/>
        </w:rPr>
        <w:t>(Barbosa</w:t>
      </w:r>
      <w:r w:rsidR="00541953">
        <w:rPr>
          <w:rFonts w:cs="Times New Roman"/>
          <w:szCs w:val="24"/>
        </w:rPr>
        <w:t xml:space="preserve"> in Godoy</w:t>
      </w:r>
      <w:r w:rsidRPr="00397971">
        <w:rPr>
          <w:rFonts w:cs="Times New Roman"/>
          <w:szCs w:val="24"/>
        </w:rPr>
        <w:t>, 2017, str. 293)</w:t>
      </w:r>
      <w:r w:rsidRPr="00397971">
        <w:rPr>
          <w:rFonts w:cs="Times New Roman"/>
          <w:szCs w:val="24"/>
        </w:rPr>
        <w:fldChar w:fldCharType="end"/>
      </w:r>
      <w:r w:rsidR="00E55DC4" w:rsidRPr="00397971">
        <w:rPr>
          <w:rFonts w:cs="Times New Roman"/>
          <w:szCs w:val="24"/>
        </w:rPr>
        <w:t>. Scrum skrbi za upravljanje projekta</w:t>
      </w:r>
      <w:r w:rsidR="008F140F" w:rsidRPr="00397971">
        <w:rPr>
          <w:rFonts w:cs="Times New Roman"/>
          <w:szCs w:val="24"/>
        </w:rPr>
        <w:t>,</w:t>
      </w:r>
      <w:r w:rsidR="00E55DC4" w:rsidRPr="00397971">
        <w:rPr>
          <w:rFonts w:cs="Times New Roman"/>
          <w:szCs w:val="24"/>
        </w:rPr>
        <w:t xml:space="preserve"> medtem ko XP zagotavlja inženiring. Procesni hibrid je primeren za razvojne ekipe z malo ali nič izkušnjami </w:t>
      </w:r>
      <w:r w:rsidR="00E55DC4" w:rsidRPr="00397971">
        <w:rPr>
          <w:rFonts w:cs="Times New Roman"/>
          <w:szCs w:val="24"/>
        </w:rPr>
        <w:fldChar w:fldCharType="begin"/>
      </w:r>
      <w:r w:rsidR="009C77D5" w:rsidRPr="00397971">
        <w:rPr>
          <w:rFonts w:cs="Times New Roman"/>
          <w:szCs w:val="24"/>
        </w:rPr>
        <w:instrText xml:space="preserve"> ADDIN ZOTERO_ITEM CSL_CITATION {"citationID":"lBtP36Ox","properties":{"formattedCitation":"(Barbosa, b. d., str. 293)","plainCitation":"(Barbosa, b. d., str. 293)","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E55DC4" w:rsidRPr="00397971">
        <w:rPr>
          <w:rFonts w:cs="Times New Roman"/>
          <w:szCs w:val="24"/>
        </w:rPr>
        <w:fldChar w:fldCharType="separate"/>
      </w:r>
      <w:r w:rsidR="0047449F" w:rsidRPr="00397971">
        <w:rPr>
          <w:rFonts w:cs="Times New Roman"/>
          <w:szCs w:val="24"/>
        </w:rPr>
        <w:t>(</w:t>
      </w:r>
      <w:r>
        <w:rPr>
          <w:rFonts w:cs="Times New Roman"/>
          <w:szCs w:val="24"/>
        </w:rPr>
        <w:t>prav tam</w:t>
      </w:r>
      <w:r w:rsidR="009C77D5" w:rsidRPr="00397971">
        <w:rPr>
          <w:rFonts w:cs="Times New Roman"/>
          <w:szCs w:val="24"/>
        </w:rPr>
        <w:t>, str. 293)</w:t>
      </w:r>
      <w:r w:rsidR="00E55DC4" w:rsidRPr="00397971">
        <w:rPr>
          <w:rFonts w:cs="Times New Roman"/>
          <w:szCs w:val="24"/>
        </w:rPr>
        <w:fldChar w:fldCharType="end"/>
      </w:r>
      <w:r w:rsidR="00E55DC4" w:rsidRPr="00397971">
        <w:rPr>
          <w:rFonts w:cs="Times New Roman"/>
          <w:szCs w:val="24"/>
        </w:rPr>
        <w:t xml:space="preserve">. Proces se deli na faze: predprodukcija, faza izdelave GDD, produkcija in postprodukcija. V predprodukciji poteka iskanje dejavnika zabave, izdelava idealnega koncepta in oblikovanja. Delo poteka po principu metode poskušanja in popravljanja napak. </w:t>
      </w:r>
    </w:p>
    <w:p w14:paraId="10194EF5" w14:textId="540716D5" w:rsidR="00E55DC4" w:rsidRPr="00397971" w:rsidRDefault="00E55DC4" w:rsidP="005D71AF">
      <w:pPr>
        <w:contextualSpacing/>
        <w:rPr>
          <w:rFonts w:cs="Times New Roman"/>
          <w:szCs w:val="24"/>
        </w:rPr>
      </w:pPr>
      <w:r w:rsidRPr="00397971">
        <w:rPr>
          <w:rFonts w:cs="Times New Roman"/>
          <w:szCs w:val="24"/>
        </w:rPr>
        <w:t>V tej fazi se predvideva izgradnja enostavnega prototipa, ki je zaradi narave svoje hitre konstrukcije navadno zavržen. Sledi izgradnja GDD, ki je v produkcijski fazi preveden v dnevnik zaostankov</w:t>
      </w:r>
      <w:r w:rsidRPr="00397971">
        <w:rPr>
          <w:rStyle w:val="Sprotnaopomba-sklic"/>
          <w:rFonts w:cs="Times New Roman"/>
          <w:szCs w:val="24"/>
        </w:rPr>
        <w:footnoteReference w:id="24"/>
      </w:r>
      <w:r w:rsidR="00FB0E57">
        <w:rPr>
          <w:rFonts w:cs="Times New Roman"/>
          <w:szCs w:val="24"/>
        </w:rPr>
        <w:t xml:space="preserve"> (PRILOGA H</w:t>
      </w:r>
      <w:r w:rsidRPr="00397971">
        <w:rPr>
          <w:rFonts w:cs="Times New Roman"/>
          <w:szCs w:val="24"/>
        </w:rPr>
        <w:t xml:space="preserve">, pod Scrum). Produkcija poteka iterativno, priporoča </w:t>
      </w:r>
      <w:r w:rsidR="008F140F" w:rsidRPr="00397971">
        <w:rPr>
          <w:rFonts w:cs="Times New Roman"/>
          <w:szCs w:val="24"/>
        </w:rPr>
        <w:t xml:space="preserve">se </w:t>
      </w:r>
      <w:r w:rsidRPr="00397971">
        <w:rPr>
          <w:rFonts w:cs="Times New Roman"/>
          <w:szCs w:val="24"/>
        </w:rPr>
        <w:t>Kanban metodo za kreacijo umetnin in podajanje časovnih okvirjev</w:t>
      </w:r>
      <w:r w:rsidR="008F140F" w:rsidRPr="00397971">
        <w:rPr>
          <w:rFonts w:cs="Times New Roman"/>
          <w:szCs w:val="24"/>
        </w:rPr>
        <w:t xml:space="preserve"> ter</w:t>
      </w:r>
      <w:r w:rsidRPr="00397971">
        <w:rPr>
          <w:rFonts w:cs="Times New Roman"/>
          <w:szCs w:val="24"/>
        </w:rPr>
        <w:t xml:space="preserve"> mejnikov njihove izdelave </w:t>
      </w:r>
      <w:r w:rsidRPr="00397971">
        <w:rPr>
          <w:rFonts w:cs="Times New Roman"/>
          <w:szCs w:val="24"/>
        </w:rPr>
        <w:fldChar w:fldCharType="begin"/>
      </w:r>
      <w:r w:rsidR="009C77D5" w:rsidRPr="00397971">
        <w:rPr>
          <w:rFonts w:cs="Times New Roman"/>
          <w:szCs w:val="24"/>
        </w:rPr>
        <w:instrText xml:space="preserve"> ADDIN ZOTERO_ITEM CSL_CITATION {"citationID":"vUPvOd2x","properties":{"formattedCitation":"(Barbosa, b. d., str. 293)","plainCitation":"(Barbosa, b. d., str. 293)","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47449F" w:rsidRPr="00397971">
        <w:rPr>
          <w:rFonts w:cs="Times New Roman"/>
          <w:szCs w:val="24"/>
        </w:rPr>
        <w:t xml:space="preserve">prav tam, </w:t>
      </w:r>
      <w:r w:rsidR="009C77D5" w:rsidRPr="00397971">
        <w:rPr>
          <w:rFonts w:cs="Times New Roman"/>
          <w:szCs w:val="24"/>
        </w:rPr>
        <w:t>str. 293)</w:t>
      </w:r>
      <w:r w:rsidRPr="00397971">
        <w:rPr>
          <w:rFonts w:cs="Times New Roman"/>
          <w:szCs w:val="24"/>
        </w:rPr>
        <w:fldChar w:fldCharType="end"/>
      </w:r>
      <w:r w:rsidRPr="00397971">
        <w:rPr>
          <w:rFonts w:cs="Times New Roman"/>
          <w:szCs w:val="24"/>
        </w:rPr>
        <w:t xml:space="preserve">. </w:t>
      </w:r>
      <w:r w:rsidR="008F140F" w:rsidRPr="00397971">
        <w:rPr>
          <w:rFonts w:cs="Times New Roman"/>
          <w:szCs w:val="24"/>
        </w:rPr>
        <w:t>Če</w:t>
      </w:r>
      <w:r w:rsidRPr="00397971">
        <w:rPr>
          <w:rFonts w:cs="Times New Roman"/>
          <w:szCs w:val="24"/>
        </w:rPr>
        <w:t xml:space="preserve"> je v ekipi več programerjev</w:t>
      </w:r>
      <w:r w:rsidR="008F140F" w:rsidRPr="00397971">
        <w:rPr>
          <w:rFonts w:cs="Times New Roman"/>
          <w:szCs w:val="24"/>
        </w:rPr>
        <w:t>,</w:t>
      </w:r>
      <w:r w:rsidRPr="00397971">
        <w:rPr>
          <w:rFonts w:cs="Times New Roman"/>
          <w:szCs w:val="24"/>
        </w:rPr>
        <w:t xml:space="preserve"> se priporoča uporaba Scrum in XP tehnik. Po končani igri se uporabi testiranje igranja za zagotavljanje kvalitete in dejavnika zabave. Zadnje dejanje v razvoju predstavlja izdelava dokumenta analize</w:t>
      </w:r>
      <w:r w:rsidRPr="00397971">
        <w:rPr>
          <w:rStyle w:val="Sprotnaopomba-sklic"/>
          <w:rFonts w:cs="Times New Roman"/>
          <w:szCs w:val="24"/>
        </w:rPr>
        <w:footnoteReference w:id="25"/>
      </w:r>
      <w:r w:rsidRPr="00397971">
        <w:rPr>
          <w:rFonts w:cs="Times New Roman"/>
          <w:szCs w:val="24"/>
        </w:rPr>
        <w:t xml:space="preserve"> razvoja, ki služi za identifikacijo pomanjkljivosti v preteklem razvojem procesu </w:t>
      </w:r>
      <w:r w:rsidRPr="00397971">
        <w:rPr>
          <w:rFonts w:cs="Times New Roman"/>
          <w:szCs w:val="24"/>
        </w:rPr>
        <w:fldChar w:fldCharType="begin"/>
      </w:r>
      <w:r w:rsidR="009C77D5" w:rsidRPr="00397971">
        <w:rPr>
          <w:rFonts w:cs="Times New Roman"/>
          <w:szCs w:val="24"/>
        </w:rPr>
        <w:instrText xml:space="preserve"> ADDIN ZOTERO_ITEM CSL_CITATION {"citationID":"dYYX4AhO","properties":{"formattedCitation":"(Barbosa, b. d., str. 294)","plainCitation":"(Barbosa, b. d., str. 294)","noteIndex":0},"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97971">
        <w:rPr>
          <w:rFonts w:cs="Times New Roman"/>
          <w:szCs w:val="24"/>
        </w:rPr>
        <w:fldChar w:fldCharType="separate"/>
      </w:r>
      <w:r w:rsidR="009C77D5" w:rsidRPr="00397971">
        <w:rPr>
          <w:rFonts w:cs="Times New Roman"/>
          <w:szCs w:val="24"/>
        </w:rPr>
        <w:t>(</w:t>
      </w:r>
      <w:r w:rsidR="00AA3C43" w:rsidRPr="00397971">
        <w:rPr>
          <w:rFonts w:cs="Times New Roman"/>
          <w:szCs w:val="24"/>
        </w:rPr>
        <w:t>prav tam</w:t>
      </w:r>
      <w:r w:rsidR="009C77D5" w:rsidRPr="00397971">
        <w:rPr>
          <w:rFonts w:cs="Times New Roman"/>
          <w:szCs w:val="24"/>
        </w:rPr>
        <w:t>, str. 294)</w:t>
      </w:r>
      <w:r w:rsidRPr="00397971">
        <w:rPr>
          <w:rFonts w:cs="Times New Roman"/>
          <w:szCs w:val="24"/>
        </w:rPr>
        <w:fldChar w:fldCharType="end"/>
      </w:r>
      <w:r w:rsidRPr="00397971">
        <w:rPr>
          <w:rFonts w:cs="Times New Roman"/>
          <w:szCs w:val="24"/>
        </w:rPr>
        <w:t>.</w:t>
      </w:r>
    </w:p>
    <w:p w14:paraId="7F46491B" w14:textId="77777777" w:rsidR="00E55DC4" w:rsidRPr="00397971" w:rsidRDefault="00E55DC4" w:rsidP="005D71AF">
      <w:pPr>
        <w:contextualSpacing/>
        <w:rPr>
          <w:rFonts w:cs="Times New Roman"/>
          <w:szCs w:val="24"/>
        </w:rPr>
      </w:pPr>
    </w:p>
    <w:p w14:paraId="1163E765" w14:textId="77777777" w:rsidR="00F463DA" w:rsidRPr="00397971" w:rsidRDefault="00F463DA" w:rsidP="005D71AF">
      <w:pPr>
        <w:contextualSpacing/>
        <w:rPr>
          <w:rFonts w:cs="Times New Roman"/>
          <w:szCs w:val="24"/>
        </w:rPr>
      </w:pPr>
    </w:p>
    <w:p w14:paraId="40B0CFC7" w14:textId="77777777" w:rsidR="00F463DA" w:rsidRPr="00397971" w:rsidRDefault="00F463DA" w:rsidP="005D71AF">
      <w:pPr>
        <w:contextualSpacing/>
        <w:rPr>
          <w:rFonts w:cs="Times New Roman"/>
          <w:szCs w:val="24"/>
        </w:rPr>
      </w:pPr>
    </w:p>
    <w:p w14:paraId="35132ADE" w14:textId="77777777" w:rsidR="0028769B" w:rsidRPr="00397971" w:rsidRDefault="0028769B" w:rsidP="005D71AF">
      <w:pPr>
        <w:spacing w:after="200" w:line="276" w:lineRule="auto"/>
        <w:rPr>
          <w:rFonts w:cs="Times New Roman"/>
          <w:szCs w:val="24"/>
        </w:rPr>
      </w:pPr>
      <w:bookmarkStart w:id="29" w:name="_Toc509588432"/>
      <w:r w:rsidRPr="00397971">
        <w:br w:type="page"/>
      </w:r>
    </w:p>
    <w:p w14:paraId="58B575C5" w14:textId="325D0199" w:rsidR="00CF7713" w:rsidRDefault="00BD6C24" w:rsidP="005D71AF">
      <w:pPr>
        <w:pStyle w:val="Naslov1"/>
      </w:pPr>
      <w:bookmarkStart w:id="30" w:name="_Toc511205668"/>
      <w:r w:rsidRPr="00574A09">
        <w:lastRenderedPageBreak/>
        <w:t>4</w:t>
      </w:r>
      <w:r w:rsidR="00CF7713" w:rsidRPr="00574A09">
        <w:t xml:space="preserve"> PROCESI V PRAKSI</w:t>
      </w:r>
      <w:bookmarkEnd w:id="29"/>
      <w:bookmarkEnd w:id="30"/>
    </w:p>
    <w:p w14:paraId="3339D0A0" w14:textId="77777777" w:rsidR="006E5E98" w:rsidRPr="006E5E98" w:rsidRDefault="006E5E98" w:rsidP="005D71AF"/>
    <w:p w14:paraId="4473F5E9" w14:textId="75D84AFC" w:rsidR="00CF7713" w:rsidRPr="00574A09" w:rsidRDefault="00CF7713" w:rsidP="005D71AF">
      <w:pPr>
        <w:contextualSpacing/>
        <w:rPr>
          <w:rFonts w:cs="Times New Roman"/>
          <w:szCs w:val="24"/>
        </w:rPr>
      </w:pPr>
      <w:r w:rsidRPr="00574A09">
        <w:rPr>
          <w:rFonts w:cs="Times New Roman"/>
          <w:szCs w:val="24"/>
        </w:rPr>
        <w:t>Po podatkih spletne ankete v Avstrijski industriji iger 23</w:t>
      </w:r>
      <w:r w:rsidR="00B87E52" w:rsidRPr="00574A09">
        <w:rPr>
          <w:rFonts w:cs="Times New Roman"/>
          <w:szCs w:val="24"/>
        </w:rPr>
        <w:t xml:space="preserve"> </w:t>
      </w:r>
      <w:r w:rsidRPr="00574A09">
        <w:rPr>
          <w:rFonts w:cs="Times New Roman"/>
          <w:szCs w:val="24"/>
        </w:rPr>
        <w:t>% podjetij razvija igre z ad-hoc pristopi, 77</w:t>
      </w:r>
      <w:r w:rsidR="00B87E52" w:rsidRPr="00574A09">
        <w:rPr>
          <w:rFonts w:cs="Times New Roman"/>
          <w:szCs w:val="24"/>
        </w:rPr>
        <w:t xml:space="preserve"> </w:t>
      </w:r>
      <w:r w:rsidRPr="00574A09">
        <w:rPr>
          <w:rFonts w:cs="Times New Roman"/>
          <w:szCs w:val="24"/>
        </w:rPr>
        <w:t>% pa jih uporablja Scrum ali XP</w:t>
      </w:r>
      <w:r w:rsidR="00396354">
        <w:rPr>
          <w:rFonts w:cs="Times New Roman"/>
          <w:szCs w:val="24"/>
        </w:rPr>
        <w:t xml:space="preserve"> </w:t>
      </w:r>
      <w:r w:rsidR="00396354" w:rsidRPr="00574A09">
        <w:rPr>
          <w:rFonts w:cs="Times New Roman"/>
          <w:szCs w:val="24"/>
        </w:rPr>
        <w:fldChar w:fldCharType="begin"/>
      </w:r>
      <w:r w:rsidR="00396354" w:rsidRPr="00574A09">
        <w:rPr>
          <w:rFonts w:cs="Times New Roman"/>
          <w:szCs w:val="24"/>
        </w:rPr>
        <w:instrText xml:space="preserve"> ADDIN ZOTERO_ITEM CSL_CITATION {"citationID":"UBx81fAC","properties":{"formattedCitation":"(Musil, Schweda, Winkler, &amp; Biffl, 2010, str. 5)","plainCitation":"(Musil, Schweda, Winkler, &amp; Biffl, 2010, str. 5)","noteIndex":0},"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396354" w:rsidRPr="00574A09">
        <w:rPr>
          <w:rFonts w:cs="Times New Roman"/>
          <w:szCs w:val="24"/>
        </w:rPr>
        <w:fldChar w:fldCharType="separate"/>
      </w:r>
      <w:r w:rsidR="00396354" w:rsidRPr="00574A09">
        <w:rPr>
          <w:rFonts w:cs="Times New Roman"/>
          <w:szCs w:val="24"/>
        </w:rPr>
        <w:t>(Musil, S</w:t>
      </w:r>
      <w:r w:rsidR="00396354">
        <w:rPr>
          <w:rFonts w:cs="Times New Roman"/>
          <w:szCs w:val="24"/>
        </w:rPr>
        <w:t>chweda, Winkler</w:t>
      </w:r>
      <w:r w:rsidR="00396354" w:rsidRPr="00574A09">
        <w:rPr>
          <w:rFonts w:cs="Times New Roman"/>
          <w:szCs w:val="24"/>
        </w:rPr>
        <w:t xml:space="preserve"> in Biffl, 2010, str. 5)</w:t>
      </w:r>
      <w:r w:rsidR="00396354" w:rsidRPr="00574A09">
        <w:rPr>
          <w:rFonts w:cs="Times New Roman"/>
          <w:szCs w:val="24"/>
        </w:rPr>
        <w:fldChar w:fldCharType="end"/>
      </w:r>
      <w:r w:rsidRPr="00574A09">
        <w:rPr>
          <w:rFonts w:cs="Times New Roman"/>
          <w:szCs w:val="24"/>
        </w:rPr>
        <w:t>. Verjetno je rezultatu botrovala velikost samih podjetij, saj ima 85</w:t>
      </w:r>
      <w:r w:rsidR="00B87E52" w:rsidRPr="00574A09">
        <w:rPr>
          <w:rFonts w:cs="Times New Roman"/>
          <w:szCs w:val="24"/>
        </w:rPr>
        <w:t xml:space="preserve"> </w:t>
      </w:r>
      <w:r w:rsidRPr="00574A09">
        <w:rPr>
          <w:rFonts w:cs="Times New Roman"/>
          <w:szCs w:val="24"/>
        </w:rPr>
        <w:t>% podjetij vsaj 4 zaposlene</w:t>
      </w:r>
      <w:r w:rsidR="00B87E52" w:rsidRPr="00574A09">
        <w:rPr>
          <w:rFonts w:cs="Times New Roman"/>
          <w:szCs w:val="24"/>
        </w:rPr>
        <w:t>,</w:t>
      </w:r>
      <w:r w:rsidRPr="00574A09">
        <w:rPr>
          <w:rFonts w:cs="Times New Roman"/>
          <w:szCs w:val="24"/>
        </w:rPr>
        <w:t xml:space="preserve"> medtem ko ima le 15</w:t>
      </w:r>
      <w:r w:rsidR="00B87E52" w:rsidRPr="00574A09">
        <w:rPr>
          <w:rFonts w:cs="Times New Roman"/>
          <w:szCs w:val="24"/>
        </w:rPr>
        <w:t xml:space="preserve"> </w:t>
      </w:r>
      <w:r w:rsidRPr="00574A09">
        <w:rPr>
          <w:rFonts w:cs="Times New Roman"/>
          <w:szCs w:val="24"/>
        </w:rPr>
        <w:t xml:space="preserve">% podjetij 15 ali več zaposlenih. Ne glede na rezultate so vsa podjetja nakazala uporabo nekakšnih fleksibilnih, sekvenčnih ali agilnih pristopov </w:t>
      </w:r>
      <w:r w:rsidRPr="00574A09">
        <w:rPr>
          <w:rFonts w:cs="Times New Roman"/>
          <w:szCs w:val="24"/>
        </w:rPr>
        <w:fldChar w:fldCharType="begin"/>
      </w:r>
      <w:r w:rsidR="009C77D5" w:rsidRPr="00574A09">
        <w:rPr>
          <w:rFonts w:cs="Times New Roman"/>
          <w:szCs w:val="24"/>
        </w:rPr>
        <w:instrText xml:space="preserve"> ADDIN ZOTERO_ITEM CSL_CITATION {"citationID":"UBx81fAC","properties":{"formattedCitation":"(Musil, Schweda, Winkler, &amp; Biffl, 2010, str. 5)","plainCitation":"(Musil, Schweda, Winkler, &amp; Biffl, 2010, str. 5)","noteIndex":0},"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574A09">
        <w:rPr>
          <w:rFonts w:cs="Times New Roman"/>
          <w:szCs w:val="24"/>
        </w:rPr>
        <w:fldChar w:fldCharType="separate"/>
      </w:r>
      <w:r w:rsidR="00396354">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w:t>
      </w:r>
    </w:p>
    <w:p w14:paraId="2FADC256" w14:textId="6599359F" w:rsidR="00CF7713" w:rsidRPr="00574A09" w:rsidRDefault="00CF7713" w:rsidP="005D71AF">
      <w:pPr>
        <w:contextualSpacing/>
        <w:rPr>
          <w:rFonts w:cs="Times New Roman"/>
          <w:szCs w:val="24"/>
        </w:rPr>
      </w:pPr>
      <w:r w:rsidRPr="00574A09">
        <w:rPr>
          <w:rFonts w:cs="Times New Roman"/>
          <w:szCs w:val="24"/>
        </w:rPr>
        <w:t>Raziskava, ki so jo naredili O'Hagan in kolegi</w:t>
      </w:r>
      <w:r w:rsidR="00B87E52" w:rsidRPr="00574A09">
        <w:rPr>
          <w:rFonts w:cs="Times New Roman"/>
          <w:szCs w:val="24"/>
        </w:rPr>
        <w:t>,</w:t>
      </w:r>
      <w:r w:rsidR="00D91A61" w:rsidRPr="00574A09">
        <w:rPr>
          <w:rFonts w:cs="Times New Roman"/>
          <w:szCs w:val="24"/>
        </w:rPr>
        <w:t xml:space="preserve"> </w:t>
      </w:r>
      <w:r w:rsidRPr="00574A09">
        <w:rPr>
          <w:rFonts w:cs="Times New Roman"/>
          <w:szCs w:val="24"/>
        </w:rPr>
        <w:t>je pokazala, da se pri razvoju iger uporablja 47</w:t>
      </w:r>
      <w:r w:rsidR="00B87E52" w:rsidRPr="00574A09">
        <w:rPr>
          <w:rFonts w:cs="Times New Roman"/>
          <w:szCs w:val="24"/>
        </w:rPr>
        <w:t xml:space="preserve"> </w:t>
      </w:r>
      <w:r w:rsidRPr="00574A09">
        <w:rPr>
          <w:rFonts w:cs="Times New Roman"/>
          <w:szCs w:val="24"/>
        </w:rPr>
        <w:t>% agilnih in 53</w:t>
      </w:r>
      <w:r w:rsidR="00B87E52" w:rsidRPr="00574A09">
        <w:rPr>
          <w:rFonts w:cs="Times New Roman"/>
          <w:szCs w:val="24"/>
        </w:rPr>
        <w:t xml:space="preserve"> </w:t>
      </w:r>
      <w:r w:rsidRPr="00574A09">
        <w:rPr>
          <w:rFonts w:cs="Times New Roman"/>
          <w:szCs w:val="24"/>
        </w:rPr>
        <w:t>% hibridnih procesov</w:t>
      </w:r>
      <w:r w:rsidR="00D83124">
        <w:rPr>
          <w:rFonts w:cs="Times New Roman"/>
          <w:szCs w:val="24"/>
        </w:rPr>
        <w:t xml:space="preserve"> (O’Hagan in drugi</w:t>
      </w:r>
      <w:r w:rsidR="00D83124" w:rsidRPr="00574A09">
        <w:rPr>
          <w:rFonts w:cs="Times New Roman"/>
          <w:szCs w:val="24"/>
        </w:rPr>
        <w:t>, 2014, str. 187</w:t>
      </w:r>
      <w:r w:rsidR="00D83124">
        <w:rPr>
          <w:rFonts w:cs="Times New Roman"/>
          <w:szCs w:val="24"/>
        </w:rPr>
        <w:t>)</w:t>
      </w:r>
      <w:r w:rsidRPr="00574A09">
        <w:rPr>
          <w:rFonts w:cs="Times New Roman"/>
          <w:szCs w:val="24"/>
        </w:rPr>
        <w:t>. Izmed 404 študij so identificirali 23</w:t>
      </w:r>
      <w:r w:rsidR="001D033E" w:rsidRPr="00574A09">
        <w:rPr>
          <w:rFonts w:cs="Times New Roman"/>
          <w:szCs w:val="24"/>
        </w:rPr>
        <w:t xml:space="preserve"> procesnih modelov</w:t>
      </w:r>
      <w:r w:rsidR="00B87E52" w:rsidRPr="00574A09">
        <w:rPr>
          <w:rFonts w:cs="Times New Roman"/>
          <w:szCs w:val="24"/>
        </w:rPr>
        <w:t>,</w:t>
      </w:r>
      <w:r w:rsidR="001D033E" w:rsidRPr="00574A09">
        <w:rPr>
          <w:rFonts w:cs="Times New Roman"/>
          <w:szCs w:val="24"/>
        </w:rPr>
        <w:t xml:space="preserve"> med katerimi so </w:t>
      </w:r>
      <w:r w:rsidRPr="00574A09">
        <w:rPr>
          <w:rFonts w:cs="Times New Roman"/>
          <w:szCs w:val="24"/>
        </w:rPr>
        <w:t xml:space="preserve">vidnejši: </w:t>
      </w:r>
      <w:r w:rsidR="009E311C" w:rsidRPr="00574A09">
        <w:rPr>
          <w:rFonts w:cs="Times New Roman"/>
          <w:szCs w:val="24"/>
        </w:rPr>
        <w:t>XP</w:t>
      </w:r>
      <w:r w:rsidRPr="00574A09">
        <w:rPr>
          <w:rFonts w:cs="Times New Roman"/>
          <w:szCs w:val="24"/>
        </w:rPr>
        <w:t xml:space="preserve">, Scrum, Kanban, rapidni, inkrementalni in komponentni razvojni modeli </w:t>
      </w:r>
      <w:r w:rsidRPr="00574A09">
        <w:rPr>
          <w:rFonts w:cs="Times New Roman"/>
          <w:szCs w:val="24"/>
        </w:rPr>
        <w:fldChar w:fldCharType="begin"/>
      </w:r>
      <w:r w:rsidR="009C77D5" w:rsidRPr="00574A09">
        <w:rPr>
          <w:rFonts w:cs="Times New Roman"/>
          <w:szCs w:val="24"/>
        </w:rPr>
        <w:instrText xml:space="preserve"> ADDIN ZOTERO_ITEM CSL_CITATION {"citationID":"lHEPqENw","properties":{"formattedCitation":"(O\\uc0\\u8217{}Hagan, Coleman, &amp; O\\uc0\\u8217{}Connor, 2014b, str. 187)","plainCitation":"(O’Hagan, Coleman, &amp; O’Connor, 2014b, str. 187)","noteIndex":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574A09">
        <w:rPr>
          <w:rFonts w:cs="Times New Roman"/>
          <w:szCs w:val="24"/>
        </w:rPr>
        <w:fldChar w:fldCharType="separate"/>
      </w:r>
      <w:r w:rsidR="0075171A">
        <w:rPr>
          <w:rFonts w:cs="Times New Roman"/>
          <w:szCs w:val="24"/>
        </w:rPr>
        <w:t>(</w:t>
      </w:r>
      <w:r w:rsidR="00D83124">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 Medtem ko so prvi trije našteti strogo agil</w:t>
      </w:r>
      <w:r w:rsidR="00B87E52" w:rsidRPr="00574A09">
        <w:rPr>
          <w:rFonts w:cs="Times New Roman"/>
          <w:szCs w:val="24"/>
        </w:rPr>
        <w:t>n</w:t>
      </w:r>
      <w:r w:rsidRPr="00574A09">
        <w:rPr>
          <w:rFonts w:cs="Times New Roman"/>
          <w:szCs w:val="24"/>
        </w:rPr>
        <w:t>i, vsi bazirajo na iteracijah. Vsi modeli se razlik</w:t>
      </w:r>
      <w:r w:rsidR="00B87E52" w:rsidRPr="00574A09">
        <w:rPr>
          <w:rFonts w:cs="Times New Roman"/>
          <w:szCs w:val="24"/>
        </w:rPr>
        <w:t>ujejo</w:t>
      </w:r>
      <w:r w:rsidRPr="00574A09">
        <w:rPr>
          <w:rFonts w:cs="Times New Roman"/>
          <w:szCs w:val="24"/>
        </w:rPr>
        <w:t xml:space="preserve"> le po številu iteracij, katerih število je bilo večje pri agilnih in manjše pri hibridnih procesih </w:t>
      </w:r>
      <w:r w:rsidRPr="00574A09">
        <w:rPr>
          <w:rFonts w:cs="Times New Roman"/>
          <w:szCs w:val="24"/>
        </w:rPr>
        <w:fldChar w:fldCharType="begin"/>
      </w:r>
      <w:r w:rsidR="009C77D5" w:rsidRPr="00574A09">
        <w:rPr>
          <w:rFonts w:cs="Times New Roman"/>
          <w:szCs w:val="24"/>
        </w:rPr>
        <w:instrText xml:space="preserve"> ADDIN ZOTERO_ITEM CSL_CITATION {"citationID":"1q3vtFnx","properties":{"formattedCitation":"(O\\uc0\\u8217{}Hagan in dr., 2014b, str. 187)","plainCitation":"(O’Hagan in dr., 2014b, str. 187)","noteIndex":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574A09">
        <w:rPr>
          <w:rFonts w:cs="Times New Roman"/>
          <w:szCs w:val="24"/>
        </w:rPr>
        <w:fldChar w:fldCharType="separate"/>
      </w:r>
      <w:r w:rsidR="00FF0884" w:rsidRPr="00574A09">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w:t>
      </w:r>
    </w:p>
    <w:p w14:paraId="38053D27" w14:textId="7AF8709D" w:rsidR="00CF7713" w:rsidRPr="00574A09" w:rsidRDefault="000430E8" w:rsidP="005D71AF">
      <w:pPr>
        <w:contextualSpacing/>
        <w:rPr>
          <w:rFonts w:cs="Times New Roman"/>
          <w:szCs w:val="24"/>
        </w:rPr>
      </w:pPr>
      <w:r w:rsidRPr="00574A09">
        <w:rPr>
          <w:rFonts w:cs="Times New Roman"/>
          <w:szCs w:val="24"/>
        </w:rPr>
        <w:t xml:space="preserve">Koutonen in Leppänen </w:t>
      </w:r>
      <w:r w:rsidR="00CF7713" w:rsidRPr="00574A09">
        <w:rPr>
          <w:rFonts w:cs="Times New Roman"/>
          <w:szCs w:val="24"/>
        </w:rPr>
        <w:t>sta</w:t>
      </w:r>
      <w:r w:rsidRPr="00574A09">
        <w:rPr>
          <w:rFonts w:cs="Times New Roman"/>
          <w:szCs w:val="24"/>
        </w:rPr>
        <w:t xml:space="preserve"> 2013</w:t>
      </w:r>
      <w:r w:rsidR="00CF7713" w:rsidRPr="00574A09">
        <w:rPr>
          <w:rFonts w:cs="Times New Roman"/>
          <w:szCs w:val="24"/>
        </w:rPr>
        <w:t xml:space="preserve"> izvedla raziskavo o uporabi agilnih procesov v finski industriji iger. Raziskava je zajemala najmanjša podjetja</w:t>
      </w:r>
      <w:r w:rsidR="005442D5" w:rsidRPr="00574A09">
        <w:rPr>
          <w:rFonts w:cs="Times New Roman"/>
          <w:szCs w:val="24"/>
        </w:rPr>
        <w:t>,</w:t>
      </w:r>
      <w:r w:rsidR="00AC7DB3" w:rsidRPr="00574A09">
        <w:rPr>
          <w:rFonts w:cs="Times New Roman"/>
          <w:szCs w:val="24"/>
        </w:rPr>
        <w:t xml:space="preserve"> kot tudi enega največjih (</w:t>
      </w:r>
      <w:r w:rsidR="00CF7713" w:rsidRPr="00574A09">
        <w:rPr>
          <w:rFonts w:cs="Times New Roman"/>
          <w:szCs w:val="24"/>
        </w:rPr>
        <w:t xml:space="preserve">Rovio Entertainment). Vsa podjetja razen enega so v vsaj enem koraku procesa uporabili agilne metode </w:t>
      </w:r>
      <w:r w:rsidR="00CF7713" w:rsidRPr="00574A09">
        <w:rPr>
          <w:rFonts w:cs="Times New Roman"/>
          <w:szCs w:val="24"/>
        </w:rPr>
        <w:fldChar w:fldCharType="begin"/>
      </w:r>
      <w:r w:rsidR="00D11AA2" w:rsidRPr="00574A09">
        <w:rPr>
          <w:rFonts w:cs="Times New Roman"/>
          <w:szCs w:val="24"/>
        </w:rPr>
        <w:instrText xml:space="preserve"> ADDIN ZOTERO_ITEM CSL_CITATION {"citationID":"LLg89rTA","properties":{"formattedCitation":"(Koutonen &amp; Lepp\\uc0\\u228{}nen, 2013, str. 12)","plainCitation":"(Koutonen &amp; Leppänen, 2013, str. 12)","dontUpdate":true,"noteIndex":0},"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00CF7713" w:rsidRPr="00574A09">
        <w:rPr>
          <w:rFonts w:cs="Times New Roman"/>
          <w:szCs w:val="24"/>
        </w:rPr>
        <w:fldChar w:fldCharType="separate"/>
      </w:r>
      <w:r w:rsidR="009C77D5" w:rsidRPr="00574A09">
        <w:rPr>
          <w:rFonts w:cs="Times New Roman"/>
          <w:szCs w:val="24"/>
        </w:rPr>
        <w:t xml:space="preserve">(Koutonen </w:t>
      </w:r>
      <w:r w:rsidRPr="00574A09">
        <w:rPr>
          <w:rFonts w:cs="Times New Roman"/>
          <w:szCs w:val="24"/>
        </w:rPr>
        <w:t>in</w:t>
      </w:r>
      <w:r w:rsidR="009C77D5" w:rsidRPr="00574A09">
        <w:rPr>
          <w:rFonts w:cs="Times New Roman"/>
          <w:szCs w:val="24"/>
        </w:rPr>
        <w:t xml:space="preserve"> Leppänen, 2013, str. 12)</w:t>
      </w:r>
      <w:r w:rsidR="00CF7713" w:rsidRPr="00574A09">
        <w:rPr>
          <w:rFonts w:cs="Times New Roman"/>
          <w:szCs w:val="24"/>
        </w:rPr>
        <w:fldChar w:fldCharType="end"/>
      </w:r>
      <w:r w:rsidR="00CF7713" w:rsidRPr="00574A09">
        <w:rPr>
          <w:rFonts w:cs="Times New Roman"/>
          <w:szCs w:val="24"/>
        </w:rPr>
        <w:t>. Prav slednja povzemata tudi delo avtorjev Tran in Biddle (2008)</w:t>
      </w:r>
      <w:r w:rsidR="00CF7713" w:rsidRPr="00574A09">
        <w:rPr>
          <w:rStyle w:val="Sprotnaopomba-sklic"/>
          <w:rFonts w:cs="Times New Roman"/>
          <w:szCs w:val="24"/>
        </w:rPr>
        <w:footnoteReference w:id="26"/>
      </w:r>
      <w:r w:rsidR="00CF7713" w:rsidRPr="00574A09">
        <w:rPr>
          <w:rFonts w:cs="Times New Roman"/>
          <w:szCs w:val="24"/>
        </w:rPr>
        <w:t xml:space="preserve">, ki označujeta Scrum, XP in Kanban za najpogosteje uporabljene modele </w:t>
      </w:r>
      <w:r w:rsidR="00CF7713" w:rsidRPr="00574A09">
        <w:rPr>
          <w:rFonts w:cs="Times New Roman"/>
          <w:szCs w:val="24"/>
        </w:rPr>
        <w:fldChar w:fldCharType="begin"/>
      </w:r>
      <w:r w:rsidR="009C77D5" w:rsidRPr="00574A09">
        <w:rPr>
          <w:rFonts w:cs="Times New Roman"/>
          <w:szCs w:val="24"/>
        </w:rPr>
        <w:instrText xml:space="preserve"> ADDIN ZOTERO_ITEM CSL_CITATION {"citationID":"SF8kC5Rk","properties":{"formattedCitation":"(Koutonen &amp; Lepp\\uc0\\u228{}nen, 2013, str. 4)","plainCitation":"(Koutonen &amp; Leppänen, 2013, str. 4)","noteIndex":0},"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sidR="00CF7713" w:rsidRPr="00574A09">
        <w:rPr>
          <w:rFonts w:cs="Times New Roman"/>
          <w:szCs w:val="24"/>
        </w:rPr>
        <w:fldChar w:fldCharType="separate"/>
      </w:r>
      <w:r w:rsidR="009C77D5" w:rsidRPr="00574A09">
        <w:rPr>
          <w:rFonts w:cs="Times New Roman"/>
          <w:szCs w:val="24"/>
        </w:rPr>
        <w:t>(</w:t>
      </w:r>
      <w:r w:rsidR="00FF3A7C">
        <w:rPr>
          <w:rFonts w:cs="Times New Roman"/>
          <w:szCs w:val="24"/>
        </w:rPr>
        <w:t>prav tam</w:t>
      </w:r>
      <w:r w:rsidR="009C77D5" w:rsidRPr="00574A09">
        <w:rPr>
          <w:rFonts w:cs="Times New Roman"/>
          <w:szCs w:val="24"/>
        </w:rPr>
        <w:t>, 2013, str. 4)</w:t>
      </w:r>
      <w:r w:rsidR="00CF7713" w:rsidRPr="00574A09">
        <w:rPr>
          <w:rFonts w:cs="Times New Roman"/>
          <w:szCs w:val="24"/>
        </w:rPr>
        <w:fldChar w:fldCharType="end"/>
      </w:r>
      <w:r w:rsidR="00CF143F" w:rsidRPr="00574A09">
        <w:rPr>
          <w:rFonts w:cs="Times New Roman"/>
          <w:szCs w:val="24"/>
        </w:rPr>
        <w:t>.</w:t>
      </w:r>
    </w:p>
    <w:p w14:paraId="0EA63FFD" w14:textId="6ECC784D" w:rsidR="00CF143F" w:rsidRPr="00574A09" w:rsidRDefault="00CF143F" w:rsidP="005D71AF">
      <w:pPr>
        <w:contextualSpacing/>
        <w:rPr>
          <w:rFonts w:cs="Times New Roman"/>
          <w:szCs w:val="24"/>
        </w:rPr>
      </w:pPr>
      <w:r w:rsidRPr="00574A09">
        <w:rPr>
          <w:rFonts w:cs="Times New Roman"/>
          <w:szCs w:val="24"/>
        </w:rPr>
        <w:t xml:space="preserve">Stacey in </w:t>
      </w:r>
      <w:r w:rsidR="00B915B7" w:rsidRPr="00574A09">
        <w:rPr>
          <w:rFonts w:cs="Times New Roman"/>
          <w:szCs w:val="24"/>
        </w:rPr>
        <w:t xml:space="preserve">Nandhakumar </w:t>
      </w:r>
      <w:r w:rsidR="008B2BDB" w:rsidRPr="00574A09">
        <w:rPr>
          <w:rFonts w:cs="Times New Roman"/>
          <w:szCs w:val="24"/>
        </w:rPr>
        <w:t>sta naredila študijo treh razvojnih ekip, ki je pokazala, da niso aplicirale agilnih metod kot takih</w:t>
      </w:r>
      <w:r w:rsidR="00AE304C" w:rsidRPr="00574A09">
        <w:rPr>
          <w:rFonts w:cs="Times New Roman"/>
          <w:szCs w:val="24"/>
        </w:rPr>
        <w:t>,</w:t>
      </w:r>
      <w:r w:rsidR="008B2BDB" w:rsidRPr="00574A09">
        <w:rPr>
          <w:rFonts w:cs="Times New Roman"/>
          <w:szCs w:val="24"/>
        </w:rPr>
        <w:t xml:space="preserve"> ampak so se posluževale agilni</w:t>
      </w:r>
      <w:r w:rsidR="00AE304C" w:rsidRPr="00574A09">
        <w:rPr>
          <w:rFonts w:cs="Times New Roman"/>
          <w:szCs w:val="24"/>
        </w:rPr>
        <w:t>h</w:t>
      </w:r>
      <w:r w:rsidR="008B2BDB" w:rsidRPr="00574A09">
        <w:rPr>
          <w:rFonts w:cs="Times New Roman"/>
          <w:szCs w:val="24"/>
        </w:rPr>
        <w:t xml:space="preserve"> praks</w:t>
      </w:r>
      <w:r w:rsidR="00B915B7" w:rsidRPr="00574A09">
        <w:rPr>
          <w:rFonts w:cs="Times New Roman"/>
          <w:szCs w:val="24"/>
        </w:rPr>
        <w:t xml:space="preserve"> </w:t>
      </w:r>
      <w:r w:rsidR="00B915B7" w:rsidRPr="00574A09">
        <w:rPr>
          <w:rFonts w:cs="Times New Roman"/>
          <w:szCs w:val="24"/>
        </w:rPr>
        <w:fldChar w:fldCharType="begin"/>
      </w:r>
      <w:r w:rsidR="00B915B7" w:rsidRPr="00574A09">
        <w:rPr>
          <w:rFonts w:cs="Times New Roman"/>
          <w:szCs w:val="24"/>
        </w:rPr>
        <w:instrText xml:space="preserve"> ADDIN ZOTERO_ITEM CSL_CITATION {"citationID":"LT0n4CYd","properties":{"formattedCitation":"(Stacey &amp; Nandhakumar, 2008)","plainCitation":"(Stacey &amp; Nandhakumar, 2008)","noteIndex":0},"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B915B7" w:rsidRPr="00574A09">
        <w:rPr>
          <w:rFonts w:cs="Times New Roman"/>
          <w:szCs w:val="24"/>
        </w:rPr>
        <w:fldChar w:fldCharType="separate"/>
      </w:r>
      <w:r w:rsidR="00B915B7" w:rsidRPr="00574A09">
        <w:rPr>
          <w:rFonts w:cs="Times New Roman"/>
          <w:szCs w:val="24"/>
        </w:rPr>
        <w:t>(Stacey in Nandhakumar, 2008)</w:t>
      </w:r>
      <w:r w:rsidR="00B915B7" w:rsidRPr="00574A09">
        <w:rPr>
          <w:rFonts w:cs="Times New Roman"/>
          <w:szCs w:val="24"/>
        </w:rPr>
        <w:fldChar w:fldCharType="end"/>
      </w:r>
      <w:r w:rsidR="008B2BDB" w:rsidRPr="00574A09">
        <w:rPr>
          <w:rFonts w:cs="Times New Roman"/>
          <w:szCs w:val="24"/>
        </w:rPr>
        <w:t xml:space="preserve">. </w:t>
      </w:r>
    </w:p>
    <w:p w14:paraId="3C07C7D3" w14:textId="539EDA61" w:rsidR="00CF7713" w:rsidRPr="00574A09" w:rsidRDefault="00CF7713" w:rsidP="005D71AF">
      <w:pPr>
        <w:contextualSpacing/>
        <w:rPr>
          <w:rFonts w:cs="Times New Roman"/>
          <w:szCs w:val="24"/>
        </w:rPr>
      </w:pPr>
      <w:r w:rsidRPr="00574A09">
        <w:rPr>
          <w:rFonts w:cs="Times New Roman"/>
          <w:szCs w:val="24"/>
        </w:rPr>
        <w:t>Na podlagi dokumentov analiz razvoja sta</w:t>
      </w:r>
      <w:r w:rsidR="0003035F"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HcB4t5Qj","properties":{"formattedCitation":"(Petrillo in Pimenta 2010)","plainCitation":"(Petrillo in Pimenta 2010)","dontUpdate":true,"noteIndex":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574A09">
        <w:rPr>
          <w:rFonts w:cs="Times New Roman"/>
          <w:szCs w:val="24"/>
        </w:rPr>
        <w:fldChar w:fldCharType="separate"/>
      </w:r>
      <w:r w:rsidRPr="00574A09">
        <w:rPr>
          <w:rFonts w:cs="Times New Roman"/>
          <w:szCs w:val="24"/>
        </w:rPr>
        <w:t xml:space="preserve">Petrillo in Pimenta </w:t>
      </w:r>
      <w:r w:rsidRPr="00574A09">
        <w:rPr>
          <w:rFonts w:cs="Times New Roman"/>
          <w:szCs w:val="24"/>
        </w:rPr>
        <w:fldChar w:fldCharType="end"/>
      </w:r>
      <w:r w:rsidRPr="00574A09">
        <w:rPr>
          <w:rFonts w:cs="Times New Roman"/>
          <w:szCs w:val="24"/>
        </w:rPr>
        <w:t>naredila razis</w:t>
      </w:r>
      <w:r w:rsidR="00017646" w:rsidRPr="00574A09">
        <w:rPr>
          <w:rFonts w:cs="Times New Roman"/>
          <w:szCs w:val="24"/>
        </w:rPr>
        <w:t xml:space="preserve">kavo, ki je ugotavljala uporabo </w:t>
      </w:r>
      <w:r w:rsidRPr="00574A09">
        <w:rPr>
          <w:rFonts w:cs="Times New Roman"/>
          <w:szCs w:val="24"/>
        </w:rPr>
        <w:t>praks v razvoju. Ugotovila sta, da se v razvoju video iger uporabljajo</w:t>
      </w:r>
      <w:r w:rsidR="003C5379" w:rsidRPr="00574A09">
        <w:rPr>
          <w:rFonts w:cs="Times New Roman"/>
          <w:szCs w:val="24"/>
        </w:rPr>
        <w:t xml:space="preserve"> predvsem</w:t>
      </w:r>
      <w:r w:rsidR="00D35553" w:rsidRPr="00574A09">
        <w:rPr>
          <w:rFonts w:cs="Times New Roman"/>
          <w:szCs w:val="24"/>
        </w:rPr>
        <w:t xml:space="preserve"> agilne prakse. </w:t>
      </w:r>
      <w:r w:rsidRPr="00574A09">
        <w:rPr>
          <w:rFonts w:cs="Times New Roman"/>
          <w:szCs w:val="24"/>
        </w:rPr>
        <w:t xml:space="preserve">Uporaba se lahko s prakticiranjem agilnih praks izvaja povsem nezavedno in celo neformalno </w:t>
      </w:r>
      <w:r w:rsidRPr="00574A09">
        <w:rPr>
          <w:rFonts w:cs="Times New Roman"/>
          <w:szCs w:val="24"/>
        </w:rPr>
        <w:fldChar w:fldCharType="begin"/>
      </w:r>
      <w:r w:rsidR="009C77D5" w:rsidRPr="00574A09">
        <w:rPr>
          <w:rFonts w:cs="Times New Roman"/>
          <w:szCs w:val="24"/>
        </w:rPr>
        <w:instrText xml:space="preserve"> ADDIN ZOTERO_ITEM CSL_CITATION {"citationID":"t0dcQGR7","properties":{"formattedCitation":"(Fabio Petrillo &amp; Pimenta, 2010, str. 14)","plainCitation":"(Fabio Petrillo &amp; Pimenta, 2010, str. 14)","noteIndex":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574A09">
        <w:rPr>
          <w:rFonts w:cs="Times New Roman"/>
          <w:szCs w:val="24"/>
        </w:rPr>
        <w:fldChar w:fldCharType="separate"/>
      </w:r>
      <w:r w:rsidR="00290ACA" w:rsidRPr="00574A09">
        <w:rPr>
          <w:rFonts w:cs="Times New Roman"/>
          <w:szCs w:val="24"/>
        </w:rPr>
        <w:t>(</w:t>
      </w:r>
      <w:r w:rsidR="00B66D6A" w:rsidRPr="00574A09">
        <w:rPr>
          <w:rFonts w:cs="Times New Roman"/>
          <w:szCs w:val="24"/>
        </w:rPr>
        <w:t>Petrillo in</w:t>
      </w:r>
      <w:r w:rsidR="009C77D5" w:rsidRPr="00574A09">
        <w:rPr>
          <w:rFonts w:cs="Times New Roman"/>
          <w:szCs w:val="24"/>
        </w:rPr>
        <w:t xml:space="preserve"> Pimenta, 2010, str. 14)</w:t>
      </w:r>
      <w:r w:rsidRPr="00574A09">
        <w:rPr>
          <w:rFonts w:cs="Times New Roman"/>
          <w:szCs w:val="24"/>
        </w:rPr>
        <w:fldChar w:fldCharType="end"/>
      </w:r>
      <w:r w:rsidRPr="00574A09">
        <w:rPr>
          <w:rFonts w:cs="Times New Roman"/>
          <w:szCs w:val="24"/>
        </w:rPr>
        <w:t>.</w:t>
      </w:r>
    </w:p>
    <w:p w14:paraId="1189CE82" w14:textId="5463298B" w:rsidR="00CF7713" w:rsidRPr="00574A09" w:rsidRDefault="00CF7713" w:rsidP="005D71AF">
      <w:pPr>
        <w:contextualSpacing/>
        <w:rPr>
          <w:rFonts w:cs="Times New Roman"/>
          <w:szCs w:val="24"/>
        </w:rPr>
      </w:pPr>
      <w:r w:rsidRPr="00574A09">
        <w:rPr>
          <w:rFonts w:cs="Times New Roman"/>
          <w:szCs w:val="24"/>
        </w:rPr>
        <w:t xml:space="preserve">Prav tako agilne pristope podpira Fullerton, saj meni, da je Scrum primeren za reševanje zapletenih problemov oblikovanja iger </w:t>
      </w:r>
      <w:r w:rsidRPr="00574A09">
        <w:rPr>
          <w:rFonts w:cs="Times New Roman"/>
          <w:szCs w:val="24"/>
        </w:rPr>
        <w:fldChar w:fldCharType="begin"/>
      </w:r>
      <w:r w:rsidR="009C77D5" w:rsidRPr="00574A09">
        <w:rPr>
          <w:rFonts w:cs="Times New Roman"/>
          <w:szCs w:val="24"/>
        </w:rPr>
        <w:instrText xml:space="preserve"> ADDIN ZOTERO_ITEM CSL_CITATION {"citationID":"G5ISb7gB","properties":{"formattedCitation":"(Fullerton, 2014, str. 369)","plainCitation":"(Fullerton, 2014, str. 369)","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574A09">
        <w:rPr>
          <w:rFonts w:cs="Times New Roman"/>
          <w:szCs w:val="24"/>
        </w:rPr>
        <w:fldChar w:fldCharType="separate"/>
      </w:r>
      <w:r w:rsidR="009C77D5" w:rsidRPr="00574A09">
        <w:rPr>
          <w:rFonts w:cs="Times New Roman"/>
          <w:szCs w:val="24"/>
        </w:rPr>
        <w:t>(Fullerton, 2014, str. 369)</w:t>
      </w:r>
      <w:r w:rsidRPr="00574A09">
        <w:rPr>
          <w:rFonts w:cs="Times New Roman"/>
          <w:szCs w:val="24"/>
        </w:rPr>
        <w:fldChar w:fldCharType="end"/>
      </w:r>
      <w:r w:rsidRPr="00574A09">
        <w:rPr>
          <w:rFonts w:cs="Times New Roman"/>
          <w:szCs w:val="24"/>
        </w:rPr>
        <w:t>. Svoje mnenje podaja John</w:t>
      </w:r>
      <w:r w:rsidR="009744E2" w:rsidRPr="00574A09">
        <w:rPr>
          <w:rFonts w:cs="Times New Roman"/>
          <w:szCs w:val="24"/>
        </w:rPr>
        <w:t xml:space="preserve"> </w:t>
      </w:r>
      <w:r w:rsidRPr="00574A09">
        <w:rPr>
          <w:rFonts w:cs="Times New Roman"/>
          <w:szCs w:val="24"/>
        </w:rPr>
        <w:t>Comes</w:t>
      </w:r>
      <w:r w:rsidRPr="00574A09">
        <w:rPr>
          <w:rStyle w:val="Sprotnaopomba-sklic"/>
          <w:rFonts w:cs="Times New Roman"/>
          <w:szCs w:val="24"/>
        </w:rPr>
        <w:footnoteReference w:id="27"/>
      </w:r>
      <w:r w:rsidRPr="00574A09">
        <w:rPr>
          <w:rFonts w:cs="Times New Roman"/>
          <w:szCs w:val="24"/>
        </w:rPr>
        <w:t>, ki meni, naj opustimo kaskadne</w:t>
      </w:r>
      <w:r w:rsidR="000F1EE8" w:rsidRPr="00574A09">
        <w:rPr>
          <w:rFonts w:cs="Times New Roman"/>
          <w:szCs w:val="24"/>
        </w:rPr>
        <w:t xml:space="preserve"> (sekvenčne)</w:t>
      </w:r>
      <w:r w:rsidRPr="00574A09">
        <w:rPr>
          <w:rFonts w:cs="Times New Roman"/>
          <w:szCs w:val="24"/>
        </w:rPr>
        <w:t xml:space="preserve"> procese in sprejmemo agilne </w:t>
      </w:r>
      <w:r w:rsidRPr="00574A09">
        <w:rPr>
          <w:rFonts w:cs="Times New Roman"/>
          <w:szCs w:val="24"/>
        </w:rPr>
        <w:fldChar w:fldCharType="begin"/>
      </w:r>
      <w:r w:rsidR="009C77D5" w:rsidRPr="00574A09">
        <w:rPr>
          <w:rFonts w:cs="Times New Roman"/>
          <w:szCs w:val="24"/>
        </w:rPr>
        <w:instrText xml:space="preserve"> ADDIN ZOTERO_ITEM CSL_CITATION {"citationID":"EBZGwBWC","properties":{"formattedCitation":"(Novak, 2012, str. 366)","plainCitation":"(Novak, 2012, str. 366)","noteIndex":0},"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6)</w:t>
      </w:r>
      <w:r w:rsidRPr="00574A09">
        <w:rPr>
          <w:rFonts w:cs="Times New Roman"/>
          <w:szCs w:val="24"/>
        </w:rPr>
        <w:fldChar w:fldCharType="end"/>
      </w:r>
      <w:r w:rsidRPr="00574A09">
        <w:rPr>
          <w:rFonts w:cs="Times New Roman"/>
          <w:szCs w:val="24"/>
        </w:rPr>
        <w:t>.</w:t>
      </w:r>
    </w:p>
    <w:p w14:paraId="595732D6" w14:textId="0148C04C" w:rsidR="007F01DF" w:rsidRPr="00574A09" w:rsidRDefault="007F01DF" w:rsidP="005D71AF">
      <w:pPr>
        <w:pStyle w:val="Naslov2"/>
      </w:pPr>
      <w:bookmarkStart w:id="31" w:name="_Toc509588433"/>
      <w:bookmarkStart w:id="32" w:name="_Toc511205669"/>
      <w:r w:rsidRPr="00574A09">
        <w:lastRenderedPageBreak/>
        <w:t>4.1 POMANKLJIVOSTI AGILNIH PRISTOPOV</w:t>
      </w:r>
      <w:bookmarkEnd w:id="31"/>
      <w:bookmarkEnd w:id="32"/>
    </w:p>
    <w:p w14:paraId="7A409514" w14:textId="18EE851B" w:rsidR="007F01DF" w:rsidRPr="00574A09" w:rsidRDefault="007F01DF" w:rsidP="005D71AF">
      <w:pPr>
        <w:contextualSpacing/>
        <w:rPr>
          <w:rFonts w:cs="Times New Roman"/>
          <w:szCs w:val="24"/>
        </w:rPr>
      </w:pPr>
      <w:r w:rsidRPr="00574A09">
        <w:rPr>
          <w:rFonts w:cs="Times New Roman"/>
          <w:szCs w:val="24"/>
        </w:rPr>
        <w:t xml:space="preserve">Agilni pristopi niso </w:t>
      </w:r>
      <w:r w:rsidR="008A0690" w:rsidRPr="00574A09">
        <w:rPr>
          <w:rFonts w:cs="Times New Roman"/>
          <w:szCs w:val="24"/>
        </w:rPr>
        <w:t xml:space="preserve">usmerjeni </w:t>
      </w:r>
      <w:r w:rsidRPr="00574A09">
        <w:rPr>
          <w:rFonts w:cs="Times New Roman"/>
          <w:szCs w:val="24"/>
        </w:rPr>
        <w:t>v izdelavo dokumentacije</w:t>
      </w:r>
      <w:r w:rsidR="00DB029F" w:rsidRPr="00574A09">
        <w:rPr>
          <w:rFonts w:cs="Times New Roman"/>
          <w:szCs w:val="24"/>
        </w:rPr>
        <w:t>,</w:t>
      </w:r>
      <w:r w:rsidRPr="00574A09">
        <w:rPr>
          <w:rFonts w:cs="Times New Roman"/>
          <w:szCs w:val="24"/>
        </w:rPr>
        <w:t xml:space="preserve"> ampak na zgodaj delujočo verzijo igre </w:t>
      </w:r>
      <w:r w:rsidRPr="00574A09">
        <w:rPr>
          <w:rFonts w:cs="Times New Roman"/>
          <w:szCs w:val="24"/>
        </w:rPr>
        <w:fldChar w:fldCharType="begin"/>
      </w:r>
      <w:r w:rsidR="009C77D5" w:rsidRPr="00574A09">
        <w:rPr>
          <w:rFonts w:cs="Times New Roman"/>
          <w:szCs w:val="24"/>
        </w:rPr>
        <w:instrText xml:space="preserve"> ADDIN ZOTERO_ITEM CSL_CITATION {"citationID":"X4v4hi2u","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574A09">
        <w:rPr>
          <w:rFonts w:cs="Times New Roman"/>
          <w:szCs w:val="24"/>
        </w:rPr>
        <w:fldChar w:fldCharType="separate"/>
      </w:r>
      <w:r w:rsidR="007716D8" w:rsidRPr="00574A09">
        <w:rPr>
          <w:rFonts w:cs="Times New Roman"/>
          <w:szCs w:val="24"/>
        </w:rPr>
        <w:t>(O’Hagan in</w:t>
      </w:r>
      <w:r w:rsidR="009C77D5" w:rsidRPr="00574A09">
        <w:rPr>
          <w:rFonts w:cs="Times New Roman"/>
          <w:szCs w:val="24"/>
        </w:rPr>
        <w:t xml:space="preserve"> O’Connor, 2015, str. 5)</w:t>
      </w:r>
      <w:r w:rsidRPr="00574A09">
        <w:rPr>
          <w:rFonts w:cs="Times New Roman"/>
          <w:szCs w:val="24"/>
        </w:rPr>
        <w:fldChar w:fldCharType="end"/>
      </w:r>
      <w:r w:rsidRPr="00574A09">
        <w:rPr>
          <w:rFonts w:cs="Times New Roman"/>
          <w:szCs w:val="24"/>
        </w:rPr>
        <w:t xml:space="preserve">. Slabo definirana specifikacija vodi v defekte, vpliva na funkcionalnost, vire in časovnice </w:t>
      </w:r>
      <w:r w:rsidRPr="00574A09">
        <w:rPr>
          <w:rFonts w:cs="Times New Roman"/>
          <w:szCs w:val="24"/>
        </w:rPr>
        <w:fldChar w:fldCharType="begin"/>
      </w:r>
      <w:r w:rsidR="009C77D5" w:rsidRPr="00574A09">
        <w:rPr>
          <w:rFonts w:cs="Times New Roman"/>
          <w:szCs w:val="24"/>
        </w:rPr>
        <w:instrText xml:space="preserve"> ADDIN ZOTERO_ITEM CSL_CITATION {"citationID":"W1Oq1b6I","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B63072" w:rsidRPr="00574A09">
        <w:rPr>
          <w:rFonts w:cs="Times New Roman"/>
          <w:szCs w:val="24"/>
        </w:rPr>
        <w:t>(Kanode in</w:t>
      </w:r>
      <w:r w:rsidR="009C77D5" w:rsidRPr="00574A09">
        <w:rPr>
          <w:rFonts w:cs="Times New Roman"/>
          <w:szCs w:val="24"/>
        </w:rPr>
        <w:t xml:space="preserve"> Haddad, 2009, str. 263)</w:t>
      </w:r>
      <w:r w:rsidRPr="00574A09">
        <w:rPr>
          <w:rFonts w:cs="Times New Roman"/>
          <w:szCs w:val="24"/>
        </w:rPr>
        <w:fldChar w:fldCharType="end"/>
      </w:r>
      <w:r w:rsidRPr="00574A09">
        <w:rPr>
          <w:rFonts w:cs="Times New Roman"/>
          <w:szCs w:val="24"/>
        </w:rPr>
        <w:t>. Med produkcijo ti pristopi nadaljujejo s prototipiranjem in izdelavo inkrementov igre</w:t>
      </w:r>
      <w:r w:rsidR="00DB029F" w:rsidRPr="00574A09">
        <w:rPr>
          <w:rFonts w:cs="Times New Roman"/>
          <w:szCs w:val="24"/>
        </w:rPr>
        <w:t>,</w:t>
      </w:r>
      <w:r w:rsidRPr="00574A09">
        <w:rPr>
          <w:rFonts w:cs="Times New Roman"/>
          <w:szCs w:val="24"/>
        </w:rPr>
        <w:t xml:space="preserve"> </w:t>
      </w:r>
      <w:r w:rsidR="00DB029F" w:rsidRPr="00574A09">
        <w:rPr>
          <w:rFonts w:cs="Times New Roman"/>
          <w:szCs w:val="24"/>
        </w:rPr>
        <w:t>k</w:t>
      </w:r>
      <w:r w:rsidRPr="00574A09">
        <w:rPr>
          <w:rFonts w:cs="Times New Roman"/>
          <w:szCs w:val="24"/>
        </w:rPr>
        <w:t xml:space="preserve">ar privede do sprememb, ki drastično vplivajo tudi na GDD </w:t>
      </w:r>
      <w:r w:rsidRPr="00574A09">
        <w:rPr>
          <w:rFonts w:cs="Times New Roman"/>
          <w:szCs w:val="24"/>
        </w:rPr>
        <w:fldChar w:fldCharType="begin"/>
      </w:r>
      <w:r w:rsidR="009C77D5" w:rsidRPr="00574A09">
        <w:rPr>
          <w:rFonts w:cs="Times New Roman"/>
          <w:szCs w:val="24"/>
        </w:rPr>
        <w:instrText xml:space="preserve"> ADDIN ZOTERO_ITEM CSL_CITATION {"citationID":"fJJdx3on","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E366FE" w:rsidRPr="00574A09">
        <w:rPr>
          <w:rFonts w:cs="Times New Roman"/>
          <w:szCs w:val="24"/>
        </w:rPr>
        <w:t>(</w:t>
      </w:r>
      <w:r w:rsidR="007B2768" w:rsidRPr="00574A09">
        <w:rPr>
          <w:rFonts w:cs="Times New Roman"/>
          <w:szCs w:val="24"/>
        </w:rPr>
        <w:t>prav tam</w:t>
      </w:r>
      <w:r w:rsidR="009C77D5" w:rsidRPr="00574A09">
        <w:rPr>
          <w:rFonts w:cs="Times New Roman"/>
          <w:szCs w:val="24"/>
        </w:rPr>
        <w:t>, str. 263)</w:t>
      </w:r>
      <w:r w:rsidRPr="00574A09">
        <w:rPr>
          <w:rFonts w:cs="Times New Roman"/>
          <w:szCs w:val="24"/>
        </w:rPr>
        <w:fldChar w:fldCharType="end"/>
      </w:r>
      <w:r w:rsidRPr="00574A09">
        <w:rPr>
          <w:rFonts w:cs="Times New Roman"/>
          <w:szCs w:val="24"/>
        </w:rPr>
        <w:t>. Posledično se spremeni okvir projekta</w:t>
      </w:r>
      <w:r w:rsidR="00DB029F" w:rsidRPr="00574A09">
        <w:rPr>
          <w:rFonts w:cs="Times New Roman"/>
          <w:szCs w:val="24"/>
        </w:rPr>
        <w:t>,</w:t>
      </w:r>
      <w:r w:rsidRPr="00574A09">
        <w:rPr>
          <w:rFonts w:cs="Times New Roman"/>
          <w:szCs w:val="24"/>
        </w:rPr>
        <w:t xml:space="preserve"> kar negativno vpliva na produkcijo </w:t>
      </w:r>
      <w:r w:rsidRPr="00574A09">
        <w:rPr>
          <w:rFonts w:cs="Times New Roman"/>
          <w:szCs w:val="24"/>
        </w:rPr>
        <w:fldChar w:fldCharType="begin"/>
      </w:r>
      <w:r w:rsidR="009C77D5" w:rsidRPr="00574A09">
        <w:rPr>
          <w:rFonts w:cs="Times New Roman"/>
          <w:szCs w:val="24"/>
        </w:rPr>
        <w:instrText xml:space="preserve"> ADDIN ZOTERO_ITEM CSL_CITATION {"citationID":"HOmQXF0D","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B3632D" w:rsidRPr="00574A09">
        <w:rPr>
          <w:rFonts w:cs="Times New Roman"/>
          <w:szCs w:val="24"/>
        </w:rPr>
        <w:t>(</w:t>
      </w:r>
      <w:r w:rsidR="007B2768" w:rsidRPr="00574A09">
        <w:rPr>
          <w:rFonts w:cs="Times New Roman"/>
          <w:szCs w:val="24"/>
        </w:rPr>
        <w:t>prav tam</w:t>
      </w:r>
      <w:r w:rsidR="009C77D5" w:rsidRPr="00574A09">
        <w:rPr>
          <w:rFonts w:cs="Times New Roman"/>
          <w:szCs w:val="24"/>
        </w:rPr>
        <w:t>, str. 263)</w:t>
      </w:r>
      <w:r w:rsidRPr="00574A09">
        <w:rPr>
          <w:rFonts w:cs="Times New Roman"/>
          <w:szCs w:val="24"/>
        </w:rPr>
        <w:fldChar w:fldCharType="end"/>
      </w:r>
      <w:r w:rsidRPr="00574A09">
        <w:rPr>
          <w:rFonts w:cs="Times New Roman"/>
          <w:szCs w:val="24"/>
        </w:rPr>
        <w:t>.</w:t>
      </w:r>
      <w:r w:rsidR="0049315F" w:rsidRPr="00574A09">
        <w:rPr>
          <w:rFonts w:cs="Times New Roman"/>
          <w:szCs w:val="24"/>
        </w:rPr>
        <w:t xml:space="preserve"> </w:t>
      </w:r>
      <w:r w:rsidRPr="00574A09">
        <w:rPr>
          <w:rFonts w:cs="Times New Roman"/>
          <w:szCs w:val="24"/>
        </w:rPr>
        <w:t>Poleg tega so</w:t>
      </w:r>
      <w:r w:rsidR="006F4F04" w:rsidRPr="00574A09">
        <w:rPr>
          <w:rFonts w:cs="Times New Roman"/>
          <w:szCs w:val="24"/>
        </w:rPr>
        <w:t xml:space="preserve"> bili</w:t>
      </w:r>
      <w:r w:rsidRPr="00574A09">
        <w:rPr>
          <w:rFonts w:cs="Times New Roman"/>
          <w:szCs w:val="24"/>
        </w:rPr>
        <w:t xml:space="preserve"> agilni modeli namenjeni za razvoj programske opreme in ne iger </w:t>
      </w:r>
      <w:r w:rsidRPr="00574A09">
        <w:rPr>
          <w:rFonts w:cs="Times New Roman"/>
          <w:szCs w:val="24"/>
        </w:rPr>
        <w:fldChar w:fldCharType="begin"/>
      </w:r>
      <w:r w:rsidR="009C77D5" w:rsidRPr="00574A09">
        <w:rPr>
          <w:rFonts w:cs="Times New Roman"/>
          <w:szCs w:val="24"/>
        </w:rPr>
        <w:instrText xml:space="preserve"> ADDIN ZOTERO_ITEM CSL_CITATION {"citationID":"qdoXYAtc","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O’Hagan </w:t>
      </w:r>
      <w:r w:rsidR="009303E6" w:rsidRPr="00574A09">
        <w:rPr>
          <w:rFonts w:cs="Times New Roman"/>
          <w:szCs w:val="24"/>
        </w:rPr>
        <w:t>in</w:t>
      </w:r>
      <w:r w:rsidR="0047475E">
        <w:rPr>
          <w:rFonts w:cs="Times New Roman"/>
          <w:szCs w:val="24"/>
        </w:rPr>
        <w:t xml:space="preserve"> </w:t>
      </w:r>
      <w:r w:rsidR="00515194" w:rsidRPr="00574A09">
        <w:rPr>
          <w:rFonts w:cs="Times New Roman"/>
          <w:szCs w:val="24"/>
        </w:rPr>
        <w:t>O’Connor</w:t>
      </w:r>
      <w:r w:rsidR="009C77D5" w:rsidRPr="00574A09">
        <w:rPr>
          <w:rFonts w:cs="Times New Roman"/>
          <w:szCs w:val="24"/>
        </w:rPr>
        <w:t>, 2015, str. 5)</w:t>
      </w:r>
      <w:r w:rsidRPr="00574A09">
        <w:rPr>
          <w:rFonts w:cs="Times New Roman"/>
          <w:szCs w:val="24"/>
        </w:rPr>
        <w:fldChar w:fldCharType="end"/>
      </w:r>
      <w:r w:rsidRPr="00574A09">
        <w:rPr>
          <w:rFonts w:cs="Times New Roman"/>
          <w:szCs w:val="24"/>
        </w:rPr>
        <w:t xml:space="preserve">. Več kot polovica študij primerov omenja kreativnost kot glavni izziv uporabe agilnih pristopov </w:t>
      </w:r>
      <w:r w:rsidRPr="00574A09">
        <w:rPr>
          <w:rFonts w:cs="Times New Roman"/>
          <w:szCs w:val="24"/>
        </w:rPr>
        <w:fldChar w:fldCharType="begin"/>
      </w:r>
      <w:r w:rsidR="009C77D5" w:rsidRPr="00574A09">
        <w:rPr>
          <w:rFonts w:cs="Times New Roman"/>
          <w:szCs w:val="24"/>
        </w:rPr>
        <w:instrText xml:space="preserve"> ADDIN ZOTERO_ITEM CSL_CITATION {"citationID":"GICv4FAF","properties":{"formattedCitation":"(Ruonala, 2016, str. 29)","plainCitation":"(Ruonala, 2016, str. 29)","noteIndex":0},"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74A09">
        <w:rPr>
          <w:rFonts w:cs="Times New Roman"/>
          <w:szCs w:val="24"/>
        </w:rPr>
        <w:fldChar w:fldCharType="separate"/>
      </w:r>
      <w:r w:rsidR="009C77D5" w:rsidRPr="00574A09">
        <w:rPr>
          <w:rFonts w:cs="Times New Roman"/>
          <w:szCs w:val="24"/>
        </w:rPr>
        <w:t>(Ruonala, 2016, str. 29)</w:t>
      </w:r>
      <w:r w:rsidRPr="00574A09">
        <w:rPr>
          <w:rFonts w:cs="Times New Roman"/>
          <w:szCs w:val="24"/>
        </w:rPr>
        <w:fldChar w:fldCharType="end"/>
      </w:r>
      <w:r w:rsidRPr="00574A09">
        <w:rPr>
          <w:rFonts w:cs="Times New Roman"/>
          <w:szCs w:val="24"/>
        </w:rPr>
        <w:t xml:space="preserve">. Multidisciplinarne ekipe se pogosto delijo med umetnike in programerje, kar privede do težav v komunikaciji </w:t>
      </w:r>
      <w:r w:rsidRPr="00574A09">
        <w:rPr>
          <w:rFonts w:cs="Times New Roman"/>
          <w:szCs w:val="24"/>
        </w:rPr>
        <w:fldChar w:fldCharType="begin"/>
      </w:r>
      <w:r w:rsidR="009C77D5" w:rsidRPr="00574A09">
        <w:rPr>
          <w:rFonts w:cs="Times New Roman"/>
          <w:szCs w:val="24"/>
        </w:rPr>
        <w:instrText xml:space="preserve"> ADDIN ZOTERO_ITEM CSL_CITATION {"citationID":"bpSuDX9D","properties":{"formattedCitation":"(Kanode &amp; Haddad, 2009, str. 263)","plainCitation":"(Kanode &amp; Haddad, 2009, str. 263)","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74A09">
        <w:rPr>
          <w:rFonts w:cs="Times New Roman"/>
          <w:szCs w:val="24"/>
        </w:rPr>
        <w:fldChar w:fldCharType="separate"/>
      </w:r>
      <w:r w:rsidR="007B2768" w:rsidRPr="00574A09">
        <w:rPr>
          <w:rFonts w:cs="Times New Roman"/>
          <w:szCs w:val="24"/>
        </w:rPr>
        <w:t>(Kanode in</w:t>
      </w:r>
      <w:r w:rsidR="009C77D5" w:rsidRPr="00574A09">
        <w:rPr>
          <w:rFonts w:cs="Times New Roman"/>
          <w:szCs w:val="24"/>
        </w:rPr>
        <w:t xml:space="preserve"> Haddad, 2009, str. 263)</w:t>
      </w:r>
      <w:r w:rsidRPr="00574A09">
        <w:rPr>
          <w:rFonts w:cs="Times New Roman"/>
          <w:szCs w:val="24"/>
        </w:rPr>
        <w:fldChar w:fldCharType="end"/>
      </w:r>
      <w:r w:rsidR="00B32826" w:rsidRPr="00574A09">
        <w:rPr>
          <w:rFonts w:cs="Times New Roman"/>
          <w:szCs w:val="24"/>
        </w:rPr>
        <w:t>. Umetniki imajo večji</w:t>
      </w:r>
      <w:r w:rsidRPr="00574A09">
        <w:rPr>
          <w:rFonts w:cs="Times New Roman"/>
          <w:szCs w:val="24"/>
        </w:rPr>
        <w:t xml:space="preserve"> odpor </w:t>
      </w:r>
      <w:r w:rsidR="00DB029F" w:rsidRPr="00574A09">
        <w:rPr>
          <w:rFonts w:cs="Times New Roman"/>
          <w:szCs w:val="24"/>
        </w:rPr>
        <w:t xml:space="preserve">do </w:t>
      </w:r>
      <w:r w:rsidRPr="00574A09">
        <w:rPr>
          <w:rFonts w:cs="Times New Roman"/>
          <w:szCs w:val="24"/>
        </w:rPr>
        <w:t>sprejemanj</w:t>
      </w:r>
      <w:r w:rsidR="00DB029F" w:rsidRPr="00574A09">
        <w:rPr>
          <w:rFonts w:cs="Times New Roman"/>
          <w:szCs w:val="24"/>
        </w:rPr>
        <w:t>a</w:t>
      </w:r>
      <w:r w:rsidRPr="00574A09">
        <w:rPr>
          <w:rFonts w:cs="Times New Roman"/>
          <w:szCs w:val="24"/>
        </w:rPr>
        <w:t xml:space="preserve"> agilnih metod in ostalih uveljavljenih procesnih kontrol kot tehnično orientirani zaposleni </w:t>
      </w:r>
      <w:r w:rsidRPr="00574A09">
        <w:rPr>
          <w:rFonts w:cs="Times New Roman"/>
          <w:szCs w:val="24"/>
        </w:rPr>
        <w:fldChar w:fldCharType="begin"/>
      </w:r>
      <w:r w:rsidR="009C77D5" w:rsidRPr="00574A09">
        <w:rPr>
          <w:rFonts w:cs="Times New Roman"/>
          <w:szCs w:val="24"/>
        </w:rPr>
        <w:instrText xml:space="preserve"> ADDIN ZOTERO_ITEM CSL_CITATION {"citationID":"FE2rZM6S","properties":{"formattedCitation":"(Ruonala, 2016, str. 29)","plainCitation":"(Ruonala, 2016, str. 29)","noteIndex":0},"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74A09">
        <w:rPr>
          <w:rFonts w:cs="Times New Roman"/>
          <w:szCs w:val="24"/>
        </w:rPr>
        <w:fldChar w:fldCharType="separate"/>
      </w:r>
      <w:r w:rsidR="009C77D5" w:rsidRPr="00574A09">
        <w:rPr>
          <w:rFonts w:cs="Times New Roman"/>
          <w:szCs w:val="24"/>
        </w:rPr>
        <w:t>(Ruonala, 2016, str. 29)</w:t>
      </w:r>
      <w:r w:rsidRPr="00574A09">
        <w:rPr>
          <w:rFonts w:cs="Times New Roman"/>
          <w:szCs w:val="24"/>
        </w:rPr>
        <w:fldChar w:fldCharType="end"/>
      </w:r>
      <w:r w:rsidR="000A785D" w:rsidRPr="00574A09">
        <w:rPr>
          <w:rFonts w:cs="Times New Roman"/>
          <w:szCs w:val="24"/>
        </w:rPr>
        <w:t>.</w:t>
      </w:r>
    </w:p>
    <w:p w14:paraId="51DFB66C" w14:textId="440A1566" w:rsidR="00AE2721" w:rsidRPr="00574A09" w:rsidRDefault="003462C6" w:rsidP="005D71AF">
      <w:pPr>
        <w:contextualSpacing/>
        <w:rPr>
          <w:rFonts w:cs="Times New Roman"/>
          <w:szCs w:val="24"/>
        </w:rPr>
      </w:pPr>
      <w:r w:rsidRPr="00574A09">
        <w:rPr>
          <w:rFonts w:cs="Times New Roman"/>
          <w:szCs w:val="24"/>
        </w:rPr>
        <w:t xml:space="preserve">Brazilska raziskava je </w:t>
      </w:r>
      <w:r w:rsidR="00A326A2" w:rsidRPr="00574A09">
        <w:rPr>
          <w:rFonts w:cs="Times New Roman"/>
          <w:szCs w:val="24"/>
        </w:rPr>
        <w:t>pokazala, da agilne prakse</w:t>
      </w:r>
      <w:r w:rsidR="00EB7418" w:rsidRPr="00574A09">
        <w:rPr>
          <w:rFonts w:cs="Times New Roman"/>
          <w:szCs w:val="24"/>
        </w:rPr>
        <w:t xml:space="preserve"> tudi</w:t>
      </w:r>
      <w:r w:rsidR="00A326A2" w:rsidRPr="00574A09">
        <w:rPr>
          <w:rFonts w:cs="Times New Roman"/>
          <w:szCs w:val="24"/>
        </w:rPr>
        <w:t xml:space="preserve"> niso najučinkovitejše.</w:t>
      </w:r>
      <w:r w:rsidR="007F01DF" w:rsidRPr="00574A09">
        <w:rPr>
          <w:rFonts w:cs="Times New Roman"/>
          <w:szCs w:val="24"/>
        </w:rPr>
        <w:t xml:space="preserve"> V raziskavi je sodelovalo 58 podjetij, ki razvijajo vi</w:t>
      </w:r>
      <w:r w:rsidR="00F55644" w:rsidRPr="00574A09">
        <w:rPr>
          <w:rFonts w:cs="Times New Roman"/>
          <w:szCs w:val="24"/>
        </w:rPr>
        <w:t>deo igre. A</w:t>
      </w:r>
      <w:r w:rsidR="007F01DF" w:rsidRPr="00574A09">
        <w:rPr>
          <w:rFonts w:cs="Times New Roman"/>
          <w:szCs w:val="24"/>
        </w:rPr>
        <w:t>nketiranci</w:t>
      </w:r>
      <w:r w:rsidR="00F55644" w:rsidRPr="00574A09">
        <w:rPr>
          <w:rFonts w:cs="Times New Roman"/>
          <w:szCs w:val="24"/>
        </w:rPr>
        <w:t xml:space="preserve"> so</w:t>
      </w:r>
      <w:r w:rsidR="007F01DF" w:rsidRPr="00574A09">
        <w:rPr>
          <w:rFonts w:cs="Times New Roman"/>
          <w:szCs w:val="24"/>
        </w:rPr>
        <w:t xml:space="preserve"> umestili svoj procesni model v enega od štirih kategorij in ocenili njegovo uspešnost glede na pogoste težave, ki se pojavljajo pri razvoju video iger</w:t>
      </w:r>
      <w:r w:rsidR="00F31AC7" w:rsidRPr="00574A09">
        <w:rPr>
          <w:rFonts w:cs="Times New Roman"/>
          <w:szCs w:val="24"/>
        </w:rPr>
        <w:t>. Te so odkrili Petrillo in kolegi (2009) v svoji raziskavi</w:t>
      </w:r>
      <w:r w:rsidR="006179D1" w:rsidRPr="00574A09">
        <w:rPr>
          <w:rFonts w:cs="Times New Roman"/>
          <w:szCs w:val="24"/>
        </w:rPr>
        <w:t>,</w:t>
      </w:r>
      <w:r w:rsidR="00F31AC7" w:rsidRPr="00574A09">
        <w:rPr>
          <w:rFonts w:cs="Times New Roman"/>
          <w:szCs w:val="24"/>
        </w:rPr>
        <w:t xml:space="preserve"> pri kateri so analizirali dokumente analiz razvoja </w:t>
      </w:r>
      <w:r w:rsidR="00FC727C" w:rsidRPr="00574A09">
        <w:rPr>
          <w:rFonts w:cs="Times New Roman"/>
          <w:szCs w:val="24"/>
        </w:rPr>
        <w:t>(tab. 4.1</w:t>
      </w:r>
      <w:r w:rsidR="00D65107" w:rsidRPr="00574A09">
        <w:rPr>
          <w:rFonts w:cs="Times New Roman"/>
          <w:szCs w:val="24"/>
        </w:rPr>
        <w:t>)</w:t>
      </w:r>
      <w:r w:rsidR="007F01DF" w:rsidRPr="00574A09">
        <w:rPr>
          <w:rFonts w:cs="Times New Roman"/>
          <w:szCs w:val="24"/>
        </w:rPr>
        <w:t xml:space="preserve">. </w:t>
      </w:r>
    </w:p>
    <w:p w14:paraId="36EE0AE2" w14:textId="77777777" w:rsidR="006E5E98" w:rsidRDefault="006E5E98" w:rsidP="005D71AF">
      <w:pPr>
        <w:pStyle w:val="Napis"/>
        <w:rPr>
          <w:rFonts w:cs="Times New Roman"/>
          <w:b w:val="0"/>
          <w:color w:val="auto"/>
          <w:sz w:val="24"/>
          <w:szCs w:val="24"/>
        </w:rPr>
      </w:pPr>
    </w:p>
    <w:p w14:paraId="7003A28B" w14:textId="3E1EEF7B" w:rsidR="0015115B" w:rsidRPr="0015115B" w:rsidRDefault="0015115B" w:rsidP="005D71AF">
      <w:pPr>
        <w:pStyle w:val="Napis"/>
        <w:rPr>
          <w:b w:val="0"/>
          <w:sz w:val="24"/>
          <w:szCs w:val="24"/>
        </w:rPr>
      </w:pPr>
      <w:bookmarkStart w:id="33" w:name="_Toc511157035"/>
      <w:r w:rsidRPr="0015115B">
        <w:rPr>
          <w:b w:val="0"/>
          <w:color w:val="auto"/>
          <w:sz w:val="24"/>
          <w:szCs w:val="24"/>
        </w:rPr>
        <w:t>Tabela 4.1</w:t>
      </w:r>
      <w:r w:rsidR="00CE2E54">
        <w:rPr>
          <w:b w:val="0"/>
          <w:color w:val="auto"/>
          <w:sz w:val="24"/>
          <w:szCs w:val="24"/>
        </w:rPr>
        <w:t>:</w:t>
      </w:r>
      <w:r w:rsidR="00560A69">
        <w:rPr>
          <w:b w:val="0"/>
          <w:color w:val="auto"/>
          <w:sz w:val="24"/>
          <w:szCs w:val="24"/>
        </w:rPr>
        <w:t xml:space="preserve"> N</w:t>
      </w:r>
      <w:r w:rsidRPr="0015115B">
        <w:rPr>
          <w:b w:val="0"/>
          <w:color w:val="auto"/>
          <w:sz w:val="24"/>
          <w:szCs w:val="24"/>
        </w:rPr>
        <w:t>ajpogostejše težave, ki se pojavljajo v razvoju iger</w:t>
      </w:r>
      <w:bookmarkEnd w:id="33"/>
    </w:p>
    <w:p w14:paraId="39DAAF00" w14:textId="77777777" w:rsidR="0015115B" w:rsidRPr="0015115B" w:rsidRDefault="0015115B" w:rsidP="005D71AF"/>
    <w:p w14:paraId="3C53EE7A" w14:textId="298DE23D" w:rsidR="00AE2721" w:rsidRPr="00574A09" w:rsidRDefault="00AE2721" w:rsidP="00E444DF">
      <w:pPr>
        <w:contextualSpacing/>
        <w:jc w:val="center"/>
        <w:rPr>
          <w:rFonts w:cs="Times New Roman"/>
          <w:szCs w:val="24"/>
        </w:rPr>
      </w:pPr>
      <w:bookmarkStart w:id="34" w:name="_GoBack"/>
      <w:r w:rsidRPr="00574A09">
        <w:rPr>
          <w:rFonts w:cs="Times New Roman"/>
          <w:noProof/>
          <w:szCs w:val="24"/>
          <w:lang w:eastAsia="sl-SI"/>
        </w:rPr>
        <w:drawing>
          <wp:inline distT="0" distB="0" distL="0" distR="0" wp14:anchorId="432D1214" wp14:editId="53E992CD">
            <wp:extent cx="5126730" cy="310896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136070" cy="3114624"/>
                    </a:xfrm>
                    <a:prstGeom prst="rect">
                      <a:avLst/>
                    </a:prstGeom>
                  </pic:spPr>
                </pic:pic>
              </a:graphicData>
            </a:graphic>
          </wp:inline>
        </w:drawing>
      </w:r>
      <w:bookmarkEnd w:id="34"/>
    </w:p>
    <w:p w14:paraId="3BC59244" w14:textId="79B4C4EA" w:rsidR="00D65107" w:rsidRPr="00574A09" w:rsidRDefault="0017324E" w:rsidP="005D71AF">
      <w:pPr>
        <w:contextualSpacing/>
        <w:rPr>
          <w:rFonts w:cs="Times New Roman"/>
          <w:szCs w:val="24"/>
        </w:rPr>
      </w:pPr>
      <w:r w:rsidRPr="00574A09">
        <w:rPr>
          <w:rFonts w:cs="Times New Roman"/>
          <w:szCs w:val="24"/>
        </w:rPr>
        <w:t>V</w:t>
      </w:r>
      <w:r w:rsidR="00264DB0">
        <w:rPr>
          <w:rFonts w:cs="Times New Roman"/>
          <w:szCs w:val="24"/>
        </w:rPr>
        <w:t>ir: Petrillo in drugi</w:t>
      </w:r>
      <w:r w:rsidR="00BA7075" w:rsidRPr="00574A09">
        <w:rPr>
          <w:rFonts w:cs="Times New Roman"/>
          <w:szCs w:val="24"/>
        </w:rPr>
        <w:t xml:space="preserve"> </w:t>
      </w:r>
      <w:r w:rsidR="00264DB0">
        <w:rPr>
          <w:rFonts w:cs="Times New Roman"/>
          <w:szCs w:val="24"/>
        </w:rPr>
        <w:t>(</w:t>
      </w:r>
      <w:r w:rsidR="00BA7075" w:rsidRPr="00574A09">
        <w:rPr>
          <w:rFonts w:cs="Times New Roman"/>
          <w:szCs w:val="24"/>
        </w:rPr>
        <w:t xml:space="preserve">2009, </w:t>
      </w:r>
      <w:r w:rsidR="006F2191">
        <w:rPr>
          <w:rFonts w:cs="Times New Roman"/>
          <w:szCs w:val="24"/>
        </w:rPr>
        <w:t xml:space="preserve">str. </w:t>
      </w:r>
      <w:r w:rsidR="00BA7075" w:rsidRPr="00574A09">
        <w:rPr>
          <w:rFonts w:cs="Times New Roman"/>
          <w:szCs w:val="24"/>
        </w:rPr>
        <w:t>18)</w:t>
      </w:r>
      <w:r w:rsidR="006E5E98">
        <w:rPr>
          <w:rFonts w:cs="Times New Roman"/>
          <w:szCs w:val="24"/>
        </w:rPr>
        <w:t>.</w:t>
      </w:r>
    </w:p>
    <w:p w14:paraId="1AA42AE3" w14:textId="4A8914C0" w:rsidR="007F01DF" w:rsidRPr="00574A09" w:rsidRDefault="007F01DF" w:rsidP="005D71AF">
      <w:pPr>
        <w:contextualSpacing/>
        <w:rPr>
          <w:rFonts w:cs="Times New Roman"/>
          <w:szCs w:val="24"/>
        </w:rPr>
      </w:pPr>
      <w:r w:rsidRPr="00574A09">
        <w:rPr>
          <w:rFonts w:cs="Times New Roman"/>
          <w:szCs w:val="24"/>
        </w:rPr>
        <w:lastRenderedPageBreak/>
        <w:t>Kategorije procesov so bile definirane glede na naravo procesov in si sledijo: agilni, predpisujoči, ad-hoc in brez procesa (</w:t>
      </w:r>
      <w:r w:rsidR="00E80C3B">
        <w:rPr>
          <w:rFonts w:cs="Times New Roman"/>
          <w:szCs w:val="24"/>
        </w:rPr>
        <w:t xml:space="preserve">Politowski, </w:t>
      </w:r>
      <w:r w:rsidR="00E80C3B" w:rsidRPr="00574A09">
        <w:rPr>
          <w:rFonts w:cs="Times New Roman"/>
          <w:szCs w:val="24"/>
        </w:rPr>
        <w:t>Var</w:t>
      </w:r>
      <w:r w:rsidR="00E80C3B">
        <w:rPr>
          <w:rFonts w:cs="Times New Roman"/>
          <w:szCs w:val="24"/>
        </w:rPr>
        <w:t xml:space="preserve">gas, Fontura in </w:t>
      </w:r>
      <w:r w:rsidR="00E80C3B" w:rsidRPr="00574A09">
        <w:rPr>
          <w:rFonts w:cs="Times New Roman"/>
          <w:szCs w:val="24"/>
        </w:rPr>
        <w:t>Foletto</w:t>
      </w:r>
      <w:r w:rsidR="00935EDA" w:rsidRPr="00574A09">
        <w:rPr>
          <w:rFonts w:cs="Times New Roman"/>
          <w:szCs w:val="24"/>
        </w:rPr>
        <w:t>,</w:t>
      </w:r>
      <w:r w:rsidRPr="00574A09">
        <w:rPr>
          <w:rFonts w:cs="Times New Roman"/>
          <w:szCs w:val="24"/>
        </w:rPr>
        <w:t xml:space="preserve"> 2016, 155). Agilne predstavljajo XP, Kanban</w:t>
      </w:r>
      <w:r w:rsidR="006179D1" w:rsidRPr="00574A09">
        <w:rPr>
          <w:rFonts w:cs="Times New Roman"/>
          <w:szCs w:val="24"/>
        </w:rPr>
        <w:t xml:space="preserve"> ter</w:t>
      </w:r>
      <w:r w:rsidRPr="00574A09">
        <w:rPr>
          <w:rFonts w:cs="Times New Roman"/>
          <w:szCs w:val="24"/>
        </w:rPr>
        <w:t xml:space="preserve"> Scrum in veljajo za iterativne pristope konstantnega posodabljanja procesa. Predpisujoči so derivati kaskadnih</w:t>
      </w:r>
      <w:r w:rsidR="006179D1" w:rsidRPr="00574A09">
        <w:rPr>
          <w:rFonts w:cs="Times New Roman"/>
          <w:szCs w:val="24"/>
        </w:rPr>
        <w:t xml:space="preserve"> in</w:t>
      </w:r>
      <w:r w:rsidRPr="00574A09">
        <w:rPr>
          <w:rFonts w:cs="Times New Roman"/>
          <w:szCs w:val="24"/>
        </w:rPr>
        <w:t xml:space="preserve"> sekvenčnih procesnih modelov (</w:t>
      </w:r>
      <w:r w:rsidR="00416BD0" w:rsidRPr="00574A09">
        <w:rPr>
          <w:rFonts w:cs="Times New Roman"/>
          <w:szCs w:val="24"/>
        </w:rPr>
        <w:t>prav tam</w:t>
      </w:r>
      <w:r w:rsidRPr="00574A09">
        <w:rPr>
          <w:rFonts w:cs="Times New Roman"/>
          <w:szCs w:val="24"/>
        </w:rPr>
        <w:t>, 155, 156). Med ad-hoc spadajo modeli, ki so visoko modificirani in ne spadajo med agilne in ne med predpisujoče (</w:t>
      </w:r>
      <w:r w:rsidR="009C444E" w:rsidRPr="00574A09">
        <w:rPr>
          <w:rFonts w:cs="Times New Roman"/>
          <w:szCs w:val="24"/>
        </w:rPr>
        <w:t>prav tam</w:t>
      </w:r>
      <w:r w:rsidRPr="00574A09">
        <w:rPr>
          <w:rFonts w:cs="Times New Roman"/>
          <w:szCs w:val="24"/>
        </w:rPr>
        <w:t>). Zadnja kategorija brez procesa definira pristope brez metodološke podlage (</w:t>
      </w:r>
      <w:r w:rsidR="009C444E" w:rsidRPr="00574A09">
        <w:rPr>
          <w:rFonts w:cs="Times New Roman"/>
          <w:szCs w:val="24"/>
        </w:rPr>
        <w:t>prav tam</w:t>
      </w:r>
      <w:r w:rsidRPr="00574A09">
        <w:rPr>
          <w:rFonts w:cs="Times New Roman"/>
          <w:szCs w:val="24"/>
        </w:rPr>
        <w:t xml:space="preserve">). Pogoste težave so bile predstavljene na podlagi raziskave, ki so jo o pogostih težavah med razvojem igre </w:t>
      </w:r>
      <w:r w:rsidR="006179D1" w:rsidRPr="00574A09">
        <w:rPr>
          <w:rFonts w:cs="Times New Roman"/>
          <w:szCs w:val="24"/>
        </w:rPr>
        <w:t xml:space="preserve">naredili Petrillo in kolegi </w:t>
      </w:r>
      <w:r w:rsidRPr="00574A09">
        <w:rPr>
          <w:rFonts w:cs="Times New Roman"/>
          <w:szCs w:val="24"/>
        </w:rPr>
        <w:t>(</w:t>
      </w:r>
      <w:r w:rsidR="00493F83" w:rsidRPr="00574A09">
        <w:rPr>
          <w:rFonts w:cs="Times New Roman"/>
          <w:szCs w:val="24"/>
        </w:rPr>
        <w:t>prav tam</w:t>
      </w:r>
      <w:r w:rsidRPr="00574A09">
        <w:rPr>
          <w:rFonts w:cs="Times New Roman"/>
          <w:szCs w:val="24"/>
        </w:rPr>
        <w:t>). Rezultati so pokazali, da so zakasnitve izdajnih rokov, nerealističen okvir</w:t>
      </w:r>
      <w:r w:rsidR="006179D1" w:rsidRPr="00574A09">
        <w:rPr>
          <w:rFonts w:cs="Times New Roman"/>
          <w:szCs w:val="24"/>
        </w:rPr>
        <w:t xml:space="preserve"> in</w:t>
      </w:r>
      <w:r w:rsidRPr="00574A09">
        <w:rPr>
          <w:rFonts w:cs="Times New Roman"/>
          <w:szCs w:val="24"/>
        </w:rPr>
        <w:t xml:space="preserve"> pomanjkanje dokumentacije najpogostejši problemi (</w:t>
      </w:r>
      <w:r w:rsidR="008A1703" w:rsidRPr="00574A09">
        <w:rPr>
          <w:rFonts w:cs="Times New Roman"/>
          <w:szCs w:val="24"/>
        </w:rPr>
        <w:t>prav tam</w:t>
      </w:r>
      <w:r w:rsidRPr="00574A09">
        <w:rPr>
          <w:rFonts w:cs="Times New Roman"/>
          <w:szCs w:val="24"/>
        </w:rPr>
        <w:t>, 160). Poleg tega so ugotovili, da uporaba sistematičnih pristopov pripomore k boljšim produktom ne glede na tip pristopa (</w:t>
      </w:r>
      <w:r w:rsidR="00493F83" w:rsidRPr="00574A09">
        <w:rPr>
          <w:rFonts w:cs="Times New Roman"/>
          <w:szCs w:val="24"/>
        </w:rPr>
        <w:t>prav tam</w:t>
      </w:r>
      <w:r w:rsidRPr="00574A09">
        <w:rPr>
          <w:rFonts w:cs="Times New Roman"/>
          <w:szCs w:val="24"/>
        </w:rPr>
        <w:t>)</w:t>
      </w:r>
      <w:r w:rsidR="006179D1" w:rsidRPr="00574A09">
        <w:rPr>
          <w:rFonts w:cs="Times New Roman"/>
          <w:szCs w:val="24"/>
        </w:rPr>
        <w:t>,</w:t>
      </w:r>
      <w:r w:rsidRPr="00574A09">
        <w:rPr>
          <w:rFonts w:cs="Times New Roman"/>
          <w:szCs w:val="24"/>
        </w:rPr>
        <w:t xml:space="preserve"> pri čemer so se visoko modificirani procesni modeli izkazali </w:t>
      </w:r>
      <w:r w:rsidR="006179D1" w:rsidRPr="00574A09">
        <w:rPr>
          <w:rFonts w:cs="Times New Roman"/>
          <w:szCs w:val="24"/>
        </w:rPr>
        <w:t xml:space="preserve">kot tisti z </w:t>
      </w:r>
      <w:r w:rsidRPr="00574A09">
        <w:rPr>
          <w:rFonts w:cs="Times New Roman"/>
          <w:szCs w:val="24"/>
        </w:rPr>
        <w:t xml:space="preserve"> največjo stopnjo uspešnosti projekto</w:t>
      </w:r>
      <w:r w:rsidR="00F22FBE" w:rsidRPr="00574A09">
        <w:rPr>
          <w:rFonts w:cs="Times New Roman"/>
          <w:szCs w:val="24"/>
        </w:rPr>
        <w:t>v (</w:t>
      </w:r>
      <w:r w:rsidR="008A1703" w:rsidRPr="00574A09">
        <w:rPr>
          <w:rFonts w:cs="Times New Roman"/>
          <w:szCs w:val="24"/>
        </w:rPr>
        <w:t>prav tam</w:t>
      </w:r>
      <w:r w:rsidR="00F22FBE" w:rsidRPr="00574A09">
        <w:rPr>
          <w:rFonts w:cs="Times New Roman"/>
          <w:szCs w:val="24"/>
        </w:rPr>
        <w:t>, 158).</w:t>
      </w:r>
    </w:p>
    <w:p w14:paraId="41A6C3BB" w14:textId="77777777" w:rsidR="009D5FAD" w:rsidRDefault="009D5FAD" w:rsidP="005D71AF">
      <w:bookmarkStart w:id="35" w:name="_Toc509588434"/>
    </w:p>
    <w:p w14:paraId="127051E6" w14:textId="4D523299" w:rsidR="00703C96" w:rsidRPr="00574A09" w:rsidRDefault="007F01DF" w:rsidP="005D71AF">
      <w:pPr>
        <w:pStyle w:val="Naslov2"/>
      </w:pPr>
      <w:bookmarkStart w:id="36" w:name="_Toc511205670"/>
      <w:r w:rsidRPr="00574A09">
        <w:t>4.2</w:t>
      </w:r>
      <w:r w:rsidR="002069FC" w:rsidRPr="00574A09">
        <w:t xml:space="preserve"> POMANKLJIVOSTI MODELOV ZA IGRE</w:t>
      </w:r>
      <w:bookmarkEnd w:id="35"/>
      <w:bookmarkEnd w:id="36"/>
    </w:p>
    <w:p w14:paraId="32E5E05B" w14:textId="4C0AD997" w:rsidR="002953CB" w:rsidRPr="00574A09" w:rsidRDefault="00114D4B" w:rsidP="005D71AF">
      <w:pPr>
        <w:contextualSpacing/>
        <w:rPr>
          <w:rFonts w:cs="Times New Roman"/>
          <w:szCs w:val="24"/>
        </w:rPr>
      </w:pPr>
      <w:r w:rsidRPr="00574A09">
        <w:rPr>
          <w:rFonts w:cs="Times New Roman"/>
          <w:szCs w:val="24"/>
        </w:rPr>
        <w:t>Kljub temu, da</w:t>
      </w:r>
      <w:r w:rsidR="00E003D9" w:rsidRPr="00574A09">
        <w:rPr>
          <w:rFonts w:cs="Times New Roman"/>
          <w:szCs w:val="24"/>
        </w:rPr>
        <w:t xml:space="preserve"> s</w:t>
      </w:r>
      <w:r w:rsidR="00AA18E0" w:rsidRPr="00574A09">
        <w:rPr>
          <w:rFonts w:cs="Times New Roman"/>
          <w:szCs w:val="24"/>
        </w:rPr>
        <w:t>o</w:t>
      </w:r>
      <w:r w:rsidR="00E003D9" w:rsidRPr="00574A09">
        <w:rPr>
          <w:rFonts w:cs="Times New Roman"/>
          <w:szCs w:val="24"/>
        </w:rPr>
        <w:t xml:space="preserve"> v poglavju 3.6 predstavljeni</w:t>
      </w:r>
      <w:r w:rsidRPr="00574A09">
        <w:rPr>
          <w:rFonts w:cs="Times New Roman"/>
          <w:szCs w:val="24"/>
        </w:rPr>
        <w:t xml:space="preserve"> predlogi </w:t>
      </w:r>
      <w:r w:rsidR="0016735A" w:rsidRPr="00574A09">
        <w:rPr>
          <w:rFonts w:cs="Times New Roman"/>
          <w:szCs w:val="24"/>
        </w:rPr>
        <w:t>modelov</w:t>
      </w:r>
      <w:r w:rsidR="00E003D9" w:rsidRPr="00574A09">
        <w:rPr>
          <w:rFonts w:cs="Times New Roman"/>
          <w:szCs w:val="24"/>
        </w:rPr>
        <w:t>, ki so ekspli</w:t>
      </w:r>
      <w:r w:rsidR="00E8327C" w:rsidRPr="00574A09">
        <w:rPr>
          <w:rFonts w:cs="Times New Roman"/>
          <w:szCs w:val="24"/>
        </w:rPr>
        <w:t>citno sestavljeni za potrebe raz</w:t>
      </w:r>
      <w:r w:rsidR="00E003D9" w:rsidRPr="00574A09">
        <w:rPr>
          <w:rFonts w:cs="Times New Roman"/>
          <w:szCs w:val="24"/>
        </w:rPr>
        <w:t>voja video iger</w:t>
      </w:r>
      <w:r w:rsidR="00C773C1" w:rsidRPr="00574A09">
        <w:rPr>
          <w:rFonts w:cs="Times New Roman"/>
          <w:szCs w:val="24"/>
        </w:rPr>
        <w:t>,</w:t>
      </w:r>
      <w:r w:rsidR="00E003D9" w:rsidRPr="00574A09">
        <w:rPr>
          <w:rFonts w:cs="Times New Roman"/>
          <w:szCs w:val="24"/>
        </w:rPr>
        <w:t xml:space="preserve"> </w:t>
      </w:r>
      <w:r w:rsidRPr="00574A09">
        <w:rPr>
          <w:rFonts w:cs="Times New Roman"/>
          <w:szCs w:val="24"/>
        </w:rPr>
        <w:t xml:space="preserve">jih spremljajo </w:t>
      </w:r>
      <w:r w:rsidR="00ED0BB1" w:rsidRPr="00574A09">
        <w:rPr>
          <w:rFonts w:cs="Times New Roman"/>
          <w:szCs w:val="24"/>
        </w:rPr>
        <w:t>številne pomanjkljivosti</w:t>
      </w:r>
      <w:r w:rsidR="009B2177" w:rsidRPr="00574A09">
        <w:rPr>
          <w:rFonts w:cs="Times New Roman"/>
          <w:szCs w:val="24"/>
        </w:rPr>
        <w:t xml:space="preserve">. </w:t>
      </w:r>
      <w:r w:rsidRPr="00574A09">
        <w:rPr>
          <w:rFonts w:cs="Times New Roman"/>
          <w:szCs w:val="24"/>
        </w:rPr>
        <w:t xml:space="preserve">Kljub temu da </w:t>
      </w:r>
      <w:r w:rsidRPr="00574A09">
        <w:rPr>
          <w:rFonts w:cs="Times New Roman"/>
          <w:szCs w:val="24"/>
        </w:rPr>
        <w:fldChar w:fldCharType="begin"/>
      </w:r>
      <w:r w:rsidR="009C77D5" w:rsidRPr="00574A09">
        <w:rPr>
          <w:rFonts w:cs="Times New Roman"/>
          <w:szCs w:val="24"/>
        </w:rPr>
        <w:instrText xml:space="preserve"> ADDIN ZOTERO_ITEM CSL_CITATION {"citationID":"Drc0TpfD","properties":{"formattedCitation":"(Babu &amp; Maruthi, 2013)","plainCitation":"(Babu &amp; Maruthi, 2013)","noteIndex":0},"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574A09">
        <w:rPr>
          <w:rFonts w:cs="Times New Roman"/>
          <w:szCs w:val="24"/>
        </w:rPr>
        <w:fldChar w:fldCharType="separate"/>
      </w:r>
      <w:r w:rsidR="00DA7C8A" w:rsidRPr="00574A09">
        <w:rPr>
          <w:rFonts w:cs="Times New Roman"/>
          <w:szCs w:val="24"/>
        </w:rPr>
        <w:t>(Babu in</w:t>
      </w:r>
      <w:r w:rsidR="009C77D5" w:rsidRPr="00574A09">
        <w:rPr>
          <w:rFonts w:cs="Times New Roman"/>
          <w:szCs w:val="24"/>
        </w:rPr>
        <w:t xml:space="preserve"> Maruthi, 2013)</w:t>
      </w:r>
      <w:r w:rsidRPr="00574A09">
        <w:rPr>
          <w:rFonts w:cs="Times New Roman"/>
          <w:szCs w:val="24"/>
        </w:rPr>
        <w:fldChar w:fldCharType="end"/>
      </w:r>
      <w:r w:rsidRPr="00574A09">
        <w:rPr>
          <w:rFonts w:cs="Times New Roman"/>
          <w:szCs w:val="24"/>
        </w:rPr>
        <w:t xml:space="preserve"> podrobneje definirata življenjski cikel in opišeta posamezne faze</w:t>
      </w:r>
      <w:r w:rsidR="00C773C1" w:rsidRPr="00574A09">
        <w:rPr>
          <w:rFonts w:cs="Times New Roman"/>
          <w:szCs w:val="24"/>
        </w:rPr>
        <w:t>,</w:t>
      </w:r>
      <w:r w:rsidRPr="00574A09">
        <w:rPr>
          <w:rFonts w:cs="Times New Roman"/>
          <w:szCs w:val="24"/>
        </w:rPr>
        <w:t xml:space="preserve"> je model linearno orientiran. GDLC je v nasprotju s tem visoko iterativen, </w:t>
      </w:r>
      <w:r w:rsidR="00C773C1" w:rsidRPr="00574A09">
        <w:rPr>
          <w:rFonts w:cs="Times New Roman"/>
          <w:szCs w:val="24"/>
        </w:rPr>
        <w:t xml:space="preserve">saj </w:t>
      </w:r>
      <w:r w:rsidRPr="00574A09">
        <w:rPr>
          <w:rFonts w:cs="Times New Roman"/>
          <w:szCs w:val="24"/>
        </w:rPr>
        <w:t>se lahko iz f</w:t>
      </w:r>
      <w:r w:rsidR="00F86EB0" w:rsidRPr="00574A09">
        <w:rPr>
          <w:rFonts w:cs="Times New Roman"/>
          <w:szCs w:val="24"/>
        </w:rPr>
        <w:t>aze beta testiranja vrne v pred</w:t>
      </w:r>
      <w:r w:rsidRPr="00574A09">
        <w:rPr>
          <w:rFonts w:cs="Times New Roman"/>
          <w:szCs w:val="24"/>
        </w:rPr>
        <w:t>produkcijo, medtem ko med produkcijo poteka iterativna izboljšava prototi</w:t>
      </w:r>
      <w:r w:rsidR="009268CF" w:rsidRPr="00574A09">
        <w:rPr>
          <w:rFonts w:cs="Times New Roman"/>
          <w:szCs w:val="24"/>
        </w:rPr>
        <w:t>pa. Čeprav pristop podpira post</w:t>
      </w:r>
      <w:r w:rsidRPr="00574A09">
        <w:rPr>
          <w:rFonts w:cs="Times New Roman"/>
          <w:szCs w:val="24"/>
        </w:rPr>
        <w:t>produkcijsko fazo, ki jo označuje za izdajo, zelo slabo opisuje aktivnosti, ki se izvajajo v tej fazi. V razvoju j</w:t>
      </w:r>
      <w:r w:rsidR="001E2BBA" w:rsidRPr="00574A09">
        <w:rPr>
          <w:rFonts w:cs="Times New Roman"/>
          <w:szCs w:val="24"/>
        </w:rPr>
        <w:t xml:space="preserve">e postala nekakšna praksa, da se </w:t>
      </w:r>
      <w:r w:rsidR="00724847" w:rsidRPr="00574A09">
        <w:rPr>
          <w:rFonts w:cs="Times New Roman"/>
          <w:szCs w:val="24"/>
        </w:rPr>
        <w:t xml:space="preserve">lansirajo </w:t>
      </w:r>
      <w:r w:rsidRPr="00574A09">
        <w:rPr>
          <w:rFonts w:cs="Times New Roman"/>
          <w:szCs w:val="24"/>
        </w:rPr>
        <w:t xml:space="preserve">popravki takoj po izdaji, saj zaradi hitenja ni mogoče testirati vseh funkcionalnosti </w:t>
      </w:r>
      <w:r w:rsidRPr="00574A09">
        <w:rPr>
          <w:rFonts w:cs="Times New Roman"/>
          <w:szCs w:val="24"/>
        </w:rPr>
        <w:fldChar w:fldCharType="begin"/>
      </w:r>
      <w:r w:rsidR="009C77D5" w:rsidRPr="00574A09">
        <w:rPr>
          <w:rFonts w:cs="Times New Roman"/>
          <w:szCs w:val="24"/>
        </w:rPr>
        <w:instrText xml:space="preserve"> ADDIN ZOTERO_ITEM CSL_CITATION {"citationID":"Qjov23BX","properties":{"formattedCitation":"(Bates, 2004, str. 216)","plainCitation":"(Bates, 2004, str.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16)</w:t>
      </w:r>
      <w:r w:rsidRPr="00574A09">
        <w:rPr>
          <w:rFonts w:cs="Times New Roman"/>
          <w:szCs w:val="24"/>
        </w:rPr>
        <w:fldChar w:fldCharType="end"/>
      </w:r>
      <w:r w:rsidRPr="00574A09">
        <w:rPr>
          <w:rFonts w:cs="Times New Roman"/>
          <w:szCs w:val="24"/>
        </w:rPr>
        <w:t>. Glavni razlog je ujemanje dobavnih rokov in najbolj priljubljenih časov izdaj</w:t>
      </w:r>
      <w:r w:rsidR="00C773C1" w:rsidRPr="00574A09">
        <w:rPr>
          <w:rFonts w:cs="Times New Roman"/>
          <w:szCs w:val="24"/>
        </w:rPr>
        <w:t>, kot je recimo</w:t>
      </w:r>
      <w:r w:rsidRPr="00574A09">
        <w:rPr>
          <w:rFonts w:cs="Times New Roman"/>
          <w:szCs w:val="24"/>
        </w:rPr>
        <w:t xml:space="preserve"> božič </w:t>
      </w:r>
      <w:r w:rsidRPr="00574A09">
        <w:rPr>
          <w:rFonts w:cs="Times New Roman"/>
          <w:szCs w:val="24"/>
        </w:rPr>
        <w:fldChar w:fldCharType="begin"/>
      </w:r>
      <w:r w:rsidR="009C77D5" w:rsidRPr="00574A09">
        <w:rPr>
          <w:rFonts w:cs="Times New Roman"/>
          <w:szCs w:val="24"/>
        </w:rPr>
        <w:instrText xml:space="preserve"> ADDIN ZOTERO_ITEM CSL_CITATION {"citationID":"qjzI9MdD","properties":{"formattedCitation":"(Ruonala in YLIOPISTO 2016, 8)","plainCitation":"(Ruonala in YLIOPISTO 2016, 8)","dontUpdate":true,"noteIndex":0},"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574A09">
        <w:rPr>
          <w:rFonts w:cs="Times New Roman"/>
          <w:szCs w:val="24"/>
        </w:rPr>
        <w:fldChar w:fldCharType="separate"/>
      </w:r>
      <w:r w:rsidRPr="00574A09">
        <w:rPr>
          <w:rFonts w:cs="Times New Roman"/>
          <w:szCs w:val="24"/>
        </w:rPr>
        <w:t>(Ruonala</w:t>
      </w:r>
      <w:r w:rsidR="00CA5C31" w:rsidRPr="00574A09">
        <w:rPr>
          <w:rFonts w:cs="Times New Roman"/>
          <w:szCs w:val="24"/>
        </w:rPr>
        <w:t>,</w:t>
      </w:r>
      <w:r w:rsidRPr="00574A09">
        <w:rPr>
          <w:rFonts w:cs="Times New Roman"/>
          <w:szCs w:val="24"/>
        </w:rPr>
        <w:t xml:space="preserve"> 2016, 8)</w:t>
      </w:r>
      <w:r w:rsidRPr="00574A09">
        <w:rPr>
          <w:rFonts w:cs="Times New Roman"/>
          <w:szCs w:val="24"/>
        </w:rPr>
        <w:fldChar w:fldCharType="end"/>
      </w:r>
      <w:r w:rsidRPr="00574A09">
        <w:rPr>
          <w:rFonts w:cs="Times New Roman"/>
          <w:szCs w:val="24"/>
        </w:rPr>
        <w:t>. Zato je bistven</w:t>
      </w:r>
      <w:r w:rsidR="00C773C1" w:rsidRPr="00574A09">
        <w:rPr>
          <w:rFonts w:cs="Times New Roman"/>
          <w:szCs w:val="24"/>
        </w:rPr>
        <w:t>o</w:t>
      </w:r>
      <w:r w:rsidRPr="00574A09">
        <w:rPr>
          <w:rFonts w:cs="Times New Roman"/>
          <w:szCs w:val="24"/>
        </w:rPr>
        <w:t>, da je proces nadaljnje podpore dobro definiran. Poleg tega</w:t>
      </w:r>
      <w:r w:rsidR="004D3644" w:rsidRPr="00574A09">
        <w:rPr>
          <w:rFonts w:cs="Times New Roman"/>
          <w:szCs w:val="24"/>
        </w:rPr>
        <w:t xml:space="preserve"> GDLC-ju primanjkuje definiranje</w:t>
      </w:r>
      <w:r w:rsidRPr="00574A09">
        <w:rPr>
          <w:rFonts w:cs="Times New Roman"/>
          <w:szCs w:val="24"/>
        </w:rPr>
        <w:t xml:space="preserve"> artefaktov</w:t>
      </w:r>
      <w:r w:rsidR="00574F9C" w:rsidRPr="00574A09">
        <w:rPr>
          <w:rFonts w:cs="Times New Roman"/>
          <w:szCs w:val="24"/>
        </w:rPr>
        <w:t>,</w:t>
      </w:r>
      <w:r w:rsidRPr="00574A09">
        <w:rPr>
          <w:rFonts w:cs="Times New Roman"/>
          <w:szCs w:val="24"/>
        </w:rPr>
        <w:t xml:space="preserve"> predvsem dokumentacije. Poleg prototipa GDD obstajajo še umetniška sredstva, ki lahko že med produkcijo</w:t>
      </w:r>
      <w:r w:rsidR="006C3466" w:rsidRPr="00574A09">
        <w:rPr>
          <w:rFonts w:cs="Times New Roman"/>
          <w:szCs w:val="24"/>
        </w:rPr>
        <w:t xml:space="preserve"> vplivajo na testiranje igranja </w:t>
      </w:r>
      <w:r w:rsidRPr="00574A09">
        <w:rPr>
          <w:rFonts w:cs="Times New Roman"/>
          <w:szCs w:val="24"/>
        </w:rPr>
        <w:fldChar w:fldCharType="begin"/>
      </w:r>
      <w:r w:rsidR="009C77D5" w:rsidRPr="00574A09">
        <w:rPr>
          <w:rFonts w:cs="Times New Roman"/>
          <w:szCs w:val="24"/>
        </w:rPr>
        <w:instrText xml:space="preserve"> ADDIN ZOTERO_ITEM CSL_CITATION {"citationID":"00KVvHvd","properties":{"formattedCitation":"(Sylvester, 2013, str. 286)","plainCitation":"(Sylvester, 2013, str. 286)","noteIndex":0},"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574A09">
        <w:rPr>
          <w:rFonts w:cs="Times New Roman"/>
          <w:szCs w:val="24"/>
        </w:rPr>
        <w:fldChar w:fldCharType="separate"/>
      </w:r>
      <w:r w:rsidR="009C77D5" w:rsidRPr="00574A09">
        <w:rPr>
          <w:rFonts w:cs="Times New Roman"/>
          <w:szCs w:val="24"/>
        </w:rPr>
        <w:t>(Sylvester, 2013, str. 286)</w:t>
      </w:r>
      <w:r w:rsidRPr="00574A09">
        <w:rPr>
          <w:rFonts w:cs="Times New Roman"/>
          <w:szCs w:val="24"/>
        </w:rPr>
        <w:fldChar w:fldCharType="end"/>
      </w:r>
      <w:r w:rsidRPr="00574A09">
        <w:rPr>
          <w:rFonts w:cs="Times New Roman"/>
          <w:szCs w:val="24"/>
        </w:rPr>
        <w:t>. Posledično GDLC ne definira estetskih disciplin produkcije. V nasprotju z GDLC je metoda GAMED podprta z dokumentacijo. Težava je le v tem, da je dokumentacija zgrajena na dopolnjevanju</w:t>
      </w:r>
      <w:r w:rsidR="00C773C1" w:rsidRPr="00574A09">
        <w:rPr>
          <w:rFonts w:cs="Times New Roman"/>
          <w:szCs w:val="24"/>
        </w:rPr>
        <w:t>,</w:t>
      </w:r>
      <w:r w:rsidR="00245982" w:rsidRPr="00574A09">
        <w:rPr>
          <w:rFonts w:cs="Times New Roman"/>
          <w:szCs w:val="24"/>
        </w:rPr>
        <w:t xml:space="preserve"> </w:t>
      </w:r>
      <w:r w:rsidR="00C773C1" w:rsidRPr="00574A09">
        <w:rPr>
          <w:rFonts w:cs="Times New Roman"/>
          <w:szCs w:val="24"/>
        </w:rPr>
        <w:t>k</w:t>
      </w:r>
      <w:r w:rsidR="00245982" w:rsidRPr="00574A09">
        <w:rPr>
          <w:rFonts w:cs="Times New Roman"/>
          <w:szCs w:val="24"/>
        </w:rPr>
        <w:t>ar vodi v to, da celotna pro</w:t>
      </w:r>
      <w:r w:rsidR="00993EE8" w:rsidRPr="00574A09">
        <w:rPr>
          <w:rFonts w:cs="Times New Roman"/>
          <w:szCs w:val="24"/>
        </w:rPr>
        <w:t>dukcija sloni na enem dokumentu.</w:t>
      </w:r>
      <w:r w:rsidRPr="00574A09">
        <w:rPr>
          <w:rFonts w:cs="Times New Roman"/>
          <w:szCs w:val="24"/>
        </w:rPr>
        <w:t xml:space="preserve"> V PRI</w:t>
      </w:r>
      <w:r w:rsidR="00AA47C8" w:rsidRPr="00574A09">
        <w:rPr>
          <w:rFonts w:cs="Times New Roman"/>
          <w:szCs w:val="24"/>
        </w:rPr>
        <w:t>LOG</w:t>
      </w:r>
      <w:r w:rsidR="00C773C1" w:rsidRPr="00574A09">
        <w:rPr>
          <w:rFonts w:cs="Times New Roman"/>
          <w:szCs w:val="24"/>
        </w:rPr>
        <w:t>I</w:t>
      </w:r>
      <w:r w:rsidR="00FB0E57">
        <w:rPr>
          <w:rFonts w:cs="Times New Roman"/>
          <w:szCs w:val="24"/>
        </w:rPr>
        <w:t xml:space="preserve"> D</w:t>
      </w:r>
      <w:r w:rsidR="00E10661" w:rsidRPr="00574A09">
        <w:rPr>
          <w:rFonts w:cs="Times New Roman"/>
          <w:szCs w:val="24"/>
        </w:rPr>
        <w:t xml:space="preserve"> </w:t>
      </w:r>
      <w:r w:rsidRPr="00574A09">
        <w:rPr>
          <w:rFonts w:cs="Times New Roman"/>
          <w:szCs w:val="24"/>
        </w:rPr>
        <w:t>je prikaz</w:t>
      </w:r>
      <w:r w:rsidR="002E3C0B" w:rsidRPr="00574A09">
        <w:rPr>
          <w:rFonts w:cs="Times New Roman"/>
          <w:szCs w:val="24"/>
        </w:rPr>
        <w:t xml:space="preserve"> več</w:t>
      </w:r>
      <w:r w:rsidRPr="00574A09">
        <w:rPr>
          <w:rFonts w:cs="Times New Roman"/>
          <w:szCs w:val="24"/>
        </w:rPr>
        <w:t xml:space="preserve"> artefaktov</w:t>
      </w:r>
      <w:r w:rsidR="004A157B" w:rsidRPr="00574A09">
        <w:rPr>
          <w:rFonts w:cs="Times New Roman"/>
          <w:szCs w:val="24"/>
        </w:rPr>
        <w:t xml:space="preserve"> dokumentacije</w:t>
      </w:r>
      <w:r w:rsidRPr="00574A09">
        <w:rPr>
          <w:rFonts w:cs="Times New Roman"/>
          <w:szCs w:val="24"/>
        </w:rPr>
        <w:t>, ki jih avtorji id</w:t>
      </w:r>
      <w:r w:rsidR="002953CB">
        <w:rPr>
          <w:rFonts w:cs="Times New Roman"/>
          <w:szCs w:val="24"/>
        </w:rPr>
        <w:t>entificirajo med razvojem igre. Zato</w:t>
      </w:r>
      <w:r w:rsidR="00E9762F">
        <w:rPr>
          <w:rFonts w:cs="Times New Roman"/>
          <w:szCs w:val="24"/>
        </w:rPr>
        <w:t xml:space="preserve"> sklepamo, da</w:t>
      </w:r>
      <w:r w:rsidR="002953CB">
        <w:rPr>
          <w:rFonts w:cs="Times New Roman"/>
          <w:szCs w:val="24"/>
        </w:rPr>
        <w:t xml:space="preserve"> en sam </w:t>
      </w:r>
      <w:r w:rsidR="00E9762F">
        <w:rPr>
          <w:rFonts w:cs="Times New Roman"/>
          <w:szCs w:val="24"/>
        </w:rPr>
        <w:t xml:space="preserve">dokument ne </w:t>
      </w:r>
      <w:r w:rsidR="002C75BA">
        <w:rPr>
          <w:rFonts w:cs="Times New Roman"/>
          <w:szCs w:val="24"/>
        </w:rPr>
        <w:t>za</w:t>
      </w:r>
      <w:r w:rsidR="00E9762F">
        <w:rPr>
          <w:rFonts w:cs="Times New Roman"/>
          <w:szCs w:val="24"/>
        </w:rPr>
        <w:t>dostuje</w:t>
      </w:r>
      <w:r w:rsidR="00DF63CF">
        <w:rPr>
          <w:rFonts w:cs="Times New Roman"/>
          <w:szCs w:val="24"/>
        </w:rPr>
        <w:t xml:space="preserve"> za</w:t>
      </w:r>
      <w:r w:rsidR="003007C7">
        <w:rPr>
          <w:rFonts w:cs="Times New Roman"/>
          <w:szCs w:val="24"/>
        </w:rPr>
        <w:t xml:space="preserve"> </w:t>
      </w:r>
      <w:r w:rsidR="002953CB">
        <w:rPr>
          <w:rFonts w:cs="Times New Roman"/>
          <w:szCs w:val="24"/>
        </w:rPr>
        <w:t>razvoj video iger.</w:t>
      </w:r>
    </w:p>
    <w:p w14:paraId="4FBC6A35" w14:textId="437175A8" w:rsidR="0064371A" w:rsidRPr="00574A09" w:rsidRDefault="00114D4B" w:rsidP="005D71AF">
      <w:pPr>
        <w:contextualSpacing/>
        <w:rPr>
          <w:rFonts w:cs="Times New Roman"/>
          <w:szCs w:val="24"/>
        </w:rPr>
      </w:pPr>
      <w:r w:rsidRPr="00574A09">
        <w:rPr>
          <w:rFonts w:cs="Times New Roman"/>
          <w:szCs w:val="24"/>
        </w:rPr>
        <w:lastRenderedPageBreak/>
        <w:t>Čeprav ni določenih standardov za kreiranje dokumentacije</w:t>
      </w:r>
      <w:r w:rsidR="00C773C1" w:rsidRPr="00574A09">
        <w:rPr>
          <w:rFonts w:cs="Times New Roman"/>
          <w:szCs w:val="24"/>
        </w:rPr>
        <w:t>,</w:t>
      </w:r>
      <w:r w:rsidRPr="00574A09">
        <w:rPr>
          <w:rFonts w:cs="Times New Roman"/>
          <w:szCs w:val="24"/>
        </w:rPr>
        <w:t xml:space="preserve"> veljajo določeni dokumenti za osnovne komponente trdnih temeljev. In te predstavljajo</w:t>
      </w:r>
      <w:r w:rsidR="00F66B69" w:rsidRPr="00574A09">
        <w:rPr>
          <w:rFonts w:cs="Times New Roman"/>
          <w:szCs w:val="24"/>
        </w:rPr>
        <w:t xml:space="preserve"> </w:t>
      </w:r>
      <w:r w:rsidRPr="00574A09">
        <w:rPr>
          <w:rFonts w:cs="Times New Roman"/>
          <w:szCs w:val="24"/>
        </w:rPr>
        <w:t>predlog igre, GDD, TDD</w:t>
      </w:r>
      <w:r w:rsidRPr="00574A09">
        <w:rPr>
          <w:rStyle w:val="Sprotnaopomba-sklic"/>
          <w:rFonts w:cs="Times New Roman"/>
          <w:szCs w:val="24"/>
        </w:rPr>
        <w:footnoteReference w:id="28"/>
      </w:r>
      <w:r w:rsidRPr="00574A09">
        <w:rPr>
          <w:rFonts w:cs="Times New Roman"/>
          <w:szCs w:val="24"/>
        </w:rPr>
        <w:t>, vodnik umetniškega sloga</w:t>
      </w:r>
      <w:r w:rsidR="00040CB3" w:rsidRPr="00574A09">
        <w:rPr>
          <w:rStyle w:val="Sprotnaopomba-sklic"/>
          <w:rFonts w:cs="Times New Roman"/>
          <w:szCs w:val="24"/>
        </w:rPr>
        <w:footnoteReference w:id="29"/>
      </w:r>
      <w:r w:rsidR="00FA416B" w:rsidRPr="00574A09">
        <w:rPr>
          <w:rFonts w:cs="Times New Roman"/>
          <w:szCs w:val="24"/>
        </w:rPr>
        <w:t xml:space="preserve"> (UB</w:t>
      </w:r>
      <w:r w:rsidR="009C3AA1" w:rsidRPr="00574A09">
        <w:rPr>
          <w:rFonts w:cs="Times New Roman"/>
          <w:szCs w:val="24"/>
        </w:rPr>
        <w:t>)</w:t>
      </w:r>
      <w:r w:rsidR="00040CB3" w:rsidRPr="00574A09">
        <w:rPr>
          <w:rFonts w:cs="Times New Roman"/>
          <w:szCs w:val="24"/>
        </w:rPr>
        <w:t>,</w:t>
      </w:r>
      <w:r w:rsidRPr="00574A09">
        <w:rPr>
          <w:rFonts w:cs="Times New Roman"/>
          <w:szCs w:val="24"/>
        </w:rPr>
        <w:t xml:space="preserve"> projektni načrt </w:t>
      </w:r>
      <w:r w:rsidRPr="00574A09">
        <w:rPr>
          <w:rFonts w:cs="Times New Roman"/>
          <w:szCs w:val="24"/>
        </w:rPr>
        <w:fldChar w:fldCharType="begin"/>
      </w:r>
      <w:r w:rsidR="009C77D5" w:rsidRPr="00574A09">
        <w:rPr>
          <w:rFonts w:cs="Times New Roman"/>
          <w:szCs w:val="24"/>
        </w:rPr>
        <w:instrText xml:space="preserve"> ADDIN ZOTERO_ITEM CSL_CITATION {"citationID":"HWmuvpGv","properties":{"formattedCitation":"(Novak, 2012, str. 380\\uc0\\u8211{}394)","plainCitation":"(Novak, 2012, str. 380–394)","noteIndex":0},"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80–394)</w:t>
      </w:r>
      <w:r w:rsidRPr="00574A09">
        <w:rPr>
          <w:rFonts w:cs="Times New Roman"/>
          <w:szCs w:val="24"/>
        </w:rPr>
        <w:fldChar w:fldCharType="end"/>
      </w:r>
      <w:r w:rsidR="0083263C" w:rsidRPr="00574A09">
        <w:rPr>
          <w:rFonts w:cs="Times New Roman"/>
          <w:szCs w:val="24"/>
        </w:rPr>
        <w:t>.</w:t>
      </w:r>
      <w:r w:rsidRPr="00574A09">
        <w:rPr>
          <w:rFonts w:cs="Times New Roman"/>
          <w:szCs w:val="24"/>
        </w:rPr>
        <w:t xml:space="preserve"> Vsi so predstavljeni kot samostojni </w:t>
      </w:r>
      <w:r w:rsidR="00F161F9" w:rsidRPr="00574A09">
        <w:rPr>
          <w:rFonts w:cs="Times New Roman"/>
          <w:szCs w:val="24"/>
        </w:rPr>
        <w:t xml:space="preserve">dokumenti, medtem ko nekatere ekipe </w:t>
      </w:r>
      <w:r w:rsidRPr="00574A09">
        <w:rPr>
          <w:rFonts w:cs="Times New Roman"/>
          <w:szCs w:val="24"/>
        </w:rPr>
        <w:t xml:space="preserve">razdelijo </w:t>
      </w:r>
      <w:r w:rsidR="00F161F9" w:rsidRPr="00574A09">
        <w:rPr>
          <w:rFonts w:cs="Times New Roman"/>
          <w:szCs w:val="24"/>
        </w:rPr>
        <w:t xml:space="preserve">celo </w:t>
      </w:r>
      <w:r w:rsidRPr="00574A09">
        <w:rPr>
          <w:rFonts w:cs="Times New Roman"/>
          <w:szCs w:val="24"/>
        </w:rPr>
        <w:t xml:space="preserve">GDD </w:t>
      </w:r>
      <w:r w:rsidR="00F161F9" w:rsidRPr="00574A09">
        <w:rPr>
          <w:rFonts w:cs="Times New Roman"/>
          <w:szCs w:val="24"/>
        </w:rPr>
        <w:t>na</w:t>
      </w:r>
      <w:r w:rsidRPr="00574A09">
        <w:rPr>
          <w:rFonts w:cs="Times New Roman"/>
          <w:szCs w:val="24"/>
        </w:rPr>
        <w:t xml:space="preserve"> več dokumentov, ki posebej predstavljajo napredovanje po stopnjah, igranje in zgodbo </w:t>
      </w:r>
      <w:r w:rsidRPr="00574A09">
        <w:rPr>
          <w:rFonts w:cs="Times New Roman"/>
          <w:szCs w:val="24"/>
        </w:rPr>
        <w:fldChar w:fldCharType="begin"/>
      </w:r>
      <w:r w:rsidR="009C77D5" w:rsidRPr="00574A09">
        <w:rPr>
          <w:rFonts w:cs="Times New Roman"/>
          <w:szCs w:val="24"/>
        </w:rPr>
        <w:instrText xml:space="preserve"> ADDIN ZOTERO_ITEM CSL_CITATION {"citationID":"ztPPy4RS","properties":{"formattedCitation":"(III, 2004, str. 319)","plainCitation":"(III, 2004, str. 319)","noteIndex":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574A09">
        <w:rPr>
          <w:rFonts w:cs="Times New Roman"/>
          <w:szCs w:val="24"/>
        </w:rPr>
        <w:fldChar w:fldCharType="separate"/>
      </w:r>
      <w:r w:rsidR="009C77D5" w:rsidRPr="00574A09">
        <w:rPr>
          <w:rFonts w:cs="Times New Roman"/>
          <w:szCs w:val="24"/>
        </w:rPr>
        <w:t>(III, 2004, str. 319)</w:t>
      </w:r>
      <w:r w:rsidRPr="00574A09">
        <w:rPr>
          <w:rFonts w:cs="Times New Roman"/>
          <w:szCs w:val="24"/>
        </w:rPr>
        <w:fldChar w:fldCharType="end"/>
      </w:r>
      <w:r w:rsidRPr="00574A09">
        <w:rPr>
          <w:rFonts w:cs="Times New Roman"/>
          <w:szCs w:val="24"/>
        </w:rPr>
        <w:t>. GAMED predstavlja odlično podlago za definiranje učnih iger</w:t>
      </w:r>
      <w:r w:rsidR="00C773C1" w:rsidRPr="00574A09">
        <w:rPr>
          <w:rFonts w:cs="Times New Roman"/>
          <w:szCs w:val="24"/>
        </w:rPr>
        <w:t>,</w:t>
      </w:r>
      <w:r w:rsidRPr="00574A09">
        <w:rPr>
          <w:rFonts w:cs="Times New Roman"/>
          <w:szCs w:val="24"/>
        </w:rPr>
        <w:t xml:space="preserve"> vendar je pristop terminološko oslabljen. Pri drugih avtorjih se določena terminologija ponavlja tako pri d</w:t>
      </w:r>
      <w:r w:rsidR="00B9529C">
        <w:rPr>
          <w:rFonts w:cs="Times New Roman"/>
          <w:szCs w:val="24"/>
        </w:rPr>
        <w:t>efiniranju artefaktov (PRILOGA D</w:t>
      </w:r>
      <w:r w:rsidRPr="00574A09">
        <w:rPr>
          <w:rFonts w:cs="Times New Roman"/>
          <w:szCs w:val="24"/>
        </w:rPr>
        <w:t>) kot pri de</w:t>
      </w:r>
      <w:r w:rsidR="00B9529C">
        <w:rPr>
          <w:rFonts w:cs="Times New Roman"/>
          <w:szCs w:val="24"/>
        </w:rPr>
        <w:t>finiranju faz razvoja (PRILOGA E</w:t>
      </w:r>
      <w:r w:rsidRPr="00574A09">
        <w:rPr>
          <w:rFonts w:cs="Times New Roman"/>
          <w:szCs w:val="24"/>
        </w:rPr>
        <w:t xml:space="preserve">), </w:t>
      </w:r>
      <w:r w:rsidR="00A946C1" w:rsidRPr="00574A09">
        <w:rPr>
          <w:rFonts w:cs="Times New Roman"/>
          <w:szCs w:val="24"/>
        </w:rPr>
        <w:t>ki je</w:t>
      </w:r>
      <w:r w:rsidRPr="00574A09">
        <w:rPr>
          <w:rFonts w:cs="Times New Roman"/>
          <w:szCs w:val="24"/>
        </w:rPr>
        <w:t xml:space="preserve"> pa pristop ni podedoval. Največjo težavo pristopa predstavlja obnašanje cikla. Faza oblikovanja je iterativen proces </w:t>
      </w:r>
      <w:r w:rsidRPr="00574A09">
        <w:rPr>
          <w:rFonts w:cs="Times New Roman"/>
          <w:szCs w:val="24"/>
        </w:rPr>
        <w:fldChar w:fldCharType="begin"/>
      </w:r>
      <w:r w:rsidR="009C77D5" w:rsidRPr="00574A09">
        <w:rPr>
          <w:rFonts w:cs="Times New Roman"/>
          <w:szCs w:val="24"/>
        </w:rPr>
        <w:instrText xml:space="preserve"> ADDIN ZOTERO_ITEM CSL_CITATION {"citationID":"EUrDQp6B","properties":{"formattedCitation":"(Schell, 2008, str. 79)","plainCitation":"(Schell, 2008, str. 79)","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574A09">
        <w:rPr>
          <w:rFonts w:cs="Times New Roman"/>
          <w:szCs w:val="24"/>
        </w:rPr>
        <w:fldChar w:fldCharType="separate"/>
      </w:r>
      <w:r w:rsidR="009C77D5" w:rsidRPr="00574A09">
        <w:rPr>
          <w:rFonts w:cs="Times New Roman"/>
          <w:szCs w:val="24"/>
        </w:rPr>
        <w:t>(Schell, 2008, str. 79)</w:t>
      </w:r>
      <w:r w:rsidRPr="00574A09">
        <w:rPr>
          <w:rFonts w:cs="Times New Roman"/>
          <w:szCs w:val="24"/>
        </w:rPr>
        <w:fldChar w:fldCharType="end"/>
      </w:r>
      <w:r w:rsidRPr="00574A09">
        <w:rPr>
          <w:rFonts w:cs="Times New Roman"/>
          <w:szCs w:val="24"/>
        </w:rPr>
        <w:t>, kar predvideva tudi GAMED, vendar se razvoj prototipa konča s fazo oblikovanja in definiranja dokumenta, ki po opisu predstavlja GDD. Prototip je ob koncu zavržen, razvoj programske opreme pa se ponovno izvede</w:t>
      </w:r>
      <w:r w:rsidR="00C773C1" w:rsidRPr="00574A09">
        <w:rPr>
          <w:rFonts w:cs="Times New Roman"/>
          <w:szCs w:val="24"/>
        </w:rPr>
        <w:t>,</w:t>
      </w:r>
      <w:r w:rsidRPr="00574A09">
        <w:rPr>
          <w:rFonts w:cs="Times New Roman"/>
          <w:szCs w:val="24"/>
        </w:rPr>
        <w:t xml:space="preserve"> tokrat linearno</w:t>
      </w:r>
      <w:r w:rsidR="00C773C1" w:rsidRPr="00574A09">
        <w:rPr>
          <w:rFonts w:cs="Times New Roman"/>
          <w:szCs w:val="24"/>
        </w:rPr>
        <w:t>,</w:t>
      </w:r>
      <w:r w:rsidRPr="00574A09">
        <w:rPr>
          <w:rFonts w:cs="Times New Roman"/>
          <w:szCs w:val="24"/>
        </w:rPr>
        <w:t xml:space="preserve"> na podlagi podrobno definirane dokumentacije (GDD), ki služi kot funkcionalna specifikacija. V nasprotju s funkcionalnimi specifikacijami je GDD zaradi svoje na</w:t>
      </w:r>
      <w:r w:rsidR="009A4F2F" w:rsidRPr="00574A09">
        <w:rPr>
          <w:rFonts w:cs="Times New Roman"/>
          <w:szCs w:val="24"/>
        </w:rPr>
        <w:t>rave bolj organski in dinamičen</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BHH5OTIs","properties":{"formattedCitation":"(III, 2004, str. 310)","plainCitation":"(III, 2004, str. 310)","noteIndex":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574A09">
        <w:rPr>
          <w:rFonts w:cs="Times New Roman"/>
          <w:szCs w:val="24"/>
        </w:rPr>
        <w:fldChar w:fldCharType="separate"/>
      </w:r>
      <w:r w:rsidR="009C77D5" w:rsidRPr="00574A09">
        <w:rPr>
          <w:rFonts w:cs="Times New Roman"/>
          <w:szCs w:val="24"/>
        </w:rPr>
        <w:t>(III, 2004, str. 310)</w:t>
      </w:r>
      <w:r w:rsidRPr="00574A09">
        <w:rPr>
          <w:rFonts w:cs="Times New Roman"/>
          <w:szCs w:val="24"/>
        </w:rPr>
        <w:fldChar w:fldCharType="end"/>
      </w:r>
      <w:r w:rsidRPr="00574A09">
        <w:rPr>
          <w:rFonts w:cs="Times New Roman"/>
          <w:szCs w:val="24"/>
        </w:rPr>
        <w:t xml:space="preserve"> in se v toku produkcije dnevno spreminja </w:t>
      </w:r>
      <w:r w:rsidRPr="00574A09">
        <w:rPr>
          <w:rFonts w:cs="Times New Roman"/>
          <w:szCs w:val="24"/>
        </w:rPr>
        <w:fldChar w:fldCharType="begin"/>
      </w:r>
      <w:r w:rsidR="009C77D5" w:rsidRPr="00574A09">
        <w:rPr>
          <w:rFonts w:cs="Times New Roman"/>
          <w:szCs w:val="24"/>
        </w:rPr>
        <w:instrText xml:space="preserve"> ADDIN ZOTERO_ITEM CSL_CITATION {"citationID":"GxshlGlm","properties":{"formattedCitation":"(Novak, 2012, str. 391)","plainCitation":"(Novak, 2012, str. 391)","noteIndex":0},"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91)</w:t>
      </w:r>
      <w:r w:rsidRPr="00574A09">
        <w:rPr>
          <w:rFonts w:cs="Times New Roman"/>
          <w:szCs w:val="24"/>
        </w:rPr>
        <w:fldChar w:fldCharType="end"/>
      </w:r>
      <w:r w:rsidRPr="00574A09">
        <w:rPr>
          <w:rFonts w:cs="Times New Roman"/>
          <w:szCs w:val="24"/>
        </w:rPr>
        <w:t>. Ker je prototip zavržen</w:t>
      </w:r>
      <w:r w:rsidR="00C773C1" w:rsidRPr="00574A09">
        <w:rPr>
          <w:rFonts w:cs="Times New Roman"/>
          <w:szCs w:val="24"/>
        </w:rPr>
        <w:t>,</w:t>
      </w:r>
      <w:r w:rsidRPr="00574A09">
        <w:rPr>
          <w:rFonts w:cs="Times New Roman"/>
          <w:szCs w:val="24"/>
        </w:rPr>
        <w:t xml:space="preserve"> je opravljen presežek dela, saj je potrebno produkt ponovno razvijati. Prav tako se za iterativni razvoj smatra izvajanje iteracij med oblikovanjem igre, prototipiranjem in testiranjem </w:t>
      </w:r>
      <w:r w:rsidRPr="00574A09">
        <w:rPr>
          <w:rFonts w:cs="Times New Roman"/>
          <w:szCs w:val="24"/>
        </w:rPr>
        <w:fldChar w:fldCharType="begin"/>
      </w:r>
      <w:r w:rsidR="009C77D5" w:rsidRPr="00574A09">
        <w:rPr>
          <w:rFonts w:cs="Times New Roman"/>
          <w:szCs w:val="24"/>
        </w:rPr>
        <w:instrText xml:space="preserve"> ADDIN ZOTERO_ITEM CSL_CITATION {"citationID":"GGd2oHLU","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7)</w:t>
      </w:r>
      <w:r w:rsidRPr="00574A09">
        <w:rPr>
          <w:rFonts w:cs="Times New Roman"/>
          <w:szCs w:val="24"/>
        </w:rPr>
        <w:fldChar w:fldCharType="end"/>
      </w:r>
      <w:r w:rsidRPr="00574A09">
        <w:rPr>
          <w:rFonts w:cs="Times New Roman"/>
          <w:szCs w:val="24"/>
        </w:rPr>
        <w:t>, kar je v nasprotju z linearno realizacijo zahtev iz dokumentacije. Ta lahko privede do pozlačevanja</w:t>
      </w:r>
      <w:r w:rsidRPr="00574A09">
        <w:rPr>
          <w:rStyle w:val="Sprotnaopomba-sklic"/>
          <w:rFonts w:cs="Times New Roman"/>
          <w:szCs w:val="24"/>
        </w:rPr>
        <w:footnoteReference w:id="30"/>
      </w:r>
      <w:r w:rsidRPr="00574A09">
        <w:rPr>
          <w:rFonts w:cs="Times New Roman"/>
          <w:szCs w:val="24"/>
        </w:rPr>
        <w:t xml:space="preserve">, ki pomeni sprejemanje nemogočih zahtev </w:t>
      </w:r>
      <w:r w:rsidRPr="00574A09">
        <w:rPr>
          <w:rFonts w:cs="Times New Roman"/>
          <w:szCs w:val="24"/>
        </w:rPr>
        <w:fldChar w:fldCharType="begin"/>
      </w:r>
      <w:r w:rsidR="009C77D5" w:rsidRPr="00574A09">
        <w:rPr>
          <w:rFonts w:cs="Times New Roman"/>
          <w:szCs w:val="24"/>
        </w:rPr>
        <w:instrText xml:space="preserve"> ADDIN ZOTERO_ITEM CSL_CITATION {"citationID":"csMxduF5","properties":{"formattedCitation":"(Rucker, 2002, str. 27)","plainCitation":"(Rucker, 2002, str. 27)","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574A09">
        <w:rPr>
          <w:rFonts w:cs="Times New Roman"/>
          <w:szCs w:val="24"/>
        </w:rPr>
        <w:fldChar w:fldCharType="separate"/>
      </w:r>
      <w:r w:rsidR="009C77D5" w:rsidRPr="00574A09">
        <w:rPr>
          <w:rFonts w:cs="Times New Roman"/>
          <w:szCs w:val="24"/>
        </w:rPr>
        <w:t>(Rucker, 2002, str. 27)</w:t>
      </w:r>
      <w:r w:rsidRPr="00574A09">
        <w:rPr>
          <w:rFonts w:cs="Times New Roman"/>
          <w:szCs w:val="24"/>
        </w:rPr>
        <w:fldChar w:fldCharType="end"/>
      </w:r>
      <w:r w:rsidRPr="00574A09">
        <w:rPr>
          <w:rFonts w:cs="Times New Roman"/>
          <w:szCs w:val="24"/>
        </w:rPr>
        <w:t xml:space="preserve"> in je nasprotje iterativnemu razvoju </w:t>
      </w:r>
      <w:r w:rsidRPr="00574A09">
        <w:rPr>
          <w:rFonts w:cs="Times New Roman"/>
          <w:szCs w:val="24"/>
        </w:rPr>
        <w:fldChar w:fldCharType="begin"/>
      </w:r>
      <w:r w:rsidR="009C77D5" w:rsidRPr="00574A09">
        <w:rPr>
          <w:rFonts w:cs="Times New Roman"/>
          <w:szCs w:val="24"/>
        </w:rPr>
        <w:instrText xml:space="preserve"> ADDIN ZOTERO_ITEM CSL_CITATION {"citationID":"H4ZXYYcq","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7)</w:t>
      </w:r>
      <w:r w:rsidRPr="00574A09">
        <w:rPr>
          <w:rFonts w:cs="Times New Roman"/>
          <w:szCs w:val="24"/>
        </w:rPr>
        <w:fldChar w:fldCharType="end"/>
      </w:r>
      <w:r w:rsidR="00AA511F">
        <w:rPr>
          <w:rFonts w:cs="Times New Roman"/>
          <w:szCs w:val="24"/>
        </w:rPr>
        <w:t xml:space="preserve">. </w:t>
      </w:r>
      <w:r w:rsidR="0012362B" w:rsidRPr="00574A09">
        <w:rPr>
          <w:rFonts w:cs="Times New Roman"/>
          <w:szCs w:val="24"/>
        </w:rPr>
        <w:t>Neuradne različice modelov se pojavijo tudi v neznanstveni literaturi.</w:t>
      </w:r>
      <w:r w:rsidR="00FD6732" w:rsidRPr="00574A09">
        <w:rPr>
          <w:rFonts w:cs="Times New Roman"/>
          <w:szCs w:val="24"/>
        </w:rPr>
        <w:t xml:space="preserve"> Zaradi pomanjkanja dokumentacije jih nismo m</w:t>
      </w:r>
      <w:r w:rsidR="00140E2B" w:rsidRPr="00574A09">
        <w:rPr>
          <w:rFonts w:cs="Times New Roman"/>
          <w:szCs w:val="24"/>
        </w:rPr>
        <w:t>ogli predstaviti v poglavju 3.6.</w:t>
      </w:r>
      <w:r w:rsidR="007848DC" w:rsidRPr="00574A09">
        <w:rPr>
          <w:rFonts w:cs="Times New Roman"/>
          <w:szCs w:val="24"/>
        </w:rPr>
        <w:t xml:space="preserve"> Prav tako pa posedujejo pomanjljivosti.</w:t>
      </w:r>
      <w:r w:rsidR="0012362B" w:rsidRPr="00574A09">
        <w:rPr>
          <w:rFonts w:cs="Times New Roman"/>
          <w:szCs w:val="24"/>
        </w:rPr>
        <w:t xml:space="preserve"> GUP</w:t>
      </w:r>
      <w:r w:rsidR="0012362B" w:rsidRPr="00574A09">
        <w:rPr>
          <w:rStyle w:val="Sprotnaopomba-sklic"/>
          <w:rFonts w:cs="Times New Roman"/>
          <w:szCs w:val="24"/>
        </w:rPr>
        <w:footnoteReference w:id="31"/>
      </w:r>
      <w:r w:rsidR="0012362B" w:rsidRPr="00574A09">
        <w:rPr>
          <w:rFonts w:cs="Times New Roman"/>
          <w:szCs w:val="24"/>
        </w:rPr>
        <w:t xml:space="preserve"> predstavi rang procesnih pristopov od RUP do XP. Vendar kljub vsemu GUP ne definira poteka aktivnosti niti ne poda osnovnih usmeritev</w:t>
      </w:r>
      <w:r w:rsidR="004820AC" w:rsidRPr="00574A09">
        <w:rPr>
          <w:rFonts w:cs="Times New Roman"/>
          <w:szCs w:val="24"/>
        </w:rPr>
        <w:t>,</w:t>
      </w:r>
      <w:r w:rsidR="0012362B" w:rsidRPr="00574A09">
        <w:rPr>
          <w:rFonts w:cs="Times New Roman"/>
          <w:szCs w:val="24"/>
        </w:rPr>
        <w:t xml:space="preserve"> kako združiti estetske discipline razvoja z inženirskimi </w:t>
      </w:r>
      <w:r w:rsidR="0012362B" w:rsidRPr="00574A09">
        <w:rPr>
          <w:rFonts w:cs="Times New Roman"/>
          <w:szCs w:val="24"/>
        </w:rPr>
        <w:fldChar w:fldCharType="begin"/>
      </w:r>
      <w:r w:rsidR="009C77D5" w:rsidRPr="00574A09">
        <w:rPr>
          <w:rFonts w:cs="Times New Roman"/>
          <w:szCs w:val="24"/>
        </w:rPr>
        <w:instrText xml:space="preserve"> ADDIN ZOTERO_ITEM CSL_CITATION {"citationID":"ncIh0dmP","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2362B" w:rsidRPr="00574A09">
        <w:rPr>
          <w:rFonts w:cs="Times New Roman"/>
          <w:szCs w:val="24"/>
        </w:rPr>
        <w:fldChar w:fldCharType="separate"/>
      </w:r>
      <w:r w:rsidR="0078457C" w:rsidRPr="00574A09">
        <w:rPr>
          <w:rFonts w:cs="Times New Roman"/>
          <w:szCs w:val="24"/>
        </w:rPr>
        <w:t>(Wilson Brotto Furtado, 2012</w:t>
      </w:r>
      <w:r w:rsidR="009C77D5" w:rsidRPr="00574A09">
        <w:rPr>
          <w:rFonts w:cs="Times New Roman"/>
          <w:szCs w:val="24"/>
        </w:rPr>
        <w:t>, str. 22)</w:t>
      </w:r>
      <w:r w:rsidR="0012362B" w:rsidRPr="00574A09">
        <w:rPr>
          <w:rFonts w:cs="Times New Roman"/>
          <w:szCs w:val="24"/>
        </w:rPr>
        <w:fldChar w:fldCharType="end"/>
      </w:r>
      <w:r w:rsidR="0012362B" w:rsidRPr="00574A09">
        <w:rPr>
          <w:rFonts w:cs="Times New Roman"/>
          <w:szCs w:val="24"/>
        </w:rPr>
        <w:t>. Flood</w:t>
      </w:r>
      <w:r w:rsidR="00A70A6D" w:rsidRPr="00574A09">
        <w:rPr>
          <w:rFonts w:cs="Times New Roman"/>
          <w:szCs w:val="24"/>
        </w:rPr>
        <w:t xml:space="preserve"> </w:t>
      </w:r>
      <w:r w:rsidR="0012362B" w:rsidRPr="00574A09">
        <w:rPr>
          <w:rFonts w:cs="Times New Roman"/>
          <w:szCs w:val="24"/>
        </w:rPr>
        <w:t>pri definiranju GUP predstavi in komentira GWP</w:t>
      </w:r>
      <w:r w:rsidR="0012362B" w:rsidRPr="00574A09">
        <w:rPr>
          <w:rStyle w:val="Sprotnaopomba-sklic"/>
          <w:rFonts w:cs="Times New Roman"/>
          <w:szCs w:val="24"/>
        </w:rPr>
        <w:footnoteReference w:id="32"/>
      </w:r>
      <w:r w:rsidR="00A70A6D" w:rsidRPr="00574A09">
        <w:rPr>
          <w:rFonts w:cs="Times New Roman"/>
          <w:szCs w:val="24"/>
        </w:rPr>
        <w:t xml:space="preserve"> (</w:t>
      </w:r>
      <w:r w:rsidR="00CA5C31" w:rsidRPr="00574A09">
        <w:rPr>
          <w:rFonts w:cs="Times New Roman"/>
          <w:szCs w:val="24"/>
        </w:rPr>
        <w:t>''</w:t>
      </w:r>
      <w:r w:rsidR="00A70A6D" w:rsidRPr="00574A09">
        <w:rPr>
          <w:rFonts w:cs="Times New Roman"/>
          <w:szCs w:val="24"/>
        </w:rPr>
        <w:t>Gamedev</w:t>
      </w:r>
      <w:r w:rsidR="00CA5C31" w:rsidRPr="00574A09">
        <w:rPr>
          <w:rFonts w:cs="Times New Roman"/>
          <w:szCs w:val="24"/>
        </w:rPr>
        <w:t>'',</w:t>
      </w:r>
      <w:r w:rsidR="00A70A6D" w:rsidRPr="00574A09">
        <w:rPr>
          <w:rFonts w:cs="Times New Roman"/>
          <w:szCs w:val="24"/>
        </w:rPr>
        <w:t xml:space="preserve"> 2003)</w:t>
      </w:r>
      <w:r w:rsidR="0012362B" w:rsidRPr="00574A09">
        <w:rPr>
          <w:rFonts w:cs="Times New Roman"/>
          <w:szCs w:val="24"/>
        </w:rPr>
        <w:t xml:space="preserve">. Kljub številnim pomanjkljivostim ta proces prvič predstavi artefakte, ki so specifični za igre </w:t>
      </w:r>
      <w:r w:rsidR="0012362B" w:rsidRPr="00574A09">
        <w:rPr>
          <w:rFonts w:cs="Times New Roman"/>
          <w:szCs w:val="24"/>
        </w:rPr>
        <w:fldChar w:fldCharType="begin"/>
      </w:r>
      <w:r w:rsidR="009C77D5" w:rsidRPr="00574A09">
        <w:rPr>
          <w:rFonts w:cs="Times New Roman"/>
          <w:szCs w:val="24"/>
        </w:rPr>
        <w:instrText xml:space="preserve"> ADDIN ZOTERO_ITEM CSL_CITATION {"citationID":"xFKUZS1P","properties":{"formattedCitation":"(Wilson Brotto Furtado, b. d., str. 21)","plainCitation":"(Wilson Brotto Furtado, b. d., str. 21)","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2362B" w:rsidRPr="00574A09">
        <w:rPr>
          <w:rFonts w:cs="Times New Roman"/>
          <w:szCs w:val="24"/>
        </w:rPr>
        <w:fldChar w:fldCharType="separate"/>
      </w:r>
      <w:r w:rsidR="004E645F">
        <w:rPr>
          <w:rFonts w:cs="Times New Roman"/>
          <w:szCs w:val="24"/>
        </w:rPr>
        <w:t>(Wilson Brotto Furtado, 2012</w:t>
      </w:r>
      <w:r w:rsidR="009C77D5" w:rsidRPr="00574A09">
        <w:rPr>
          <w:rFonts w:cs="Times New Roman"/>
          <w:szCs w:val="24"/>
        </w:rPr>
        <w:t>, str. 21)</w:t>
      </w:r>
      <w:r w:rsidR="0012362B" w:rsidRPr="00574A09">
        <w:rPr>
          <w:rFonts w:cs="Times New Roman"/>
          <w:szCs w:val="24"/>
        </w:rPr>
        <w:fldChar w:fldCharType="end"/>
      </w:r>
      <w:r w:rsidR="0012362B" w:rsidRPr="00574A09">
        <w:rPr>
          <w:rFonts w:cs="Times New Roman"/>
          <w:szCs w:val="24"/>
        </w:rPr>
        <w:t xml:space="preserve"> (specifikacija igre, umetniška biblija, tehnična specifikacija) </w:t>
      </w:r>
      <w:r w:rsidR="005B2B00" w:rsidRPr="00574A09">
        <w:rPr>
          <w:rFonts w:cs="Times New Roman"/>
          <w:szCs w:val="24"/>
        </w:rPr>
        <w:t>(</w:t>
      </w:r>
      <w:r w:rsidR="00D6113A" w:rsidRPr="00574A09">
        <w:rPr>
          <w:rFonts w:cs="Times New Roman"/>
          <w:szCs w:val="24"/>
        </w:rPr>
        <w:t>''</w:t>
      </w:r>
      <w:r w:rsidR="0012362B" w:rsidRPr="00574A09">
        <w:rPr>
          <w:rFonts w:cs="Times New Roman"/>
          <w:szCs w:val="24"/>
        </w:rPr>
        <w:fldChar w:fldCharType="begin"/>
      </w:r>
      <w:r w:rsidR="009C77D5" w:rsidRPr="00574A09">
        <w:rPr>
          <w:rFonts w:cs="Times New Roman"/>
          <w:szCs w:val="24"/>
        </w:rPr>
        <w:instrText xml:space="preserve"> ADDIN ZOTERO_ITEM CSL_CITATION {"citationID":"uA3aSBqQ","properties":{"formattedCitation":"(\\uc0\\u8222{}Game Unified Process - EcuRed\\uc0\\u8220{}, b. d.)","plainCitation":"(„Game Unified Process - EcuRed“, b. d.)","noteIndex":0},"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2362B" w:rsidRPr="00574A09">
        <w:rPr>
          <w:rFonts w:cs="Times New Roman"/>
          <w:szCs w:val="24"/>
        </w:rPr>
        <w:fldChar w:fldCharType="separate"/>
      </w:r>
      <w:r w:rsidR="00981697" w:rsidRPr="00574A09">
        <w:rPr>
          <w:rFonts w:cs="Times New Roman"/>
          <w:szCs w:val="24"/>
        </w:rPr>
        <w:t>Ecure</w:t>
      </w:r>
      <w:r w:rsidR="0003522E" w:rsidRPr="00574A09">
        <w:rPr>
          <w:rFonts w:cs="Times New Roman"/>
          <w:szCs w:val="24"/>
        </w:rPr>
        <w:t>d</w:t>
      </w:r>
      <w:r w:rsidR="005B2B00" w:rsidRPr="00574A09">
        <w:rPr>
          <w:rFonts w:cs="Times New Roman"/>
          <w:szCs w:val="24"/>
        </w:rPr>
        <w:t>''</w:t>
      </w:r>
      <w:r w:rsidR="009C77D5" w:rsidRPr="00574A09">
        <w:rPr>
          <w:rFonts w:cs="Times New Roman"/>
          <w:szCs w:val="24"/>
        </w:rPr>
        <w:t>, b. d.)</w:t>
      </w:r>
      <w:r w:rsidR="0012362B" w:rsidRPr="00574A09">
        <w:rPr>
          <w:rFonts w:cs="Times New Roman"/>
          <w:szCs w:val="24"/>
        </w:rPr>
        <w:fldChar w:fldCharType="end"/>
      </w:r>
      <w:r w:rsidR="0012362B" w:rsidRPr="00574A09">
        <w:rPr>
          <w:rFonts w:cs="Times New Roman"/>
          <w:szCs w:val="24"/>
        </w:rPr>
        <w:t>. GWP</w:t>
      </w:r>
      <w:r w:rsidR="0064371A" w:rsidRPr="00574A09">
        <w:rPr>
          <w:rFonts w:cs="Times New Roman"/>
          <w:szCs w:val="24"/>
        </w:rPr>
        <w:t xml:space="preserve">, ki je bil uporabljen pri igri Ankh </w:t>
      </w:r>
      <w:r w:rsidR="0012362B" w:rsidRPr="00574A09">
        <w:rPr>
          <w:rFonts w:cs="Times New Roman"/>
          <w:szCs w:val="24"/>
        </w:rPr>
        <w:t xml:space="preserve">omenjata tudi </w:t>
      </w:r>
      <w:r w:rsidR="0012362B" w:rsidRPr="00574A09">
        <w:rPr>
          <w:rFonts w:cs="Times New Roman"/>
          <w:szCs w:val="24"/>
        </w:rPr>
        <w:fldChar w:fldCharType="begin"/>
      </w:r>
      <w:r w:rsidR="009C77D5" w:rsidRPr="00574A09">
        <w:rPr>
          <w:rFonts w:cs="Times New Roman"/>
          <w:szCs w:val="24"/>
        </w:rPr>
        <w:instrText xml:space="preserve"> ADDIN ZOTERO_ITEM CSL_CITATION {"citationID":"tvOHkhpH","properties":{"formattedCitation":"(Flynt &amp; Salem, 2004)","plainCitation":"(Flynt &amp; Salem, 2004)","noteIndex":0},"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2362B" w:rsidRPr="00574A09">
        <w:rPr>
          <w:rFonts w:cs="Times New Roman"/>
          <w:szCs w:val="24"/>
        </w:rPr>
        <w:fldChar w:fldCharType="separate"/>
      </w:r>
      <w:r w:rsidR="006148C3" w:rsidRPr="00574A09">
        <w:rPr>
          <w:rFonts w:cs="Times New Roman"/>
          <w:szCs w:val="24"/>
        </w:rPr>
        <w:t xml:space="preserve">(Flynt </w:t>
      </w:r>
      <w:r w:rsidR="009C77D5" w:rsidRPr="00574A09">
        <w:rPr>
          <w:rFonts w:cs="Times New Roman"/>
          <w:szCs w:val="24"/>
        </w:rPr>
        <w:t xml:space="preserve"> Salem, 2004)</w:t>
      </w:r>
      <w:r w:rsidR="0012362B" w:rsidRPr="00574A09">
        <w:rPr>
          <w:rFonts w:cs="Times New Roman"/>
          <w:szCs w:val="24"/>
        </w:rPr>
        <w:fldChar w:fldCharType="end"/>
      </w:r>
      <w:r w:rsidR="0064371A" w:rsidRPr="00574A09">
        <w:rPr>
          <w:rFonts w:cs="Times New Roman"/>
          <w:szCs w:val="24"/>
        </w:rPr>
        <w:t xml:space="preserve">. </w:t>
      </w:r>
    </w:p>
    <w:p w14:paraId="31BCDB7E" w14:textId="579467E9" w:rsidR="0012362B" w:rsidRPr="00574A09" w:rsidRDefault="0012362B" w:rsidP="005D71AF">
      <w:pPr>
        <w:contextualSpacing/>
        <w:rPr>
          <w:rFonts w:cs="Times New Roman"/>
          <w:szCs w:val="24"/>
        </w:rPr>
      </w:pPr>
      <w:r w:rsidRPr="00574A09">
        <w:rPr>
          <w:rFonts w:cs="Times New Roman"/>
          <w:szCs w:val="24"/>
        </w:rPr>
        <w:lastRenderedPageBreak/>
        <w:t>GWP ima težavo, da predstavlja linearen proces</w:t>
      </w:r>
      <w:r w:rsidR="00BA0554">
        <w:rPr>
          <w:rFonts w:cs="Times New Roman"/>
          <w:szCs w:val="24"/>
        </w:rPr>
        <w:t xml:space="preserve"> </w:t>
      </w:r>
      <w:r w:rsidR="00BA0554" w:rsidRPr="00574A09">
        <w:rPr>
          <w:rFonts w:cs="Times New Roman"/>
          <w:szCs w:val="24"/>
        </w:rPr>
        <w:fldChar w:fldCharType="begin"/>
      </w:r>
      <w:r w:rsidR="00BA0554" w:rsidRPr="00574A09">
        <w:rPr>
          <w:rFonts w:cs="Times New Roman"/>
          <w:szCs w:val="24"/>
        </w:rPr>
        <w:instrText xml:space="preserve"> ADDIN ZOTERO_ITEM CSL_CITATION {"citationID":"0WbHOJmB","properties":{"formattedCitation":"(\\uc0\\u8222{}Game Unified Process - EcuRed\\uc0\\u8220{}, b. d.)","plainCitation":"(„Game Unified Process - EcuRed“, b. d.)","noteIndex":0},"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BA0554" w:rsidRPr="00574A09">
        <w:rPr>
          <w:rFonts w:cs="Times New Roman"/>
          <w:szCs w:val="24"/>
        </w:rPr>
        <w:fldChar w:fldCharType="separate"/>
      </w:r>
      <w:r w:rsidR="00BA0554" w:rsidRPr="00574A09">
        <w:rPr>
          <w:rFonts w:cs="Times New Roman"/>
          <w:szCs w:val="24"/>
        </w:rPr>
        <w:t>(''Ecured'', b. d.)</w:t>
      </w:r>
      <w:r w:rsidR="00BA0554" w:rsidRPr="00574A09">
        <w:rPr>
          <w:rFonts w:cs="Times New Roman"/>
          <w:szCs w:val="24"/>
        </w:rPr>
        <w:fldChar w:fldCharType="end"/>
      </w:r>
      <w:r w:rsidRPr="00574A09">
        <w:rPr>
          <w:rFonts w:cs="Times New Roman"/>
          <w:szCs w:val="24"/>
        </w:rPr>
        <w:t>. Pri tem procesu ocenjevalci, testerji</w:t>
      </w:r>
      <w:r w:rsidR="004820AC" w:rsidRPr="00574A09">
        <w:rPr>
          <w:rFonts w:cs="Times New Roman"/>
          <w:szCs w:val="24"/>
        </w:rPr>
        <w:t xml:space="preserve"> in</w:t>
      </w:r>
      <w:r w:rsidRPr="00574A09">
        <w:rPr>
          <w:rFonts w:cs="Times New Roman"/>
          <w:szCs w:val="24"/>
        </w:rPr>
        <w:t xml:space="preserve"> ravnatelji ne vidijo produkta</w:t>
      </w:r>
      <w:r w:rsidR="004820AC" w:rsidRPr="00574A09">
        <w:rPr>
          <w:rFonts w:cs="Times New Roman"/>
          <w:szCs w:val="24"/>
        </w:rPr>
        <w:t>,</w:t>
      </w:r>
      <w:r w:rsidRPr="00574A09">
        <w:rPr>
          <w:rFonts w:cs="Times New Roman"/>
          <w:szCs w:val="24"/>
        </w:rPr>
        <w:t xml:space="preserve"> dokler je ta v razvoju</w:t>
      </w:r>
      <w:r w:rsidR="00BA0554">
        <w:rPr>
          <w:rFonts w:cs="Times New Roman"/>
          <w:szCs w:val="24"/>
        </w:rPr>
        <w:t xml:space="preserve"> (prav tam)</w:t>
      </w:r>
      <w:r w:rsidRPr="00574A09">
        <w:rPr>
          <w:rFonts w:cs="Times New Roman"/>
          <w:szCs w:val="24"/>
        </w:rPr>
        <w:t>. V realnosti je tako, da se po evalvaciji navadno zahtevajo spremembe</w:t>
      </w:r>
      <w:r w:rsidR="00BA0554">
        <w:rPr>
          <w:rFonts w:cs="Times New Roman"/>
          <w:szCs w:val="24"/>
        </w:rPr>
        <w:t xml:space="preserve"> (prav tam)</w:t>
      </w:r>
      <w:r w:rsidRPr="00574A09">
        <w:rPr>
          <w:rFonts w:cs="Times New Roman"/>
          <w:szCs w:val="24"/>
        </w:rPr>
        <w:t xml:space="preserve">. To zahteva, da razvoj ponovi faze, ki so bile predvidoma že končane </w:t>
      </w:r>
      <w:r w:rsidRPr="00574A09">
        <w:rPr>
          <w:rFonts w:cs="Times New Roman"/>
          <w:szCs w:val="24"/>
        </w:rPr>
        <w:fldChar w:fldCharType="begin"/>
      </w:r>
      <w:r w:rsidR="009C77D5" w:rsidRPr="00574A09">
        <w:rPr>
          <w:rFonts w:cs="Times New Roman"/>
          <w:szCs w:val="24"/>
        </w:rPr>
        <w:instrText xml:space="preserve"> ADDIN ZOTERO_ITEM CSL_CITATION {"citationID":"0WbHOJmB","properties":{"formattedCitation":"(\\uc0\\u8222{}Game Unified Process - EcuRed\\uc0\\u8220{}, b. d.)","plainCitation":"(„Game Unified Process - EcuRed“, b. d.)","noteIndex":0},"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BA0554">
        <w:rPr>
          <w:rFonts w:cs="Times New Roman"/>
          <w:szCs w:val="24"/>
        </w:rPr>
        <w:t>prav tam</w:t>
      </w:r>
      <w:r w:rsidR="009C77D5" w:rsidRPr="00574A09">
        <w:rPr>
          <w:rFonts w:cs="Times New Roman"/>
          <w:szCs w:val="24"/>
        </w:rPr>
        <w:t>)</w:t>
      </w:r>
      <w:r w:rsidRPr="00574A09">
        <w:rPr>
          <w:rFonts w:cs="Times New Roman"/>
          <w:szCs w:val="24"/>
        </w:rPr>
        <w:fldChar w:fldCharType="end"/>
      </w:r>
      <w:r w:rsidRPr="00574A09">
        <w:rPr>
          <w:rFonts w:cs="Times New Roman"/>
          <w:szCs w:val="24"/>
        </w:rPr>
        <w:t xml:space="preserve">. Razvoj iger ni linearen proces </w:t>
      </w:r>
      <w:r w:rsidRPr="00574A09">
        <w:rPr>
          <w:rFonts w:cs="Times New Roman"/>
          <w:szCs w:val="24"/>
        </w:rPr>
        <w:fldChar w:fldCharType="begin"/>
      </w:r>
      <w:r w:rsidR="009C77D5" w:rsidRPr="00574A09">
        <w:rPr>
          <w:rFonts w:cs="Times New Roman"/>
          <w:szCs w:val="24"/>
        </w:rPr>
        <w:instrText xml:space="preserve"> ADDIN ZOTERO_ITEM CSL_CITATION {"citationID":"nwk6Un9p","properties":{"formattedCitation":"(Flynt &amp; Salem, 2004, str. 151)","plainCitation":"(Flynt &amp; Salem, 2004, str. 151)","noteIndex":0},"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574A09">
        <w:rPr>
          <w:rFonts w:cs="Times New Roman"/>
          <w:szCs w:val="24"/>
        </w:rPr>
        <w:fldChar w:fldCharType="separate"/>
      </w:r>
      <w:r w:rsidR="0003522E" w:rsidRPr="00574A09">
        <w:rPr>
          <w:rFonts w:cs="Times New Roman"/>
          <w:szCs w:val="24"/>
        </w:rPr>
        <w:t>(Flynt in</w:t>
      </w:r>
      <w:r w:rsidR="009C77D5" w:rsidRPr="00574A09">
        <w:rPr>
          <w:rFonts w:cs="Times New Roman"/>
          <w:szCs w:val="24"/>
        </w:rPr>
        <w:t xml:space="preserve"> Salem, 2004, str. 151)</w:t>
      </w:r>
      <w:r w:rsidRPr="00574A09">
        <w:rPr>
          <w:rFonts w:cs="Times New Roman"/>
          <w:szCs w:val="24"/>
        </w:rPr>
        <w:fldChar w:fldCharType="end"/>
      </w:r>
      <w:r w:rsidRPr="00574A09">
        <w:rPr>
          <w:rFonts w:cs="Times New Roman"/>
          <w:szCs w:val="24"/>
        </w:rPr>
        <w:t xml:space="preserve">. V praksi je tendenca po izogibanju uporabi kaskadnih pristopov, ker je nemogoče definirati in načrtovati program vnaprej </w:t>
      </w:r>
      <w:r w:rsidRPr="00574A09">
        <w:rPr>
          <w:rFonts w:cs="Times New Roman"/>
          <w:szCs w:val="24"/>
        </w:rPr>
        <w:fldChar w:fldCharType="begin"/>
      </w:r>
      <w:r w:rsidR="009C77D5" w:rsidRPr="00574A09">
        <w:rPr>
          <w:rFonts w:cs="Times New Roman"/>
          <w:szCs w:val="24"/>
        </w:rPr>
        <w:instrText xml:space="preserve"> ADDIN ZOTERO_ITEM CSL_CITATION {"citationID":"iUq3y8bJ","properties":{"formattedCitation":"(Rucker, 2002, str. 38)","plainCitation":"(Rucker, 2002, str. 38)","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574A09">
        <w:rPr>
          <w:rFonts w:cs="Times New Roman"/>
          <w:szCs w:val="24"/>
        </w:rPr>
        <w:fldChar w:fldCharType="separate"/>
      </w:r>
      <w:r w:rsidR="009C77D5" w:rsidRPr="00574A09">
        <w:rPr>
          <w:rFonts w:cs="Times New Roman"/>
          <w:szCs w:val="24"/>
        </w:rPr>
        <w:t>(Rucker, 2002, str. 38)</w:t>
      </w:r>
      <w:r w:rsidRPr="00574A09">
        <w:rPr>
          <w:rFonts w:cs="Times New Roman"/>
          <w:szCs w:val="24"/>
        </w:rPr>
        <w:fldChar w:fldCharType="end"/>
      </w:r>
      <w:r w:rsidRPr="00574A09">
        <w:rPr>
          <w:rFonts w:cs="Times New Roman"/>
          <w:szCs w:val="24"/>
        </w:rPr>
        <w:t>. V praksi je GWP (razvoj igre Ankh) predstavljal napor</w:t>
      </w:r>
      <w:r w:rsidR="004E2B07">
        <w:rPr>
          <w:rFonts w:cs="Times New Roman"/>
          <w:szCs w:val="24"/>
        </w:rPr>
        <w:t xml:space="preserve"> (''Ecured'', b.d.)</w:t>
      </w:r>
      <w:r w:rsidRPr="00574A09">
        <w:rPr>
          <w:rFonts w:cs="Times New Roman"/>
          <w:szCs w:val="24"/>
        </w:rPr>
        <w:t xml:space="preserve">. Razvoj igre potrebuje fleksibilnost zato, da lahko ekipa vključi spoznanja, ki so se identificirala </w:t>
      </w:r>
      <w:r w:rsidR="004820AC" w:rsidRPr="00574A09">
        <w:rPr>
          <w:rFonts w:cs="Times New Roman"/>
          <w:szCs w:val="24"/>
        </w:rPr>
        <w:t xml:space="preserve">med </w:t>
      </w:r>
      <w:r w:rsidRPr="00574A09">
        <w:rPr>
          <w:rFonts w:cs="Times New Roman"/>
          <w:szCs w:val="24"/>
        </w:rPr>
        <w:t>razvoj</w:t>
      </w:r>
      <w:r w:rsidR="004820AC" w:rsidRPr="00574A09">
        <w:rPr>
          <w:rFonts w:cs="Times New Roman"/>
          <w:szCs w:val="24"/>
        </w:rPr>
        <w:t>em</w:t>
      </w:r>
      <w:r w:rsidRPr="00574A09">
        <w:rPr>
          <w:rFonts w:cs="Times New Roman"/>
          <w:szCs w:val="24"/>
        </w:rPr>
        <w:t xml:space="preserve"> z namenom konstantne izboljšave kvalitete </w:t>
      </w:r>
      <w:r w:rsidRPr="00574A09">
        <w:rPr>
          <w:rFonts w:cs="Times New Roman"/>
          <w:szCs w:val="24"/>
        </w:rPr>
        <w:fldChar w:fldCharType="begin"/>
      </w:r>
      <w:r w:rsidR="009C77D5" w:rsidRPr="00574A09">
        <w:rPr>
          <w:rFonts w:cs="Times New Roman"/>
          <w:szCs w:val="24"/>
        </w:rPr>
        <w:instrText xml:space="preserve"> ADDIN ZOTERO_ITEM CSL_CITATION {"citationID":"5yCXntCj","properties":{"formattedCitation":"(Flynt &amp; Salem, 2004, str. 18)","plainCitation":"(Flynt &amp; Salem, 2004, str. 18)","noteIndex":0},"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574A09">
        <w:rPr>
          <w:rFonts w:cs="Times New Roman"/>
          <w:szCs w:val="24"/>
        </w:rPr>
        <w:fldChar w:fldCharType="separate"/>
      </w:r>
      <w:r w:rsidR="00071BEC" w:rsidRPr="00574A09">
        <w:rPr>
          <w:rFonts w:cs="Times New Roman"/>
          <w:szCs w:val="24"/>
        </w:rPr>
        <w:t>(Flynt in</w:t>
      </w:r>
      <w:r w:rsidR="009C77D5" w:rsidRPr="00574A09">
        <w:rPr>
          <w:rFonts w:cs="Times New Roman"/>
          <w:szCs w:val="24"/>
        </w:rPr>
        <w:t xml:space="preserve"> Salem, 2004, str. 18)</w:t>
      </w:r>
      <w:r w:rsidRPr="00574A09">
        <w:rPr>
          <w:rFonts w:cs="Times New Roman"/>
          <w:szCs w:val="24"/>
        </w:rPr>
        <w:fldChar w:fldCharType="end"/>
      </w:r>
      <w:r w:rsidRPr="00574A09">
        <w:rPr>
          <w:rFonts w:cs="Times New Roman"/>
          <w:szCs w:val="24"/>
        </w:rPr>
        <w:t>. GWP in prav tako GUP ne podajata priporočila uporabe ali referenčne</w:t>
      </w:r>
      <w:r w:rsidR="004820AC" w:rsidRPr="00574A09">
        <w:rPr>
          <w:rFonts w:cs="Times New Roman"/>
          <w:szCs w:val="24"/>
        </w:rPr>
        <w:t>ga</w:t>
      </w:r>
      <w:r w:rsidRPr="00574A09">
        <w:rPr>
          <w:rFonts w:cs="Times New Roman"/>
          <w:szCs w:val="24"/>
        </w:rPr>
        <w:t xml:space="preserve"> model</w:t>
      </w:r>
      <w:r w:rsidR="004820AC" w:rsidRPr="00574A09">
        <w:rPr>
          <w:rFonts w:cs="Times New Roman"/>
          <w:szCs w:val="24"/>
        </w:rPr>
        <w:t>a</w:t>
      </w:r>
      <w:r w:rsidRPr="00574A09">
        <w:rPr>
          <w:rFonts w:cs="Times New Roman"/>
          <w:szCs w:val="24"/>
        </w:rPr>
        <w:t xml:space="preserve"> za aplikacijo teh procesov, na kar najverjetneje vpliva tudi tajna narava industrije iger </w:t>
      </w:r>
      <w:r w:rsidRPr="00574A09">
        <w:rPr>
          <w:rFonts w:cs="Times New Roman"/>
          <w:szCs w:val="24"/>
        </w:rPr>
        <w:fldChar w:fldCharType="begin"/>
      </w:r>
      <w:r w:rsidR="009C77D5" w:rsidRPr="00574A09">
        <w:rPr>
          <w:rFonts w:cs="Times New Roman"/>
          <w:szCs w:val="24"/>
        </w:rPr>
        <w:instrText xml:space="preserve"> ADDIN ZOTERO_ITEM CSL_CITATION {"citationID":"GRWMZGKI","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74A09">
        <w:rPr>
          <w:rFonts w:cs="Times New Roman"/>
          <w:szCs w:val="24"/>
        </w:rPr>
        <w:fldChar w:fldCharType="separate"/>
      </w:r>
      <w:r w:rsidR="00254FCF" w:rsidRPr="00574A09">
        <w:rPr>
          <w:rFonts w:cs="Times New Roman"/>
          <w:szCs w:val="24"/>
        </w:rPr>
        <w:t>(Wilson Brotto Furtado, 2012</w:t>
      </w:r>
      <w:r w:rsidR="009C77D5" w:rsidRPr="00574A09">
        <w:rPr>
          <w:rFonts w:cs="Times New Roman"/>
          <w:szCs w:val="24"/>
        </w:rPr>
        <w:t>, str. 22)</w:t>
      </w:r>
      <w:r w:rsidRPr="00574A09">
        <w:rPr>
          <w:rFonts w:cs="Times New Roman"/>
          <w:szCs w:val="24"/>
        </w:rPr>
        <w:fldChar w:fldCharType="end"/>
      </w:r>
      <w:r w:rsidRPr="00574A09">
        <w:rPr>
          <w:rFonts w:cs="Times New Roman"/>
          <w:szCs w:val="24"/>
        </w:rPr>
        <w:t>. Med neuspešne spada tu</w:t>
      </w:r>
      <w:r w:rsidR="001F114B">
        <w:rPr>
          <w:rFonts w:cs="Times New Roman"/>
          <w:szCs w:val="24"/>
        </w:rPr>
        <w:t xml:space="preserve">di model, ki ga objavi Demachy </w:t>
      </w:r>
      <w:r w:rsidRPr="00574A09">
        <w:rPr>
          <w:rFonts w:cs="Times New Roman"/>
          <w:szCs w:val="24"/>
        </w:rPr>
        <w:t>na Gamasutra</w:t>
      </w:r>
      <w:r w:rsidR="00C30DFD">
        <w:rPr>
          <w:rFonts w:cs="Times New Roman"/>
          <w:szCs w:val="24"/>
        </w:rPr>
        <w:t xml:space="preserve"> (''Gamasutra'', 2003)</w:t>
      </w:r>
      <w:r w:rsidRPr="00574A09">
        <w:rPr>
          <w:rFonts w:cs="Times New Roman"/>
          <w:szCs w:val="24"/>
        </w:rPr>
        <w:t xml:space="preserve">. </w:t>
      </w:r>
      <w:r w:rsidR="004820AC" w:rsidRPr="00574A09">
        <w:rPr>
          <w:rFonts w:cs="Times New Roman"/>
          <w:szCs w:val="24"/>
        </w:rPr>
        <w:t>Ta i</w:t>
      </w:r>
      <w:r w:rsidRPr="00574A09">
        <w:rPr>
          <w:rFonts w:cs="Times New Roman"/>
          <w:szCs w:val="24"/>
        </w:rPr>
        <w:t>nterpretira XP metodologijo in predlaga XGD</w:t>
      </w:r>
      <w:r w:rsidRPr="00574A09">
        <w:rPr>
          <w:rStyle w:val="Sprotnaopomba-sklic"/>
          <w:rFonts w:cs="Times New Roman"/>
          <w:szCs w:val="24"/>
        </w:rPr>
        <w:footnoteReference w:id="33"/>
      </w:r>
      <w:r w:rsidRPr="00574A09">
        <w:rPr>
          <w:rFonts w:cs="Times New Roman"/>
          <w:szCs w:val="24"/>
        </w:rPr>
        <w:t xml:space="preserve"> za video igre</w:t>
      </w:r>
      <w:r w:rsidR="00733CD7">
        <w:rPr>
          <w:rFonts w:cs="Times New Roman"/>
          <w:szCs w:val="24"/>
        </w:rPr>
        <w:t xml:space="preserve"> (prav tam)</w:t>
      </w:r>
      <w:r w:rsidRPr="00574A09">
        <w:rPr>
          <w:rFonts w:cs="Times New Roman"/>
          <w:szCs w:val="24"/>
        </w:rPr>
        <w:t xml:space="preserve">. Vendar pristop ne zagotavlja strukturiranih usmeritev, deloma zato, ker gre za agilno metodologijo </w:t>
      </w:r>
      <w:r w:rsidRPr="00574A09">
        <w:rPr>
          <w:rFonts w:cs="Times New Roman"/>
          <w:szCs w:val="24"/>
        </w:rPr>
        <w:fldChar w:fldCharType="begin"/>
      </w:r>
      <w:r w:rsidR="009C77D5" w:rsidRPr="00574A09">
        <w:rPr>
          <w:rFonts w:cs="Times New Roman"/>
          <w:szCs w:val="24"/>
        </w:rPr>
        <w:instrText xml:space="preserve"> ADDIN ZOTERO_ITEM CSL_CITATION {"citationID":"QAnw9GKm","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2A4F43" w:rsidRPr="002A4F43">
        <w:rPr>
          <w:rFonts w:cs="Times New Roman"/>
          <w:szCs w:val="24"/>
        </w:rPr>
        <w:t xml:space="preserve"> </w:t>
      </w:r>
      <w:r w:rsidR="002A4F43" w:rsidRPr="00574A09">
        <w:rPr>
          <w:rFonts w:cs="Times New Roman"/>
          <w:szCs w:val="24"/>
        </w:rPr>
        <w:t>Wilson Brotto Furtado, 2012, str. 22</w:t>
      </w:r>
      <w:r w:rsidR="009C77D5" w:rsidRPr="00574A09">
        <w:rPr>
          <w:rFonts w:cs="Times New Roman"/>
          <w:szCs w:val="24"/>
        </w:rPr>
        <w:t>)</w:t>
      </w:r>
      <w:r w:rsidRPr="00574A09">
        <w:rPr>
          <w:rFonts w:cs="Times New Roman"/>
          <w:szCs w:val="24"/>
        </w:rPr>
        <w:fldChar w:fldCharType="end"/>
      </w:r>
      <w:r w:rsidR="007732FF">
        <w:rPr>
          <w:rFonts w:cs="Times New Roman"/>
          <w:szCs w:val="24"/>
        </w:rPr>
        <w:t xml:space="preserve">. </w:t>
      </w:r>
      <w:r w:rsidRPr="00574A09">
        <w:rPr>
          <w:rFonts w:cs="Times New Roman"/>
          <w:szCs w:val="24"/>
        </w:rPr>
        <w:t>Poleg naštetih se v akademski literaturi pojavita tudi dve pobudi procesov AGP</w:t>
      </w:r>
      <w:r w:rsidRPr="00574A09">
        <w:rPr>
          <w:rStyle w:val="Sprotnaopomba-sklic"/>
          <w:rFonts w:cs="Times New Roman"/>
          <w:szCs w:val="24"/>
        </w:rPr>
        <w:footnoteReference w:id="34"/>
      </w:r>
      <w:r w:rsidRPr="00574A09">
        <w:rPr>
          <w:rFonts w:cs="Times New Roman"/>
          <w:szCs w:val="24"/>
        </w:rPr>
        <w:t xml:space="preserve"> in Predpisujoča metodologija za razvoj video iger, ki sta nastal</w:t>
      </w:r>
      <w:r w:rsidR="004820AC" w:rsidRPr="00574A09">
        <w:rPr>
          <w:rFonts w:cs="Times New Roman"/>
          <w:szCs w:val="24"/>
        </w:rPr>
        <w:t>i</w:t>
      </w:r>
      <w:r w:rsidRPr="00574A09">
        <w:rPr>
          <w:rFonts w:cs="Times New Roman"/>
          <w:szCs w:val="24"/>
        </w:rPr>
        <w:t xml:space="preserve"> v okviru zaključnih nalog. Obema predlogoma primanjkuje evalvacijski proces za določanje njune ustreznosti </w:t>
      </w:r>
      <w:r w:rsidRPr="00574A09">
        <w:rPr>
          <w:rFonts w:cs="Times New Roman"/>
          <w:szCs w:val="24"/>
        </w:rPr>
        <w:fldChar w:fldCharType="begin"/>
      </w:r>
      <w:r w:rsidR="009C77D5" w:rsidRPr="00574A09">
        <w:rPr>
          <w:rFonts w:cs="Times New Roman"/>
          <w:szCs w:val="24"/>
        </w:rPr>
        <w:instrText xml:space="preserve"> ADDIN ZOTERO_ITEM CSL_CITATION {"citationID":"7SEclO6z","properties":{"formattedCitation":"(Wilson Brotto Furtado, b. d., str. 22)","plainCitation":"(Wilson Brotto Furtado, b. d., str. 22)","noteIndex":0},"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74A09">
        <w:rPr>
          <w:rFonts w:cs="Times New Roman"/>
          <w:szCs w:val="24"/>
        </w:rPr>
        <w:fldChar w:fldCharType="separate"/>
      </w:r>
      <w:r w:rsidR="00680027" w:rsidRPr="00574A09">
        <w:rPr>
          <w:rFonts w:cs="Times New Roman"/>
          <w:szCs w:val="24"/>
        </w:rPr>
        <w:t>(prav tam</w:t>
      </w:r>
      <w:r w:rsidR="009C77D5" w:rsidRPr="00574A09">
        <w:rPr>
          <w:rFonts w:cs="Times New Roman"/>
          <w:szCs w:val="24"/>
        </w:rPr>
        <w:t>, str. 22)</w:t>
      </w:r>
      <w:r w:rsidRPr="00574A09">
        <w:rPr>
          <w:rFonts w:cs="Times New Roman"/>
          <w:szCs w:val="24"/>
        </w:rPr>
        <w:fldChar w:fldCharType="end"/>
      </w:r>
      <w:r w:rsidRPr="00574A09">
        <w:rPr>
          <w:rFonts w:cs="Times New Roman"/>
          <w:szCs w:val="24"/>
        </w:rPr>
        <w:t xml:space="preserve">. Slednji pa je neustrezen, ker igre niso predpisujoče </w:t>
      </w:r>
      <w:r w:rsidRPr="00574A09">
        <w:rPr>
          <w:rFonts w:cs="Times New Roman"/>
          <w:szCs w:val="24"/>
        </w:rPr>
        <w:fldChar w:fldCharType="begin"/>
      </w:r>
      <w:r w:rsidR="009C77D5" w:rsidRPr="00574A09">
        <w:rPr>
          <w:rFonts w:cs="Times New Roman"/>
          <w:szCs w:val="24"/>
        </w:rPr>
        <w:instrText xml:space="preserve"> ADDIN ZOTERO_ITEM CSL_CITATION {"citationID":"mrDZSNzF","properties":{"formattedCitation":"(Koster, 2013, str. 156)","plainCitation":"(Koster, 2013, str. 156)","noteIndex":0},"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574A09">
        <w:rPr>
          <w:rFonts w:cs="Times New Roman"/>
          <w:szCs w:val="24"/>
        </w:rPr>
        <w:fldChar w:fldCharType="separate"/>
      </w:r>
      <w:r w:rsidR="009C77D5" w:rsidRPr="00574A09">
        <w:rPr>
          <w:rFonts w:cs="Times New Roman"/>
          <w:szCs w:val="24"/>
        </w:rPr>
        <w:t>(Koster, 2013, str. 156)</w:t>
      </w:r>
      <w:r w:rsidRPr="00574A09">
        <w:rPr>
          <w:rFonts w:cs="Times New Roman"/>
          <w:szCs w:val="24"/>
        </w:rPr>
        <w:fldChar w:fldCharType="end"/>
      </w:r>
      <w:r w:rsidRPr="00574A09">
        <w:rPr>
          <w:rFonts w:cs="Times New Roman"/>
          <w:szCs w:val="24"/>
        </w:rPr>
        <w:t>. Tipične lastnosti razvoja iger kot so oblikovanje ali definiranje igranja</w:t>
      </w:r>
      <w:r w:rsidR="004820AC" w:rsidRPr="00574A09">
        <w:rPr>
          <w:rFonts w:cs="Times New Roman"/>
          <w:szCs w:val="24"/>
        </w:rPr>
        <w:t>,</w:t>
      </w:r>
      <w:r w:rsidRPr="00574A09">
        <w:rPr>
          <w:rFonts w:cs="Times New Roman"/>
          <w:szCs w:val="24"/>
        </w:rPr>
        <w:t xml:space="preserve"> je težko ali celo nemogoče specificirati brez različice sistema, ki jo lahko preizkusimo </w:t>
      </w:r>
      <w:r w:rsidRPr="00574A09">
        <w:rPr>
          <w:rFonts w:cs="Times New Roman"/>
          <w:szCs w:val="24"/>
        </w:rPr>
        <w:fldChar w:fldCharType="begin"/>
      </w:r>
      <w:r w:rsidR="009C77D5" w:rsidRPr="00574A09">
        <w:rPr>
          <w:rFonts w:cs="Times New Roman"/>
          <w:szCs w:val="24"/>
        </w:rPr>
        <w:instrText xml:space="preserve"> ADDIN ZOTERO_ITEM CSL_CITATION {"citationID":"7yYoyWaV","properties":{"formattedCitation":"(Fabio Petrillo &amp; Pimenta, 2010, str. 10)","plainCitation":"(Fabio Petrillo &amp; Pimenta, 2010, str. 10)","noteIndex":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574A09">
        <w:rPr>
          <w:rFonts w:cs="Times New Roman"/>
          <w:szCs w:val="24"/>
        </w:rPr>
        <w:fldChar w:fldCharType="separate"/>
      </w:r>
      <w:r w:rsidR="00E17B3E" w:rsidRPr="00574A09">
        <w:rPr>
          <w:rFonts w:cs="Times New Roman"/>
          <w:szCs w:val="24"/>
        </w:rPr>
        <w:t>(Fabio Petrillo in</w:t>
      </w:r>
      <w:r w:rsidR="009C77D5" w:rsidRPr="00574A09">
        <w:rPr>
          <w:rFonts w:cs="Times New Roman"/>
          <w:szCs w:val="24"/>
        </w:rPr>
        <w:t xml:space="preserve"> Pimenta, 2010, str. 10)</w:t>
      </w:r>
      <w:r w:rsidRPr="00574A09">
        <w:rPr>
          <w:rFonts w:cs="Times New Roman"/>
          <w:szCs w:val="24"/>
        </w:rPr>
        <w:fldChar w:fldCharType="end"/>
      </w:r>
      <w:r w:rsidRPr="00574A09">
        <w:rPr>
          <w:rFonts w:cs="Times New Roman"/>
          <w:szCs w:val="24"/>
        </w:rPr>
        <w:t xml:space="preserve">. Zato kakršnikoli predpisujoči (sekvenčni) pristopi niso priporočljivi. </w:t>
      </w:r>
    </w:p>
    <w:p w14:paraId="672D45CA" w14:textId="77777777" w:rsidR="007F2086" w:rsidRDefault="007F2086" w:rsidP="005D71AF">
      <w:bookmarkStart w:id="37" w:name="_Toc509588435"/>
    </w:p>
    <w:p w14:paraId="6798B7BF" w14:textId="77777777" w:rsidR="008A5570" w:rsidRDefault="008A5570" w:rsidP="005D71AF">
      <w:pPr>
        <w:spacing w:after="200" w:line="276" w:lineRule="auto"/>
        <w:rPr>
          <w:rFonts w:eastAsiaTheme="majorEastAsia" w:cstheme="majorBidi"/>
          <w:bCs/>
          <w:szCs w:val="26"/>
        </w:rPr>
      </w:pPr>
      <w:bookmarkStart w:id="38" w:name="_Toc511205671"/>
      <w:r>
        <w:br w:type="page"/>
      </w:r>
    </w:p>
    <w:p w14:paraId="035BE6DA" w14:textId="6860E0B0" w:rsidR="008D03D1" w:rsidRPr="00574A09" w:rsidRDefault="008D03D1" w:rsidP="005D71AF">
      <w:pPr>
        <w:pStyle w:val="Naslov2"/>
      </w:pPr>
      <w:r w:rsidRPr="00574A09">
        <w:lastRenderedPageBreak/>
        <w:t xml:space="preserve">4.3 </w:t>
      </w:r>
      <w:r w:rsidR="006A1D19" w:rsidRPr="00574A09">
        <w:t>UGOTOVITVE</w:t>
      </w:r>
      <w:r w:rsidR="005507A9" w:rsidRPr="00574A09">
        <w:t xml:space="preserve"> IN</w:t>
      </w:r>
      <w:r w:rsidR="006A1D19" w:rsidRPr="00574A09">
        <w:t xml:space="preserve"> USMERITVE </w:t>
      </w:r>
      <w:r w:rsidR="006C29AC" w:rsidRPr="00574A09">
        <w:t>MODELIRANJU</w:t>
      </w:r>
      <w:bookmarkEnd w:id="37"/>
      <w:bookmarkEnd w:id="38"/>
    </w:p>
    <w:p w14:paraId="01E23C84" w14:textId="77777777" w:rsidR="00452D1E" w:rsidRDefault="008C2D87" w:rsidP="005D71AF">
      <w:pPr>
        <w:contextualSpacing/>
        <w:rPr>
          <w:rFonts w:cs="Times New Roman"/>
          <w:szCs w:val="24"/>
        </w:rPr>
      </w:pPr>
      <w:r w:rsidRPr="00574A09">
        <w:rPr>
          <w:rFonts w:cs="Times New Roman"/>
          <w:szCs w:val="24"/>
        </w:rPr>
        <w:t xml:space="preserve">V času predprodukcije se priporoča prototipiranje, saj služi </w:t>
      </w:r>
      <w:r w:rsidR="008D03D1" w:rsidRPr="00574A09">
        <w:rPr>
          <w:rFonts w:cs="Times New Roman"/>
          <w:szCs w:val="24"/>
        </w:rPr>
        <w:t>za</w:t>
      </w:r>
      <w:r w:rsidR="00B30918" w:rsidRPr="00574A09">
        <w:rPr>
          <w:rFonts w:cs="Times New Roman"/>
          <w:szCs w:val="24"/>
        </w:rPr>
        <w:t xml:space="preserve"> lažje</w:t>
      </w:r>
      <w:r w:rsidR="008D03D1" w:rsidRPr="00574A09">
        <w:rPr>
          <w:rFonts w:cs="Times New Roman"/>
          <w:szCs w:val="24"/>
        </w:rPr>
        <w:t xml:space="preserve"> definiranje igre </w:t>
      </w:r>
      <w:r w:rsidR="008D03D1" w:rsidRPr="00574A09">
        <w:rPr>
          <w:rFonts w:cs="Times New Roman"/>
          <w:szCs w:val="24"/>
        </w:rPr>
        <w:fldChar w:fldCharType="begin"/>
      </w:r>
      <w:r w:rsidR="009C77D5" w:rsidRPr="00574A09">
        <w:rPr>
          <w:rFonts w:cs="Times New Roman"/>
          <w:szCs w:val="24"/>
        </w:rPr>
        <w:instrText xml:space="preserve"> ADDIN ZOTERO_ITEM CSL_CITATION {"citationID":"DOCzr94l","properties":{"formattedCitation":"(Kanode &amp; Haddad, 2009, str. 261)","plainCitation":"(Kanode &amp; Haddad, 2009, str. 261)","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74A09">
        <w:rPr>
          <w:rFonts w:cs="Times New Roman"/>
          <w:szCs w:val="24"/>
        </w:rPr>
        <w:fldChar w:fldCharType="separate"/>
      </w:r>
      <w:r w:rsidR="00094963" w:rsidRPr="00574A09">
        <w:rPr>
          <w:rFonts w:cs="Times New Roman"/>
          <w:szCs w:val="24"/>
        </w:rPr>
        <w:t>(Kanode in</w:t>
      </w:r>
      <w:r w:rsidR="009C77D5" w:rsidRPr="00574A09">
        <w:rPr>
          <w:rFonts w:cs="Times New Roman"/>
          <w:szCs w:val="24"/>
        </w:rPr>
        <w:t xml:space="preserve"> Haddad, 2009, str. 261)</w:t>
      </w:r>
      <w:r w:rsidR="008D03D1" w:rsidRPr="00574A09">
        <w:rPr>
          <w:rFonts w:cs="Times New Roman"/>
          <w:szCs w:val="24"/>
        </w:rPr>
        <w:fldChar w:fldCharType="end"/>
      </w:r>
      <w:r w:rsidR="00BF44F3" w:rsidRPr="00574A09">
        <w:rPr>
          <w:rFonts w:cs="Times New Roman"/>
          <w:szCs w:val="24"/>
        </w:rPr>
        <w:t xml:space="preserve">. </w:t>
      </w:r>
      <w:r w:rsidR="002C4B82" w:rsidRPr="00574A09">
        <w:rPr>
          <w:rFonts w:cs="Times New Roman"/>
          <w:szCs w:val="24"/>
        </w:rPr>
        <w:t xml:space="preserve">Definiranje igre je mišljeno </w:t>
      </w:r>
      <w:r w:rsidR="00E63C40" w:rsidRPr="00574A09">
        <w:rPr>
          <w:rFonts w:cs="Times New Roman"/>
          <w:szCs w:val="24"/>
        </w:rPr>
        <w:t xml:space="preserve">kot </w:t>
      </w:r>
      <w:r w:rsidR="002C4B82" w:rsidRPr="00574A09">
        <w:rPr>
          <w:rFonts w:cs="Times New Roman"/>
          <w:szCs w:val="24"/>
        </w:rPr>
        <w:t>odkrivanje zabave, ki je os</w:t>
      </w:r>
      <w:r w:rsidR="00DF199F" w:rsidRPr="00574A09">
        <w:rPr>
          <w:rFonts w:cs="Times New Roman"/>
          <w:szCs w:val="24"/>
        </w:rPr>
        <w:t>rednja zahteva pri razvoju iger</w:t>
      </w:r>
      <w:r w:rsidR="00E63C40" w:rsidRPr="00574A09">
        <w:rPr>
          <w:rFonts w:cs="Times New Roman"/>
          <w:szCs w:val="24"/>
        </w:rPr>
        <w:t>,</w:t>
      </w:r>
      <w:r w:rsidR="00DF199F" w:rsidRPr="00574A09">
        <w:rPr>
          <w:rFonts w:cs="Times New Roman"/>
          <w:szCs w:val="24"/>
        </w:rPr>
        <w:t xml:space="preserve"> za katero pa ni merila. Zabavo je potrebno validirati na vsakem koraku razvojnega procesa, kar vodi v apliciranje visoko iterativnega upravljanja procesa </w:t>
      </w:r>
      <w:r w:rsidR="00DF199F" w:rsidRPr="00574A09">
        <w:rPr>
          <w:rFonts w:cs="Times New Roman"/>
          <w:szCs w:val="24"/>
        </w:rPr>
        <w:fldChar w:fldCharType="begin"/>
      </w:r>
      <w:r w:rsidR="009C77D5" w:rsidRPr="00574A09">
        <w:rPr>
          <w:rFonts w:cs="Times New Roman"/>
          <w:szCs w:val="24"/>
        </w:rPr>
        <w:instrText xml:space="preserve"> ADDIN ZOTERO_ITEM CSL_CITATION {"citationID":"pNIVlI5r","properties":{"formattedCitation":"(Koutonen &amp; Lepp\\uc0\\u228{}nen, 2013, str. 3)","plainCitation":"(Koutonen &amp; Leppänen, 2013, str. 3)","noteIndex":0},"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sidRPr="00574A09">
        <w:rPr>
          <w:rFonts w:cs="Times New Roman"/>
          <w:szCs w:val="24"/>
        </w:rPr>
        <w:fldChar w:fldCharType="separate"/>
      </w:r>
      <w:r w:rsidR="009C77D5" w:rsidRPr="00574A09">
        <w:rPr>
          <w:rFonts w:cs="Times New Roman"/>
          <w:szCs w:val="24"/>
        </w:rPr>
        <w:t xml:space="preserve">(Koutonen </w:t>
      </w:r>
      <w:r w:rsidR="00174489" w:rsidRPr="00574A09">
        <w:rPr>
          <w:rFonts w:cs="Times New Roman"/>
          <w:szCs w:val="24"/>
        </w:rPr>
        <w:t>in</w:t>
      </w:r>
      <w:r w:rsidR="009C77D5" w:rsidRPr="00574A09">
        <w:rPr>
          <w:rFonts w:cs="Times New Roman"/>
          <w:szCs w:val="24"/>
        </w:rPr>
        <w:t xml:space="preserve"> Leppänen, 2013, str. 3)</w:t>
      </w:r>
      <w:r w:rsidR="00DF199F" w:rsidRPr="00574A09">
        <w:rPr>
          <w:rFonts w:cs="Times New Roman"/>
          <w:szCs w:val="24"/>
        </w:rPr>
        <w:fldChar w:fldCharType="end"/>
      </w:r>
      <w:r w:rsidR="00CC67EF" w:rsidRPr="00574A09">
        <w:rPr>
          <w:rFonts w:cs="Times New Roman"/>
          <w:szCs w:val="24"/>
        </w:rPr>
        <w:t xml:space="preserve">. To </w:t>
      </w:r>
      <w:r w:rsidR="00E91FF3" w:rsidRPr="00574A09">
        <w:rPr>
          <w:rFonts w:cs="Times New Roman"/>
          <w:szCs w:val="24"/>
        </w:rPr>
        <w:t>potrjuje</w:t>
      </w:r>
      <w:r w:rsidR="00CC67EF" w:rsidRPr="00574A09">
        <w:rPr>
          <w:rFonts w:cs="Times New Roman"/>
          <w:szCs w:val="24"/>
        </w:rPr>
        <w:t xml:space="preserve"> dejstvo, da razvoj iger sloni na iteracijah </w:t>
      </w:r>
      <w:r w:rsidR="00CC67EF" w:rsidRPr="00574A09">
        <w:rPr>
          <w:rFonts w:cs="Times New Roman"/>
          <w:szCs w:val="24"/>
        </w:rPr>
        <w:fldChar w:fldCharType="begin"/>
      </w:r>
      <w:r w:rsidR="009C77D5" w:rsidRPr="00574A09">
        <w:rPr>
          <w:rFonts w:cs="Times New Roman"/>
          <w:szCs w:val="24"/>
        </w:rPr>
        <w:instrText xml:space="preserve"> ADDIN ZOTERO_ITEM CSL_CITATION {"citationID":"gv4VBmHp","properties":{"formattedCitation":"(Novak, 2012, str. 366)","plainCitation":"(Novak, 2012, str. 366)","noteIndex":0},"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574A09">
        <w:rPr>
          <w:rFonts w:cs="Times New Roman"/>
          <w:szCs w:val="24"/>
        </w:rPr>
        <w:fldChar w:fldCharType="separate"/>
      </w:r>
      <w:r w:rsidR="009C77D5" w:rsidRPr="00574A09">
        <w:rPr>
          <w:rFonts w:cs="Times New Roman"/>
          <w:szCs w:val="24"/>
        </w:rPr>
        <w:t>(Novak, 2012, str. 366)</w:t>
      </w:r>
      <w:r w:rsidR="00CC67EF" w:rsidRPr="00574A09">
        <w:rPr>
          <w:rFonts w:cs="Times New Roman"/>
          <w:szCs w:val="24"/>
        </w:rPr>
        <w:fldChar w:fldCharType="end"/>
      </w:r>
      <w:r w:rsidR="00CC67EF" w:rsidRPr="00574A09">
        <w:rPr>
          <w:rFonts w:cs="Times New Roman"/>
          <w:szCs w:val="24"/>
        </w:rPr>
        <w:t xml:space="preserve">. </w:t>
      </w:r>
      <w:r w:rsidR="00F90E7A" w:rsidRPr="00574A09">
        <w:rPr>
          <w:rFonts w:cs="Times New Roman"/>
          <w:szCs w:val="24"/>
        </w:rPr>
        <w:t xml:space="preserve">Manjuka in kolegi </w:t>
      </w:r>
      <w:r w:rsidR="008D03D1" w:rsidRPr="00574A09">
        <w:rPr>
          <w:rFonts w:cs="Times New Roman"/>
          <w:szCs w:val="24"/>
        </w:rPr>
        <w:t xml:space="preserve">potrjujejo, da agilne prakse dobro delujejo v fazi predprodukcije zaradi hitrih iteracij in prototipiranja </w:t>
      </w:r>
      <w:r w:rsidR="008D03D1" w:rsidRPr="00574A09">
        <w:rPr>
          <w:rFonts w:cs="Times New Roman"/>
          <w:szCs w:val="24"/>
        </w:rPr>
        <w:fldChar w:fldCharType="begin"/>
      </w:r>
      <w:r w:rsidR="009C77D5" w:rsidRPr="00574A09">
        <w:rPr>
          <w:rFonts w:cs="Times New Roman"/>
          <w:szCs w:val="24"/>
        </w:rPr>
        <w:instrText xml:space="preserve"> ADDIN ZOTERO_ITEM CSL_CITATION {"citationID":"6EnGR5FX","properties":{"formattedCitation":"(Manjuka, Chakradhar Raju, &amp; Sai Chand, 2016)","plainCitation":"(Manjuka, Chakradhar Raju, &amp; Sai Chand, 2016)","noteIndex":0},"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574A09">
        <w:rPr>
          <w:rFonts w:cs="Times New Roman"/>
          <w:szCs w:val="24"/>
        </w:rPr>
        <w:fldChar w:fldCharType="separate"/>
      </w:r>
      <w:r w:rsidR="001218E9">
        <w:rPr>
          <w:rFonts w:cs="Times New Roman"/>
          <w:szCs w:val="24"/>
        </w:rPr>
        <w:t>(Manjuka, Chakradhar Raju</w:t>
      </w:r>
      <w:r w:rsidR="00C23EE0" w:rsidRPr="00574A09">
        <w:rPr>
          <w:rFonts w:cs="Times New Roman"/>
          <w:szCs w:val="24"/>
        </w:rPr>
        <w:t xml:space="preserve"> in</w:t>
      </w:r>
      <w:r w:rsidR="009C77D5" w:rsidRPr="00574A09">
        <w:rPr>
          <w:rFonts w:cs="Times New Roman"/>
          <w:szCs w:val="24"/>
        </w:rPr>
        <w:t xml:space="preserve"> Sai Chand, 2016</w:t>
      </w:r>
      <w:r w:rsidR="00E25E1A" w:rsidRPr="00574A09">
        <w:rPr>
          <w:rFonts w:cs="Times New Roman"/>
          <w:szCs w:val="24"/>
        </w:rPr>
        <w:t>, 558</w:t>
      </w:r>
      <w:r w:rsidR="009C77D5" w:rsidRPr="00574A09">
        <w:rPr>
          <w:rFonts w:cs="Times New Roman"/>
          <w:szCs w:val="24"/>
        </w:rPr>
        <w:t>)</w:t>
      </w:r>
      <w:r w:rsidR="008D03D1" w:rsidRPr="00574A09">
        <w:rPr>
          <w:rFonts w:cs="Times New Roman"/>
          <w:szCs w:val="24"/>
        </w:rPr>
        <w:fldChar w:fldCharType="end"/>
      </w:r>
      <w:r w:rsidR="008D03D1" w:rsidRPr="00574A09">
        <w:rPr>
          <w:rFonts w:cs="Times New Roman"/>
          <w:szCs w:val="24"/>
        </w:rPr>
        <w:t>.</w:t>
      </w:r>
      <w:r w:rsidR="00623FC0">
        <w:rPr>
          <w:rFonts w:cs="Times New Roman"/>
          <w:szCs w:val="24"/>
        </w:rPr>
        <w:t xml:space="preserve"> </w:t>
      </w:r>
      <w:r w:rsidR="00313D63" w:rsidRPr="00574A09">
        <w:rPr>
          <w:rFonts w:cs="Times New Roman"/>
          <w:szCs w:val="24"/>
        </w:rPr>
        <w:t xml:space="preserve">Kanode in Haddad </w:t>
      </w:r>
      <w:r w:rsidR="00206FBB" w:rsidRPr="00574A09">
        <w:rPr>
          <w:rFonts w:cs="Times New Roman"/>
          <w:szCs w:val="24"/>
        </w:rPr>
        <w:t xml:space="preserve">poleg tega </w:t>
      </w:r>
      <w:r w:rsidR="00600F21" w:rsidRPr="00574A09">
        <w:rPr>
          <w:rFonts w:cs="Times New Roman"/>
          <w:szCs w:val="24"/>
        </w:rPr>
        <w:t>predlagata uporabo enostavnih agilnih metod v fazi predprodukcije, ki omogočajo eksploracijo igralnosti in uporabniških interakcij</w:t>
      </w:r>
      <w:r w:rsidR="00313D63" w:rsidRPr="00574A09">
        <w:rPr>
          <w:rFonts w:cs="Times New Roman"/>
          <w:szCs w:val="24"/>
        </w:rPr>
        <w:t xml:space="preserve"> (Kanodein Haddad, 2009, str. 261)</w:t>
      </w:r>
      <w:r w:rsidR="00600F21" w:rsidRPr="00574A09">
        <w:rPr>
          <w:rFonts w:cs="Times New Roman"/>
          <w:szCs w:val="24"/>
        </w:rPr>
        <w:t>.</w:t>
      </w:r>
      <w:r w:rsidR="00782A6B" w:rsidRPr="00574A09">
        <w:rPr>
          <w:rFonts w:cs="Times New Roman"/>
          <w:szCs w:val="24"/>
        </w:rPr>
        <w:t xml:space="preserve"> </w:t>
      </w:r>
      <w:r w:rsidR="008D03D1" w:rsidRPr="00574A09">
        <w:rPr>
          <w:rFonts w:cs="Times New Roman"/>
          <w:szCs w:val="24"/>
        </w:rPr>
        <w:t xml:space="preserve">Za izboljšanje procesa se priporoča združevanje razvojnih procesov </w:t>
      </w:r>
      <w:r w:rsidR="008D03D1" w:rsidRPr="00574A09">
        <w:rPr>
          <w:rFonts w:cs="Times New Roman"/>
          <w:szCs w:val="24"/>
        </w:rPr>
        <w:fldChar w:fldCharType="begin"/>
      </w:r>
      <w:r w:rsidR="009C77D5" w:rsidRPr="00574A09">
        <w:rPr>
          <w:rFonts w:cs="Times New Roman"/>
          <w:szCs w:val="24"/>
        </w:rPr>
        <w:instrText xml:space="preserve"> ADDIN ZOTERO_ITEM CSL_CITATION {"citationID":"byeqTpwI","properties":{"formattedCitation":"(Manjuka in dr., 2016)","plainCitation":"(Manjuka in dr., 2016)","noteIndex":0},"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Manjuka in dr</w:t>
      </w:r>
      <w:r w:rsidR="00174489" w:rsidRPr="00574A09">
        <w:rPr>
          <w:rFonts w:cs="Times New Roman"/>
          <w:szCs w:val="24"/>
        </w:rPr>
        <w:t>ugi</w:t>
      </w:r>
      <w:r w:rsidR="009C77D5" w:rsidRPr="00574A09">
        <w:rPr>
          <w:rFonts w:cs="Times New Roman"/>
          <w:szCs w:val="24"/>
        </w:rPr>
        <w:t>, 2016</w:t>
      </w:r>
      <w:r w:rsidR="00B45C11" w:rsidRPr="00574A09">
        <w:rPr>
          <w:rFonts w:cs="Times New Roman"/>
          <w:szCs w:val="24"/>
        </w:rPr>
        <w:t>, 558</w:t>
      </w:r>
      <w:r w:rsidR="009C77D5" w:rsidRPr="00574A09">
        <w:rPr>
          <w:rFonts w:cs="Times New Roman"/>
          <w:szCs w:val="24"/>
        </w:rPr>
        <w:t>)</w:t>
      </w:r>
      <w:r w:rsidR="008D03D1" w:rsidRPr="00574A09">
        <w:rPr>
          <w:rFonts w:cs="Times New Roman"/>
          <w:szCs w:val="24"/>
        </w:rPr>
        <w:fldChar w:fldCharType="end"/>
      </w:r>
      <w:r w:rsidR="008D03D1" w:rsidRPr="00574A09">
        <w:rPr>
          <w:rFonts w:cs="Times New Roman"/>
          <w:szCs w:val="24"/>
        </w:rPr>
        <w:t xml:space="preserve">. </w:t>
      </w:r>
      <w:r w:rsidRPr="00574A09">
        <w:rPr>
          <w:rFonts w:cs="Times New Roman"/>
          <w:szCs w:val="24"/>
        </w:rPr>
        <w:t xml:space="preserve">Podobno meni tudi </w:t>
      </w:r>
      <w:r w:rsidRPr="00574A09">
        <w:rPr>
          <w:rFonts w:cs="Times New Roman"/>
          <w:szCs w:val="24"/>
        </w:rPr>
        <w:fldChar w:fldCharType="begin"/>
      </w:r>
      <w:r w:rsidR="009C77D5" w:rsidRPr="00574A09">
        <w:rPr>
          <w:rFonts w:cs="Times New Roman"/>
          <w:szCs w:val="24"/>
        </w:rPr>
        <w:instrText xml:space="preserve"> ADDIN ZOTERO_ITEM CSL_CITATION {"citationID":"EYWIiTWT","properties":{"formattedCitation":"(Keith, 2010, str. 298)","plainCitation":"(Keith, 2010, str. 298)","noteIndex":0},"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Pr="00574A09">
        <w:rPr>
          <w:rFonts w:cs="Times New Roman"/>
          <w:szCs w:val="24"/>
        </w:rPr>
        <w:fldChar w:fldCharType="separate"/>
      </w:r>
      <w:r w:rsidR="009C77D5" w:rsidRPr="00574A09">
        <w:rPr>
          <w:rFonts w:cs="Times New Roman"/>
          <w:szCs w:val="24"/>
        </w:rPr>
        <w:t>(Keith, 2010, str. 298)</w:t>
      </w:r>
      <w:r w:rsidRPr="00574A09">
        <w:rPr>
          <w:rFonts w:cs="Times New Roman"/>
          <w:szCs w:val="24"/>
        </w:rPr>
        <w:fldChar w:fldCharType="end"/>
      </w:r>
      <w:r w:rsidRPr="00574A09">
        <w:rPr>
          <w:rFonts w:cs="Times New Roman"/>
          <w:szCs w:val="24"/>
        </w:rPr>
        <w:t>, ki navaja, da je Scrum primeren za predprodukcijo</w:t>
      </w:r>
      <w:r w:rsidR="00E63C40" w:rsidRPr="00574A09">
        <w:rPr>
          <w:rFonts w:cs="Times New Roman"/>
          <w:szCs w:val="24"/>
        </w:rPr>
        <w:t>,</w:t>
      </w:r>
      <w:r w:rsidRPr="00574A09">
        <w:rPr>
          <w:rFonts w:cs="Times New Roman"/>
          <w:szCs w:val="24"/>
        </w:rPr>
        <w:t xml:space="preserve"> medtem ko priporoča Lean in Kanban pristope v produkcijski fazi </w:t>
      </w:r>
      <w:r w:rsidRPr="00574A09">
        <w:rPr>
          <w:rFonts w:cs="Times New Roman"/>
          <w:szCs w:val="24"/>
        </w:rPr>
        <w:fldChar w:fldCharType="begin"/>
      </w:r>
      <w:r w:rsidR="009C77D5" w:rsidRPr="00574A09">
        <w:rPr>
          <w:rFonts w:cs="Times New Roman"/>
          <w:szCs w:val="24"/>
        </w:rPr>
        <w:instrText xml:space="preserve"> ADDIN ZOTERO_ITEM CSL_CITATION {"citationID":"MrBR3kj1","properties":{"formattedCitation":"(Keith, 2010, str. 298)","plainCitation":"(Keith, 2010, str. 298)","noteIndex":0},"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686FB1" w:rsidRPr="00574A09">
        <w:rPr>
          <w:rFonts w:cs="Times New Roman"/>
          <w:szCs w:val="24"/>
        </w:rPr>
        <w:t>prav tam</w:t>
      </w:r>
      <w:r w:rsidR="009C77D5" w:rsidRPr="00574A09">
        <w:rPr>
          <w:rFonts w:cs="Times New Roman"/>
          <w:szCs w:val="24"/>
        </w:rPr>
        <w:t>, str. 298)</w:t>
      </w:r>
      <w:r w:rsidRPr="00574A09">
        <w:rPr>
          <w:rFonts w:cs="Times New Roman"/>
          <w:szCs w:val="24"/>
        </w:rPr>
        <w:fldChar w:fldCharType="end"/>
      </w:r>
      <w:r w:rsidRPr="00574A09">
        <w:rPr>
          <w:rFonts w:cs="Times New Roman"/>
          <w:szCs w:val="24"/>
        </w:rPr>
        <w:t>.</w:t>
      </w:r>
      <w:r w:rsidR="00E7726B" w:rsidRPr="00574A09">
        <w:rPr>
          <w:rFonts w:cs="Times New Roman"/>
          <w:szCs w:val="24"/>
        </w:rPr>
        <w:t xml:space="preserve"> V produkciji je </w:t>
      </w:r>
      <w:r w:rsidR="008D03D1" w:rsidRPr="00574A09">
        <w:rPr>
          <w:rFonts w:cs="Times New Roman"/>
          <w:szCs w:val="24"/>
        </w:rPr>
        <w:t>mogoče uporabiti</w:t>
      </w:r>
      <w:r w:rsidR="00E7726B" w:rsidRPr="00574A09">
        <w:rPr>
          <w:rFonts w:cs="Times New Roman"/>
          <w:szCs w:val="24"/>
        </w:rPr>
        <w:t xml:space="preserve"> tudi</w:t>
      </w:r>
      <w:r w:rsidR="008D03D1" w:rsidRPr="00574A09">
        <w:rPr>
          <w:rFonts w:cs="Times New Roman"/>
          <w:szCs w:val="24"/>
        </w:rPr>
        <w:t xml:space="preserve"> bolj formal</w:t>
      </w:r>
      <w:r w:rsidR="00E63C40" w:rsidRPr="00574A09">
        <w:rPr>
          <w:rFonts w:cs="Times New Roman"/>
          <w:szCs w:val="24"/>
        </w:rPr>
        <w:t>en</w:t>
      </w:r>
      <w:r w:rsidR="008D03D1" w:rsidRPr="00574A09">
        <w:rPr>
          <w:rFonts w:cs="Times New Roman"/>
          <w:szCs w:val="24"/>
        </w:rPr>
        <w:t xml:space="preserve"> proces, ker je bila večina eksperimentiranja</w:t>
      </w:r>
      <w:r w:rsidR="00BD30C8" w:rsidRPr="00574A09">
        <w:rPr>
          <w:rFonts w:cs="Times New Roman"/>
          <w:szCs w:val="24"/>
        </w:rPr>
        <w:t xml:space="preserve"> v predprodukcijski fazi</w:t>
      </w:r>
      <w:r w:rsidR="008D03D1" w:rsidRPr="00574A09">
        <w:rPr>
          <w:rFonts w:cs="Times New Roman"/>
          <w:szCs w:val="24"/>
        </w:rPr>
        <w:t xml:space="preserve"> že zaključenega </w:t>
      </w:r>
      <w:r w:rsidR="008D03D1" w:rsidRPr="00574A09">
        <w:rPr>
          <w:rFonts w:cs="Times New Roman"/>
          <w:szCs w:val="24"/>
        </w:rPr>
        <w:fldChar w:fldCharType="begin"/>
      </w:r>
      <w:r w:rsidR="009C77D5" w:rsidRPr="00574A09">
        <w:rPr>
          <w:rFonts w:cs="Times New Roman"/>
          <w:szCs w:val="24"/>
        </w:rPr>
        <w:instrText xml:space="preserve"> ADDIN ZOTERO_ITEM CSL_CITATION {"citationID":"uuiaykbJ","properties":{"formattedCitation":"(Kanode &amp; Haddad, 2009, str. 264)","plainCitation":"(Kanode &amp; Haddad, 2009, str. 264)","noteIndex":0},"citationItems":[{"id":"acS5DReT/oH2tA5ky","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008D03D1" w:rsidRPr="00574A09">
        <w:rPr>
          <w:rFonts w:cs="Times New Roman"/>
          <w:szCs w:val="24"/>
        </w:rPr>
        <w:fldChar w:fldCharType="separate"/>
      </w:r>
      <w:r w:rsidR="006C0E4B" w:rsidRPr="00574A09">
        <w:rPr>
          <w:rFonts w:cs="Times New Roman"/>
          <w:szCs w:val="24"/>
        </w:rPr>
        <w:t>(Kanode in</w:t>
      </w:r>
      <w:r w:rsidR="009C77D5" w:rsidRPr="00574A09">
        <w:rPr>
          <w:rFonts w:cs="Times New Roman"/>
          <w:szCs w:val="24"/>
        </w:rPr>
        <w:t xml:space="preserve"> Haddad, 2009, str. 264)</w:t>
      </w:r>
      <w:r w:rsidR="008D03D1" w:rsidRPr="00574A09">
        <w:rPr>
          <w:rFonts w:cs="Times New Roman"/>
          <w:szCs w:val="24"/>
        </w:rPr>
        <w:fldChar w:fldCharType="end"/>
      </w:r>
      <w:r w:rsidR="008D03D1" w:rsidRPr="00574A09">
        <w:rPr>
          <w:rFonts w:cs="Times New Roman"/>
          <w:szCs w:val="24"/>
        </w:rPr>
        <w:t>.</w:t>
      </w:r>
      <w:r w:rsidR="004E2370" w:rsidRPr="00574A09">
        <w:rPr>
          <w:rFonts w:cs="Times New Roman"/>
          <w:szCs w:val="24"/>
        </w:rPr>
        <w:t xml:space="preserve"> </w:t>
      </w:r>
      <w:r w:rsidR="008D03D1" w:rsidRPr="00574A09">
        <w:rPr>
          <w:rFonts w:cs="Times New Roman"/>
          <w:szCs w:val="24"/>
        </w:rPr>
        <w:t>Zanimivost razvoja iger je tudi v življenjskem ciklu razvoja. Življenjski cikel se nikoli ne konča.</w:t>
      </w:r>
      <w:r w:rsidR="00AB0116" w:rsidRPr="00574A09">
        <w:rPr>
          <w:rFonts w:cs="Times New Roman"/>
          <w:szCs w:val="24"/>
        </w:rPr>
        <w:t xml:space="preserve"> Virtualni svet se</w:t>
      </w:r>
      <w:r w:rsidR="00782A6B" w:rsidRPr="00574A09">
        <w:rPr>
          <w:rFonts w:cs="Times New Roman"/>
          <w:szCs w:val="24"/>
        </w:rPr>
        <w:t xml:space="preserve"> po koncu produkcije </w:t>
      </w:r>
      <w:r w:rsidR="00AB0116" w:rsidRPr="00574A09">
        <w:rPr>
          <w:rFonts w:cs="Times New Roman"/>
          <w:szCs w:val="24"/>
        </w:rPr>
        <w:t xml:space="preserve">posodablja </w:t>
      </w:r>
      <w:r w:rsidR="008D03D1" w:rsidRPr="00574A09">
        <w:rPr>
          <w:rFonts w:cs="Times New Roman"/>
          <w:szCs w:val="24"/>
        </w:rPr>
        <w:fldChar w:fldCharType="begin"/>
      </w:r>
      <w:r w:rsidR="009C77D5" w:rsidRPr="00574A09">
        <w:rPr>
          <w:rFonts w:cs="Times New Roman"/>
          <w:szCs w:val="24"/>
        </w:rPr>
        <w:instrText xml:space="preserve"> ADDIN ZOTERO_ITEM CSL_CITATION {"citationID":"2gXxxpnl","properties":{"formattedCitation":"(Bartle, 2003, str. 93)","plainCitation":"(Bartle, 2003, str. 93)","noteIndex":0},"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Bartle, 2003, str. 93)</w:t>
      </w:r>
      <w:r w:rsidR="008D03D1" w:rsidRPr="00574A09">
        <w:rPr>
          <w:rFonts w:cs="Times New Roman"/>
          <w:szCs w:val="24"/>
        </w:rPr>
        <w:fldChar w:fldCharType="end"/>
      </w:r>
      <w:r w:rsidR="008D03D1" w:rsidRPr="00574A09">
        <w:rPr>
          <w:rFonts w:cs="Times New Roman"/>
          <w:szCs w:val="24"/>
        </w:rPr>
        <w:t>.</w:t>
      </w:r>
      <w:r w:rsidR="00AB0116" w:rsidRPr="00574A09">
        <w:rPr>
          <w:rFonts w:cs="Times New Roman"/>
          <w:szCs w:val="24"/>
        </w:rPr>
        <w:t xml:space="preserve"> </w:t>
      </w:r>
      <w:r w:rsidR="008D03D1" w:rsidRPr="00574A09">
        <w:rPr>
          <w:rFonts w:cs="Times New Roman"/>
          <w:szCs w:val="24"/>
        </w:rPr>
        <w:t xml:space="preserve">V tem času se izdajajo popravki, posodobitve in razširitve v glavnem z namenom daljšanja življenjske dobe igre </w:t>
      </w:r>
      <w:r w:rsidR="008D03D1" w:rsidRPr="00574A09">
        <w:rPr>
          <w:rFonts w:cs="Times New Roman"/>
          <w:szCs w:val="24"/>
        </w:rPr>
        <w:fldChar w:fldCharType="begin"/>
      </w:r>
      <w:r w:rsidR="009C77D5" w:rsidRPr="00574A09">
        <w:rPr>
          <w:rFonts w:cs="Times New Roman"/>
          <w:szCs w:val="24"/>
        </w:rPr>
        <w:instrText xml:space="preserve"> ADDIN ZOTERO_ITEM CSL_CITATION {"citationID":"xLDaYkzY","properties":{"formattedCitation":"(Novak, 2012, str. 365)","plainCitation":"(Novak, 2012, str. 365)","noteIndex":0},"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Novak, 2012, str. 365)</w:t>
      </w:r>
      <w:r w:rsidR="008D03D1" w:rsidRPr="00574A09">
        <w:rPr>
          <w:rFonts w:cs="Times New Roman"/>
          <w:szCs w:val="24"/>
        </w:rPr>
        <w:fldChar w:fldCharType="end"/>
      </w:r>
      <w:r w:rsidR="008D03D1" w:rsidRPr="00574A09">
        <w:rPr>
          <w:rFonts w:cs="Times New Roman"/>
          <w:szCs w:val="24"/>
        </w:rPr>
        <w:t xml:space="preserve">. Posebnost je tudi vključenost uporabnikov v življenjski cikel razvoja, ki se bistveno razlikuje od standardnega razvoja programske opreme. Uporabniki so lahko vključeni v beta testiranja programske opreme in pripomorejo k zagotavljanju kvalitete v zameno za brezplačno igranje </w:t>
      </w:r>
      <w:r w:rsidR="008D03D1" w:rsidRPr="00574A09">
        <w:rPr>
          <w:rFonts w:cs="Times New Roman"/>
          <w:szCs w:val="24"/>
        </w:rPr>
        <w:fldChar w:fldCharType="begin"/>
      </w:r>
      <w:r w:rsidR="009C77D5" w:rsidRPr="00574A09">
        <w:rPr>
          <w:rFonts w:cs="Times New Roman"/>
          <w:szCs w:val="24"/>
        </w:rPr>
        <w:instrText xml:space="preserve"> ADDIN ZOTERO_ITEM CSL_CITATION {"citationID":"4uxr0g0f","properties":{"formattedCitation":"(L. Levy &amp; Novak, 2009, str. 54)","plainCitation":"(L. Levy &amp; Novak, 2009, str. 54)","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008D03D1" w:rsidRPr="00574A09">
        <w:rPr>
          <w:rFonts w:cs="Times New Roman"/>
          <w:szCs w:val="24"/>
        </w:rPr>
        <w:fldChar w:fldCharType="separate"/>
      </w:r>
      <w:r w:rsidR="00946F51" w:rsidRPr="00574A09">
        <w:rPr>
          <w:rFonts w:cs="Times New Roman"/>
          <w:szCs w:val="24"/>
        </w:rPr>
        <w:t>(Levy in</w:t>
      </w:r>
      <w:r w:rsidR="009C77D5" w:rsidRPr="00574A09">
        <w:rPr>
          <w:rFonts w:cs="Times New Roman"/>
          <w:szCs w:val="24"/>
        </w:rPr>
        <w:t xml:space="preserve"> Novak, 2009, str. 54)</w:t>
      </w:r>
      <w:r w:rsidR="008D03D1" w:rsidRPr="00574A09">
        <w:rPr>
          <w:rFonts w:cs="Times New Roman"/>
          <w:szCs w:val="24"/>
        </w:rPr>
        <w:fldChar w:fldCharType="end"/>
      </w:r>
      <w:r w:rsidR="008D03D1" w:rsidRPr="00574A09">
        <w:rPr>
          <w:rFonts w:cs="Times New Roman"/>
          <w:szCs w:val="24"/>
        </w:rPr>
        <w:t>. Prav tako</w:t>
      </w:r>
      <w:r w:rsidR="00E63C40" w:rsidRPr="00574A09">
        <w:rPr>
          <w:rFonts w:cs="Times New Roman"/>
          <w:szCs w:val="24"/>
        </w:rPr>
        <w:t xml:space="preserve"> sodelujejo</w:t>
      </w:r>
      <w:r w:rsidR="008D03D1" w:rsidRPr="00574A09">
        <w:rPr>
          <w:rFonts w:cs="Times New Roman"/>
          <w:szCs w:val="24"/>
        </w:rPr>
        <w:t xml:space="preserve"> z modificiranjem</w:t>
      </w:r>
      <w:r w:rsidR="008D03D1" w:rsidRPr="00574A09">
        <w:rPr>
          <w:rStyle w:val="Sprotnaopomba-sklic"/>
          <w:rFonts w:cs="Times New Roman"/>
          <w:szCs w:val="24"/>
        </w:rPr>
        <w:footnoteReference w:id="35"/>
      </w:r>
      <w:r w:rsidR="008D03D1" w:rsidRPr="00574A09">
        <w:rPr>
          <w:rFonts w:cs="Times New Roman"/>
          <w:szCs w:val="24"/>
        </w:rPr>
        <w:t xml:space="preserve"> igre</w:t>
      </w:r>
      <w:r w:rsidR="00E63C40" w:rsidRPr="00574A09">
        <w:rPr>
          <w:rFonts w:cs="Times New Roman"/>
          <w:szCs w:val="24"/>
        </w:rPr>
        <w:t>,</w:t>
      </w:r>
      <w:r w:rsidR="008D03D1" w:rsidRPr="00574A09">
        <w:rPr>
          <w:rFonts w:cs="Times New Roman"/>
          <w:szCs w:val="24"/>
        </w:rPr>
        <w:t xml:space="preserve"> s čimer se vključijo v primitiven razvojni proces </w:t>
      </w:r>
      <w:r w:rsidR="008D03D1" w:rsidRPr="00574A09">
        <w:rPr>
          <w:rFonts w:cs="Times New Roman"/>
          <w:szCs w:val="24"/>
        </w:rPr>
        <w:fldChar w:fldCharType="begin"/>
      </w:r>
      <w:r w:rsidR="009C77D5" w:rsidRPr="00574A09">
        <w:rPr>
          <w:rFonts w:cs="Times New Roman"/>
          <w:szCs w:val="24"/>
        </w:rPr>
        <w:instrText xml:space="preserve"> ADDIN ZOTERO_ITEM CSL_CITATION {"citationID":"ThqVpKTM","properties":{"formattedCitation":"(Cooper &amp; Scacchi, 2015, str. 5)","plainCitation":"(Cooper &amp; Scacchi, 2015, str. 5)","noteIndex":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008D03D1" w:rsidRPr="00574A09">
        <w:rPr>
          <w:rFonts w:cs="Times New Roman"/>
          <w:szCs w:val="24"/>
        </w:rPr>
        <w:fldChar w:fldCharType="separate"/>
      </w:r>
      <w:r w:rsidR="00866137" w:rsidRPr="00574A09">
        <w:rPr>
          <w:rFonts w:cs="Times New Roman"/>
          <w:szCs w:val="24"/>
        </w:rPr>
        <w:t>(Cooper in</w:t>
      </w:r>
      <w:r w:rsidR="009C77D5" w:rsidRPr="00574A09">
        <w:rPr>
          <w:rFonts w:cs="Times New Roman"/>
          <w:szCs w:val="24"/>
        </w:rPr>
        <w:t xml:space="preserve"> Scacchi, 2015, str. 5)</w:t>
      </w:r>
      <w:r w:rsidR="008D03D1" w:rsidRPr="00574A09">
        <w:rPr>
          <w:rFonts w:cs="Times New Roman"/>
          <w:szCs w:val="24"/>
        </w:rPr>
        <w:fldChar w:fldCharType="end"/>
      </w:r>
      <w:r w:rsidR="004E2370" w:rsidRPr="00574A09">
        <w:rPr>
          <w:rFonts w:cs="Times New Roman"/>
          <w:szCs w:val="24"/>
        </w:rPr>
        <w:t xml:space="preserve">. </w:t>
      </w:r>
      <w:r w:rsidR="008D03D1" w:rsidRPr="00574A09">
        <w:rPr>
          <w:rFonts w:cs="Times New Roman"/>
          <w:szCs w:val="24"/>
        </w:rPr>
        <w:t>Glavna razlika med razvojem progra</w:t>
      </w:r>
      <w:r w:rsidR="007E421F" w:rsidRPr="00574A09">
        <w:rPr>
          <w:rFonts w:cs="Times New Roman"/>
          <w:szCs w:val="24"/>
        </w:rPr>
        <w:t xml:space="preserve">mske opreme in razvojem igre </w:t>
      </w:r>
      <w:r w:rsidR="008D03D1" w:rsidRPr="00574A09">
        <w:rPr>
          <w:rFonts w:cs="Times New Roman"/>
          <w:szCs w:val="24"/>
        </w:rPr>
        <w:t xml:space="preserve">je v razširjeni uporabi in integraciji multimedijskih sredstev </w:t>
      </w:r>
      <w:r w:rsidR="008D03D1" w:rsidRPr="00574A09">
        <w:rPr>
          <w:rFonts w:cs="Times New Roman"/>
          <w:szCs w:val="24"/>
        </w:rPr>
        <w:fldChar w:fldCharType="begin"/>
      </w:r>
      <w:r w:rsidR="009C77D5" w:rsidRPr="00574A09">
        <w:rPr>
          <w:rFonts w:cs="Times New Roman"/>
          <w:szCs w:val="24"/>
        </w:rPr>
        <w:instrText xml:space="preserve"> ADDIN ZOTERO_ITEM CSL_CITATION {"citationID":"kw4HoNDN","properties":{"formattedCitation":"(Kanode &amp; Haddad, 2009, str. 261)","plainCitation":"(Kanode &amp; Haddad, 2009, str. 261)","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74A09">
        <w:rPr>
          <w:rFonts w:cs="Times New Roman"/>
          <w:szCs w:val="24"/>
        </w:rPr>
        <w:fldChar w:fldCharType="separate"/>
      </w:r>
      <w:r w:rsidR="00866137" w:rsidRPr="00574A09">
        <w:rPr>
          <w:rFonts w:cs="Times New Roman"/>
          <w:szCs w:val="24"/>
        </w:rPr>
        <w:t>(Kanode in</w:t>
      </w:r>
      <w:r w:rsidR="009C77D5" w:rsidRPr="00574A09">
        <w:rPr>
          <w:rFonts w:cs="Times New Roman"/>
          <w:szCs w:val="24"/>
        </w:rPr>
        <w:t xml:space="preserve"> Haddad, 2009, str. 261)</w:t>
      </w:r>
      <w:r w:rsidR="008D03D1" w:rsidRPr="00574A09">
        <w:rPr>
          <w:rFonts w:cs="Times New Roman"/>
          <w:szCs w:val="24"/>
        </w:rPr>
        <w:fldChar w:fldCharType="end"/>
      </w:r>
      <w:r w:rsidR="008D03D1" w:rsidRPr="00574A09">
        <w:rPr>
          <w:rFonts w:cs="Times New Roman"/>
          <w:szCs w:val="24"/>
        </w:rPr>
        <w:t>.</w:t>
      </w:r>
      <w:r w:rsidR="00070BA3" w:rsidRPr="00574A09">
        <w:rPr>
          <w:rFonts w:cs="Times New Roman"/>
          <w:szCs w:val="24"/>
        </w:rPr>
        <w:t xml:space="preserve"> </w:t>
      </w:r>
      <w:r w:rsidR="00866137" w:rsidRPr="00574A09">
        <w:rPr>
          <w:rFonts w:cs="Times New Roman"/>
          <w:szCs w:val="24"/>
        </w:rPr>
        <w:t xml:space="preserve">Kanode in Haddad </w:t>
      </w:r>
      <w:r w:rsidR="00070BA3" w:rsidRPr="00574A09">
        <w:rPr>
          <w:rFonts w:cs="Times New Roman"/>
          <w:szCs w:val="24"/>
        </w:rPr>
        <w:t xml:space="preserve">jasno navajata, da razvoj video iger potrebuje inženirsko prakso, ki bo znala upoštevati specifične karakteristike upravljanja multimedijskih sredstev in privlačnega igranja </w:t>
      </w:r>
      <w:r w:rsidR="00070BA3" w:rsidRPr="00574A09">
        <w:rPr>
          <w:rFonts w:cs="Times New Roman"/>
          <w:szCs w:val="24"/>
        </w:rPr>
        <w:fldChar w:fldCharType="begin"/>
      </w:r>
      <w:r w:rsidR="00D11AA2" w:rsidRPr="00574A09">
        <w:rPr>
          <w:rFonts w:cs="Times New Roman"/>
          <w:szCs w:val="24"/>
        </w:rPr>
        <w:instrText xml:space="preserve"> ADDIN ZOTERO_ITEM CSL_CITATION {"citationID":"H96bGwRu","properties":{"formattedCitation":"(Kanode &amp; Haddad, 2009, str. 261)","plainCitation":"(Kanode &amp; Haddad, 2009, str. 261)","dontUpdate":true,"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sidRPr="00574A09">
        <w:rPr>
          <w:rFonts w:cs="Times New Roman"/>
          <w:szCs w:val="24"/>
        </w:rPr>
        <w:fldChar w:fldCharType="separate"/>
      </w:r>
      <w:r w:rsidR="009C77D5" w:rsidRPr="00574A09">
        <w:rPr>
          <w:rFonts w:cs="Times New Roman"/>
          <w:szCs w:val="24"/>
        </w:rPr>
        <w:t>(</w:t>
      </w:r>
      <w:r w:rsidR="00F90E7A" w:rsidRPr="00574A09">
        <w:rPr>
          <w:rFonts w:cs="Times New Roman"/>
          <w:szCs w:val="24"/>
        </w:rPr>
        <w:t>prav tam</w:t>
      </w:r>
      <w:r w:rsidR="009C77D5" w:rsidRPr="00574A09">
        <w:rPr>
          <w:rFonts w:cs="Times New Roman"/>
          <w:szCs w:val="24"/>
        </w:rPr>
        <w:t>, str. 261)</w:t>
      </w:r>
      <w:r w:rsidR="00070BA3" w:rsidRPr="00574A09">
        <w:rPr>
          <w:rFonts w:cs="Times New Roman"/>
          <w:szCs w:val="24"/>
        </w:rPr>
        <w:fldChar w:fldCharType="end"/>
      </w:r>
      <w:r w:rsidR="00070BA3" w:rsidRPr="00574A09">
        <w:rPr>
          <w:rFonts w:cs="Times New Roman"/>
          <w:szCs w:val="24"/>
        </w:rPr>
        <w:t xml:space="preserve">. </w:t>
      </w:r>
      <w:r w:rsidR="008D03D1" w:rsidRPr="00574A09">
        <w:rPr>
          <w:rFonts w:cs="Times New Roman"/>
          <w:szCs w:val="24"/>
        </w:rPr>
        <w:t>Z</w:t>
      </w:r>
      <w:r w:rsidR="00BF30DA" w:rsidRPr="00574A09">
        <w:rPr>
          <w:rFonts w:cs="Times New Roman"/>
          <w:szCs w:val="24"/>
        </w:rPr>
        <w:t>a</w:t>
      </w:r>
      <w:r w:rsidR="008D03D1" w:rsidRPr="00574A09">
        <w:rPr>
          <w:rFonts w:cs="Times New Roman"/>
          <w:szCs w:val="24"/>
        </w:rPr>
        <w:t xml:space="preserve"> razliko od drugih domen razvoja aplikacij sredstva pri razvoju iger predstavljajo izziv. Izdelava efektivnega cevovoda za upravljanje sredstev je esencialnega pomena in lahko predstavlja samostojen projekt </w:t>
      </w:r>
      <w:r w:rsidR="008D03D1" w:rsidRPr="00574A09">
        <w:rPr>
          <w:rFonts w:cs="Times New Roman"/>
          <w:szCs w:val="24"/>
        </w:rPr>
        <w:fldChar w:fldCharType="begin"/>
      </w:r>
      <w:r w:rsidR="009C77D5" w:rsidRPr="00574A09">
        <w:rPr>
          <w:rFonts w:cs="Times New Roman"/>
          <w:szCs w:val="24"/>
        </w:rPr>
        <w:instrText xml:space="preserve"> ADDIN ZOTERO_ITEM CSL_CITATION {"citationID":"gsyacFpd","properties":{"formattedCitation":"(Kanode &amp; Haddad, 2009, str. 261)","plainCitation":"(Kanode &amp; Haddad, 2009, str. 261)","noteIndex":0},"citationItems":[{"id":"acS5DReT/oH2tA5ky","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74A09">
        <w:rPr>
          <w:rFonts w:cs="Times New Roman"/>
          <w:szCs w:val="24"/>
        </w:rPr>
        <w:fldChar w:fldCharType="separate"/>
      </w:r>
      <w:r w:rsidR="009C77D5" w:rsidRPr="00574A09">
        <w:rPr>
          <w:rFonts w:cs="Times New Roman"/>
          <w:szCs w:val="24"/>
        </w:rPr>
        <w:t>(</w:t>
      </w:r>
      <w:r w:rsidR="00656505" w:rsidRPr="00574A09">
        <w:rPr>
          <w:rFonts w:cs="Times New Roman"/>
          <w:szCs w:val="24"/>
        </w:rPr>
        <w:t>prav tam</w:t>
      </w:r>
      <w:r w:rsidR="009C77D5" w:rsidRPr="00574A09">
        <w:rPr>
          <w:rFonts w:cs="Times New Roman"/>
          <w:szCs w:val="24"/>
        </w:rPr>
        <w:t>, str. 261)</w:t>
      </w:r>
      <w:r w:rsidR="008D03D1" w:rsidRPr="00574A09">
        <w:rPr>
          <w:rFonts w:cs="Times New Roman"/>
          <w:szCs w:val="24"/>
        </w:rPr>
        <w:fldChar w:fldCharType="end"/>
      </w:r>
      <w:r w:rsidR="008D03D1" w:rsidRPr="00574A09">
        <w:rPr>
          <w:rFonts w:cs="Times New Roman"/>
          <w:szCs w:val="24"/>
        </w:rPr>
        <w:t>.</w:t>
      </w:r>
      <w:r w:rsidR="000A785D" w:rsidRPr="00574A09">
        <w:rPr>
          <w:rFonts w:cs="Times New Roman"/>
          <w:szCs w:val="24"/>
        </w:rPr>
        <w:t xml:space="preserve"> </w:t>
      </w:r>
    </w:p>
    <w:p w14:paraId="58812DFC" w14:textId="5F383991" w:rsidR="008D03D1" w:rsidRPr="00574A09" w:rsidRDefault="000A785D" w:rsidP="005D71AF">
      <w:pPr>
        <w:contextualSpacing/>
        <w:rPr>
          <w:rFonts w:cs="Times New Roman"/>
          <w:szCs w:val="24"/>
        </w:rPr>
      </w:pPr>
      <w:r w:rsidRPr="00574A09">
        <w:rPr>
          <w:rFonts w:cs="Times New Roman"/>
          <w:szCs w:val="24"/>
        </w:rPr>
        <w:lastRenderedPageBreak/>
        <w:t xml:space="preserve">Potek dela umetnikov in programerjev je različen in potrebuje natančno sinhronizacijo </w:t>
      </w:r>
      <w:r w:rsidRPr="00574A09">
        <w:rPr>
          <w:rFonts w:cs="Times New Roman"/>
          <w:szCs w:val="24"/>
        </w:rPr>
        <w:fldChar w:fldCharType="begin"/>
      </w:r>
      <w:r w:rsidR="009C77D5" w:rsidRPr="00574A09">
        <w:rPr>
          <w:rFonts w:cs="Times New Roman"/>
          <w:szCs w:val="24"/>
        </w:rPr>
        <w:instrText xml:space="preserve"> ADDIN ZOTERO_ITEM CSL_CITATION {"citationID":"tPuleD6q","properties":{"formattedCitation":"(Ruonala, 2016, str. 29)","plainCitation":"(Ruonala, 2016, str. 29)","noteIndex":0},"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74A09">
        <w:rPr>
          <w:rFonts w:cs="Times New Roman"/>
          <w:szCs w:val="24"/>
        </w:rPr>
        <w:fldChar w:fldCharType="separate"/>
      </w:r>
      <w:r w:rsidR="009C77D5" w:rsidRPr="00574A09">
        <w:rPr>
          <w:rFonts w:cs="Times New Roman"/>
          <w:szCs w:val="24"/>
        </w:rPr>
        <w:t>(Ruonala, 2016, str. 29)</w:t>
      </w:r>
      <w:r w:rsidRPr="00574A09">
        <w:rPr>
          <w:rFonts w:cs="Times New Roman"/>
          <w:szCs w:val="24"/>
        </w:rPr>
        <w:fldChar w:fldCharType="end"/>
      </w:r>
      <w:r w:rsidRPr="00574A09">
        <w:rPr>
          <w:rFonts w:cs="Times New Roman"/>
          <w:szCs w:val="24"/>
        </w:rPr>
        <w:t>.  Zato Man</w:t>
      </w:r>
      <w:r w:rsidR="00511B7A" w:rsidRPr="00574A09">
        <w:rPr>
          <w:rFonts w:cs="Times New Roman"/>
          <w:szCs w:val="24"/>
        </w:rPr>
        <w:t xml:space="preserve">juka in kolegi </w:t>
      </w:r>
      <w:r w:rsidRPr="00574A09">
        <w:rPr>
          <w:rFonts w:cs="Times New Roman"/>
          <w:szCs w:val="24"/>
        </w:rPr>
        <w:t>priporočajo kaskadni model za izdelavo sredstev, ker so za njih zahteve jasno definirane, kar</w:t>
      </w:r>
      <w:r w:rsidR="00470743" w:rsidRPr="00574A09">
        <w:rPr>
          <w:rFonts w:cs="Times New Roman"/>
          <w:szCs w:val="24"/>
        </w:rPr>
        <w:t xml:space="preserve"> pa</w:t>
      </w:r>
      <w:r w:rsidRPr="00574A09">
        <w:rPr>
          <w:rFonts w:cs="Times New Roman"/>
          <w:szCs w:val="24"/>
        </w:rPr>
        <w:t xml:space="preserve"> pokrije samo upravljanje kreativnega procesa in ne sinhronizacij</w:t>
      </w:r>
      <w:r w:rsidR="00BF30DA" w:rsidRPr="00574A09">
        <w:rPr>
          <w:rFonts w:cs="Times New Roman"/>
          <w:szCs w:val="24"/>
        </w:rPr>
        <w:t>e</w:t>
      </w:r>
      <w:r w:rsidRPr="00574A09">
        <w:rPr>
          <w:rFonts w:cs="Times New Roman"/>
          <w:szCs w:val="24"/>
        </w:rPr>
        <w:t xml:space="preserve"> z inženiringom</w:t>
      </w:r>
      <w:r w:rsidR="00D11AA2" w:rsidRPr="00574A09">
        <w:rPr>
          <w:rFonts w:cs="Times New Roman"/>
          <w:szCs w:val="24"/>
        </w:rPr>
        <w:t xml:space="preserve"> </w:t>
      </w:r>
      <w:r w:rsidR="00D11AA2" w:rsidRPr="00574A09">
        <w:rPr>
          <w:rFonts w:cs="Times New Roman"/>
          <w:szCs w:val="24"/>
        </w:rPr>
        <w:fldChar w:fldCharType="begin"/>
      </w:r>
      <w:r w:rsidR="00D11AA2" w:rsidRPr="00574A09">
        <w:rPr>
          <w:rFonts w:cs="Times New Roman"/>
          <w:szCs w:val="24"/>
        </w:rPr>
        <w:instrText xml:space="preserve"> ADDIN ZOTERO_ITEM CSL_CITATION {"citationID":"061CPYx4","properties":{"formattedCitation":"(Manjuka in dr., 2016, str. 558)","plainCitation":"(Manjuka in dr., 2016, str. 558)","noteIndex":0},"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8"}],"schema":"https://github.com/citation-style-language/schema/raw/master/csl-citation.json"} </w:instrText>
      </w:r>
      <w:r w:rsidR="00D11AA2" w:rsidRPr="00574A09">
        <w:rPr>
          <w:rFonts w:cs="Times New Roman"/>
          <w:szCs w:val="24"/>
        </w:rPr>
        <w:fldChar w:fldCharType="separate"/>
      </w:r>
      <w:r w:rsidR="00D11AA2" w:rsidRPr="00574A09">
        <w:rPr>
          <w:rFonts w:cs="Times New Roman"/>
          <w:szCs w:val="24"/>
        </w:rPr>
        <w:t>(Manjuka in drugi, 2016, str. 558)</w:t>
      </w:r>
      <w:r w:rsidR="00D11AA2" w:rsidRPr="00574A09">
        <w:rPr>
          <w:rFonts w:cs="Times New Roman"/>
          <w:szCs w:val="24"/>
        </w:rPr>
        <w:fldChar w:fldCharType="end"/>
      </w:r>
      <w:r w:rsidRPr="00574A09">
        <w:rPr>
          <w:rFonts w:cs="Times New Roman"/>
          <w:szCs w:val="24"/>
        </w:rPr>
        <w:t>.</w:t>
      </w:r>
      <w:r w:rsidR="00745995" w:rsidRPr="00574A09">
        <w:rPr>
          <w:rFonts w:cs="Times New Roman"/>
          <w:szCs w:val="24"/>
        </w:rPr>
        <w:t xml:space="preserve"> </w:t>
      </w:r>
      <w:r w:rsidR="008D03D1" w:rsidRPr="00574A09">
        <w:rPr>
          <w:rFonts w:cs="Times New Roman"/>
          <w:szCs w:val="24"/>
        </w:rPr>
        <w:t>Po pregledu literature lahko ugotovimo, da ne obstaja procesni model, ki bi upošteval multidisi</w:t>
      </w:r>
      <w:r w:rsidR="004D6410" w:rsidRPr="00574A09">
        <w:rPr>
          <w:rFonts w:cs="Times New Roman"/>
          <w:szCs w:val="24"/>
        </w:rPr>
        <w:t>cplinarno sestavo razvojnih ekip in ni modela, ki bi definiral sinhronizacijo programskega inženiringa in izdelavo kreativnih sredstev</w:t>
      </w:r>
      <w:r w:rsidR="00DE0F7B" w:rsidRPr="00574A09">
        <w:rPr>
          <w:rFonts w:cs="Times New Roman"/>
          <w:szCs w:val="24"/>
        </w:rPr>
        <w:t>. Prav tako ne obstaja definicija visokomo</w:t>
      </w:r>
      <w:r w:rsidR="007D6F3C" w:rsidRPr="00574A09">
        <w:rPr>
          <w:rFonts w:cs="Times New Roman"/>
          <w:szCs w:val="24"/>
        </w:rPr>
        <w:t>dificiranega procesnega modela, ki bi temeljil na najboljših praksah</w:t>
      </w:r>
      <w:r w:rsidR="005E4C96" w:rsidRPr="00574A09">
        <w:rPr>
          <w:rFonts w:cs="Times New Roman"/>
          <w:szCs w:val="24"/>
        </w:rPr>
        <w:t xml:space="preserve"> in literaturi</w:t>
      </w:r>
      <w:r w:rsidR="00386CB5" w:rsidRPr="00574A09">
        <w:rPr>
          <w:rFonts w:cs="Times New Roman"/>
          <w:szCs w:val="24"/>
        </w:rPr>
        <w:t>.</w:t>
      </w:r>
      <w:r w:rsidR="00B87730" w:rsidRPr="00574A09">
        <w:rPr>
          <w:rFonts w:cs="Times New Roman"/>
          <w:szCs w:val="24"/>
        </w:rPr>
        <w:t xml:space="preserve"> Zato bomo v </w:t>
      </w:r>
      <w:r w:rsidR="005A061E" w:rsidRPr="00574A09">
        <w:rPr>
          <w:rFonts w:cs="Times New Roman"/>
          <w:szCs w:val="24"/>
        </w:rPr>
        <w:t xml:space="preserve">nadaljevanju </w:t>
      </w:r>
      <w:r w:rsidR="0021653A" w:rsidRPr="00574A09">
        <w:rPr>
          <w:rFonts w:cs="Times New Roman"/>
          <w:szCs w:val="24"/>
        </w:rPr>
        <w:t>izbrali metodo</w:t>
      </w:r>
      <w:r w:rsidR="002F6020" w:rsidRPr="00574A09">
        <w:rPr>
          <w:rFonts w:cs="Times New Roman"/>
          <w:szCs w:val="24"/>
        </w:rPr>
        <w:t xml:space="preserve"> in </w:t>
      </w:r>
      <w:r w:rsidR="0021653A" w:rsidRPr="00574A09">
        <w:rPr>
          <w:rFonts w:cs="Times New Roman"/>
          <w:szCs w:val="24"/>
        </w:rPr>
        <w:t>prikazali sistematičen primer izgradnje procesnega</w:t>
      </w:r>
      <w:r w:rsidR="00573B09" w:rsidRPr="00574A09">
        <w:rPr>
          <w:rFonts w:cs="Times New Roman"/>
          <w:szCs w:val="24"/>
        </w:rPr>
        <w:t xml:space="preserve"> model</w:t>
      </w:r>
      <w:r w:rsidR="0021653A" w:rsidRPr="00574A09">
        <w:rPr>
          <w:rFonts w:cs="Times New Roman"/>
          <w:szCs w:val="24"/>
        </w:rPr>
        <w:t>a</w:t>
      </w:r>
      <w:r w:rsidR="002F6020" w:rsidRPr="00574A09">
        <w:rPr>
          <w:rFonts w:cs="Times New Roman"/>
          <w:szCs w:val="24"/>
        </w:rPr>
        <w:t>, ki bi najbolje ustrezal domeni razvoja video iger.</w:t>
      </w:r>
    </w:p>
    <w:p w14:paraId="6DDBEBFB" w14:textId="77777777" w:rsidR="00F2630F" w:rsidRDefault="00F2630F" w:rsidP="005D71AF">
      <w:pPr>
        <w:spacing w:after="200" w:line="276" w:lineRule="auto"/>
        <w:rPr>
          <w:rFonts w:eastAsiaTheme="majorEastAsia" w:cstheme="majorBidi"/>
          <w:bCs/>
          <w:szCs w:val="28"/>
        </w:rPr>
      </w:pPr>
      <w:bookmarkStart w:id="39" w:name="_Toc509588436"/>
      <w:bookmarkStart w:id="40" w:name="_Toc511205672"/>
      <w:r>
        <w:br w:type="page"/>
      </w:r>
    </w:p>
    <w:p w14:paraId="74DD45EE" w14:textId="7A0D5DFF" w:rsidR="004F5262" w:rsidRDefault="00C71903" w:rsidP="005D71AF">
      <w:pPr>
        <w:pStyle w:val="Naslov1"/>
      </w:pPr>
      <w:r w:rsidRPr="00574A09">
        <w:lastRenderedPageBreak/>
        <w:t>5</w:t>
      </w:r>
      <w:r w:rsidR="006A611D" w:rsidRPr="00574A09">
        <w:t xml:space="preserve"> IZBIRA METOD</w:t>
      </w:r>
      <w:bookmarkEnd w:id="39"/>
      <w:bookmarkEnd w:id="40"/>
    </w:p>
    <w:p w14:paraId="20D587E9" w14:textId="77777777" w:rsidR="005C7163" w:rsidRPr="005C7163" w:rsidRDefault="005C7163" w:rsidP="005D71AF"/>
    <w:p w14:paraId="5CB61C76" w14:textId="530B1388" w:rsidR="00360F96" w:rsidRPr="00574A09" w:rsidRDefault="00BB4713" w:rsidP="005D71AF">
      <w:pPr>
        <w:contextualSpacing/>
        <w:rPr>
          <w:rFonts w:cs="Times New Roman"/>
          <w:szCs w:val="24"/>
        </w:rPr>
      </w:pPr>
      <w:r w:rsidRPr="00574A09">
        <w:rPr>
          <w:rFonts w:cs="Times New Roman"/>
          <w:szCs w:val="24"/>
        </w:rPr>
        <w:t xml:space="preserve">Razvidno je, da se v praksi uporabljajo </w:t>
      </w:r>
      <w:r w:rsidR="00360F96" w:rsidRPr="00574A09">
        <w:rPr>
          <w:rFonts w:cs="Times New Roman"/>
          <w:szCs w:val="24"/>
        </w:rPr>
        <w:t>ag</w:t>
      </w:r>
      <w:r w:rsidRPr="00574A09">
        <w:rPr>
          <w:rFonts w:cs="Times New Roman"/>
          <w:szCs w:val="24"/>
        </w:rPr>
        <w:t>ilni pristopi</w:t>
      </w:r>
      <w:r w:rsidR="00353D09" w:rsidRPr="00574A09">
        <w:rPr>
          <w:rFonts w:cs="Times New Roman"/>
          <w:szCs w:val="24"/>
        </w:rPr>
        <w:t xml:space="preserve"> in njim podobni</w:t>
      </w:r>
      <w:r w:rsidR="00360F96" w:rsidRPr="00574A09">
        <w:rPr>
          <w:rFonts w:cs="Times New Roman"/>
          <w:szCs w:val="24"/>
        </w:rPr>
        <w:t xml:space="preserve"> hib</w:t>
      </w:r>
      <w:r w:rsidRPr="00574A09">
        <w:rPr>
          <w:rFonts w:cs="Times New Roman"/>
          <w:szCs w:val="24"/>
        </w:rPr>
        <w:t>ridi</w:t>
      </w:r>
      <w:r w:rsidR="00480A3E" w:rsidRPr="00574A09">
        <w:rPr>
          <w:rFonts w:cs="Times New Roman"/>
          <w:szCs w:val="24"/>
        </w:rPr>
        <w:t>, ki slonijo na iteracijah</w:t>
      </w:r>
      <w:r w:rsidR="00CA7777" w:rsidRPr="00574A09">
        <w:rPr>
          <w:rFonts w:cs="Times New Roman"/>
          <w:szCs w:val="24"/>
        </w:rPr>
        <w:t xml:space="preserve">. </w:t>
      </w:r>
      <w:r w:rsidR="00360F96" w:rsidRPr="00574A09">
        <w:rPr>
          <w:rFonts w:cs="Times New Roman"/>
          <w:szCs w:val="24"/>
        </w:rPr>
        <w:t>Iterativen in inkrementalen razvoj</w:t>
      </w:r>
      <w:r w:rsidR="00CA7777" w:rsidRPr="00574A09">
        <w:rPr>
          <w:rFonts w:cs="Times New Roman"/>
          <w:szCs w:val="24"/>
        </w:rPr>
        <w:t xml:space="preserve"> </w:t>
      </w:r>
      <w:r w:rsidR="00360F96" w:rsidRPr="00574A09">
        <w:rPr>
          <w:rFonts w:cs="Times New Roman"/>
          <w:szCs w:val="24"/>
        </w:rPr>
        <w:t>predstavljata temeljne principe agilnega modeliranja</w:t>
      </w:r>
      <w:r w:rsidR="009F6921" w:rsidRPr="00574A09">
        <w:rPr>
          <w:rFonts w:cs="Times New Roman"/>
          <w:szCs w:val="24"/>
        </w:rPr>
        <w:t>, ki je metoda za izgradnjo agilnih procesnih modelov</w:t>
      </w:r>
      <w:r w:rsidR="00360F96"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QMEXAeLr","properties":{"formattedCitation":"(Ambler, 2002, str. 44)","plainCitation":"(Ambler, 2002, str. 44)","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mbler, 2002, str. 44)</w:t>
      </w:r>
      <w:r w:rsidR="00360F96" w:rsidRPr="00574A09">
        <w:rPr>
          <w:rFonts w:cs="Times New Roman"/>
          <w:szCs w:val="24"/>
        </w:rPr>
        <w:fldChar w:fldCharType="end"/>
      </w:r>
      <w:r w:rsidR="00360F96" w:rsidRPr="00574A09">
        <w:rPr>
          <w:rFonts w:cs="Times New Roman"/>
          <w:szCs w:val="24"/>
        </w:rPr>
        <w:t>.</w:t>
      </w:r>
      <w:r w:rsidR="00035D4B" w:rsidRPr="00574A09">
        <w:rPr>
          <w:rFonts w:cs="Times New Roman"/>
          <w:szCs w:val="24"/>
        </w:rPr>
        <w:t xml:space="preserve"> </w:t>
      </w:r>
      <w:r w:rsidR="00360F96" w:rsidRPr="00574A09">
        <w:rPr>
          <w:rFonts w:cs="Times New Roman"/>
          <w:szCs w:val="24"/>
        </w:rPr>
        <w:t>Spoznanja vodijo v prepričanje, da bi bila izbira metode agilnega modeliranja</w:t>
      </w:r>
      <w:r w:rsidR="00CA76D3" w:rsidRPr="00574A09">
        <w:rPr>
          <w:rFonts w:cs="Times New Roman"/>
          <w:szCs w:val="24"/>
        </w:rPr>
        <w:t xml:space="preserve"> (AM)</w:t>
      </w:r>
      <w:r w:rsidR="00360F96" w:rsidRPr="00574A09">
        <w:rPr>
          <w:rFonts w:cs="Times New Roman"/>
          <w:szCs w:val="24"/>
        </w:rPr>
        <w:t xml:space="preserve"> za izgradn</w:t>
      </w:r>
      <w:r w:rsidR="006417F0" w:rsidRPr="00574A09">
        <w:rPr>
          <w:rFonts w:cs="Times New Roman"/>
          <w:szCs w:val="24"/>
        </w:rPr>
        <w:t>j</w:t>
      </w:r>
      <w:r w:rsidR="006B0057" w:rsidRPr="00574A09">
        <w:rPr>
          <w:rFonts w:cs="Times New Roman"/>
          <w:szCs w:val="24"/>
        </w:rPr>
        <w:t>o procesnega modela upravičena.</w:t>
      </w:r>
      <w:r w:rsidR="0089446B" w:rsidRPr="00574A09">
        <w:rPr>
          <w:rFonts w:cs="Times New Roman"/>
          <w:szCs w:val="24"/>
        </w:rPr>
        <w:t xml:space="preserve"> Vendar sama uporaba AM ne bi zadostovala za izgradnjo sistematičnega procesa</w:t>
      </w:r>
      <w:r w:rsidR="007714BF" w:rsidRPr="00574A09">
        <w:rPr>
          <w:rFonts w:cs="Times New Roman"/>
          <w:szCs w:val="24"/>
        </w:rPr>
        <w:t xml:space="preserve">. </w:t>
      </w:r>
      <w:r w:rsidR="00330C0A" w:rsidRPr="00574A09">
        <w:rPr>
          <w:rFonts w:cs="Times New Roman"/>
          <w:szCs w:val="24"/>
        </w:rPr>
        <w:t>Poleg tega</w:t>
      </w:r>
      <w:r w:rsidR="00B6120E" w:rsidRPr="00574A09">
        <w:rPr>
          <w:rFonts w:cs="Times New Roman"/>
          <w:szCs w:val="24"/>
        </w:rPr>
        <w:t xml:space="preserve"> </w:t>
      </w:r>
      <w:r w:rsidR="00330C0A" w:rsidRPr="00574A09">
        <w:rPr>
          <w:rFonts w:cs="Times New Roman"/>
          <w:szCs w:val="24"/>
        </w:rPr>
        <w:t>se priporoča</w:t>
      </w:r>
      <w:r w:rsidR="00B6120E" w:rsidRPr="00574A09">
        <w:rPr>
          <w:rFonts w:cs="Times New Roman"/>
          <w:szCs w:val="24"/>
        </w:rPr>
        <w:t xml:space="preserve"> formalizacija procesa </w:t>
      </w:r>
      <w:r w:rsidR="00B6120E" w:rsidRPr="00574A09">
        <w:rPr>
          <w:rFonts w:cs="Times New Roman"/>
          <w:szCs w:val="24"/>
        </w:rPr>
        <w:fldChar w:fldCharType="begin"/>
      </w:r>
      <w:r w:rsidR="009C77D5" w:rsidRPr="00574A09">
        <w:rPr>
          <w:rFonts w:cs="Times New Roman"/>
          <w:szCs w:val="24"/>
        </w:rPr>
        <w:instrText xml:space="preserve"> ADDIN ZOTERO_ITEM CSL_CITATION {"citationID":"XambcPUH","properties":{"formattedCitation":"(Rucker, 2002, str. 32)","plainCitation":"(Rucker, 2002, str. 32)","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574A09">
        <w:rPr>
          <w:rFonts w:cs="Times New Roman"/>
          <w:szCs w:val="24"/>
        </w:rPr>
        <w:fldChar w:fldCharType="separate"/>
      </w:r>
      <w:r w:rsidR="009C77D5" w:rsidRPr="00574A09">
        <w:rPr>
          <w:rFonts w:cs="Times New Roman"/>
          <w:szCs w:val="24"/>
        </w:rPr>
        <w:t>(Rucker, 2002, str. 32)</w:t>
      </w:r>
      <w:r w:rsidR="00B6120E" w:rsidRPr="00574A09">
        <w:rPr>
          <w:rFonts w:cs="Times New Roman"/>
          <w:szCs w:val="24"/>
        </w:rPr>
        <w:fldChar w:fldCharType="end"/>
      </w:r>
      <w:r w:rsidR="00B6120E" w:rsidRPr="00574A09">
        <w:rPr>
          <w:rFonts w:cs="Times New Roman"/>
          <w:szCs w:val="24"/>
        </w:rPr>
        <w:t xml:space="preserve">. </w:t>
      </w:r>
      <w:r w:rsidR="00360F96" w:rsidRPr="00574A09">
        <w:rPr>
          <w:rFonts w:cs="Times New Roman"/>
          <w:szCs w:val="24"/>
        </w:rPr>
        <w:t xml:space="preserve">To pomeni, da mora biti proces dokumentiran in frekvenčno revidiran </w:t>
      </w:r>
      <w:r w:rsidR="00360F96" w:rsidRPr="00574A09">
        <w:rPr>
          <w:rFonts w:cs="Times New Roman"/>
          <w:szCs w:val="24"/>
        </w:rPr>
        <w:fldChar w:fldCharType="begin"/>
      </w:r>
      <w:r w:rsidR="009C77D5" w:rsidRPr="00574A09">
        <w:rPr>
          <w:rFonts w:cs="Times New Roman"/>
          <w:szCs w:val="24"/>
        </w:rPr>
        <w:instrText xml:space="preserve"> ADDIN ZOTERO_ITEM CSL_CITATION {"citationID":"YXxy8tCu","properties":{"formattedCitation":"(Rucker, 2002, str. 32)","plainCitation":"(Rucker, 2002, str. 32)","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574A09">
        <w:rPr>
          <w:rFonts w:cs="Times New Roman"/>
          <w:szCs w:val="24"/>
        </w:rPr>
        <w:fldChar w:fldCharType="separate"/>
      </w:r>
      <w:r w:rsidR="00452D1E">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 xml:space="preserve">. </w:t>
      </w:r>
      <w:r w:rsidR="0012154E" w:rsidRPr="00574A09">
        <w:rPr>
          <w:rFonts w:cs="Times New Roman"/>
          <w:szCs w:val="24"/>
        </w:rPr>
        <w:t xml:space="preserve">AM </w:t>
      </w:r>
      <w:r w:rsidR="0044720D" w:rsidRPr="00574A09">
        <w:rPr>
          <w:rFonts w:cs="Times New Roman"/>
          <w:szCs w:val="24"/>
        </w:rPr>
        <w:t>pa</w:t>
      </w:r>
      <w:r w:rsidR="00360F96" w:rsidRPr="00574A09">
        <w:rPr>
          <w:rFonts w:cs="Times New Roman"/>
          <w:szCs w:val="24"/>
        </w:rPr>
        <w:t xml:space="preserve"> je bolj produkcijska filozofija kot trdna zbirka pravil </w:t>
      </w:r>
      <w:r w:rsidR="00360F96" w:rsidRPr="00574A09">
        <w:rPr>
          <w:rFonts w:cs="Times New Roman"/>
          <w:szCs w:val="24"/>
        </w:rPr>
        <w:fldChar w:fldCharType="begin"/>
      </w:r>
      <w:r w:rsidR="009C77D5" w:rsidRPr="00574A09">
        <w:rPr>
          <w:rFonts w:cs="Times New Roman"/>
          <w:szCs w:val="24"/>
        </w:rPr>
        <w:instrText xml:space="preserve"> ADDIN ZOTERO_ITEM CSL_CITATION {"citationID":"RHNJDgwE","properties":{"formattedCitation":"(Unger &amp; Novak, 2011, str. 181)","plainCitation":"(Unger &amp; Novak, 2011, str. 181)","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574A09">
        <w:rPr>
          <w:rFonts w:cs="Times New Roman"/>
          <w:szCs w:val="24"/>
        </w:rPr>
        <w:fldChar w:fldCharType="separate"/>
      </w:r>
      <w:r w:rsidR="00186282" w:rsidRPr="00574A09">
        <w:rPr>
          <w:rFonts w:cs="Times New Roman"/>
          <w:szCs w:val="24"/>
        </w:rPr>
        <w:t>(Unger in</w:t>
      </w:r>
      <w:r w:rsidR="009C77D5" w:rsidRPr="00574A09">
        <w:rPr>
          <w:rFonts w:cs="Times New Roman"/>
          <w:szCs w:val="24"/>
        </w:rPr>
        <w:t xml:space="preserve"> Novak, 2011, str. 181)</w:t>
      </w:r>
      <w:r w:rsidR="00360F96" w:rsidRPr="00574A09">
        <w:rPr>
          <w:rFonts w:cs="Times New Roman"/>
          <w:szCs w:val="24"/>
        </w:rPr>
        <w:fldChar w:fldCharType="end"/>
      </w:r>
      <w:r w:rsidR="00360F96" w:rsidRPr="00574A09">
        <w:rPr>
          <w:rFonts w:cs="Times New Roman"/>
          <w:szCs w:val="24"/>
        </w:rPr>
        <w:t>. Predstavlja skupek najboljših praks, ki slonjo na principih</w:t>
      </w:r>
      <w:r w:rsidR="006478B3" w:rsidRPr="00574A09">
        <w:rPr>
          <w:rFonts w:cs="Times New Roman"/>
          <w:szCs w:val="24"/>
        </w:rPr>
        <w:t xml:space="preserve"> in vrednotah</w:t>
      </w:r>
      <w:r w:rsidR="00BF30DA" w:rsidRPr="00574A09">
        <w:rPr>
          <w:rFonts w:cs="Times New Roman"/>
          <w:szCs w:val="24"/>
        </w:rPr>
        <w:t>,</w:t>
      </w:r>
      <w:r w:rsidR="006478B3" w:rsidRPr="00574A09">
        <w:rPr>
          <w:rFonts w:cs="Times New Roman"/>
          <w:szCs w:val="24"/>
        </w:rPr>
        <w:t xml:space="preserve"> predstavljenih v agilnem m</w:t>
      </w:r>
      <w:r w:rsidR="00360F96" w:rsidRPr="00574A09">
        <w:rPr>
          <w:rFonts w:cs="Times New Roman"/>
          <w:szCs w:val="24"/>
        </w:rPr>
        <w:t xml:space="preserve">anifestu. </w:t>
      </w:r>
      <w:r w:rsidR="00C8293F" w:rsidRPr="00574A09">
        <w:rPr>
          <w:rFonts w:cs="Times New Roman"/>
          <w:szCs w:val="24"/>
        </w:rPr>
        <w:t>AM</w:t>
      </w:r>
      <w:r w:rsidR="00360F96" w:rsidRPr="00574A09">
        <w:rPr>
          <w:rFonts w:cs="Times New Roman"/>
          <w:szCs w:val="24"/>
        </w:rPr>
        <w:t xml:space="preserve"> ne predpisuje postopkov za izgradnjo določenega procesa</w:t>
      </w:r>
      <w:r w:rsidR="00BF30DA" w:rsidRPr="00574A09">
        <w:rPr>
          <w:rFonts w:cs="Times New Roman"/>
          <w:szCs w:val="24"/>
        </w:rPr>
        <w:t>,</w:t>
      </w:r>
      <w:r w:rsidR="00360F96" w:rsidRPr="00574A09">
        <w:rPr>
          <w:rFonts w:cs="Times New Roman"/>
          <w:szCs w:val="24"/>
        </w:rPr>
        <w:t xml:space="preserve"> ampak spodbuja konstantno in efektivno modeliranje skozi nasvete in dobre prakse </w:t>
      </w:r>
      <w:r w:rsidR="00360F96" w:rsidRPr="00574A09">
        <w:rPr>
          <w:rFonts w:cs="Times New Roman"/>
          <w:szCs w:val="24"/>
        </w:rPr>
        <w:fldChar w:fldCharType="begin"/>
      </w:r>
      <w:r w:rsidR="009C77D5" w:rsidRPr="00574A09">
        <w:rPr>
          <w:rFonts w:cs="Times New Roman"/>
          <w:szCs w:val="24"/>
        </w:rPr>
        <w:instrText xml:space="preserve"> ADDIN ZOTERO_ITEM CSL_CITATION {"citationID":"UpbfmTSg","properties":{"formattedCitation":"(Ambler, 2002, str. 8)","plainCitation":"(Ambler, 2002, str. 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mbler, 2002, str. 8)</w:t>
      </w:r>
      <w:r w:rsidR="00360F96" w:rsidRPr="00574A09">
        <w:rPr>
          <w:rFonts w:cs="Times New Roman"/>
          <w:szCs w:val="24"/>
        </w:rPr>
        <w:fldChar w:fldCharType="end"/>
      </w:r>
      <w:r w:rsidR="00360F96" w:rsidRPr="00574A09">
        <w:rPr>
          <w:rFonts w:cs="Times New Roman"/>
          <w:szCs w:val="24"/>
        </w:rPr>
        <w:t>.</w:t>
      </w:r>
      <w:r w:rsidR="00AD4FA8" w:rsidRPr="00574A09">
        <w:rPr>
          <w:rFonts w:cs="Times New Roman"/>
          <w:szCs w:val="24"/>
        </w:rPr>
        <w:t xml:space="preserve"> </w:t>
      </w:r>
      <w:r w:rsidR="00360F96" w:rsidRPr="00574A09">
        <w:rPr>
          <w:rFonts w:cs="Times New Roman"/>
          <w:szCs w:val="24"/>
        </w:rPr>
        <w:t>Zato bomo uporabili dodaten pristop k modeliranju</w:t>
      </w:r>
      <w:r w:rsidR="005226F0" w:rsidRPr="00574A09">
        <w:rPr>
          <w:rFonts w:cs="Times New Roman"/>
          <w:szCs w:val="24"/>
        </w:rPr>
        <w:t xml:space="preserve"> procesa</w:t>
      </w:r>
      <w:r w:rsidR="00360F96" w:rsidRPr="00574A09">
        <w:rPr>
          <w:rFonts w:cs="Times New Roman"/>
          <w:szCs w:val="24"/>
        </w:rPr>
        <w:t xml:space="preserve"> z namenom podpore dokumentaciji in sistematizaciji procesa. Obetaven pristop </w:t>
      </w:r>
      <w:r w:rsidR="00996138" w:rsidRPr="00574A09">
        <w:rPr>
          <w:rFonts w:cs="Times New Roman"/>
          <w:szCs w:val="24"/>
        </w:rPr>
        <w:t xml:space="preserve">v smeri </w:t>
      </w:r>
      <w:r w:rsidR="00360F96" w:rsidRPr="00574A09">
        <w:rPr>
          <w:rFonts w:cs="Times New Roman"/>
          <w:szCs w:val="24"/>
        </w:rPr>
        <w:t>sistematične</w:t>
      </w:r>
      <w:r w:rsidR="00996138" w:rsidRPr="00574A09">
        <w:rPr>
          <w:rFonts w:cs="Times New Roman"/>
          <w:szCs w:val="24"/>
        </w:rPr>
        <w:t>ga</w:t>
      </w:r>
      <w:r w:rsidR="00360F96" w:rsidRPr="00574A09">
        <w:rPr>
          <w:rFonts w:cs="Times New Roman"/>
          <w:szCs w:val="24"/>
        </w:rPr>
        <w:t xml:space="preserve"> in strukturirane</w:t>
      </w:r>
      <w:r w:rsidR="00996138" w:rsidRPr="00574A09">
        <w:rPr>
          <w:rFonts w:cs="Times New Roman"/>
          <w:szCs w:val="24"/>
        </w:rPr>
        <w:t>ga</w:t>
      </w:r>
      <w:r w:rsidR="00360F96" w:rsidRPr="00574A09">
        <w:rPr>
          <w:rFonts w:cs="Times New Roman"/>
          <w:szCs w:val="24"/>
        </w:rPr>
        <w:t xml:space="preserve"> razvoj</w:t>
      </w:r>
      <w:r w:rsidR="00996138" w:rsidRPr="00574A09">
        <w:rPr>
          <w:rFonts w:cs="Times New Roman"/>
          <w:szCs w:val="24"/>
        </w:rPr>
        <w:t>a</w:t>
      </w:r>
      <w:r w:rsidR="00360F96" w:rsidRPr="00574A09">
        <w:rPr>
          <w:rFonts w:cs="Times New Roman"/>
          <w:szCs w:val="24"/>
        </w:rPr>
        <w:t xml:space="preserve"> programske opreme je uporaba</w:t>
      </w:r>
      <w:r w:rsidR="00407657" w:rsidRPr="00574A09">
        <w:rPr>
          <w:rFonts w:cs="Times New Roman"/>
          <w:szCs w:val="24"/>
        </w:rPr>
        <w:t xml:space="preserve"> tehnik meta-modeliranja metode MetaME</w:t>
      </w:r>
      <w:r w:rsidR="00B449C2" w:rsidRPr="00574A09">
        <w:rPr>
          <w:rFonts w:cs="Times New Roman"/>
          <w:szCs w:val="24"/>
        </w:rPr>
        <w:t xml:space="preserve"> za</w:t>
      </w:r>
      <w:r w:rsidR="00360F96" w:rsidRPr="00574A09">
        <w:rPr>
          <w:rFonts w:cs="Times New Roman"/>
          <w:szCs w:val="24"/>
        </w:rPr>
        <w:t xml:space="preserve"> izgradnjo procesnih modelov </w:t>
      </w:r>
      <w:r w:rsidR="00360F96" w:rsidRPr="00574A09">
        <w:rPr>
          <w:rFonts w:cs="Times New Roman"/>
          <w:szCs w:val="24"/>
        </w:rPr>
        <w:fldChar w:fldCharType="begin"/>
      </w:r>
      <w:r w:rsidR="009C77D5" w:rsidRPr="00574A09">
        <w:rPr>
          <w:rFonts w:cs="Times New Roman"/>
          <w:szCs w:val="24"/>
        </w:rPr>
        <w:instrText xml:space="preserve"> ADDIN ZOTERO_ITEM CSL_CITATION {"citationID":"TY2KcNqq","properties":{"formattedCitation":"(Engels &amp; Sauer, 2010, str. 419)","plainCitation":"(Engels &amp; Sauer, 2010, str. 419)","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574A09">
        <w:rPr>
          <w:rFonts w:cs="Times New Roman"/>
          <w:szCs w:val="24"/>
        </w:rPr>
        <w:fldChar w:fldCharType="separate"/>
      </w:r>
      <w:r w:rsidR="009B3891" w:rsidRPr="00574A09">
        <w:rPr>
          <w:rFonts w:cs="Times New Roman"/>
          <w:szCs w:val="24"/>
        </w:rPr>
        <w:t>(Engels in</w:t>
      </w:r>
      <w:r w:rsidR="009C77D5" w:rsidRPr="00574A09">
        <w:rPr>
          <w:rFonts w:cs="Times New Roman"/>
          <w:szCs w:val="24"/>
        </w:rPr>
        <w:t xml:space="preserve"> Sauer, 2010, str. 419)</w:t>
      </w:r>
      <w:r w:rsidR="00360F96" w:rsidRPr="00574A09">
        <w:rPr>
          <w:rFonts w:cs="Times New Roman"/>
          <w:szCs w:val="24"/>
        </w:rPr>
        <w:fldChar w:fldCharType="end"/>
      </w:r>
      <w:r w:rsidR="00C73855" w:rsidRPr="00574A09">
        <w:rPr>
          <w:rFonts w:cs="Times New Roman"/>
          <w:szCs w:val="24"/>
        </w:rPr>
        <w:t>.</w:t>
      </w:r>
    </w:p>
    <w:p w14:paraId="3134CAE8" w14:textId="77777777" w:rsidR="00513B0A" w:rsidRDefault="00513B0A" w:rsidP="005D71AF">
      <w:bookmarkStart w:id="41" w:name="_Toc509588437"/>
    </w:p>
    <w:p w14:paraId="23B7A025" w14:textId="2B1AEB94" w:rsidR="00360F96" w:rsidRPr="00574A09" w:rsidRDefault="00C71903" w:rsidP="005D71AF">
      <w:pPr>
        <w:pStyle w:val="Naslov2"/>
      </w:pPr>
      <w:bookmarkStart w:id="42" w:name="_Toc511205673"/>
      <w:r w:rsidRPr="00574A09">
        <w:t>5</w:t>
      </w:r>
      <w:r w:rsidR="00360F96" w:rsidRPr="00574A09">
        <w:t>.1 AGILNO MODELIRANJE</w:t>
      </w:r>
      <w:bookmarkEnd w:id="41"/>
      <w:bookmarkEnd w:id="42"/>
    </w:p>
    <w:p w14:paraId="56877AF0" w14:textId="0AC003BF" w:rsidR="00360F96" w:rsidRPr="00574A09" w:rsidRDefault="00EB331D" w:rsidP="005D71AF">
      <w:pPr>
        <w:rPr>
          <w:rFonts w:cs="Times New Roman"/>
          <w:szCs w:val="24"/>
        </w:rPr>
      </w:pPr>
      <w:r w:rsidRPr="00574A09">
        <w:rPr>
          <w:rFonts w:cs="Times New Roman"/>
          <w:szCs w:val="24"/>
        </w:rPr>
        <w:t xml:space="preserve">Bistvo AM </w:t>
      </w:r>
      <w:r w:rsidR="00360F96" w:rsidRPr="00574A09">
        <w:rPr>
          <w:rFonts w:cs="Times New Roman"/>
          <w:szCs w:val="24"/>
        </w:rPr>
        <w:t>leži v njegovih praksah. Prakse AM so organizirane v štiri kategorije</w:t>
      </w:r>
      <w:r w:rsidR="00BF30DA" w:rsidRPr="00574A09">
        <w:rPr>
          <w:rFonts w:cs="Times New Roman"/>
          <w:szCs w:val="24"/>
        </w:rPr>
        <w:t>. Te so:</w:t>
      </w:r>
      <w:r w:rsidR="00360F96" w:rsidRPr="00574A09">
        <w:rPr>
          <w:rFonts w:cs="Times New Roman"/>
          <w:szCs w:val="24"/>
        </w:rPr>
        <w:t xml:space="preserve"> iterativno in inkrementalno modeliranje, skupinsko delo, enostavnost in validacija </w:t>
      </w:r>
      <w:r w:rsidR="00360F96" w:rsidRPr="00574A09">
        <w:rPr>
          <w:rFonts w:cs="Times New Roman"/>
          <w:szCs w:val="24"/>
        </w:rPr>
        <w:fldChar w:fldCharType="begin"/>
      </w:r>
      <w:r w:rsidR="009C77D5" w:rsidRPr="00574A09">
        <w:rPr>
          <w:rFonts w:cs="Times New Roman"/>
          <w:szCs w:val="24"/>
        </w:rPr>
        <w:instrText xml:space="preserve"> ADDIN ZOTERO_ITEM CSL_CITATION {"citationID":"XFIlzdbT","properties":{"formattedCitation":"(Ambler, 2002, str. 44\\uc0\\u8211{}45)","plainCitation":"(Ambler, 2002, str. 44–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mbler, 2002, str. 44–45)</w:t>
      </w:r>
      <w:r w:rsidR="00360F96" w:rsidRPr="00574A09">
        <w:rPr>
          <w:rFonts w:cs="Times New Roman"/>
          <w:szCs w:val="24"/>
        </w:rPr>
        <w:fldChar w:fldCharType="end"/>
      </w:r>
      <w:r w:rsidR="00360F96" w:rsidRPr="00574A09">
        <w:rPr>
          <w:rFonts w:cs="Times New Roman"/>
          <w:szCs w:val="24"/>
        </w:rPr>
        <w:t xml:space="preserve">. </w:t>
      </w:r>
    </w:p>
    <w:p w14:paraId="26843EAD" w14:textId="77777777" w:rsidR="00360F96" w:rsidRPr="00574A09" w:rsidRDefault="00360F96" w:rsidP="005D71AF">
      <w:pPr>
        <w:contextualSpacing/>
        <w:rPr>
          <w:rFonts w:cs="Times New Roman"/>
          <w:szCs w:val="24"/>
        </w:rPr>
      </w:pPr>
      <w:r w:rsidRPr="00574A09">
        <w:rPr>
          <w:rFonts w:cs="Times New Roman"/>
          <w:szCs w:val="24"/>
        </w:rPr>
        <w:t>Iterativno in inkrementalno kategorijo definirajo prakse:</w:t>
      </w:r>
    </w:p>
    <w:p w14:paraId="3A65457F" w14:textId="77777777" w:rsidR="00360F96" w:rsidRPr="00574A09" w:rsidRDefault="00360F96" w:rsidP="005D71AF">
      <w:pPr>
        <w:pStyle w:val="Odstavekseznama"/>
        <w:numPr>
          <w:ilvl w:val="0"/>
          <w:numId w:val="37"/>
        </w:numPr>
        <w:rPr>
          <w:rFonts w:cs="Times New Roman"/>
          <w:szCs w:val="24"/>
        </w:rPr>
      </w:pPr>
      <w:r w:rsidRPr="00574A09">
        <w:rPr>
          <w:rFonts w:cs="Times New Roman"/>
          <w:szCs w:val="24"/>
        </w:rPr>
        <w:t>apliciranja pravih artefaktov,</w:t>
      </w:r>
    </w:p>
    <w:p w14:paraId="5A27DA06" w14:textId="77777777" w:rsidR="00360F96" w:rsidRPr="00574A09" w:rsidRDefault="00360F96" w:rsidP="005D71AF">
      <w:pPr>
        <w:pStyle w:val="Odstavekseznama"/>
        <w:numPr>
          <w:ilvl w:val="0"/>
          <w:numId w:val="37"/>
        </w:numPr>
        <w:rPr>
          <w:rFonts w:cs="Times New Roman"/>
          <w:szCs w:val="24"/>
        </w:rPr>
      </w:pPr>
      <w:r w:rsidRPr="00574A09">
        <w:rPr>
          <w:rFonts w:cs="Times New Roman"/>
          <w:szCs w:val="24"/>
        </w:rPr>
        <w:t>izdelave več vzporednih modelov,</w:t>
      </w:r>
    </w:p>
    <w:p w14:paraId="45E3FD8F" w14:textId="77777777" w:rsidR="00360F96" w:rsidRPr="00574A09" w:rsidRDefault="00360F96" w:rsidP="005D71AF">
      <w:pPr>
        <w:pStyle w:val="Odstavekseznama"/>
        <w:numPr>
          <w:ilvl w:val="0"/>
          <w:numId w:val="37"/>
        </w:numPr>
        <w:rPr>
          <w:rFonts w:cs="Times New Roman"/>
          <w:szCs w:val="24"/>
        </w:rPr>
      </w:pPr>
      <w:r w:rsidRPr="00574A09">
        <w:rPr>
          <w:rFonts w:cs="Times New Roman"/>
          <w:szCs w:val="24"/>
        </w:rPr>
        <w:t>iteracije do naslednjega artefakta,</w:t>
      </w:r>
    </w:p>
    <w:p w14:paraId="56832792" w14:textId="2442363E" w:rsidR="00360F96" w:rsidRPr="00574A09" w:rsidRDefault="00360F96" w:rsidP="005D71AF">
      <w:pPr>
        <w:pStyle w:val="Odstavekseznama"/>
        <w:numPr>
          <w:ilvl w:val="0"/>
          <w:numId w:val="37"/>
        </w:numPr>
        <w:rPr>
          <w:rFonts w:cs="Times New Roman"/>
          <w:szCs w:val="24"/>
        </w:rPr>
      </w:pPr>
      <w:r w:rsidRPr="00574A09">
        <w:rPr>
          <w:rFonts w:cs="Times New Roman"/>
          <w:szCs w:val="24"/>
        </w:rPr>
        <w:t xml:space="preserve">izvajanja manjših inkrementov </w:t>
      </w:r>
      <w:r w:rsidRPr="00574A09">
        <w:rPr>
          <w:rFonts w:cs="Times New Roman"/>
          <w:szCs w:val="24"/>
        </w:rPr>
        <w:fldChar w:fldCharType="begin"/>
      </w:r>
      <w:r w:rsidR="009C77D5" w:rsidRPr="00574A09">
        <w:rPr>
          <w:rFonts w:cs="Times New Roman"/>
          <w:szCs w:val="24"/>
        </w:rPr>
        <w:instrText xml:space="preserve"> ADDIN ZOTERO_ITEM CSL_CITATION {"citationID":"XurtCohF","properties":{"formattedCitation":"(Ambler, 2002, str. 45)","plainCitation":"(Ambler, 2002, str. 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45)</w:t>
      </w:r>
      <w:r w:rsidRPr="00574A09">
        <w:rPr>
          <w:rFonts w:cs="Times New Roman"/>
          <w:szCs w:val="24"/>
        </w:rPr>
        <w:fldChar w:fldCharType="end"/>
      </w:r>
      <w:r w:rsidRPr="00574A09">
        <w:rPr>
          <w:rFonts w:cs="Times New Roman"/>
          <w:szCs w:val="24"/>
        </w:rPr>
        <w:t>.</w:t>
      </w:r>
    </w:p>
    <w:p w14:paraId="028B813A" w14:textId="77777777" w:rsidR="004431DC" w:rsidRDefault="00360F96" w:rsidP="005D71AF">
      <w:pPr>
        <w:rPr>
          <w:rFonts w:cs="Times New Roman"/>
          <w:szCs w:val="24"/>
        </w:rPr>
      </w:pPr>
      <w:r w:rsidRPr="00574A09">
        <w:rPr>
          <w:rFonts w:cs="Times New Roman"/>
          <w:szCs w:val="24"/>
        </w:rPr>
        <w:t>Artefakte predstavljajo UML grafikon stanja, izvorna koda, diagram poteka podatkov, pr</w:t>
      </w:r>
      <w:r w:rsidR="00A104E5" w:rsidRPr="00574A09">
        <w:rPr>
          <w:rFonts w:cs="Times New Roman"/>
          <w:szCs w:val="24"/>
        </w:rPr>
        <w:t xml:space="preserve">imeri uporabe in drugi. </w:t>
      </w:r>
      <w:r w:rsidRPr="00574A09">
        <w:rPr>
          <w:rFonts w:cs="Times New Roman"/>
          <w:szCs w:val="24"/>
        </w:rPr>
        <w:t>Pri modeliranju je pomembno razumevanje</w:t>
      </w:r>
      <w:r w:rsidR="00BF30DA" w:rsidRPr="00574A09">
        <w:rPr>
          <w:rFonts w:cs="Times New Roman"/>
          <w:szCs w:val="24"/>
        </w:rPr>
        <w:t>,</w:t>
      </w:r>
      <w:r w:rsidRPr="00574A09">
        <w:rPr>
          <w:rFonts w:cs="Times New Roman"/>
          <w:szCs w:val="24"/>
        </w:rPr>
        <w:t xml:space="preserve"> kdaj je smotrno uporabiti določen artefakt in kdaj ne</w:t>
      </w:r>
      <w:r w:rsidR="00A104E5" w:rsidRPr="00574A09">
        <w:rPr>
          <w:rFonts w:cs="Times New Roman"/>
          <w:szCs w:val="24"/>
        </w:rPr>
        <w:t xml:space="preserve">. V nekaterih primerih je bolj </w:t>
      </w:r>
      <w:r w:rsidR="00BF30DA" w:rsidRPr="00574A09">
        <w:rPr>
          <w:rFonts w:cs="Times New Roman"/>
          <w:szCs w:val="24"/>
        </w:rPr>
        <w:t xml:space="preserve">učinkovito </w:t>
      </w:r>
      <w:r w:rsidR="00A104E5" w:rsidRPr="00574A09">
        <w:rPr>
          <w:rFonts w:cs="Times New Roman"/>
          <w:szCs w:val="24"/>
        </w:rPr>
        <w:t xml:space="preserve">uporabiti diagram kot pa napisati 1024 vrstic kode </w:t>
      </w:r>
      <w:r w:rsidRPr="00574A09">
        <w:rPr>
          <w:rFonts w:cs="Times New Roman"/>
          <w:szCs w:val="24"/>
        </w:rPr>
        <w:fldChar w:fldCharType="begin"/>
      </w:r>
      <w:r w:rsidR="009C77D5" w:rsidRPr="00574A09">
        <w:rPr>
          <w:rFonts w:cs="Times New Roman"/>
          <w:szCs w:val="24"/>
        </w:rPr>
        <w:instrText xml:space="preserve"> ADDIN ZOTERO_ITEM CSL_CITATION {"citationID":"y6P28D8I","properties":{"formattedCitation":"(Ambler 2002, 45)","plainCitation":"(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Pr="00574A09">
        <w:rPr>
          <w:rFonts w:cs="Times New Roman"/>
          <w:szCs w:val="24"/>
        </w:rPr>
        <w:t>(</w:t>
      </w:r>
      <w:r w:rsidR="007075E8" w:rsidRPr="00574A09">
        <w:rPr>
          <w:rFonts w:cs="Times New Roman"/>
          <w:szCs w:val="24"/>
        </w:rPr>
        <w:t>prav tam</w:t>
      </w:r>
      <w:r w:rsidRPr="00574A09">
        <w:rPr>
          <w:rFonts w:cs="Times New Roman"/>
          <w:szCs w:val="24"/>
        </w:rPr>
        <w:t>, 46)</w:t>
      </w:r>
      <w:r w:rsidRPr="00574A09">
        <w:rPr>
          <w:rFonts w:cs="Times New Roman"/>
          <w:szCs w:val="24"/>
        </w:rPr>
        <w:fldChar w:fldCharType="end"/>
      </w:r>
      <w:r w:rsidRPr="00574A09">
        <w:rPr>
          <w:rFonts w:cs="Times New Roman"/>
          <w:szCs w:val="24"/>
        </w:rPr>
        <w:t xml:space="preserve">. </w:t>
      </w:r>
    </w:p>
    <w:p w14:paraId="081D3FE5" w14:textId="1E9B3992" w:rsidR="009F1404" w:rsidRPr="00574A09" w:rsidRDefault="00360F96" w:rsidP="005D71AF">
      <w:pPr>
        <w:rPr>
          <w:rFonts w:cs="Times New Roman"/>
          <w:szCs w:val="24"/>
        </w:rPr>
      </w:pPr>
      <w:r w:rsidRPr="00574A09">
        <w:rPr>
          <w:rFonts w:cs="Times New Roman"/>
          <w:szCs w:val="24"/>
        </w:rPr>
        <w:lastRenderedPageBreak/>
        <w:t xml:space="preserve">Vzporedno modeliranje omogoča simultani zajem informacij več različnih artefaktov </w:t>
      </w:r>
      <w:r w:rsidRPr="00574A09">
        <w:rPr>
          <w:rFonts w:cs="Times New Roman"/>
          <w:szCs w:val="24"/>
        </w:rPr>
        <w:fldChar w:fldCharType="begin"/>
      </w:r>
      <w:r w:rsidR="009C77D5" w:rsidRPr="00574A09">
        <w:rPr>
          <w:rFonts w:cs="Times New Roman"/>
          <w:szCs w:val="24"/>
        </w:rPr>
        <w:instrText xml:space="preserve"> ADDIN ZOTERO_ITEM CSL_CITATION {"citationID":"mxV6ITww","properties":{"formattedCitation":"(Ambler, 2002, str. 48)","plainCitation":"(Ambler, 2002, str. 4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48)</w:t>
      </w:r>
      <w:r w:rsidRPr="00574A09">
        <w:rPr>
          <w:rFonts w:cs="Times New Roman"/>
          <w:szCs w:val="24"/>
        </w:rPr>
        <w:fldChar w:fldCharType="end"/>
      </w:r>
      <w:r w:rsidRPr="00574A09">
        <w:rPr>
          <w:rFonts w:cs="Times New Roman"/>
          <w:szCs w:val="24"/>
        </w:rPr>
        <w:t xml:space="preserve">. V primeru, da informacije </w:t>
      </w:r>
      <w:r w:rsidR="00B516FB" w:rsidRPr="00574A09">
        <w:rPr>
          <w:rFonts w:cs="Times New Roman"/>
          <w:szCs w:val="24"/>
        </w:rPr>
        <w:t xml:space="preserve">za določen </w:t>
      </w:r>
      <w:r w:rsidRPr="00574A09">
        <w:rPr>
          <w:rFonts w:cs="Times New Roman"/>
          <w:szCs w:val="24"/>
        </w:rPr>
        <w:t>artefakt</w:t>
      </w:r>
      <w:r w:rsidR="00B516FB" w:rsidRPr="00574A09">
        <w:rPr>
          <w:rFonts w:cs="Times New Roman"/>
          <w:szCs w:val="24"/>
        </w:rPr>
        <w:t xml:space="preserve"> postanejo neprimerne</w:t>
      </w:r>
      <w:r w:rsidR="00E83AFB" w:rsidRPr="00574A09">
        <w:rPr>
          <w:rFonts w:cs="Times New Roman"/>
          <w:szCs w:val="24"/>
        </w:rPr>
        <w:t>,</w:t>
      </w:r>
      <w:r w:rsidRPr="00574A09">
        <w:rPr>
          <w:rFonts w:cs="Times New Roman"/>
          <w:szCs w:val="24"/>
        </w:rPr>
        <w:t xml:space="preserve"> se izvede iteracija do naslednjega artefakta</w:t>
      </w:r>
      <w:r w:rsidR="009249AC">
        <w:rPr>
          <w:rFonts w:cs="Times New Roman"/>
          <w:szCs w:val="24"/>
        </w:rPr>
        <w:t xml:space="preserve"> (prav tam)</w:t>
      </w:r>
      <w:r w:rsidRPr="00574A09">
        <w:rPr>
          <w:rFonts w:cs="Times New Roman"/>
          <w:szCs w:val="24"/>
        </w:rPr>
        <w:t xml:space="preserve">. </w:t>
      </w:r>
    </w:p>
    <w:p w14:paraId="0091F6F7" w14:textId="7DA45354" w:rsidR="00360F96" w:rsidRPr="00574A09" w:rsidRDefault="00360F96" w:rsidP="005D71AF">
      <w:pPr>
        <w:rPr>
          <w:rFonts w:cs="Times New Roman"/>
          <w:szCs w:val="24"/>
        </w:rPr>
      </w:pPr>
      <w:r w:rsidRPr="00574A09">
        <w:rPr>
          <w:rFonts w:cs="Times New Roman"/>
          <w:szCs w:val="24"/>
        </w:rPr>
        <w:t xml:space="preserve">S tem se informacije prenesejo na drug artefakt in </w:t>
      </w:r>
      <w:r w:rsidR="00BF30DA" w:rsidRPr="00574A09">
        <w:rPr>
          <w:rFonts w:cs="Times New Roman"/>
          <w:szCs w:val="24"/>
        </w:rPr>
        <w:t xml:space="preserve">se </w:t>
      </w:r>
      <w:r w:rsidRPr="00574A09">
        <w:rPr>
          <w:rFonts w:cs="Times New Roman"/>
          <w:szCs w:val="24"/>
        </w:rPr>
        <w:t>posledično omogoči napredovanje v procesu. Agilno modeliranje si prizadeva k fragmentaciji kompleksnejših nalog v manjše obvladljive entitete, ki se</w:t>
      </w:r>
      <w:r w:rsidR="00AA1E14" w:rsidRPr="00574A09">
        <w:rPr>
          <w:rFonts w:cs="Times New Roman"/>
          <w:szCs w:val="24"/>
        </w:rPr>
        <w:t xml:space="preserve"> izvajajo v krajših intervalih. </w:t>
      </w:r>
      <w:r w:rsidRPr="00574A09">
        <w:rPr>
          <w:rFonts w:cs="Times New Roman"/>
          <w:szCs w:val="24"/>
        </w:rPr>
        <w:t xml:space="preserve">Agilni procesi se bolj fokusirajo na efektivne ure razvoja in ne na njihovo količino </w:t>
      </w:r>
      <w:r w:rsidRPr="00574A09">
        <w:rPr>
          <w:rFonts w:cs="Times New Roman"/>
          <w:szCs w:val="24"/>
        </w:rPr>
        <w:fldChar w:fldCharType="begin"/>
      </w:r>
      <w:r w:rsidR="009C77D5" w:rsidRPr="00574A09">
        <w:rPr>
          <w:rFonts w:cs="Times New Roman"/>
          <w:szCs w:val="24"/>
        </w:rPr>
        <w:instrText xml:space="preserve"> ADDIN ZOTERO_ITEM CSL_CITATION {"citationID":"DHYOB9Na","properties":{"formattedCitation":"(Unger &amp; Novak, 2011, str. 180)","plainCitation":"(Unger &amp; Novak, 2011, str. 180)","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574A09">
        <w:rPr>
          <w:rFonts w:cs="Times New Roman"/>
          <w:szCs w:val="24"/>
        </w:rPr>
        <w:fldChar w:fldCharType="separate"/>
      </w:r>
      <w:r w:rsidR="009B3891" w:rsidRPr="00574A09">
        <w:rPr>
          <w:rFonts w:cs="Times New Roman"/>
          <w:szCs w:val="24"/>
        </w:rPr>
        <w:t>(Unger in</w:t>
      </w:r>
      <w:r w:rsidR="009C77D5" w:rsidRPr="00574A09">
        <w:rPr>
          <w:rFonts w:cs="Times New Roman"/>
          <w:szCs w:val="24"/>
        </w:rPr>
        <w:t xml:space="preserve"> Novak, 2011, str. 180)</w:t>
      </w:r>
      <w:r w:rsidRPr="00574A09">
        <w:rPr>
          <w:rFonts w:cs="Times New Roman"/>
          <w:szCs w:val="24"/>
        </w:rPr>
        <w:fldChar w:fldCharType="end"/>
      </w:r>
      <w:r w:rsidRPr="00574A09">
        <w:rPr>
          <w:rFonts w:cs="Times New Roman"/>
          <w:szCs w:val="24"/>
        </w:rPr>
        <w:t>.</w:t>
      </w:r>
    </w:p>
    <w:p w14:paraId="7ABC1CEC" w14:textId="77777777" w:rsidR="00360F96" w:rsidRPr="00574A09" w:rsidRDefault="00360F96" w:rsidP="005D71AF">
      <w:pPr>
        <w:contextualSpacing/>
        <w:rPr>
          <w:rFonts w:cs="Times New Roman"/>
          <w:szCs w:val="24"/>
        </w:rPr>
      </w:pPr>
      <w:r w:rsidRPr="00574A09">
        <w:rPr>
          <w:rFonts w:cs="Times New Roman"/>
          <w:szCs w:val="24"/>
        </w:rPr>
        <w:t>Skupinsko delo definirajo prakse:</w:t>
      </w:r>
    </w:p>
    <w:p w14:paraId="1DAE769C" w14:textId="5B0DA3C0" w:rsidR="00360F96" w:rsidRPr="00574A09" w:rsidRDefault="00360F96" w:rsidP="005D71AF">
      <w:pPr>
        <w:pStyle w:val="Odstavekseznama"/>
        <w:numPr>
          <w:ilvl w:val="0"/>
          <w:numId w:val="36"/>
        </w:numPr>
        <w:rPr>
          <w:rFonts w:cs="Times New Roman"/>
          <w:szCs w:val="24"/>
        </w:rPr>
      </w:pPr>
      <w:r w:rsidRPr="00574A09">
        <w:rPr>
          <w:rFonts w:cs="Times New Roman"/>
          <w:szCs w:val="24"/>
        </w:rPr>
        <w:t>skupinsk</w:t>
      </w:r>
      <w:r w:rsidR="00BF30DA" w:rsidRPr="00574A09">
        <w:rPr>
          <w:rFonts w:cs="Times New Roman"/>
          <w:szCs w:val="24"/>
        </w:rPr>
        <w:t>o</w:t>
      </w:r>
      <w:r w:rsidRPr="00574A09">
        <w:rPr>
          <w:rFonts w:cs="Times New Roman"/>
          <w:szCs w:val="24"/>
        </w:rPr>
        <w:t xml:space="preserve"> modeliranj</w:t>
      </w:r>
      <w:r w:rsidR="00BF30DA" w:rsidRPr="00574A09">
        <w:rPr>
          <w:rFonts w:cs="Times New Roman"/>
          <w:szCs w:val="24"/>
        </w:rPr>
        <w:t>e</w:t>
      </w:r>
      <w:r w:rsidRPr="00574A09">
        <w:rPr>
          <w:rFonts w:cs="Times New Roman"/>
          <w:szCs w:val="24"/>
        </w:rPr>
        <w:t>,</w:t>
      </w:r>
    </w:p>
    <w:p w14:paraId="4908FAD7" w14:textId="77777777" w:rsidR="00360F96" w:rsidRPr="00574A09" w:rsidRDefault="00360F96" w:rsidP="005D71AF">
      <w:pPr>
        <w:pStyle w:val="Odstavekseznama"/>
        <w:numPr>
          <w:ilvl w:val="0"/>
          <w:numId w:val="36"/>
        </w:numPr>
        <w:rPr>
          <w:rFonts w:cs="Times New Roman"/>
          <w:szCs w:val="24"/>
        </w:rPr>
      </w:pPr>
      <w:r w:rsidRPr="00574A09">
        <w:rPr>
          <w:rFonts w:cs="Times New Roman"/>
          <w:szCs w:val="24"/>
        </w:rPr>
        <w:t>aktivna participacija vlagateljev,</w:t>
      </w:r>
    </w:p>
    <w:p w14:paraId="788BDE79" w14:textId="77777777" w:rsidR="00360F96" w:rsidRPr="00574A09" w:rsidRDefault="00360F96" w:rsidP="005D71AF">
      <w:pPr>
        <w:pStyle w:val="Odstavekseznama"/>
        <w:numPr>
          <w:ilvl w:val="0"/>
          <w:numId w:val="36"/>
        </w:numPr>
        <w:rPr>
          <w:rFonts w:cs="Times New Roman"/>
          <w:szCs w:val="24"/>
        </w:rPr>
      </w:pPr>
      <w:r w:rsidRPr="00574A09">
        <w:rPr>
          <w:rFonts w:cs="Times New Roman"/>
          <w:szCs w:val="24"/>
        </w:rPr>
        <w:t>kolektivno lastništvo,</w:t>
      </w:r>
    </w:p>
    <w:p w14:paraId="28E2B607" w14:textId="556CE45D" w:rsidR="00360F96" w:rsidRPr="00574A09" w:rsidRDefault="00360F96" w:rsidP="005D71AF">
      <w:pPr>
        <w:pStyle w:val="Odstavekseznama"/>
        <w:numPr>
          <w:ilvl w:val="0"/>
          <w:numId w:val="36"/>
        </w:numPr>
        <w:rPr>
          <w:rFonts w:cs="Times New Roman"/>
          <w:szCs w:val="24"/>
        </w:rPr>
      </w:pPr>
      <w:r w:rsidRPr="00574A09">
        <w:rPr>
          <w:rFonts w:cs="Times New Roman"/>
          <w:szCs w:val="24"/>
        </w:rPr>
        <w:t xml:space="preserve">javni prikaz modelov </w:t>
      </w:r>
      <w:r w:rsidRPr="00574A09">
        <w:rPr>
          <w:rFonts w:cs="Times New Roman"/>
          <w:szCs w:val="24"/>
        </w:rPr>
        <w:fldChar w:fldCharType="begin"/>
      </w:r>
      <w:r w:rsidR="009C77D5" w:rsidRPr="00574A09">
        <w:rPr>
          <w:rFonts w:cs="Times New Roman"/>
          <w:szCs w:val="24"/>
        </w:rPr>
        <w:instrText xml:space="preserve"> ADDIN ZOTERO_ITEM CSL_CITATION {"citationID":"Z1TOjSon","properties":{"formattedCitation":"(Ambler, 2002, str. 44\\uc0\\u8211{}45)","plainCitation":"(Ambler, 2002, str. 44–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44–45)</w:t>
      </w:r>
      <w:r w:rsidRPr="00574A09">
        <w:rPr>
          <w:rFonts w:cs="Times New Roman"/>
          <w:szCs w:val="24"/>
        </w:rPr>
        <w:fldChar w:fldCharType="end"/>
      </w:r>
      <w:r w:rsidRPr="00574A09">
        <w:rPr>
          <w:rFonts w:cs="Times New Roman"/>
          <w:szCs w:val="24"/>
        </w:rPr>
        <w:t>.</w:t>
      </w:r>
    </w:p>
    <w:p w14:paraId="1C6DFDF1" w14:textId="54AA400F" w:rsidR="00360F96" w:rsidRPr="00574A09" w:rsidRDefault="00360F96" w:rsidP="005D71AF">
      <w:pPr>
        <w:rPr>
          <w:rFonts w:cs="Times New Roman"/>
          <w:szCs w:val="24"/>
        </w:rPr>
      </w:pPr>
      <w:r w:rsidRPr="00574A09">
        <w:rPr>
          <w:rFonts w:cs="Times New Roman"/>
          <w:szCs w:val="24"/>
        </w:rPr>
        <w:t>Skupinsko modeliranje omogoča boljše razumevanje idej in ustvarjanje skupne vizije projekta. Prav tako pripomore k izboljšani komunikaciji, izgradnji skupnega besednjaka in povečanju možnos</w:t>
      </w:r>
      <w:r w:rsidR="00005F12" w:rsidRPr="00574A09">
        <w:rPr>
          <w:rFonts w:cs="Times New Roman"/>
          <w:szCs w:val="24"/>
        </w:rPr>
        <w:t xml:space="preserve">ti izvajanja kvalitetnega dela </w:t>
      </w:r>
      <w:r w:rsidRPr="00574A09">
        <w:rPr>
          <w:rFonts w:cs="Times New Roman"/>
          <w:szCs w:val="24"/>
        </w:rPr>
        <w:fldChar w:fldCharType="begin"/>
      </w:r>
      <w:r w:rsidR="009C77D5" w:rsidRPr="00574A09">
        <w:rPr>
          <w:rFonts w:cs="Times New Roman"/>
          <w:szCs w:val="24"/>
        </w:rPr>
        <w:instrText xml:space="preserve"> ADDIN ZOTERO_ITEM CSL_CITATION {"citationID":"bHSaLG43","properties":{"formattedCitation":"(Ambler, 2002, str. 52)","plainCitation":"(Ambler, 2002, str. 52)","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2)</w:t>
      </w:r>
      <w:r w:rsidRPr="00574A09">
        <w:rPr>
          <w:rFonts w:cs="Times New Roman"/>
          <w:szCs w:val="24"/>
        </w:rPr>
        <w:fldChar w:fldCharType="end"/>
      </w:r>
      <w:r w:rsidR="00005F12" w:rsidRPr="00574A09">
        <w:rPr>
          <w:rFonts w:cs="Times New Roman"/>
          <w:szCs w:val="24"/>
        </w:rPr>
        <w:t xml:space="preserve">. Aktivna participacija </w:t>
      </w:r>
      <w:r w:rsidRPr="00574A09">
        <w:rPr>
          <w:rFonts w:cs="Times New Roman"/>
          <w:szCs w:val="24"/>
        </w:rPr>
        <w:t xml:space="preserve">spodbuja prisotnost uporabnikov ali vlagateljev na lokaciji z namenom izmenjave informacij glede zahtev in pričakovanj projekta </w:t>
      </w:r>
      <w:r w:rsidRPr="00574A09">
        <w:rPr>
          <w:rFonts w:cs="Times New Roman"/>
          <w:szCs w:val="24"/>
        </w:rPr>
        <w:fldChar w:fldCharType="begin"/>
      </w:r>
      <w:r w:rsidR="009C77D5" w:rsidRPr="00574A09">
        <w:rPr>
          <w:rFonts w:cs="Times New Roman"/>
          <w:szCs w:val="24"/>
        </w:rPr>
        <w:instrText xml:space="preserve"> ADDIN ZOTERO_ITEM CSL_CITATION {"citationID":"ZtYoyAsT","properties":{"formattedCitation":"(Ambler, 2002, str. 53)","plainCitation":"(Ambler, 2002, str. 53)","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3)</w:t>
      </w:r>
      <w:r w:rsidRPr="00574A09">
        <w:rPr>
          <w:rFonts w:cs="Times New Roman"/>
          <w:szCs w:val="24"/>
        </w:rPr>
        <w:fldChar w:fldCharType="end"/>
      </w:r>
      <w:r w:rsidRPr="00574A09">
        <w:rPr>
          <w:rFonts w:cs="Times New Roman"/>
          <w:szCs w:val="24"/>
        </w:rPr>
        <w:t>.</w:t>
      </w:r>
      <w:r w:rsidR="007B1D24" w:rsidRPr="00574A09">
        <w:rPr>
          <w:rFonts w:cs="Times New Roman"/>
          <w:szCs w:val="24"/>
        </w:rPr>
        <w:t xml:space="preserve"> </w:t>
      </w:r>
      <w:r w:rsidRPr="00574A09">
        <w:rPr>
          <w:rFonts w:cs="Times New Roman"/>
          <w:szCs w:val="24"/>
        </w:rPr>
        <w:t xml:space="preserve">Za kolektivno lastništvo velja, da lahko vsakdo sodeluje pri izgradnji določenega modela, kar predstavlja priložnost večje identifikacije napak </w:t>
      </w:r>
      <w:r w:rsidRPr="00574A09">
        <w:rPr>
          <w:rFonts w:cs="Times New Roman"/>
          <w:szCs w:val="24"/>
        </w:rPr>
        <w:fldChar w:fldCharType="begin"/>
      </w:r>
      <w:r w:rsidR="009C77D5" w:rsidRPr="00574A09">
        <w:rPr>
          <w:rFonts w:cs="Times New Roman"/>
          <w:szCs w:val="24"/>
        </w:rPr>
        <w:instrText xml:space="preserve"> ADDIN ZOTERO_ITEM CSL_CITATION {"citationID":"vsNWlRLA","properties":{"formattedCitation":"(Ambler, 2002, str. 54)","plainCitation":"(Ambler, 2002, str. 54)","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4)</w:t>
      </w:r>
      <w:r w:rsidRPr="00574A09">
        <w:rPr>
          <w:rFonts w:cs="Times New Roman"/>
          <w:szCs w:val="24"/>
        </w:rPr>
        <w:fldChar w:fldCharType="end"/>
      </w:r>
      <w:r w:rsidR="00D2334F" w:rsidRPr="00574A09">
        <w:rPr>
          <w:rFonts w:cs="Times New Roman"/>
          <w:szCs w:val="24"/>
        </w:rPr>
        <w:t>. V</w:t>
      </w:r>
      <w:r w:rsidRPr="00574A09">
        <w:rPr>
          <w:rFonts w:cs="Times New Roman"/>
          <w:szCs w:val="24"/>
        </w:rPr>
        <w:t xml:space="preserve"> ta namen se uporabljajo</w:t>
      </w:r>
      <w:r w:rsidR="00D2334F" w:rsidRPr="00574A09">
        <w:rPr>
          <w:rFonts w:cs="Times New Roman"/>
          <w:szCs w:val="24"/>
        </w:rPr>
        <w:t xml:space="preserve"> tudi</w:t>
      </w:r>
      <w:r w:rsidRPr="00574A09">
        <w:rPr>
          <w:rFonts w:cs="Times New Roman"/>
          <w:szCs w:val="24"/>
        </w:rPr>
        <w:t xml:space="preserve"> table za javni prikaz modelov, kar spodbuja odprto komunikacijo med zaposlenimi </w:t>
      </w:r>
      <w:r w:rsidRPr="00574A09">
        <w:rPr>
          <w:rFonts w:cs="Times New Roman"/>
          <w:szCs w:val="24"/>
        </w:rPr>
        <w:fldChar w:fldCharType="begin"/>
      </w:r>
      <w:r w:rsidR="009C77D5" w:rsidRPr="00574A09">
        <w:rPr>
          <w:rFonts w:cs="Times New Roman"/>
          <w:szCs w:val="24"/>
        </w:rPr>
        <w:instrText xml:space="preserve"> ADDIN ZOTERO_ITEM CSL_CITATION {"citationID":"IOp1xYzC","properties":{"formattedCitation":"(Ambler, 2002, str. 55)","plainCitation":"(Ambler, 2002, str. 5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5)</w:t>
      </w:r>
      <w:r w:rsidRPr="00574A09">
        <w:rPr>
          <w:rFonts w:cs="Times New Roman"/>
          <w:szCs w:val="24"/>
        </w:rPr>
        <w:fldChar w:fldCharType="end"/>
      </w:r>
      <w:r w:rsidRPr="00574A09">
        <w:rPr>
          <w:rFonts w:cs="Times New Roman"/>
          <w:szCs w:val="24"/>
        </w:rPr>
        <w:t xml:space="preserve">. </w:t>
      </w:r>
    </w:p>
    <w:p w14:paraId="70E2F013" w14:textId="77777777" w:rsidR="00360F96" w:rsidRPr="00574A09" w:rsidRDefault="00360F96" w:rsidP="005D71AF">
      <w:pPr>
        <w:contextualSpacing/>
        <w:rPr>
          <w:rFonts w:cs="Times New Roman"/>
          <w:szCs w:val="24"/>
        </w:rPr>
      </w:pPr>
      <w:r w:rsidRPr="00574A09">
        <w:rPr>
          <w:rFonts w:cs="Times New Roman"/>
          <w:szCs w:val="24"/>
        </w:rPr>
        <w:t>Enostavnost definirajo prakse:</w:t>
      </w:r>
    </w:p>
    <w:p w14:paraId="4D20F6F9" w14:textId="77777777" w:rsidR="00360F96" w:rsidRPr="00574A09" w:rsidRDefault="00360F96" w:rsidP="005D71AF">
      <w:pPr>
        <w:pStyle w:val="Odstavekseznama"/>
        <w:numPr>
          <w:ilvl w:val="0"/>
          <w:numId w:val="38"/>
        </w:numPr>
        <w:rPr>
          <w:rFonts w:cs="Times New Roman"/>
          <w:szCs w:val="24"/>
        </w:rPr>
      </w:pPr>
      <w:r w:rsidRPr="00574A09">
        <w:rPr>
          <w:rFonts w:cs="Times New Roman"/>
          <w:szCs w:val="24"/>
        </w:rPr>
        <w:t>ustvarjanja preproste vsebine,</w:t>
      </w:r>
    </w:p>
    <w:p w14:paraId="04AF81DB" w14:textId="77777777" w:rsidR="00360F96" w:rsidRPr="00574A09" w:rsidRDefault="00360F96" w:rsidP="005D71AF">
      <w:pPr>
        <w:pStyle w:val="Odstavekseznama"/>
        <w:numPr>
          <w:ilvl w:val="0"/>
          <w:numId w:val="38"/>
        </w:numPr>
        <w:rPr>
          <w:rFonts w:cs="Times New Roman"/>
          <w:szCs w:val="24"/>
        </w:rPr>
      </w:pPr>
      <w:r w:rsidRPr="00574A09">
        <w:rPr>
          <w:rFonts w:cs="Times New Roman"/>
          <w:szCs w:val="24"/>
        </w:rPr>
        <w:t>enostavnega prikaza modela,</w:t>
      </w:r>
    </w:p>
    <w:p w14:paraId="5C156867" w14:textId="56CB3394" w:rsidR="00360F96" w:rsidRPr="00574A09" w:rsidRDefault="00360F96" w:rsidP="005D71AF">
      <w:pPr>
        <w:pStyle w:val="Odstavekseznama"/>
        <w:numPr>
          <w:ilvl w:val="0"/>
          <w:numId w:val="38"/>
        </w:numPr>
        <w:rPr>
          <w:rFonts w:cs="Times New Roman"/>
          <w:szCs w:val="24"/>
        </w:rPr>
      </w:pPr>
      <w:r w:rsidRPr="00574A09">
        <w:rPr>
          <w:rFonts w:cs="Times New Roman"/>
          <w:szCs w:val="24"/>
        </w:rPr>
        <w:t>uporab</w:t>
      </w:r>
      <w:r w:rsidR="00BF30DA" w:rsidRPr="00574A09">
        <w:rPr>
          <w:rFonts w:cs="Times New Roman"/>
          <w:szCs w:val="24"/>
        </w:rPr>
        <w:t>e</w:t>
      </w:r>
      <w:r w:rsidRPr="00574A09">
        <w:rPr>
          <w:rFonts w:cs="Times New Roman"/>
          <w:szCs w:val="24"/>
        </w:rPr>
        <w:t xml:space="preserve"> enostavnih orodij </w:t>
      </w:r>
      <w:r w:rsidRPr="00574A09">
        <w:rPr>
          <w:rFonts w:cs="Times New Roman"/>
          <w:szCs w:val="24"/>
        </w:rPr>
        <w:fldChar w:fldCharType="begin"/>
      </w:r>
      <w:r w:rsidR="009C77D5" w:rsidRPr="00574A09">
        <w:rPr>
          <w:rFonts w:cs="Times New Roman"/>
          <w:szCs w:val="24"/>
        </w:rPr>
        <w:instrText xml:space="preserve"> ADDIN ZOTERO_ITEM CSL_CITATION {"citationID":"hBapyBtZ","properties":{"formattedCitation":"(Ambler, 2002, str. 45)","plainCitation":"(Ambler, 2002, str. 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45)</w:t>
      </w:r>
      <w:r w:rsidRPr="00574A09">
        <w:rPr>
          <w:rFonts w:cs="Times New Roman"/>
          <w:szCs w:val="24"/>
        </w:rPr>
        <w:fldChar w:fldCharType="end"/>
      </w:r>
      <w:r w:rsidRPr="00574A09">
        <w:rPr>
          <w:rFonts w:cs="Times New Roman"/>
          <w:szCs w:val="24"/>
        </w:rPr>
        <w:t>.</w:t>
      </w:r>
    </w:p>
    <w:p w14:paraId="3C5319F3" w14:textId="7A808541" w:rsidR="00360F96" w:rsidRPr="00574A09" w:rsidRDefault="00360F96" w:rsidP="005D71AF">
      <w:pPr>
        <w:rPr>
          <w:rFonts w:cs="Times New Roman"/>
          <w:b/>
          <w:bCs/>
          <w:color w:val="222222"/>
          <w:szCs w:val="24"/>
          <w:shd w:val="clear" w:color="auto" w:fill="FFFFFF"/>
        </w:rPr>
      </w:pPr>
      <w:r w:rsidRPr="00574A09">
        <w:rPr>
          <w:rFonts w:cs="Times New Roman"/>
          <w:szCs w:val="24"/>
        </w:rPr>
        <w:t>Vsebino je priporočljivo poenostaviti do mere, da</w:t>
      </w:r>
      <w:r w:rsidR="00CA7777" w:rsidRPr="00574A09">
        <w:rPr>
          <w:rFonts w:cs="Times New Roman"/>
          <w:szCs w:val="24"/>
        </w:rPr>
        <w:t xml:space="preserve"> še vedno zadovoljuje </w:t>
      </w:r>
      <w:r w:rsidR="00BF30DA" w:rsidRPr="00574A09">
        <w:rPr>
          <w:rFonts w:cs="Times New Roman"/>
          <w:szCs w:val="24"/>
        </w:rPr>
        <w:t xml:space="preserve">potrebe </w:t>
      </w:r>
      <w:r w:rsidR="00CA7777" w:rsidRPr="00574A09">
        <w:rPr>
          <w:rFonts w:cs="Times New Roman"/>
          <w:szCs w:val="24"/>
        </w:rPr>
        <w:t>projekt</w:t>
      </w:r>
      <w:r w:rsidR="00BF30DA" w:rsidRPr="00574A09">
        <w:rPr>
          <w:rFonts w:cs="Times New Roman"/>
          <w:szCs w:val="24"/>
        </w:rPr>
        <w:t>a</w:t>
      </w:r>
      <w:r w:rsidR="00CA7777" w:rsidRPr="00574A09">
        <w:rPr>
          <w:rFonts w:cs="Times New Roman"/>
          <w:szCs w:val="24"/>
        </w:rPr>
        <w:t xml:space="preserve">. </w:t>
      </w:r>
      <w:r w:rsidRPr="00574A09">
        <w:rPr>
          <w:rFonts w:cs="Times New Roman"/>
          <w:szCs w:val="24"/>
        </w:rPr>
        <w:t>Priporoča se izogibanje: križanim tranzicijam, zavitim tranzicijam, diagonalnim tranzicijam, različnim velikostim balonov, velikemu številu balonov (ne več kot 7 +/</w:t>
      </w:r>
      <w:r w:rsidRPr="00574A09">
        <w:rPr>
          <w:rFonts w:cs="Times New Roman"/>
          <w:bCs/>
          <w:color w:val="222222"/>
          <w:szCs w:val="24"/>
          <w:shd w:val="clear" w:color="auto" w:fill="FFFFFF"/>
        </w:rPr>
        <w:t xml:space="preserve">−2) in nepotrebnim podrobnostim </w:t>
      </w:r>
      <w:r w:rsidRPr="00574A09">
        <w:rPr>
          <w:rFonts w:cs="Times New Roman"/>
          <w:bCs/>
          <w:color w:val="222222"/>
          <w:szCs w:val="24"/>
          <w:shd w:val="clear" w:color="auto" w:fill="FFFFFF"/>
        </w:rPr>
        <w:fldChar w:fldCharType="begin"/>
      </w:r>
      <w:r w:rsidR="009C77D5" w:rsidRPr="00574A09">
        <w:rPr>
          <w:rFonts w:cs="Times New Roman"/>
          <w:bCs/>
          <w:color w:val="222222"/>
          <w:szCs w:val="24"/>
          <w:shd w:val="clear" w:color="auto" w:fill="FFFFFF"/>
        </w:rPr>
        <w:instrText xml:space="preserve"> ADDIN ZOTERO_ITEM CSL_CITATION {"citationID":"formMolu","properties":{"formattedCitation":"(Ambler, 2002, str. 57)","plainCitation":"(Ambler, 2002, str. 57)","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574A09">
        <w:rPr>
          <w:rFonts w:cs="Times New Roman"/>
          <w:bCs/>
          <w:color w:val="222222"/>
          <w:szCs w:val="24"/>
          <w:shd w:val="clear" w:color="auto" w:fill="FFFFFF"/>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7)</w:t>
      </w:r>
      <w:r w:rsidRPr="00574A09">
        <w:rPr>
          <w:rFonts w:cs="Times New Roman"/>
          <w:bCs/>
          <w:color w:val="222222"/>
          <w:szCs w:val="24"/>
          <w:shd w:val="clear" w:color="auto" w:fill="FFFFFF"/>
        </w:rPr>
        <w:fldChar w:fldCharType="end"/>
      </w:r>
      <w:r w:rsidR="00651B01" w:rsidRPr="00574A09">
        <w:rPr>
          <w:rFonts w:cs="Times New Roman"/>
          <w:bCs/>
          <w:color w:val="222222"/>
          <w:szCs w:val="24"/>
          <w:shd w:val="clear" w:color="auto" w:fill="FFFFFF"/>
        </w:rPr>
        <w:t xml:space="preserve">. </w:t>
      </w:r>
      <w:r w:rsidRPr="00574A09">
        <w:rPr>
          <w:rFonts w:cs="Times New Roman"/>
          <w:bCs/>
          <w:color w:val="222222"/>
          <w:szCs w:val="24"/>
          <w:shd w:val="clear" w:color="auto" w:fill="FFFFFF"/>
        </w:rPr>
        <w:t xml:space="preserve">Uporaba enostavnih orodij deluje, saj je večina diagramov za enkratno uporabo </w:t>
      </w:r>
      <w:r w:rsidRPr="00574A09">
        <w:rPr>
          <w:rFonts w:cs="Times New Roman"/>
          <w:bCs/>
          <w:color w:val="222222"/>
          <w:szCs w:val="24"/>
          <w:shd w:val="clear" w:color="auto" w:fill="FFFFFF"/>
        </w:rPr>
        <w:fldChar w:fldCharType="begin"/>
      </w:r>
      <w:r w:rsidR="009C77D5" w:rsidRPr="00574A09">
        <w:rPr>
          <w:rFonts w:cs="Times New Roman"/>
          <w:bCs/>
          <w:color w:val="222222"/>
          <w:szCs w:val="24"/>
          <w:shd w:val="clear" w:color="auto" w:fill="FFFFFF"/>
        </w:rPr>
        <w:instrText xml:space="preserve"> ADDIN ZOTERO_ITEM CSL_CITATION {"citationID":"kFyUG1aK","properties":{"formattedCitation":"(Ambler, 2002, str. 58)","plainCitation":"(Ambler, 2002, str. 5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574A09">
        <w:rPr>
          <w:rFonts w:cs="Times New Roman"/>
          <w:bCs/>
          <w:color w:val="222222"/>
          <w:szCs w:val="24"/>
          <w:shd w:val="clear" w:color="auto" w:fill="FFFFFF"/>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8)</w:t>
      </w:r>
      <w:r w:rsidRPr="00574A09">
        <w:rPr>
          <w:rFonts w:cs="Times New Roman"/>
          <w:bCs/>
          <w:color w:val="222222"/>
          <w:szCs w:val="24"/>
          <w:shd w:val="clear" w:color="auto" w:fill="FFFFFF"/>
        </w:rPr>
        <w:fldChar w:fldCharType="end"/>
      </w:r>
      <w:r w:rsidRPr="00574A09">
        <w:rPr>
          <w:rFonts w:cs="Times New Roman"/>
          <w:bCs/>
          <w:color w:val="222222"/>
          <w:szCs w:val="24"/>
          <w:shd w:val="clear" w:color="auto" w:fill="FFFFFF"/>
        </w:rPr>
        <w:t xml:space="preserve">.  </w:t>
      </w:r>
    </w:p>
    <w:p w14:paraId="5B1753A5" w14:textId="77777777" w:rsidR="00360F96" w:rsidRPr="00574A09" w:rsidRDefault="00360F96" w:rsidP="005D71AF">
      <w:pPr>
        <w:rPr>
          <w:rFonts w:cs="Times New Roman"/>
          <w:szCs w:val="24"/>
        </w:rPr>
      </w:pPr>
      <w:r w:rsidRPr="00574A09">
        <w:rPr>
          <w:rFonts w:cs="Times New Roman"/>
          <w:szCs w:val="24"/>
        </w:rPr>
        <w:t>Validacijo definirajo prakse:</w:t>
      </w:r>
    </w:p>
    <w:p w14:paraId="28F0CF03" w14:textId="77777777" w:rsidR="00360F96" w:rsidRPr="00574A09" w:rsidRDefault="00360F96" w:rsidP="005D71AF">
      <w:pPr>
        <w:pStyle w:val="Odstavekseznama"/>
        <w:numPr>
          <w:ilvl w:val="0"/>
          <w:numId w:val="39"/>
        </w:numPr>
        <w:rPr>
          <w:rFonts w:cs="Times New Roman"/>
          <w:szCs w:val="24"/>
        </w:rPr>
      </w:pPr>
      <w:r w:rsidRPr="00574A09">
        <w:rPr>
          <w:rFonts w:cs="Times New Roman"/>
          <w:szCs w:val="24"/>
        </w:rPr>
        <w:t>upoštevanja preverljivosti,</w:t>
      </w:r>
    </w:p>
    <w:p w14:paraId="39427969" w14:textId="79D35F71" w:rsidR="00360F96" w:rsidRPr="00574A09" w:rsidRDefault="00360F96" w:rsidP="005D71AF">
      <w:pPr>
        <w:pStyle w:val="Odstavekseznama"/>
        <w:numPr>
          <w:ilvl w:val="0"/>
          <w:numId w:val="39"/>
        </w:numPr>
        <w:rPr>
          <w:rFonts w:cs="Times New Roman"/>
          <w:szCs w:val="24"/>
        </w:rPr>
      </w:pPr>
      <w:r w:rsidRPr="00574A09">
        <w:rPr>
          <w:rFonts w:cs="Times New Roman"/>
          <w:szCs w:val="24"/>
        </w:rPr>
        <w:t xml:space="preserve">dokazovanja s kodo </w:t>
      </w:r>
      <w:r w:rsidRPr="00574A09">
        <w:rPr>
          <w:rFonts w:cs="Times New Roman"/>
          <w:szCs w:val="24"/>
        </w:rPr>
        <w:fldChar w:fldCharType="begin"/>
      </w:r>
      <w:r w:rsidR="009C77D5" w:rsidRPr="00574A09">
        <w:rPr>
          <w:rFonts w:cs="Times New Roman"/>
          <w:szCs w:val="24"/>
        </w:rPr>
        <w:instrText xml:space="preserve"> ADDIN ZOTERO_ITEM CSL_CITATION {"citationID":"E2atNstF","properties":{"formattedCitation":"(Ambler, 2002, str. 45)","plainCitation":"(Ambler, 2002, str. 45)","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45)</w:t>
      </w:r>
      <w:r w:rsidRPr="00574A09">
        <w:rPr>
          <w:rFonts w:cs="Times New Roman"/>
          <w:szCs w:val="24"/>
        </w:rPr>
        <w:fldChar w:fldCharType="end"/>
      </w:r>
      <w:r w:rsidRPr="00574A09">
        <w:rPr>
          <w:rFonts w:cs="Times New Roman"/>
          <w:szCs w:val="24"/>
        </w:rPr>
        <w:t>.</w:t>
      </w:r>
    </w:p>
    <w:p w14:paraId="46388A62" w14:textId="762EBB46" w:rsidR="00360F96" w:rsidRPr="00574A09" w:rsidRDefault="00360F96" w:rsidP="005D71AF">
      <w:pPr>
        <w:rPr>
          <w:rFonts w:cs="Times New Roman"/>
          <w:szCs w:val="24"/>
        </w:rPr>
      </w:pPr>
      <w:r w:rsidRPr="00574A09">
        <w:rPr>
          <w:rFonts w:cs="Times New Roman"/>
          <w:szCs w:val="24"/>
        </w:rPr>
        <w:lastRenderedPageBreak/>
        <w:t xml:space="preserve">Moderni procesi vključujejo aktivnosti testiranja in zagotavljanje kvalitete čez celoten življenjski cikel. Nekateri modeli celo priporočajo definiranje testnih </w:t>
      </w:r>
      <w:r w:rsidR="00A818F6" w:rsidRPr="00574A09">
        <w:rPr>
          <w:rFonts w:cs="Times New Roman"/>
          <w:szCs w:val="24"/>
        </w:rPr>
        <w:t>konceptov pred izgradnjo samega sistema</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25XzLzle","properties":{"formattedCitation":"(Ambler, 2002, str. 58)","plainCitation":"(Ambler, 2002, str. 58)","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075E8" w:rsidRPr="00574A09">
        <w:rPr>
          <w:rFonts w:cs="Times New Roman"/>
          <w:szCs w:val="24"/>
        </w:rPr>
        <w:t>prav tam</w:t>
      </w:r>
      <w:r w:rsidR="009C77D5" w:rsidRPr="00574A09">
        <w:rPr>
          <w:rFonts w:cs="Times New Roman"/>
          <w:szCs w:val="24"/>
        </w:rPr>
        <w:t>, str. 58)</w:t>
      </w:r>
      <w:r w:rsidRPr="00574A09">
        <w:rPr>
          <w:rFonts w:cs="Times New Roman"/>
          <w:szCs w:val="24"/>
        </w:rPr>
        <w:fldChar w:fldCharType="end"/>
      </w:r>
      <w:r w:rsidRPr="00574A09">
        <w:rPr>
          <w:rFonts w:cs="Times New Roman"/>
          <w:szCs w:val="24"/>
        </w:rPr>
        <w:t>. K temu stremi praksa upoštevanja preverljivosti. Ob zgrajenem modelu pa je potrebno preveriti</w:t>
      </w:r>
      <w:r w:rsidR="003137FE" w:rsidRPr="00574A09">
        <w:rPr>
          <w:rFonts w:cs="Times New Roman"/>
          <w:szCs w:val="24"/>
        </w:rPr>
        <w:t>,</w:t>
      </w:r>
      <w:r w:rsidRPr="00574A09">
        <w:rPr>
          <w:rFonts w:cs="Times New Roman"/>
          <w:szCs w:val="24"/>
        </w:rPr>
        <w:t xml:space="preserve"> ali je mogoča implementacija poslovnega pravila v model, torej ali ga bo mogo</w:t>
      </w:r>
      <w:r w:rsidR="0082567B" w:rsidRPr="00574A09">
        <w:rPr>
          <w:rFonts w:cs="Times New Roman"/>
          <w:szCs w:val="24"/>
        </w:rPr>
        <w:t xml:space="preserve">če izvajati. To lahko preverimo </w:t>
      </w:r>
      <w:r w:rsidRPr="00574A09">
        <w:rPr>
          <w:rFonts w:cs="Times New Roman"/>
          <w:szCs w:val="24"/>
        </w:rPr>
        <w:t>z uporabo kode. V praksi se</w:t>
      </w:r>
      <w:r w:rsidR="009662B4" w:rsidRPr="00574A09">
        <w:rPr>
          <w:rFonts w:cs="Times New Roman"/>
          <w:szCs w:val="24"/>
        </w:rPr>
        <w:t xml:space="preserve"> zato</w:t>
      </w:r>
      <w:r w:rsidRPr="00574A09">
        <w:rPr>
          <w:rFonts w:cs="Times New Roman"/>
          <w:szCs w:val="24"/>
        </w:rPr>
        <w:t xml:space="preserve"> priporoča izvajati cikel modeliranja, kodiranja in testiranja </w:t>
      </w:r>
      <w:r w:rsidRPr="00574A09">
        <w:rPr>
          <w:rFonts w:cs="Times New Roman"/>
          <w:szCs w:val="24"/>
        </w:rPr>
        <w:fldChar w:fldCharType="begin"/>
      </w:r>
      <w:r w:rsidR="009C77D5" w:rsidRPr="00574A09">
        <w:rPr>
          <w:rFonts w:cs="Times New Roman"/>
          <w:szCs w:val="24"/>
        </w:rPr>
        <w:instrText xml:space="preserve"> ADDIN ZOTERO_ITEM CSL_CITATION {"citationID":"fRf7ueqo","properties":{"formattedCitation":"(Ambler, 2002, str. 59)","plainCitation":"(Ambler, 2002, str. 59)","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574A09">
        <w:rPr>
          <w:rFonts w:cs="Times New Roman"/>
          <w:szCs w:val="24"/>
        </w:rPr>
        <w:fldChar w:fldCharType="separate"/>
      </w:r>
      <w:r w:rsidR="007075E8" w:rsidRPr="00574A09">
        <w:rPr>
          <w:rFonts w:cs="Times New Roman"/>
          <w:szCs w:val="24"/>
        </w:rPr>
        <w:t xml:space="preserve"> (prav tam</w:t>
      </w:r>
      <w:r w:rsidR="009C77D5" w:rsidRPr="00574A09">
        <w:rPr>
          <w:rFonts w:cs="Times New Roman"/>
          <w:szCs w:val="24"/>
        </w:rPr>
        <w:t>, str. 59)</w:t>
      </w:r>
      <w:r w:rsidRPr="00574A09">
        <w:rPr>
          <w:rFonts w:cs="Times New Roman"/>
          <w:szCs w:val="24"/>
        </w:rPr>
        <w:fldChar w:fldCharType="end"/>
      </w:r>
      <w:r w:rsidRPr="00574A09">
        <w:rPr>
          <w:rFonts w:cs="Times New Roman"/>
          <w:szCs w:val="24"/>
        </w:rPr>
        <w:t>.</w:t>
      </w:r>
    </w:p>
    <w:p w14:paraId="0221B842" w14:textId="1E92E6AB" w:rsidR="00CC57EA" w:rsidRPr="00574A09" w:rsidRDefault="00CC57EA" w:rsidP="005D71AF">
      <w:pPr>
        <w:rPr>
          <w:rFonts w:cs="Times New Roman"/>
          <w:szCs w:val="24"/>
        </w:rPr>
      </w:pPr>
      <w:r w:rsidRPr="00574A09">
        <w:rPr>
          <w:rFonts w:cs="Times New Roman"/>
          <w:szCs w:val="24"/>
        </w:rPr>
        <w:t xml:space="preserve">AM podaja tudi </w:t>
      </w:r>
      <w:r w:rsidR="002979B7" w:rsidRPr="00574A09">
        <w:rPr>
          <w:rFonts w:cs="Times New Roman"/>
          <w:szCs w:val="24"/>
        </w:rPr>
        <w:t>dopolnilne prakse, k</w:t>
      </w:r>
      <w:r w:rsidR="00196E6D" w:rsidRPr="00574A09">
        <w:rPr>
          <w:rFonts w:cs="Times New Roman"/>
          <w:szCs w:val="24"/>
        </w:rPr>
        <w:t xml:space="preserve">i jih lahko poljubno apliciramo in se delijo v tri kategorije: produktivnost, dokumentacija in motivacija </w:t>
      </w:r>
      <w:r w:rsidR="00196E6D" w:rsidRPr="00574A09">
        <w:rPr>
          <w:rFonts w:cs="Times New Roman"/>
          <w:szCs w:val="24"/>
        </w:rPr>
        <w:fldChar w:fldCharType="begin"/>
      </w:r>
      <w:r w:rsidR="009C77D5" w:rsidRPr="00574A09">
        <w:rPr>
          <w:rFonts w:cs="Times New Roman"/>
          <w:szCs w:val="24"/>
        </w:rPr>
        <w:instrText xml:space="preserve"> ADDIN ZOTERO_ITEM CSL_CITATION {"citationID":"0RToLMJH","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574A09">
        <w:rPr>
          <w:rFonts w:cs="Times New Roman"/>
          <w:szCs w:val="24"/>
        </w:rPr>
        <w:fldChar w:fldCharType="separate"/>
      </w:r>
      <w:r w:rsidR="005F55CF" w:rsidRPr="00574A09">
        <w:rPr>
          <w:rFonts w:cs="Times New Roman"/>
          <w:szCs w:val="24"/>
        </w:rPr>
        <w:t>(</w:t>
      </w:r>
      <w:r w:rsidR="007075E8" w:rsidRPr="00574A09">
        <w:rPr>
          <w:rFonts w:cs="Times New Roman"/>
          <w:szCs w:val="24"/>
        </w:rPr>
        <w:t>prav tam</w:t>
      </w:r>
      <w:r w:rsidR="00196E6D" w:rsidRPr="00574A09">
        <w:rPr>
          <w:rFonts w:cs="Times New Roman"/>
          <w:szCs w:val="24"/>
        </w:rPr>
        <w:t>, 60)</w:t>
      </w:r>
      <w:r w:rsidR="00196E6D" w:rsidRPr="00574A09">
        <w:rPr>
          <w:rFonts w:cs="Times New Roman"/>
          <w:szCs w:val="24"/>
        </w:rPr>
        <w:fldChar w:fldCharType="end"/>
      </w:r>
      <w:r w:rsidR="00196E6D" w:rsidRPr="00574A09">
        <w:rPr>
          <w:rFonts w:cs="Times New Roman"/>
          <w:szCs w:val="24"/>
        </w:rPr>
        <w:t>.</w:t>
      </w:r>
      <w:r w:rsidR="00C22D0E" w:rsidRPr="00574A09">
        <w:rPr>
          <w:rFonts w:cs="Times New Roman"/>
          <w:szCs w:val="24"/>
        </w:rPr>
        <w:t xml:space="preserve"> Vključujejo apliciranje standardov mo</w:t>
      </w:r>
      <w:r w:rsidR="00FD218A" w:rsidRPr="00574A09">
        <w:rPr>
          <w:rFonts w:cs="Times New Roman"/>
          <w:szCs w:val="24"/>
        </w:rPr>
        <w:t>deliranja</w:t>
      </w:r>
      <w:r w:rsidR="003137FE" w:rsidRPr="00574A09">
        <w:rPr>
          <w:rFonts w:cs="Times New Roman"/>
          <w:szCs w:val="24"/>
        </w:rPr>
        <w:t>,</w:t>
      </w:r>
      <w:r w:rsidR="00FD218A" w:rsidRPr="00574A09">
        <w:rPr>
          <w:rFonts w:cs="Times New Roman"/>
          <w:szCs w:val="24"/>
        </w:rPr>
        <w:t xml:space="preserve"> med katerimi je najbolj poznan UML</w:t>
      </w:r>
      <w:r w:rsidR="00367265" w:rsidRPr="00574A09">
        <w:rPr>
          <w:rFonts w:cs="Times New Roman"/>
          <w:szCs w:val="24"/>
        </w:rPr>
        <w:t xml:space="preserve"> </w:t>
      </w:r>
      <w:r w:rsidR="00FD218A" w:rsidRPr="00574A09">
        <w:rPr>
          <w:rFonts w:cs="Times New Roman"/>
          <w:szCs w:val="24"/>
        </w:rPr>
        <w:fldChar w:fldCharType="begin"/>
      </w:r>
      <w:r w:rsidR="009C77D5" w:rsidRPr="00574A09">
        <w:rPr>
          <w:rFonts w:cs="Times New Roman"/>
          <w:szCs w:val="24"/>
        </w:rPr>
        <w:instrText xml:space="preserve"> ADDIN ZOTERO_ITEM CSL_CITATION {"citationID":"GdTrJzOB","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574A09">
        <w:rPr>
          <w:rFonts w:cs="Times New Roman"/>
          <w:szCs w:val="24"/>
        </w:rPr>
        <w:fldChar w:fldCharType="separate"/>
      </w:r>
      <w:r w:rsidR="00BC7FBC" w:rsidRPr="00574A09">
        <w:rPr>
          <w:rFonts w:cs="Times New Roman"/>
          <w:szCs w:val="24"/>
        </w:rPr>
        <w:t>(</w:t>
      </w:r>
      <w:r w:rsidR="007075E8" w:rsidRPr="00574A09">
        <w:rPr>
          <w:rFonts w:cs="Times New Roman"/>
          <w:szCs w:val="24"/>
        </w:rPr>
        <w:t>prav tam</w:t>
      </w:r>
      <w:r w:rsidR="00FD218A" w:rsidRPr="00574A09">
        <w:rPr>
          <w:rFonts w:cs="Times New Roman"/>
          <w:szCs w:val="24"/>
        </w:rPr>
        <w:t>, 61)</w:t>
      </w:r>
      <w:r w:rsidR="00FD218A" w:rsidRPr="00574A09">
        <w:rPr>
          <w:rFonts w:cs="Times New Roman"/>
          <w:szCs w:val="24"/>
        </w:rPr>
        <w:fldChar w:fldCharType="end"/>
      </w:r>
      <w:r w:rsidR="00367265" w:rsidRPr="00574A09">
        <w:rPr>
          <w:rFonts w:cs="Times New Roman"/>
          <w:szCs w:val="24"/>
        </w:rPr>
        <w:t>.</w:t>
      </w:r>
      <w:r w:rsidR="009A6C4F" w:rsidRPr="00574A09">
        <w:rPr>
          <w:rFonts w:cs="Times New Roman"/>
          <w:szCs w:val="24"/>
        </w:rPr>
        <w:t xml:space="preserve"> Spodbujajo postopno vpeljevanje in </w:t>
      </w:r>
      <w:r w:rsidR="00624798" w:rsidRPr="00574A09">
        <w:rPr>
          <w:rFonts w:cs="Times New Roman"/>
          <w:szCs w:val="24"/>
        </w:rPr>
        <w:t>uporabo</w:t>
      </w:r>
      <w:r w:rsidR="00D90E2C" w:rsidRPr="00574A09">
        <w:rPr>
          <w:rFonts w:cs="Times New Roman"/>
          <w:szCs w:val="24"/>
        </w:rPr>
        <w:t xml:space="preserve"> že obstoječih modelov </w:t>
      </w:r>
      <w:r w:rsidR="009A6C4F" w:rsidRPr="00574A09">
        <w:rPr>
          <w:rFonts w:cs="Times New Roman"/>
          <w:szCs w:val="24"/>
        </w:rPr>
        <w:fldChar w:fldCharType="begin"/>
      </w:r>
      <w:r w:rsidR="009C77D5" w:rsidRPr="00574A09">
        <w:rPr>
          <w:rFonts w:cs="Times New Roman"/>
          <w:szCs w:val="24"/>
        </w:rPr>
        <w:instrText xml:space="preserve"> ADDIN ZOTERO_ITEM CSL_CITATION {"citationID":"NmCvxQ4R","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574A09">
        <w:rPr>
          <w:rFonts w:cs="Times New Roman"/>
          <w:szCs w:val="24"/>
        </w:rPr>
        <w:fldChar w:fldCharType="separate"/>
      </w:r>
      <w:r w:rsidR="00BC7FBC" w:rsidRPr="00574A09">
        <w:rPr>
          <w:rFonts w:cs="Times New Roman"/>
          <w:szCs w:val="24"/>
        </w:rPr>
        <w:t>(</w:t>
      </w:r>
      <w:r w:rsidR="007075E8" w:rsidRPr="00574A09">
        <w:rPr>
          <w:rFonts w:cs="Times New Roman"/>
          <w:szCs w:val="24"/>
        </w:rPr>
        <w:t>prav tam</w:t>
      </w:r>
      <w:r w:rsidR="009A6C4F" w:rsidRPr="00574A09">
        <w:rPr>
          <w:rFonts w:cs="Times New Roman"/>
          <w:szCs w:val="24"/>
        </w:rPr>
        <w:t>, 64)</w:t>
      </w:r>
      <w:r w:rsidR="009A6C4F" w:rsidRPr="00574A09">
        <w:rPr>
          <w:rFonts w:cs="Times New Roman"/>
          <w:szCs w:val="24"/>
        </w:rPr>
        <w:fldChar w:fldCharType="end"/>
      </w:r>
      <w:r w:rsidR="00D90E2C" w:rsidRPr="00574A09">
        <w:rPr>
          <w:rFonts w:cs="Times New Roman"/>
          <w:szCs w:val="24"/>
        </w:rPr>
        <w:t xml:space="preserve"> in </w:t>
      </w:r>
      <w:r w:rsidR="0008357F" w:rsidRPr="00574A09">
        <w:rPr>
          <w:rFonts w:cs="Times New Roman"/>
          <w:szCs w:val="24"/>
        </w:rPr>
        <w:t>modeliranje z namenom razumevanja</w:t>
      </w:r>
      <w:r w:rsidR="00884599" w:rsidRPr="00574A09">
        <w:rPr>
          <w:rFonts w:cs="Times New Roman"/>
          <w:szCs w:val="24"/>
        </w:rPr>
        <w:t xml:space="preserve"> </w:t>
      </w:r>
      <w:r w:rsidR="0008357F" w:rsidRPr="00574A09">
        <w:rPr>
          <w:rFonts w:cs="Times New Roman"/>
          <w:szCs w:val="24"/>
        </w:rPr>
        <w:t xml:space="preserve">problema in izboljšanja komunikacije </w:t>
      </w:r>
      <w:r w:rsidR="0008357F" w:rsidRPr="00574A09">
        <w:rPr>
          <w:rFonts w:cs="Times New Roman"/>
          <w:szCs w:val="24"/>
        </w:rPr>
        <w:fldChar w:fldCharType="begin"/>
      </w:r>
      <w:r w:rsidR="009C77D5" w:rsidRPr="00574A09">
        <w:rPr>
          <w:rFonts w:cs="Times New Roman"/>
          <w:szCs w:val="24"/>
        </w:rPr>
        <w:instrText xml:space="preserve"> ADDIN ZOTERO_ITEM CSL_CITATION {"citationID":"1Phfo71I","properties":{"formattedCitation":"(S. Ambler 2002, 45)","plainCitation":"(S. Ambler 2002, 45)","dontUpdate":true,"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574A09">
        <w:rPr>
          <w:rFonts w:cs="Times New Roman"/>
          <w:szCs w:val="24"/>
        </w:rPr>
        <w:fldChar w:fldCharType="separate"/>
      </w:r>
      <w:r w:rsidR="00BC7FBC" w:rsidRPr="00574A09">
        <w:rPr>
          <w:rFonts w:cs="Times New Roman"/>
          <w:szCs w:val="24"/>
        </w:rPr>
        <w:t>(</w:t>
      </w:r>
      <w:r w:rsidR="001218E9">
        <w:rPr>
          <w:rFonts w:cs="Times New Roman"/>
          <w:szCs w:val="24"/>
        </w:rPr>
        <w:t>prav tam, 69–</w:t>
      </w:r>
      <w:r w:rsidR="0008357F" w:rsidRPr="00574A09">
        <w:rPr>
          <w:rFonts w:cs="Times New Roman"/>
          <w:szCs w:val="24"/>
        </w:rPr>
        <w:t>70)</w:t>
      </w:r>
      <w:r w:rsidR="0008357F" w:rsidRPr="00574A09">
        <w:rPr>
          <w:rFonts w:cs="Times New Roman"/>
          <w:szCs w:val="24"/>
        </w:rPr>
        <w:fldChar w:fldCharType="end"/>
      </w:r>
      <w:r w:rsidR="00310433" w:rsidRPr="00574A09">
        <w:rPr>
          <w:rFonts w:cs="Times New Roman"/>
          <w:szCs w:val="24"/>
        </w:rPr>
        <w:t>.</w:t>
      </w:r>
    </w:p>
    <w:p w14:paraId="7855B255" w14:textId="77777777" w:rsidR="000E49B5" w:rsidRDefault="000E49B5" w:rsidP="005D71AF">
      <w:bookmarkStart w:id="43" w:name="_Toc509588438"/>
    </w:p>
    <w:p w14:paraId="4252B81E" w14:textId="1D0C2383" w:rsidR="00360F96" w:rsidRPr="00574A09" w:rsidRDefault="00C71903" w:rsidP="005D71AF">
      <w:pPr>
        <w:pStyle w:val="Naslov2"/>
      </w:pPr>
      <w:bookmarkStart w:id="44" w:name="_Toc511205674"/>
      <w:r w:rsidRPr="00574A09">
        <w:t>5</w:t>
      </w:r>
      <w:r w:rsidR="00A13011" w:rsidRPr="00574A09">
        <w:t>.2</w:t>
      </w:r>
      <w:r w:rsidR="00360F96" w:rsidRPr="00574A09">
        <w:t xml:space="preserve"> METODA METAME</w:t>
      </w:r>
      <w:bookmarkEnd w:id="43"/>
      <w:bookmarkEnd w:id="44"/>
    </w:p>
    <w:p w14:paraId="5D204783" w14:textId="392DD46A" w:rsidR="00360F96" w:rsidRPr="00574A09" w:rsidRDefault="00424E29" w:rsidP="005D71AF">
      <w:pPr>
        <w:rPr>
          <w:rFonts w:cs="Times New Roman"/>
          <w:szCs w:val="24"/>
        </w:rPr>
      </w:pPr>
      <w:r w:rsidRPr="00574A09">
        <w:rPr>
          <w:rFonts w:cs="Times New Roman"/>
          <w:szCs w:val="24"/>
        </w:rPr>
        <w:t xml:space="preserve">Metoda MetaME </w:t>
      </w:r>
      <w:r w:rsidR="001C77A4" w:rsidRPr="00574A09">
        <w:rPr>
          <w:rFonts w:cs="Times New Roman"/>
          <w:szCs w:val="24"/>
        </w:rPr>
        <w:t>definira potek izgradnje procesneg</w:t>
      </w:r>
      <w:r w:rsidR="00A52F0F" w:rsidRPr="00574A09">
        <w:rPr>
          <w:rFonts w:cs="Times New Roman"/>
          <w:szCs w:val="24"/>
        </w:rPr>
        <w:t xml:space="preserve">a modela, ki ga lahko razberemo </w:t>
      </w:r>
      <w:r w:rsidR="002A1752" w:rsidRPr="00574A09">
        <w:rPr>
          <w:rFonts w:cs="Times New Roman"/>
          <w:szCs w:val="24"/>
        </w:rPr>
        <w:t>iz slike 5.1</w:t>
      </w:r>
      <w:r w:rsidR="00016CBA" w:rsidRPr="00574A09">
        <w:rPr>
          <w:rFonts w:cs="Times New Roman"/>
          <w:szCs w:val="24"/>
        </w:rPr>
        <w:t xml:space="preserve">. </w:t>
      </w:r>
      <w:r w:rsidR="00360F96" w:rsidRPr="00574A09">
        <w:rPr>
          <w:rFonts w:cs="Times New Roman"/>
          <w:szCs w:val="24"/>
        </w:rPr>
        <w:t xml:space="preserve">V prvem koraku moramo definirati domeno uporabe metode in njene discipline </w:t>
      </w:r>
      <w:r w:rsidR="00360F96" w:rsidRPr="00574A09">
        <w:rPr>
          <w:rFonts w:cs="Times New Roman"/>
          <w:szCs w:val="24"/>
        </w:rPr>
        <w:fldChar w:fldCharType="begin"/>
      </w:r>
      <w:r w:rsidR="009C77D5" w:rsidRPr="00574A09">
        <w:rPr>
          <w:rFonts w:cs="Times New Roman"/>
          <w:szCs w:val="24"/>
        </w:rPr>
        <w:instrText xml:space="preserve"> ADDIN ZOTERO_ITEM CSL_CITATION {"citationID":"qQFEhWkW","properties":{"formattedCitation":"(Engels &amp; Sauer, 2010, str. 429)","plainCitation":"(Engels &amp; Sauer, 2010, str. 429)","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Engel</w:t>
      </w:r>
      <w:r w:rsidR="008D01E9" w:rsidRPr="00574A09">
        <w:rPr>
          <w:rFonts w:cs="Times New Roman"/>
          <w:szCs w:val="24"/>
        </w:rPr>
        <w:t>s in</w:t>
      </w:r>
      <w:r w:rsidR="009C77D5" w:rsidRPr="00574A09">
        <w:rPr>
          <w:rFonts w:cs="Times New Roman"/>
          <w:szCs w:val="24"/>
        </w:rPr>
        <w:t xml:space="preserve"> Sauer, 2010, str. 429)</w:t>
      </w:r>
      <w:r w:rsidR="00360F96" w:rsidRPr="00574A09">
        <w:rPr>
          <w:rFonts w:cs="Times New Roman"/>
          <w:szCs w:val="24"/>
        </w:rPr>
        <w:fldChar w:fldCharType="end"/>
      </w:r>
      <w:r w:rsidR="003D40C0" w:rsidRPr="00574A09">
        <w:rPr>
          <w:rFonts w:cs="Times New Roman"/>
          <w:szCs w:val="24"/>
        </w:rPr>
        <w:t xml:space="preserve">. </w:t>
      </w:r>
      <w:r w:rsidR="00FB48A8" w:rsidRPr="00574A09">
        <w:rPr>
          <w:rFonts w:cs="Times New Roman"/>
          <w:szCs w:val="24"/>
        </w:rPr>
        <w:t xml:space="preserve">Discipline </w:t>
      </w:r>
      <w:r w:rsidR="009018DE" w:rsidRPr="00574A09">
        <w:rPr>
          <w:rFonts w:cs="Times New Roman"/>
          <w:szCs w:val="24"/>
        </w:rPr>
        <w:t xml:space="preserve">lahko </w:t>
      </w:r>
      <w:r w:rsidR="00F479BB" w:rsidRPr="00574A09">
        <w:rPr>
          <w:rFonts w:cs="Times New Roman"/>
          <w:szCs w:val="24"/>
        </w:rPr>
        <w:t>predstavljajo</w:t>
      </w:r>
      <w:r w:rsidR="007B7586" w:rsidRPr="00574A09">
        <w:rPr>
          <w:rFonts w:cs="Times New Roman"/>
          <w:szCs w:val="24"/>
        </w:rPr>
        <w:t xml:space="preserve"> </w:t>
      </w:r>
      <w:r w:rsidR="00F479BB" w:rsidRPr="00574A09">
        <w:rPr>
          <w:rFonts w:cs="Times New Roman"/>
          <w:szCs w:val="24"/>
        </w:rPr>
        <w:t xml:space="preserve">korake ali faze procesa (zahteve, analiza, razvoj, itd.) </w:t>
      </w:r>
      <w:r w:rsidR="00F479BB" w:rsidRPr="00574A09">
        <w:rPr>
          <w:rFonts w:cs="Times New Roman"/>
          <w:szCs w:val="24"/>
        </w:rPr>
        <w:fldChar w:fldCharType="begin"/>
      </w:r>
      <w:r w:rsidR="009C77D5" w:rsidRPr="00574A09">
        <w:rPr>
          <w:rFonts w:cs="Times New Roman"/>
          <w:szCs w:val="24"/>
        </w:rPr>
        <w:instrText xml:space="preserve"> ADDIN ZOTERO_ITEM CSL_CITATION {"citationID":"rO3fFwxE","properties":{"formattedCitation":"(Engels &amp; Sauer, 2010, str. 429\\uc0\\u8211{}430)","plainCitation":"(Engels &amp; Sauer, 2010, str. 429–430)","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29–430)</w:t>
      </w:r>
      <w:r w:rsidR="00F479BB" w:rsidRPr="00574A09">
        <w:rPr>
          <w:rFonts w:cs="Times New Roman"/>
          <w:szCs w:val="24"/>
        </w:rPr>
        <w:fldChar w:fldCharType="end"/>
      </w:r>
      <w:r w:rsidR="002012B5" w:rsidRPr="00574A09">
        <w:rPr>
          <w:rFonts w:cs="Times New Roman"/>
          <w:szCs w:val="24"/>
        </w:rPr>
        <w:t xml:space="preserve">. </w:t>
      </w:r>
      <w:r w:rsidR="00360F96" w:rsidRPr="00574A09">
        <w:rPr>
          <w:rFonts w:cs="Times New Roman"/>
          <w:szCs w:val="24"/>
        </w:rPr>
        <w:t xml:space="preserve">Nato je zgrajen model iz konceptov ali temeljnih aktivnosti domene, </w:t>
      </w:r>
      <w:r w:rsidR="003137FE" w:rsidRPr="00574A09">
        <w:rPr>
          <w:rFonts w:cs="Times New Roman"/>
          <w:szCs w:val="24"/>
        </w:rPr>
        <w:t xml:space="preserve">ki </w:t>
      </w:r>
      <w:r w:rsidR="00360F96" w:rsidRPr="00574A09">
        <w:rPr>
          <w:rFonts w:cs="Times New Roman"/>
          <w:szCs w:val="24"/>
        </w:rPr>
        <w:t xml:space="preserve">so organizirane na podlagi disciplin </w:t>
      </w:r>
      <w:r w:rsidR="00360F96" w:rsidRPr="00574A09">
        <w:rPr>
          <w:rFonts w:cs="Times New Roman"/>
          <w:szCs w:val="24"/>
        </w:rPr>
        <w:fldChar w:fldCharType="begin"/>
      </w:r>
      <w:r w:rsidR="009C77D5" w:rsidRPr="00574A09">
        <w:rPr>
          <w:rFonts w:cs="Times New Roman"/>
          <w:szCs w:val="24"/>
        </w:rPr>
        <w:instrText xml:space="preserve"> ADDIN ZOTERO_ITEM CSL_CITATION {"citationID":"Wru9slAj","properties":{"formattedCitation":"(Engels &amp; Sauer, 2010, str. 429)","plainCitation":"(Engels &amp; Sauer, 2010, str. 429)","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29)</w:t>
      </w:r>
      <w:r w:rsidR="00360F96" w:rsidRPr="00574A09">
        <w:rPr>
          <w:rFonts w:cs="Times New Roman"/>
          <w:szCs w:val="24"/>
        </w:rPr>
        <w:fldChar w:fldCharType="end"/>
      </w:r>
      <w:r w:rsidR="00360F96" w:rsidRPr="00574A09">
        <w:rPr>
          <w:rFonts w:cs="Times New Roman"/>
          <w:szCs w:val="24"/>
        </w:rPr>
        <w:t>. Ta model predstavlja produktni model meta-metode. Sledi izbira notacije, ki skrbi za primerno predstavitev konceptov. V tem koraku je potrebno identificirati jezike</w:t>
      </w:r>
      <w:r w:rsidR="007D1B78" w:rsidRPr="00574A09">
        <w:rPr>
          <w:rFonts w:cs="Times New Roman"/>
          <w:szCs w:val="24"/>
        </w:rPr>
        <w:t xml:space="preserve">, podjezike in elemente jezika </w:t>
      </w:r>
      <w:r w:rsidR="00360F96" w:rsidRPr="00574A09">
        <w:rPr>
          <w:rFonts w:cs="Times New Roman"/>
          <w:szCs w:val="24"/>
        </w:rPr>
        <w:fldChar w:fldCharType="begin"/>
      </w:r>
      <w:r w:rsidR="009C77D5" w:rsidRPr="00574A09">
        <w:rPr>
          <w:rFonts w:cs="Times New Roman"/>
          <w:szCs w:val="24"/>
        </w:rPr>
        <w:instrText xml:space="preserve"> ADDIN ZOTERO_ITEM CSL_CITATION {"citationID":"9l8c9Uaw","properties":{"formattedCitation":"(Engels &amp; Sauer, 2010, str. 430)","plainCitation":"(Engels &amp; Sauer, 2010, str. 430)","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574A09">
        <w:rPr>
          <w:rFonts w:cs="Times New Roman"/>
          <w:szCs w:val="24"/>
        </w:rPr>
        <w:fldChar w:fldCharType="separate"/>
      </w:r>
      <w:r w:rsidR="008D01E9" w:rsidRPr="00574A09">
        <w:rPr>
          <w:rFonts w:cs="Times New Roman"/>
          <w:szCs w:val="24"/>
        </w:rPr>
        <w:t>(Engels in</w:t>
      </w:r>
      <w:r w:rsidR="009C77D5" w:rsidRPr="00574A09">
        <w:rPr>
          <w:rFonts w:cs="Times New Roman"/>
          <w:szCs w:val="24"/>
        </w:rPr>
        <w:t xml:space="preserve"> Sauer, 2010, str. 430)</w:t>
      </w:r>
      <w:r w:rsidR="00360F96" w:rsidRPr="00574A09">
        <w:rPr>
          <w:rFonts w:cs="Times New Roman"/>
          <w:szCs w:val="24"/>
        </w:rPr>
        <w:fldChar w:fldCharType="end"/>
      </w:r>
      <w:r w:rsidR="00360F96" w:rsidRPr="00574A09">
        <w:rPr>
          <w:rFonts w:cs="Times New Roman"/>
          <w:szCs w:val="24"/>
        </w:rPr>
        <w:t>. Naslednji ko</w:t>
      </w:r>
      <w:r w:rsidR="0094612D" w:rsidRPr="00574A09">
        <w:rPr>
          <w:rFonts w:cs="Times New Roman"/>
          <w:szCs w:val="24"/>
        </w:rPr>
        <w:t>r</w:t>
      </w:r>
      <w:r w:rsidR="0073140D" w:rsidRPr="00574A09">
        <w:rPr>
          <w:rFonts w:cs="Times New Roman"/>
          <w:szCs w:val="24"/>
        </w:rPr>
        <w:t xml:space="preserve">ak predstavlja definiranje </w:t>
      </w:r>
      <w:r w:rsidR="00360F96" w:rsidRPr="00574A09">
        <w:rPr>
          <w:rFonts w:cs="Times New Roman"/>
          <w:szCs w:val="24"/>
        </w:rPr>
        <w:t>artefaktov</w:t>
      </w:r>
      <w:r w:rsidR="002A3374">
        <w:rPr>
          <w:rFonts w:cs="Times New Roman"/>
          <w:szCs w:val="24"/>
        </w:rPr>
        <w:t xml:space="preserve"> (prav tam)</w:t>
      </w:r>
      <w:r w:rsidR="00360F96" w:rsidRPr="00574A09">
        <w:rPr>
          <w:rFonts w:cs="Times New Roman"/>
          <w:szCs w:val="24"/>
        </w:rPr>
        <w:t>. V tem koraku se jeziki in njegovi elementi pripišejo konceptom z namenom izražanja njihovih lastnosti</w:t>
      </w:r>
      <w:r w:rsidR="002A3374">
        <w:rPr>
          <w:rFonts w:cs="Times New Roman"/>
          <w:szCs w:val="24"/>
        </w:rPr>
        <w:t xml:space="preserve"> (prav tam)</w:t>
      </w:r>
      <w:r w:rsidR="00360F96" w:rsidRPr="00574A09">
        <w:rPr>
          <w:rFonts w:cs="Times New Roman"/>
          <w:szCs w:val="24"/>
        </w:rPr>
        <w:t>. Medtem ko domenski model predstavlja semantično domeno (pomen) konceptov, jeziki predstavljajo sintaktično domeno (oblika). Hierarhiji domenskega modela konceptov in artefaktov morata biti kompatibiln</w:t>
      </w:r>
      <w:r w:rsidR="00C56452" w:rsidRPr="00574A09">
        <w:rPr>
          <w:rFonts w:cs="Times New Roman"/>
          <w:szCs w:val="24"/>
        </w:rPr>
        <w:t>i</w:t>
      </w:r>
      <w:r w:rsidR="002A3374">
        <w:rPr>
          <w:rFonts w:cs="Times New Roman"/>
          <w:szCs w:val="24"/>
        </w:rPr>
        <w:t xml:space="preserve"> (prav tam, 431)</w:t>
      </w:r>
      <w:r w:rsidR="00360F96" w:rsidRPr="00574A09">
        <w:rPr>
          <w:rFonts w:cs="Times New Roman"/>
          <w:szCs w:val="24"/>
        </w:rPr>
        <w:t>. Temu sledi definiranje procesnega modela</w:t>
      </w:r>
      <w:r w:rsidR="00C56452" w:rsidRPr="00574A09">
        <w:rPr>
          <w:rFonts w:cs="Times New Roman"/>
          <w:szCs w:val="24"/>
        </w:rPr>
        <w:t>,</w:t>
      </w:r>
      <w:r w:rsidR="00360F96" w:rsidRPr="00574A09">
        <w:rPr>
          <w:rFonts w:cs="Times New Roman"/>
          <w:szCs w:val="24"/>
        </w:rPr>
        <w:t xml:space="preserve">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574A09">
        <w:rPr>
          <w:rFonts w:cs="Times New Roman"/>
          <w:szCs w:val="24"/>
        </w:rPr>
        <w:fldChar w:fldCharType="begin"/>
      </w:r>
      <w:r w:rsidR="009C77D5" w:rsidRPr="00574A09">
        <w:rPr>
          <w:rFonts w:cs="Times New Roman"/>
          <w:szCs w:val="24"/>
        </w:rPr>
        <w:instrText xml:space="preserve"> ADDIN ZOTERO_ITEM CSL_CITATION {"citationID":"CrqY3iGE","properties":{"formattedCitation":"(Engels &amp; Sauer, 2010, str. 431)","plainCitation":"(Engels &amp; Sauer, 2010, str. 431)","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2A3374">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w:t>
      </w:r>
    </w:p>
    <w:p w14:paraId="0E31D503" w14:textId="77777777" w:rsidR="00082ADD" w:rsidRPr="00574A09" w:rsidRDefault="00082ADD" w:rsidP="005D71AF">
      <w:pPr>
        <w:rPr>
          <w:rFonts w:cs="Times New Roman"/>
          <w:szCs w:val="24"/>
        </w:rPr>
      </w:pPr>
    </w:p>
    <w:p w14:paraId="276CFBE7" w14:textId="77777777" w:rsidR="008A0B7E" w:rsidRPr="00574A09" w:rsidRDefault="008A0B7E" w:rsidP="005D71AF">
      <w:pPr>
        <w:rPr>
          <w:rFonts w:cs="Times New Roman"/>
          <w:szCs w:val="24"/>
        </w:rPr>
      </w:pPr>
    </w:p>
    <w:p w14:paraId="15FC8B80" w14:textId="77777777" w:rsidR="005E4E74" w:rsidRDefault="005E4E74" w:rsidP="005D71AF">
      <w:pPr>
        <w:pStyle w:val="Napis"/>
        <w:rPr>
          <w:rFonts w:cs="Times New Roman"/>
          <w:b w:val="0"/>
          <w:color w:val="auto"/>
          <w:sz w:val="24"/>
          <w:szCs w:val="24"/>
        </w:rPr>
      </w:pPr>
    </w:p>
    <w:p w14:paraId="35A331D2" w14:textId="77777777" w:rsidR="004F5042" w:rsidRDefault="004F5042" w:rsidP="005D71AF">
      <w:pPr>
        <w:pStyle w:val="Napis"/>
        <w:rPr>
          <w:b w:val="0"/>
          <w:color w:val="auto"/>
          <w:sz w:val="24"/>
          <w:szCs w:val="24"/>
        </w:rPr>
      </w:pPr>
      <w:bookmarkStart w:id="45" w:name="_Toc511156968"/>
    </w:p>
    <w:p w14:paraId="1933E1B4" w14:textId="5E9E5852" w:rsidR="000F1815" w:rsidRDefault="005E4E74" w:rsidP="005D71AF">
      <w:pPr>
        <w:pStyle w:val="Napis"/>
        <w:rPr>
          <w:b w:val="0"/>
          <w:color w:val="auto"/>
          <w:sz w:val="24"/>
          <w:szCs w:val="24"/>
        </w:rPr>
      </w:pPr>
      <w:r w:rsidRPr="005E4E74">
        <w:rPr>
          <w:b w:val="0"/>
          <w:color w:val="auto"/>
          <w:sz w:val="24"/>
          <w:szCs w:val="24"/>
        </w:rPr>
        <w:lastRenderedPageBreak/>
        <w:t>Slika 5.1</w:t>
      </w:r>
      <w:r w:rsidR="00CE2E54">
        <w:rPr>
          <w:b w:val="0"/>
          <w:color w:val="auto"/>
          <w:sz w:val="24"/>
          <w:szCs w:val="24"/>
        </w:rPr>
        <w:t>:</w:t>
      </w:r>
      <w:r w:rsidR="00560A69">
        <w:rPr>
          <w:b w:val="0"/>
          <w:color w:val="auto"/>
          <w:sz w:val="24"/>
          <w:szCs w:val="24"/>
        </w:rPr>
        <w:t xml:space="preserve"> T</w:t>
      </w:r>
      <w:r w:rsidRPr="005E4E74">
        <w:rPr>
          <w:b w:val="0"/>
          <w:color w:val="auto"/>
          <w:sz w:val="24"/>
          <w:szCs w:val="24"/>
        </w:rPr>
        <w:t xml:space="preserve">emeljni proces </w:t>
      </w:r>
      <w:r w:rsidR="00272C5A">
        <w:rPr>
          <w:b w:val="0"/>
          <w:color w:val="auto"/>
          <w:sz w:val="24"/>
          <w:szCs w:val="24"/>
        </w:rPr>
        <w:t>metode MetaME za izgradnjo procesnega modela</w:t>
      </w:r>
      <w:bookmarkEnd w:id="45"/>
    </w:p>
    <w:p w14:paraId="0C9415FE" w14:textId="77777777" w:rsidR="00262AE3" w:rsidRPr="00262AE3" w:rsidRDefault="00262AE3" w:rsidP="005D71AF"/>
    <w:p w14:paraId="2618D062" w14:textId="77777777" w:rsidR="00086730" w:rsidRPr="00574A09" w:rsidRDefault="00086730" w:rsidP="00710230">
      <w:pPr>
        <w:jc w:val="center"/>
        <w:rPr>
          <w:rFonts w:cs="Times New Roman"/>
          <w:szCs w:val="24"/>
        </w:rPr>
      </w:pPr>
      <w:r w:rsidRPr="00574A09">
        <w:rPr>
          <w:rFonts w:cs="Times New Roman"/>
          <w:noProof/>
          <w:szCs w:val="24"/>
          <w:lang w:eastAsia="sl-SI"/>
        </w:rPr>
        <w:drawing>
          <wp:inline distT="0" distB="0" distL="0" distR="0" wp14:anchorId="26F4E800" wp14:editId="47F9B1AB">
            <wp:extent cx="1627393" cy="2545080"/>
            <wp:effectExtent l="0" t="0" r="0" b="762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628898" cy="2547434"/>
                    </a:xfrm>
                    <a:prstGeom prst="rect">
                      <a:avLst/>
                    </a:prstGeom>
                  </pic:spPr>
                </pic:pic>
              </a:graphicData>
            </a:graphic>
          </wp:inline>
        </w:drawing>
      </w:r>
    </w:p>
    <w:p w14:paraId="0DCB6DD4" w14:textId="77777777" w:rsidR="00BD1D27" w:rsidRDefault="00BD1D27" w:rsidP="005D71AF">
      <w:pPr>
        <w:rPr>
          <w:rFonts w:cs="Times New Roman"/>
          <w:szCs w:val="24"/>
        </w:rPr>
      </w:pPr>
    </w:p>
    <w:p w14:paraId="20FF0E34" w14:textId="0889A2F6" w:rsidR="00086730" w:rsidRPr="00574A09" w:rsidRDefault="00086730"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dpP04SwI","properties":{"formattedCitation":"(Engels &amp; Sauer, 2010, str. 430)","plainCitation":"(Engels &amp; Sauer, 2010, str. 430)","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574A09">
        <w:rPr>
          <w:rFonts w:cs="Times New Roman"/>
          <w:szCs w:val="24"/>
        </w:rPr>
        <w:fldChar w:fldCharType="separate"/>
      </w:r>
      <w:r w:rsidR="008D01E9" w:rsidRPr="00574A09">
        <w:rPr>
          <w:rFonts w:cs="Times New Roman"/>
          <w:szCs w:val="24"/>
        </w:rPr>
        <w:t>Engels in</w:t>
      </w:r>
      <w:r w:rsidR="00B805EF">
        <w:rPr>
          <w:rFonts w:cs="Times New Roman"/>
          <w:szCs w:val="24"/>
        </w:rPr>
        <w:t xml:space="preserve"> Sauer</w:t>
      </w:r>
      <w:r w:rsidR="009C77D5" w:rsidRPr="00574A09">
        <w:rPr>
          <w:rFonts w:cs="Times New Roman"/>
          <w:szCs w:val="24"/>
        </w:rPr>
        <w:t xml:space="preserve"> </w:t>
      </w:r>
      <w:r w:rsidR="00B805EF">
        <w:rPr>
          <w:rFonts w:cs="Times New Roman"/>
          <w:szCs w:val="24"/>
        </w:rPr>
        <w:t>(</w:t>
      </w:r>
      <w:r w:rsidR="009C77D5" w:rsidRPr="00574A09">
        <w:rPr>
          <w:rFonts w:cs="Times New Roman"/>
          <w:szCs w:val="24"/>
        </w:rPr>
        <w:t>2010, str. 430)</w:t>
      </w:r>
      <w:r w:rsidRPr="00574A09">
        <w:rPr>
          <w:rFonts w:cs="Times New Roman"/>
          <w:szCs w:val="24"/>
        </w:rPr>
        <w:fldChar w:fldCharType="end"/>
      </w:r>
      <w:r w:rsidR="00E43E63">
        <w:rPr>
          <w:rFonts w:cs="Times New Roman"/>
          <w:szCs w:val="24"/>
        </w:rPr>
        <w:t>.</w:t>
      </w:r>
    </w:p>
    <w:p w14:paraId="62BCC239" w14:textId="77777777" w:rsidR="00061E12" w:rsidRDefault="00061E12" w:rsidP="005D71AF">
      <w:bookmarkStart w:id="46" w:name="_Toc509588439"/>
    </w:p>
    <w:p w14:paraId="19CE26AC" w14:textId="33EC864F" w:rsidR="0040405E" w:rsidRPr="00574A09" w:rsidRDefault="00C71903" w:rsidP="005D71AF">
      <w:pPr>
        <w:pStyle w:val="Naslov2"/>
      </w:pPr>
      <w:bookmarkStart w:id="47" w:name="_Toc511205675"/>
      <w:r w:rsidRPr="00574A09">
        <w:t>5</w:t>
      </w:r>
      <w:r w:rsidR="00360F96" w:rsidRPr="00574A09">
        <w:t xml:space="preserve">.3 </w:t>
      </w:r>
      <w:r w:rsidR="00EC7B62" w:rsidRPr="00574A09">
        <w:t>UPORABA METOD</w:t>
      </w:r>
      <w:bookmarkEnd w:id="46"/>
      <w:bookmarkEnd w:id="47"/>
    </w:p>
    <w:p w14:paraId="358414DD" w14:textId="47595620" w:rsidR="00360F96" w:rsidRPr="00574A09" w:rsidRDefault="0040405E" w:rsidP="005D71AF">
      <w:pPr>
        <w:contextualSpacing/>
        <w:rPr>
          <w:rFonts w:cs="Times New Roman"/>
          <w:szCs w:val="24"/>
        </w:rPr>
      </w:pPr>
      <w:r w:rsidRPr="00574A09">
        <w:rPr>
          <w:rFonts w:cs="Times New Roman"/>
          <w:szCs w:val="24"/>
        </w:rPr>
        <w:t>Za izgradnjo predloga procesnega modela bomo torej uporabili dve m</w:t>
      </w:r>
      <w:r w:rsidR="00F165F9" w:rsidRPr="00574A09">
        <w:rPr>
          <w:rFonts w:cs="Times New Roman"/>
          <w:szCs w:val="24"/>
        </w:rPr>
        <w:t>etodi. Sistematično izgradnjo procesnega modela bo vodila metoda MetaME</w:t>
      </w:r>
      <w:r w:rsidR="0049190D" w:rsidRPr="00574A09">
        <w:rPr>
          <w:rFonts w:cs="Times New Roman"/>
          <w:szCs w:val="24"/>
        </w:rPr>
        <w:t xml:space="preserve"> in bo pred</w:t>
      </w:r>
      <w:r w:rsidR="00941AE7" w:rsidRPr="00574A09">
        <w:rPr>
          <w:rFonts w:cs="Times New Roman"/>
          <w:szCs w:val="24"/>
        </w:rPr>
        <w:t>stavljala rigidno dimenzijo delo</w:t>
      </w:r>
      <w:r w:rsidR="0049190D" w:rsidRPr="00574A09">
        <w:rPr>
          <w:rFonts w:cs="Times New Roman"/>
          <w:szCs w:val="24"/>
        </w:rPr>
        <w:t>vnega toka</w:t>
      </w:r>
      <w:r w:rsidR="00CB540E" w:rsidRPr="00574A09">
        <w:rPr>
          <w:rFonts w:cs="Times New Roman"/>
          <w:szCs w:val="24"/>
        </w:rPr>
        <w:t xml:space="preserve">, </w:t>
      </w:r>
      <w:r w:rsidR="00F165F9" w:rsidRPr="00574A09">
        <w:rPr>
          <w:rFonts w:cs="Times New Roman"/>
          <w:szCs w:val="24"/>
        </w:rPr>
        <w:t>medtem ko bodo prakse AM</w:t>
      </w:r>
      <w:r w:rsidR="00A44146" w:rsidRPr="00574A09">
        <w:rPr>
          <w:rFonts w:cs="Times New Roman"/>
          <w:szCs w:val="24"/>
        </w:rPr>
        <w:t xml:space="preserve"> v posameznih fazah </w:t>
      </w:r>
      <w:r w:rsidR="00FF02AE" w:rsidRPr="00574A09">
        <w:rPr>
          <w:rFonts w:cs="Times New Roman"/>
          <w:szCs w:val="24"/>
        </w:rPr>
        <w:t>delovnega</w:t>
      </w:r>
      <w:r w:rsidR="00A44146" w:rsidRPr="00574A09">
        <w:rPr>
          <w:rFonts w:cs="Times New Roman"/>
          <w:szCs w:val="24"/>
        </w:rPr>
        <w:t xml:space="preserve"> toka predstavljale fleksibilno dimenzijo predlaganega procesa</w:t>
      </w:r>
      <w:r w:rsidR="000959ED" w:rsidRPr="00574A09">
        <w:rPr>
          <w:rFonts w:cs="Times New Roman"/>
          <w:szCs w:val="24"/>
        </w:rPr>
        <w:t>.</w:t>
      </w:r>
      <w:r w:rsidR="008D01E9" w:rsidRPr="00574A09">
        <w:rPr>
          <w:rFonts w:cs="Times New Roman"/>
          <w:szCs w:val="24"/>
        </w:rPr>
        <w:t xml:space="preserve"> Ambler </w:t>
      </w:r>
      <w:r w:rsidR="006063D6" w:rsidRPr="00574A09">
        <w:rPr>
          <w:rFonts w:cs="Times New Roman"/>
          <w:szCs w:val="24"/>
        </w:rPr>
        <w:t>podaja usmeritve uporabe AM z definiranimi procesi kot so XP, SCRUM, DS</w:t>
      </w:r>
      <w:r w:rsidR="006F0B05" w:rsidRPr="00574A09">
        <w:rPr>
          <w:rFonts w:cs="Times New Roman"/>
          <w:szCs w:val="24"/>
        </w:rPr>
        <w:t>DM ali UP, ki jih bomo z MetaMe povezali v enoten proces.</w:t>
      </w:r>
      <w:r w:rsidR="00E33030" w:rsidRPr="00574A09">
        <w:rPr>
          <w:rFonts w:cs="Times New Roman"/>
          <w:szCs w:val="24"/>
        </w:rPr>
        <w:t xml:space="preserve"> </w:t>
      </w:r>
      <w:r w:rsidR="00627990" w:rsidRPr="00574A09">
        <w:rPr>
          <w:rFonts w:cs="Times New Roman"/>
          <w:szCs w:val="24"/>
        </w:rPr>
        <w:t>Ko</w:t>
      </w:r>
      <w:r w:rsidR="00FB00C7" w:rsidRPr="00574A09">
        <w:rPr>
          <w:rFonts w:cs="Times New Roman"/>
          <w:szCs w:val="24"/>
        </w:rPr>
        <w:t>t</w:t>
      </w:r>
      <w:r w:rsidR="00627990" w:rsidRPr="00574A09">
        <w:rPr>
          <w:rFonts w:cs="Times New Roman"/>
          <w:szCs w:val="24"/>
        </w:rPr>
        <w:t xml:space="preserve"> kaže slika </w:t>
      </w:r>
      <w:r w:rsidR="00C71903" w:rsidRPr="00574A09">
        <w:rPr>
          <w:rFonts w:cs="Times New Roman"/>
          <w:szCs w:val="24"/>
        </w:rPr>
        <w:t>5</w:t>
      </w:r>
      <w:r w:rsidR="000347EE" w:rsidRPr="00574A09">
        <w:rPr>
          <w:rFonts w:cs="Times New Roman"/>
          <w:szCs w:val="24"/>
        </w:rPr>
        <w:t>.2</w:t>
      </w:r>
      <w:r w:rsidR="00C56452" w:rsidRPr="00574A09">
        <w:rPr>
          <w:rFonts w:cs="Times New Roman"/>
          <w:szCs w:val="24"/>
        </w:rPr>
        <w:t>,</w:t>
      </w:r>
      <w:r w:rsidR="00360F96" w:rsidRPr="00574A09">
        <w:rPr>
          <w:rFonts w:cs="Times New Roman"/>
          <w:szCs w:val="24"/>
        </w:rPr>
        <w:t xml:space="preserve"> bo metoda MetaME predstavljala hrbtenico osnovnega procesnega toka razvoja video iger, AM pa bo s svojimi praksami služila za podporo</w:t>
      </w:r>
      <w:r w:rsidR="00297C18" w:rsidRPr="00574A09">
        <w:rPr>
          <w:rFonts w:cs="Times New Roman"/>
          <w:szCs w:val="24"/>
        </w:rPr>
        <w:t xml:space="preserve"> bazičnemu </w:t>
      </w:r>
      <w:r w:rsidR="005C2E70" w:rsidRPr="00574A09">
        <w:rPr>
          <w:rFonts w:cs="Times New Roman"/>
          <w:szCs w:val="24"/>
        </w:rPr>
        <w:t>agiln</w:t>
      </w:r>
      <w:r w:rsidR="001220CC" w:rsidRPr="00574A09">
        <w:rPr>
          <w:rFonts w:cs="Times New Roman"/>
          <w:szCs w:val="24"/>
        </w:rPr>
        <w:t>enu procesu</w:t>
      </w:r>
      <w:r w:rsidR="005C2E70" w:rsidRPr="00574A09">
        <w:rPr>
          <w:rFonts w:cs="Times New Roman"/>
          <w:szCs w:val="24"/>
        </w:rPr>
        <w:t>, ki</w:t>
      </w:r>
      <w:r w:rsidR="001F43C5" w:rsidRPr="00574A09">
        <w:rPr>
          <w:rFonts w:cs="Times New Roman"/>
          <w:szCs w:val="24"/>
        </w:rPr>
        <w:t xml:space="preserve"> ga bomo izbrali v nadaljevanju</w:t>
      </w:r>
      <w:r w:rsidR="001220CC" w:rsidRPr="00574A09">
        <w:rPr>
          <w:rFonts w:cs="Times New Roman"/>
          <w:szCs w:val="24"/>
        </w:rPr>
        <w:t>.</w:t>
      </w:r>
    </w:p>
    <w:p w14:paraId="27212E0A" w14:textId="286E6494" w:rsidR="00360F96" w:rsidRPr="006239BA" w:rsidRDefault="0024097D" w:rsidP="005D71AF">
      <w:pPr>
        <w:pStyle w:val="Napis"/>
        <w:rPr>
          <w:rFonts w:cs="Times New Roman"/>
          <w:b w:val="0"/>
          <w:sz w:val="24"/>
          <w:szCs w:val="24"/>
        </w:rPr>
      </w:pPr>
      <w:r w:rsidRPr="00574A09">
        <w:rPr>
          <w:rFonts w:cs="Times New Roman"/>
          <w:sz w:val="24"/>
          <w:szCs w:val="24"/>
        </w:rPr>
        <w:br/>
      </w:r>
      <w:bookmarkStart w:id="48" w:name="_Toc511156969"/>
      <w:r w:rsidR="006239BA" w:rsidRPr="006239BA">
        <w:rPr>
          <w:b w:val="0"/>
          <w:color w:val="auto"/>
          <w:sz w:val="24"/>
          <w:szCs w:val="24"/>
        </w:rPr>
        <w:t>Slika 5.2</w:t>
      </w:r>
      <w:r w:rsidR="00CE2E54">
        <w:rPr>
          <w:b w:val="0"/>
          <w:color w:val="auto"/>
          <w:sz w:val="24"/>
          <w:szCs w:val="24"/>
        </w:rPr>
        <w:t>:</w:t>
      </w:r>
      <w:r w:rsidR="00560A69">
        <w:rPr>
          <w:b w:val="0"/>
          <w:color w:val="auto"/>
          <w:sz w:val="24"/>
          <w:szCs w:val="24"/>
        </w:rPr>
        <w:t xml:space="preserve"> I</w:t>
      </w:r>
      <w:r w:rsidR="006239BA" w:rsidRPr="006239BA">
        <w:rPr>
          <w:b w:val="0"/>
          <w:color w:val="auto"/>
          <w:sz w:val="24"/>
          <w:szCs w:val="24"/>
        </w:rPr>
        <w:t>zboljšan temeljni proces meta-metode z uporabo Agilnega modeliranja</w:t>
      </w:r>
      <w:bookmarkEnd w:id="48"/>
    </w:p>
    <w:p w14:paraId="281C77A2" w14:textId="77777777" w:rsidR="00262AE3" w:rsidRPr="00574A09" w:rsidRDefault="00262AE3" w:rsidP="005D71AF">
      <w:pPr>
        <w:keepNext/>
        <w:rPr>
          <w:rFonts w:cs="Times New Roman"/>
          <w:noProof/>
          <w:szCs w:val="24"/>
          <w:lang w:eastAsia="sl-SI"/>
        </w:rPr>
      </w:pPr>
    </w:p>
    <w:p w14:paraId="3EF0019C" w14:textId="77777777" w:rsidR="00360F96" w:rsidRDefault="00360F96" w:rsidP="00710230">
      <w:pPr>
        <w:contextualSpacing/>
        <w:jc w:val="center"/>
        <w:rPr>
          <w:rFonts w:cs="Times New Roman"/>
          <w:szCs w:val="24"/>
        </w:rPr>
      </w:pPr>
      <w:r w:rsidRPr="00574A09">
        <w:rPr>
          <w:rFonts w:cs="Times New Roman"/>
          <w:noProof/>
          <w:szCs w:val="24"/>
          <w:lang w:eastAsia="sl-SI"/>
        </w:rPr>
        <w:drawing>
          <wp:inline distT="0" distB="0" distL="0" distR="0" wp14:anchorId="22909C27" wp14:editId="28A205EC">
            <wp:extent cx="3406140" cy="1042918"/>
            <wp:effectExtent l="0" t="0" r="3810" b="508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423082" cy="1048105"/>
                    </a:xfrm>
                    <a:prstGeom prst="rect">
                      <a:avLst/>
                    </a:prstGeom>
                  </pic:spPr>
                </pic:pic>
              </a:graphicData>
            </a:graphic>
          </wp:inline>
        </w:drawing>
      </w:r>
    </w:p>
    <w:p w14:paraId="6AC9E9C7" w14:textId="77777777" w:rsidR="00262AE3" w:rsidRPr="00574A09" w:rsidRDefault="00262AE3" w:rsidP="005D71AF">
      <w:pPr>
        <w:contextualSpacing/>
        <w:rPr>
          <w:rFonts w:cs="Times New Roman"/>
          <w:szCs w:val="24"/>
        </w:rPr>
      </w:pPr>
    </w:p>
    <w:p w14:paraId="187A9E8F" w14:textId="7A44BD9D" w:rsidR="00360F96" w:rsidRPr="00574A09" w:rsidRDefault="00360F96"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gvvZQycv","properties":{"formattedCitation":"(Ambler, 2002, str. 10)","plainCitation":"(Ambler, 2002, str. 10)","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574A09">
        <w:rPr>
          <w:rFonts w:cs="Times New Roman"/>
          <w:szCs w:val="24"/>
        </w:rPr>
        <w:fldChar w:fldCharType="separate"/>
      </w:r>
      <w:r w:rsidR="00B805EF">
        <w:rPr>
          <w:rFonts w:cs="Times New Roman"/>
          <w:szCs w:val="24"/>
        </w:rPr>
        <w:t>Ambler</w:t>
      </w:r>
      <w:r w:rsidR="009C77D5" w:rsidRPr="00574A09">
        <w:rPr>
          <w:rFonts w:cs="Times New Roman"/>
          <w:szCs w:val="24"/>
        </w:rPr>
        <w:t xml:space="preserve"> </w:t>
      </w:r>
      <w:r w:rsidR="00B805EF">
        <w:rPr>
          <w:rFonts w:cs="Times New Roman"/>
          <w:szCs w:val="24"/>
        </w:rPr>
        <w:t>(</w:t>
      </w:r>
      <w:r w:rsidR="009C77D5" w:rsidRPr="00574A09">
        <w:rPr>
          <w:rFonts w:cs="Times New Roman"/>
          <w:szCs w:val="24"/>
        </w:rPr>
        <w:t>2002, str. 10)</w:t>
      </w:r>
      <w:r w:rsidRPr="00574A09">
        <w:rPr>
          <w:rFonts w:cs="Times New Roman"/>
          <w:szCs w:val="24"/>
        </w:rPr>
        <w:fldChar w:fldCharType="end"/>
      </w:r>
      <w:r w:rsidR="00A47AD0">
        <w:rPr>
          <w:rFonts w:cs="Times New Roman"/>
          <w:szCs w:val="24"/>
        </w:rPr>
        <w:t>.</w:t>
      </w:r>
    </w:p>
    <w:p w14:paraId="7A877C58" w14:textId="14728371" w:rsidR="00AE2267" w:rsidRPr="00574A09" w:rsidRDefault="00AE2267" w:rsidP="005D71AF">
      <w:pPr>
        <w:pStyle w:val="Naslov2"/>
      </w:pPr>
      <w:bookmarkStart w:id="49" w:name="_Toc509588440"/>
      <w:bookmarkStart w:id="50" w:name="_Toc511205676"/>
      <w:r w:rsidRPr="00574A09">
        <w:lastRenderedPageBreak/>
        <w:t>5.4 OPTIMIZACIJA PROCESA</w:t>
      </w:r>
      <w:bookmarkEnd w:id="49"/>
      <w:bookmarkEnd w:id="50"/>
    </w:p>
    <w:p w14:paraId="64464788" w14:textId="527AF250" w:rsidR="00F17436" w:rsidRPr="00574A09" w:rsidRDefault="00F17436" w:rsidP="005D71AF">
      <w:pPr>
        <w:contextualSpacing/>
        <w:rPr>
          <w:rFonts w:cs="Times New Roman"/>
          <w:szCs w:val="24"/>
        </w:rPr>
      </w:pPr>
      <w:r w:rsidRPr="00574A09">
        <w:rPr>
          <w:rFonts w:cs="Times New Roman"/>
          <w:szCs w:val="24"/>
        </w:rPr>
        <w:t>Ker želimo v sklopu RV2 ugotoviti</w:t>
      </w:r>
      <w:r w:rsidR="008D4D86" w:rsidRPr="00574A09">
        <w:rPr>
          <w:rFonts w:cs="Times New Roman"/>
          <w:szCs w:val="24"/>
        </w:rPr>
        <w:t>,</w:t>
      </w:r>
      <w:r w:rsidRPr="00574A09">
        <w:rPr>
          <w:rFonts w:cs="Times New Roman"/>
          <w:szCs w:val="24"/>
        </w:rPr>
        <w:t xml:space="preserve"> ali predlagani model ustreza optimizaciji z DGMM</w:t>
      </w:r>
      <w:r w:rsidR="008D4D86" w:rsidRPr="00574A09">
        <w:rPr>
          <w:rFonts w:cs="Times New Roman"/>
          <w:szCs w:val="24"/>
        </w:rPr>
        <w:t>,</w:t>
      </w:r>
      <w:r w:rsidRPr="00574A09">
        <w:rPr>
          <w:rFonts w:cs="Times New Roman"/>
          <w:szCs w:val="24"/>
        </w:rPr>
        <w:t xml:space="preserve"> bomo po izvedbi izgradnje predloga procesnega modela izvedli simulacijo optimizacije s prvim zrelostnim pristopom za igre DGMM.</w:t>
      </w:r>
      <w:r w:rsidR="00813E68" w:rsidRPr="00574A09">
        <w:rPr>
          <w:rFonts w:cs="Times New Roman"/>
          <w:szCs w:val="24"/>
        </w:rPr>
        <w:t xml:space="preserve"> Slednji</w:t>
      </w:r>
      <w:r w:rsidRPr="00574A09">
        <w:rPr>
          <w:rFonts w:cs="Times New Roman"/>
          <w:szCs w:val="24"/>
        </w:rPr>
        <w:t xml:space="preserve"> upošteva faktorje, ki temeljijo na razvojni, potrošniški in poslovni perspektivi </w:t>
      </w:r>
      <w:r w:rsidRPr="00574A09">
        <w:rPr>
          <w:rFonts w:cs="Times New Roman"/>
          <w:szCs w:val="24"/>
        </w:rPr>
        <w:fldChar w:fldCharType="begin"/>
      </w:r>
      <w:r w:rsidR="009C77D5" w:rsidRPr="00574A09">
        <w:rPr>
          <w:rFonts w:cs="Times New Roman"/>
          <w:szCs w:val="24"/>
        </w:rPr>
        <w:instrText xml:space="preserve"> ADDIN ZOTERO_ITEM CSL_CITATION {"citationID":"LZMzzkgW","properties":{"formattedCitation":"{\\rtf (Aleem, Capretz, in Ahmed 2016, 58\\uc0\\u8211{}59)}","plainCitation":"(Aleem, Capretz, in Ahmed 2016, 58–59)","dontUpdate":true,"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Pr="00574A09">
        <w:rPr>
          <w:rFonts w:cs="Times New Roman"/>
          <w:szCs w:val="24"/>
        </w:rPr>
        <w:fldChar w:fldCharType="separate"/>
      </w:r>
      <w:r w:rsidRPr="00574A09">
        <w:rPr>
          <w:rFonts w:cs="Times New Roman"/>
          <w:szCs w:val="24"/>
        </w:rPr>
        <w:t>(Aleem, Capretz in Ahmed</w:t>
      </w:r>
      <w:r w:rsidR="00BC7FBC" w:rsidRPr="00574A09">
        <w:rPr>
          <w:rFonts w:cs="Times New Roman"/>
          <w:szCs w:val="24"/>
        </w:rPr>
        <w:t>,</w:t>
      </w:r>
      <w:r w:rsidRPr="00574A09">
        <w:rPr>
          <w:rFonts w:cs="Times New Roman"/>
          <w:szCs w:val="24"/>
        </w:rPr>
        <w:t xml:space="preserve"> 2016</w:t>
      </w:r>
      <w:r w:rsidR="00C9323F" w:rsidRPr="00574A09">
        <w:rPr>
          <w:rFonts w:cs="Times New Roman"/>
          <w:szCs w:val="24"/>
        </w:rPr>
        <w:t>a</w:t>
      </w:r>
      <w:r w:rsidRPr="00574A09">
        <w:rPr>
          <w:rFonts w:cs="Times New Roman"/>
          <w:szCs w:val="24"/>
        </w:rPr>
        <w:t xml:space="preserve">, </w:t>
      </w:r>
      <w:r w:rsidR="00084427" w:rsidRPr="00574A09">
        <w:rPr>
          <w:rFonts w:cs="Times New Roman"/>
          <w:szCs w:val="24"/>
        </w:rPr>
        <w:t xml:space="preserve">str. </w:t>
      </w:r>
      <w:r w:rsidRPr="00574A09">
        <w:rPr>
          <w:rFonts w:cs="Times New Roman"/>
          <w:szCs w:val="24"/>
        </w:rPr>
        <w:t>57–58)</w:t>
      </w:r>
      <w:r w:rsidRPr="00574A09">
        <w:rPr>
          <w:rFonts w:cs="Times New Roman"/>
          <w:szCs w:val="24"/>
        </w:rPr>
        <w:fldChar w:fldCharType="end"/>
      </w:r>
      <w:r w:rsidRPr="00574A09">
        <w:rPr>
          <w:rFonts w:cs="Times New Roman"/>
          <w:szCs w:val="24"/>
        </w:rPr>
        <w:t xml:space="preserve">. </w:t>
      </w:r>
      <w:r w:rsidR="006C1FF8" w:rsidRPr="00574A09">
        <w:rPr>
          <w:rFonts w:cs="Times New Roman"/>
          <w:szCs w:val="24"/>
        </w:rPr>
        <w:t>Na podlagi teh perspektiv</w:t>
      </w:r>
      <w:r w:rsidR="00BF21EF" w:rsidRPr="00574A09">
        <w:rPr>
          <w:rFonts w:cs="Times New Roman"/>
          <w:szCs w:val="24"/>
        </w:rPr>
        <w:t xml:space="preserve"> so</w:t>
      </w:r>
      <w:r w:rsidR="006C1FF8" w:rsidRPr="00574A09">
        <w:rPr>
          <w:rFonts w:cs="Times New Roman"/>
          <w:szCs w:val="24"/>
        </w:rPr>
        <w:t xml:space="preserve"> avtorji</w:t>
      </w:r>
      <w:r w:rsidR="00BF21EF" w:rsidRPr="00574A09">
        <w:rPr>
          <w:rFonts w:cs="Times New Roman"/>
          <w:szCs w:val="24"/>
        </w:rPr>
        <w:t xml:space="preserve"> definirali</w:t>
      </w:r>
      <w:r w:rsidRPr="00574A09">
        <w:rPr>
          <w:rFonts w:cs="Times New Roman"/>
          <w:szCs w:val="24"/>
        </w:rPr>
        <w:t xml:space="preserve"> 18 </w:t>
      </w:r>
      <w:r w:rsidR="00B9529C">
        <w:rPr>
          <w:rFonts w:cs="Times New Roman"/>
          <w:szCs w:val="24"/>
        </w:rPr>
        <w:t>različnih faktorjev (PRILOGA J</w:t>
      </w:r>
      <w:r w:rsidR="00167FC2" w:rsidRPr="00574A09">
        <w:rPr>
          <w:rFonts w:cs="Times New Roman"/>
          <w:szCs w:val="24"/>
        </w:rPr>
        <w:t xml:space="preserve">), ki jih </w:t>
      </w:r>
      <w:r w:rsidRPr="00574A09">
        <w:rPr>
          <w:rFonts w:cs="Times New Roman"/>
          <w:szCs w:val="24"/>
        </w:rPr>
        <w:t>imenujejo procesne aktivnosti razvoja video iger (GDPA)</w:t>
      </w:r>
      <w:r w:rsidRPr="00574A09">
        <w:rPr>
          <w:rStyle w:val="Sprotnaopomba-sklic"/>
          <w:rFonts w:cs="Times New Roman"/>
          <w:szCs w:val="24"/>
        </w:rPr>
        <w:footnoteReference w:id="36"/>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fLir5WJS","properties":{"formattedCitation":"(Aleem in dr., 2016a, str. 59)","plainCitation":"(Aleem in dr., 2016a, str. 59)","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Pr="00574A09">
        <w:rPr>
          <w:rFonts w:cs="Times New Roman"/>
          <w:szCs w:val="24"/>
        </w:rPr>
        <w:fldChar w:fldCharType="separate"/>
      </w:r>
      <w:r w:rsidR="00FA4A9A" w:rsidRPr="00574A09">
        <w:rPr>
          <w:rFonts w:cs="Times New Roman"/>
          <w:szCs w:val="24"/>
        </w:rPr>
        <w:t>(prav tam</w:t>
      </w:r>
      <w:r w:rsidR="009C77D5" w:rsidRPr="00574A09">
        <w:rPr>
          <w:rFonts w:cs="Times New Roman"/>
          <w:szCs w:val="24"/>
        </w:rPr>
        <w:t>, str. 59)</w:t>
      </w:r>
      <w:r w:rsidRPr="00574A09">
        <w:rPr>
          <w:rFonts w:cs="Times New Roman"/>
          <w:szCs w:val="24"/>
        </w:rPr>
        <w:fldChar w:fldCharType="end"/>
      </w:r>
      <w:r w:rsidRPr="00574A09">
        <w:rPr>
          <w:rFonts w:cs="Times New Roman"/>
          <w:szCs w:val="24"/>
        </w:rPr>
        <w:t xml:space="preserve">. Zrelost procesa razdelijo na pet stopenj (naraščajoče): ad-hoc, priložnosten, konsistenten, organiziran in optimiziran </w:t>
      </w:r>
      <w:r w:rsidRPr="00574A09">
        <w:rPr>
          <w:rFonts w:cs="Times New Roman"/>
          <w:szCs w:val="24"/>
        </w:rPr>
        <w:fldChar w:fldCharType="begin"/>
      </w:r>
      <w:r w:rsidR="009C77D5" w:rsidRPr="00574A09">
        <w:rPr>
          <w:rFonts w:cs="Times New Roman"/>
          <w:szCs w:val="24"/>
        </w:rPr>
        <w:instrText xml:space="preserve"> ADDIN ZOTERO_ITEM CSL_CITATION {"citationID":"gbcaBB2r","properties":{"formattedCitation":"(Aleem in dr., 2016a, str. 61)","plainCitation":"(Aleem in dr., 2016a, str. 61)","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4A6019" w:rsidRPr="00574A09">
        <w:rPr>
          <w:rFonts w:cs="Times New Roman"/>
          <w:szCs w:val="24"/>
        </w:rPr>
        <w:t>prav tam</w:t>
      </w:r>
      <w:r w:rsidR="009C77D5" w:rsidRPr="00574A09">
        <w:rPr>
          <w:rFonts w:cs="Times New Roman"/>
          <w:szCs w:val="24"/>
        </w:rPr>
        <w:t>, str. 61)</w:t>
      </w:r>
      <w:r w:rsidRPr="00574A09">
        <w:rPr>
          <w:rFonts w:cs="Times New Roman"/>
          <w:szCs w:val="24"/>
        </w:rPr>
        <w:fldChar w:fldCharType="end"/>
      </w:r>
      <w:r w:rsidRPr="00574A09">
        <w:rPr>
          <w:rFonts w:cs="Times New Roman"/>
          <w:szCs w:val="24"/>
        </w:rPr>
        <w:t>. Vsako stopnjo zrelosti se preverja z namenskim vprašalnikom, katerega izjave se nanašajo na izvajanje GDPA. Ocenjevanje zrelosti poteka tako, da</w:t>
      </w:r>
      <w:r w:rsidR="00E078BB" w:rsidRPr="00574A09">
        <w:rPr>
          <w:rFonts w:cs="Times New Roman"/>
          <w:szCs w:val="24"/>
        </w:rPr>
        <w:t xml:space="preserve"> posamezno izjavo</w:t>
      </w:r>
      <w:r w:rsidRPr="00574A09">
        <w:rPr>
          <w:rFonts w:cs="Times New Roman"/>
          <w:szCs w:val="24"/>
        </w:rPr>
        <w:t xml:space="preserve"> (P</w:t>
      </w:r>
      <w:r w:rsidR="00B9529C">
        <w:rPr>
          <w:rFonts w:cs="Times New Roman"/>
          <w:szCs w:val="24"/>
        </w:rPr>
        <w:t>RILOGA L</w:t>
      </w:r>
      <w:r w:rsidR="00E078BB" w:rsidRPr="00574A09">
        <w:rPr>
          <w:rFonts w:cs="Times New Roman"/>
          <w:szCs w:val="24"/>
        </w:rPr>
        <w:t xml:space="preserve">) </w:t>
      </w:r>
      <w:r w:rsidR="00016FC1" w:rsidRPr="00574A09">
        <w:rPr>
          <w:rFonts w:cs="Times New Roman"/>
          <w:szCs w:val="24"/>
        </w:rPr>
        <w:t xml:space="preserve">potrdimo, če model zagotavlja njeno izvajanje in zavrnemo, če model izvajanja ne podpira. </w:t>
      </w:r>
      <w:r w:rsidRPr="00574A09">
        <w:rPr>
          <w:rFonts w:cs="Times New Roman"/>
          <w:szCs w:val="24"/>
        </w:rPr>
        <w:t>Na koncu seštejemo</w:t>
      </w:r>
      <w:r w:rsidR="00D57CE4" w:rsidRPr="00574A09">
        <w:rPr>
          <w:rFonts w:cs="Times New Roman"/>
          <w:szCs w:val="24"/>
        </w:rPr>
        <w:t xml:space="preserve"> število</w:t>
      </w:r>
      <w:r w:rsidR="00282F1D" w:rsidRPr="00574A09">
        <w:rPr>
          <w:rFonts w:cs="Times New Roman"/>
          <w:szCs w:val="24"/>
        </w:rPr>
        <w:t xml:space="preserve"> potrjenih</w:t>
      </w:r>
      <w:r w:rsidRPr="00574A09">
        <w:rPr>
          <w:rFonts w:cs="Times New Roman"/>
          <w:szCs w:val="24"/>
        </w:rPr>
        <w:t xml:space="preserve"> </w:t>
      </w:r>
      <w:r w:rsidR="00641E9A" w:rsidRPr="00574A09">
        <w:rPr>
          <w:rFonts w:cs="Times New Roman"/>
          <w:szCs w:val="24"/>
        </w:rPr>
        <w:t>izjav</w:t>
      </w:r>
      <w:r w:rsidRPr="00574A09">
        <w:rPr>
          <w:rFonts w:cs="Times New Roman"/>
          <w:szCs w:val="24"/>
        </w:rPr>
        <w:t xml:space="preserve"> in s tem dobimo število</w:t>
      </w:r>
      <w:r w:rsidRPr="00574A09">
        <w:rPr>
          <w:rStyle w:val="Sprotnaopomba-sklic"/>
          <w:rFonts w:cs="Times New Roman"/>
          <w:szCs w:val="24"/>
        </w:rPr>
        <w:footnoteReference w:id="37"/>
      </w:r>
      <w:r w:rsidRPr="00574A09">
        <w:rPr>
          <w:rFonts w:cs="Times New Roman"/>
          <w:szCs w:val="24"/>
        </w:rPr>
        <w:t xml:space="preserve"> GDPA, ki se izvajajo</w:t>
      </w:r>
      <w:r w:rsidR="006E00F1">
        <w:rPr>
          <w:rFonts w:cs="Times New Roman"/>
          <w:szCs w:val="24"/>
        </w:rPr>
        <w:t xml:space="preserve"> (prav tam)</w:t>
      </w:r>
      <w:r w:rsidRPr="00574A09">
        <w:rPr>
          <w:rFonts w:cs="Times New Roman"/>
          <w:szCs w:val="24"/>
        </w:rPr>
        <w:t xml:space="preserve">. </w:t>
      </w:r>
      <w:r w:rsidR="008D4D86" w:rsidRPr="00574A09">
        <w:rPr>
          <w:rFonts w:cs="Times New Roman"/>
          <w:szCs w:val="24"/>
        </w:rPr>
        <w:t>Če</w:t>
      </w:r>
      <w:r w:rsidRPr="00574A09">
        <w:rPr>
          <w:rFonts w:cs="Times New Roman"/>
          <w:szCs w:val="24"/>
        </w:rPr>
        <w:t xml:space="preserve"> je število izvajanih aktivnosti večje od določenega praga</w:t>
      </w:r>
      <w:r w:rsidRPr="00574A09">
        <w:rPr>
          <w:rStyle w:val="Sprotnaopomba-sklic"/>
          <w:rFonts w:cs="Times New Roman"/>
          <w:szCs w:val="24"/>
        </w:rPr>
        <w:footnoteReference w:id="38"/>
      </w:r>
      <w:r w:rsidR="008D4D86" w:rsidRPr="00574A09">
        <w:rPr>
          <w:rFonts w:cs="Times New Roman"/>
          <w:szCs w:val="24"/>
        </w:rPr>
        <w:t>,</w:t>
      </w:r>
      <w:r w:rsidRPr="00574A09">
        <w:rPr>
          <w:rFonts w:cs="Times New Roman"/>
          <w:szCs w:val="24"/>
        </w:rPr>
        <w:t xml:space="preserve"> pomen</w:t>
      </w:r>
      <w:r w:rsidR="008D7BAC" w:rsidRPr="00574A09">
        <w:rPr>
          <w:rFonts w:cs="Times New Roman"/>
          <w:szCs w:val="24"/>
        </w:rPr>
        <w:t xml:space="preserve">i, da je procesni model dosegel </w:t>
      </w:r>
      <w:r w:rsidRPr="00574A09">
        <w:rPr>
          <w:rFonts w:cs="Times New Roman"/>
          <w:szCs w:val="24"/>
        </w:rPr>
        <w:t>zrelosti</w:t>
      </w:r>
      <w:r w:rsidR="008D7BAC" w:rsidRPr="00574A09">
        <w:rPr>
          <w:rFonts w:cs="Times New Roman"/>
          <w:szCs w:val="24"/>
        </w:rPr>
        <w:t xml:space="preserve"> na stopnji, ki smo jo preverjali</w:t>
      </w:r>
      <w:r w:rsidR="00141CB1">
        <w:rPr>
          <w:rFonts w:cs="Times New Roman"/>
          <w:szCs w:val="24"/>
        </w:rPr>
        <w:t xml:space="preserve"> (prav tam)</w:t>
      </w:r>
      <w:r w:rsidRPr="00574A09">
        <w:rPr>
          <w:rFonts w:cs="Times New Roman"/>
          <w:szCs w:val="24"/>
        </w:rPr>
        <w:t>. Za doseganje praga zrelosti velja, da se v procesu izvaja 80</w:t>
      </w:r>
      <w:r w:rsidR="008D4D86" w:rsidRPr="00574A09">
        <w:rPr>
          <w:rFonts w:cs="Times New Roman"/>
          <w:szCs w:val="24"/>
        </w:rPr>
        <w:t xml:space="preserve"> </w:t>
      </w:r>
      <w:r w:rsidR="00660989">
        <w:rPr>
          <w:rFonts w:cs="Times New Roman"/>
          <w:szCs w:val="24"/>
        </w:rPr>
        <w:t xml:space="preserve">% aktivnosti glede na </w:t>
      </w:r>
      <w:r w:rsidRPr="00574A09">
        <w:rPr>
          <w:rFonts w:cs="Times New Roman"/>
          <w:szCs w:val="24"/>
        </w:rPr>
        <w:t>izjave, ki so podane za dolo</w:t>
      </w:r>
      <w:r w:rsidR="00B9529C">
        <w:rPr>
          <w:rFonts w:cs="Times New Roman"/>
          <w:szCs w:val="24"/>
        </w:rPr>
        <w:t>čeno stopnjo zrelosti (PRILOGA K</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HXMBVWiS","properties":{"formattedCitation":"(Aleem in dr., 2016a, str. 68)","plainCitation":"(Aleem in dr., 2016a, str. 6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792475" w:rsidRPr="00574A09">
        <w:rPr>
          <w:rFonts w:cs="Times New Roman"/>
          <w:szCs w:val="24"/>
        </w:rPr>
        <w:t>prav tam</w:t>
      </w:r>
      <w:r w:rsidR="009C77D5" w:rsidRPr="00574A09">
        <w:rPr>
          <w:rFonts w:cs="Times New Roman"/>
          <w:szCs w:val="24"/>
        </w:rPr>
        <w:t>, str. 68)</w:t>
      </w:r>
      <w:r w:rsidRPr="00574A09">
        <w:rPr>
          <w:rFonts w:cs="Times New Roman"/>
          <w:szCs w:val="24"/>
        </w:rPr>
        <w:fldChar w:fldCharType="end"/>
      </w:r>
      <w:r w:rsidRPr="00574A09">
        <w:rPr>
          <w:rFonts w:cs="Times New Roman"/>
          <w:szCs w:val="24"/>
        </w:rPr>
        <w:t>.</w:t>
      </w:r>
    </w:p>
    <w:p w14:paraId="1A164AF5" w14:textId="77777777" w:rsidR="00F17436" w:rsidRPr="00574A09" w:rsidRDefault="00F17436" w:rsidP="005D71AF">
      <w:pPr>
        <w:contextualSpacing/>
        <w:rPr>
          <w:rFonts w:cs="Times New Roman"/>
          <w:szCs w:val="24"/>
        </w:rPr>
      </w:pPr>
    </w:p>
    <w:p w14:paraId="3ABA343B" w14:textId="77777777" w:rsidR="00AE2267" w:rsidRPr="00574A09" w:rsidRDefault="00AE2267" w:rsidP="005D71AF">
      <w:pPr>
        <w:contextualSpacing/>
        <w:rPr>
          <w:rFonts w:cs="Times New Roman"/>
          <w:szCs w:val="24"/>
        </w:rPr>
      </w:pPr>
    </w:p>
    <w:p w14:paraId="2E15C1D7" w14:textId="77777777" w:rsidR="00195282" w:rsidRDefault="00195282" w:rsidP="005D71AF">
      <w:pPr>
        <w:spacing w:after="200" w:line="276" w:lineRule="auto"/>
        <w:rPr>
          <w:rFonts w:cs="Times New Roman"/>
          <w:szCs w:val="24"/>
        </w:rPr>
      </w:pPr>
      <w:bookmarkStart w:id="51" w:name="_Toc509588441"/>
      <w:r>
        <w:br w:type="page"/>
      </w:r>
    </w:p>
    <w:p w14:paraId="3321821B" w14:textId="1935554A" w:rsidR="00360F96" w:rsidRDefault="00C71903" w:rsidP="005D71AF">
      <w:pPr>
        <w:pStyle w:val="Naslov1"/>
      </w:pPr>
      <w:bookmarkStart w:id="52" w:name="_Toc511205677"/>
      <w:r w:rsidRPr="00574A09">
        <w:lastRenderedPageBreak/>
        <w:t>6</w:t>
      </w:r>
      <w:r w:rsidR="006D5461" w:rsidRPr="00574A09">
        <w:t xml:space="preserve"> </w:t>
      </w:r>
      <w:r w:rsidR="00665CBA" w:rsidRPr="00574A09">
        <w:t>PREDLOG MODELA ZA RAZVOJ VIDEO IGER</w:t>
      </w:r>
      <w:bookmarkEnd w:id="51"/>
      <w:bookmarkEnd w:id="52"/>
    </w:p>
    <w:p w14:paraId="69100AE5" w14:textId="77777777" w:rsidR="009F0E7A" w:rsidRPr="009F0E7A" w:rsidRDefault="009F0E7A" w:rsidP="005D71AF"/>
    <w:p w14:paraId="51EEFC38" w14:textId="1A1BAEBB" w:rsidR="00084CDE" w:rsidRPr="00574A09" w:rsidRDefault="00A054D1" w:rsidP="005D71AF">
      <w:pPr>
        <w:contextualSpacing/>
        <w:rPr>
          <w:rFonts w:cs="Times New Roman"/>
          <w:szCs w:val="24"/>
        </w:rPr>
      </w:pPr>
      <w:r w:rsidRPr="00574A09">
        <w:rPr>
          <w:rFonts w:cs="Times New Roman"/>
          <w:szCs w:val="24"/>
        </w:rPr>
        <w:t xml:space="preserve">V tem </w:t>
      </w:r>
      <w:r w:rsidR="00246A40" w:rsidRPr="00574A09">
        <w:rPr>
          <w:rFonts w:cs="Times New Roman"/>
          <w:szCs w:val="24"/>
        </w:rPr>
        <w:t xml:space="preserve">poglavju </w:t>
      </w:r>
      <w:r w:rsidR="00B1663D" w:rsidRPr="00574A09">
        <w:rPr>
          <w:rFonts w:cs="Times New Roman"/>
          <w:szCs w:val="24"/>
        </w:rPr>
        <w:t xml:space="preserve">bomo </w:t>
      </w:r>
      <w:r w:rsidR="00246A40" w:rsidRPr="00574A09">
        <w:rPr>
          <w:rFonts w:cs="Times New Roman"/>
          <w:szCs w:val="24"/>
        </w:rPr>
        <w:t>izvedli sistematično izgradnjo pro</w:t>
      </w:r>
      <w:r w:rsidR="00BA0346" w:rsidRPr="00574A09">
        <w:rPr>
          <w:rFonts w:cs="Times New Roman"/>
          <w:szCs w:val="24"/>
        </w:rPr>
        <w:t>cesnega modela, ki hkrati podaja usmeritve in dobre</w:t>
      </w:r>
      <w:r w:rsidR="00246A40" w:rsidRPr="00574A09">
        <w:rPr>
          <w:rFonts w:cs="Times New Roman"/>
          <w:szCs w:val="24"/>
        </w:rPr>
        <w:t xml:space="preserve"> praks</w:t>
      </w:r>
      <w:r w:rsidR="00BA0346" w:rsidRPr="00574A09">
        <w:rPr>
          <w:rFonts w:cs="Times New Roman"/>
          <w:szCs w:val="24"/>
        </w:rPr>
        <w:t xml:space="preserve">e </w:t>
      </w:r>
      <w:r w:rsidR="003E54EB" w:rsidRPr="00574A09">
        <w:rPr>
          <w:rFonts w:cs="Times New Roman"/>
          <w:szCs w:val="24"/>
        </w:rPr>
        <w:t>apliciranja</w:t>
      </w:r>
      <w:r w:rsidR="00246A40" w:rsidRPr="00574A09">
        <w:rPr>
          <w:rFonts w:cs="Times New Roman"/>
          <w:szCs w:val="24"/>
        </w:rPr>
        <w:t xml:space="preserve"> </w:t>
      </w:r>
      <w:r w:rsidR="00555283" w:rsidRPr="00574A09">
        <w:rPr>
          <w:rFonts w:cs="Times New Roman"/>
          <w:szCs w:val="24"/>
        </w:rPr>
        <w:t>predlaganega</w:t>
      </w:r>
      <w:r w:rsidR="00246A40" w:rsidRPr="00574A09">
        <w:rPr>
          <w:rFonts w:cs="Times New Roman"/>
          <w:szCs w:val="24"/>
        </w:rPr>
        <w:t xml:space="preserve"> procesnega modela.</w:t>
      </w:r>
      <w:r w:rsidR="00B1663D" w:rsidRPr="00574A09">
        <w:rPr>
          <w:rFonts w:cs="Times New Roman"/>
          <w:szCs w:val="24"/>
        </w:rPr>
        <w:t xml:space="preserve"> Na podlagi 4</w:t>
      </w:r>
      <w:r w:rsidR="00CE4D75" w:rsidRPr="00574A09">
        <w:rPr>
          <w:rFonts w:cs="Times New Roman"/>
          <w:szCs w:val="24"/>
        </w:rPr>
        <w:t>.</w:t>
      </w:r>
      <w:r w:rsidR="00B1663D" w:rsidRPr="00574A09">
        <w:rPr>
          <w:rFonts w:cs="Times New Roman"/>
          <w:szCs w:val="24"/>
        </w:rPr>
        <w:t xml:space="preserve"> poglavja praks in usmeritev </w:t>
      </w:r>
      <w:r w:rsidR="00143B70" w:rsidRPr="00574A09">
        <w:rPr>
          <w:rFonts w:cs="Times New Roman"/>
          <w:szCs w:val="24"/>
        </w:rPr>
        <w:t xml:space="preserve">smo sestavili </w:t>
      </w:r>
      <w:r w:rsidR="00B1663D" w:rsidRPr="00574A09">
        <w:rPr>
          <w:rFonts w:cs="Times New Roman"/>
          <w:szCs w:val="24"/>
        </w:rPr>
        <w:t xml:space="preserve">okvirni predlog, ki zajema osnovne faze procesa in njegove vidnejše </w:t>
      </w:r>
      <w:r w:rsidR="004D3949" w:rsidRPr="00574A09">
        <w:rPr>
          <w:rFonts w:cs="Times New Roman"/>
          <w:szCs w:val="24"/>
        </w:rPr>
        <w:t>lastnosti. Tako je na sliki 6.1 predstavljen model, ki nakazuje osnovne faze in artefakt</w:t>
      </w:r>
      <w:r w:rsidR="00665026" w:rsidRPr="00574A09">
        <w:rPr>
          <w:rFonts w:cs="Times New Roman"/>
          <w:szCs w:val="24"/>
        </w:rPr>
        <w:t>e, ki se v teh fazah pojavijo.</w:t>
      </w:r>
      <w:r w:rsidR="008556E0" w:rsidRPr="00574A09">
        <w:rPr>
          <w:rFonts w:cs="Times New Roman"/>
          <w:szCs w:val="24"/>
        </w:rPr>
        <w:t xml:space="preserve"> Ta model predstavlja najvišjo abstrakcijo procesnega predloga, ki ga bomo podrobneje sestavili v poglavjih, ki sledijo. </w:t>
      </w:r>
      <w:r w:rsidR="00E37EBE" w:rsidRPr="00574A09">
        <w:rPr>
          <w:rFonts w:cs="Times New Roman"/>
          <w:szCs w:val="24"/>
        </w:rPr>
        <w:t>Po</w:t>
      </w:r>
      <w:r w:rsidR="008969EA" w:rsidRPr="00574A09">
        <w:rPr>
          <w:rFonts w:cs="Times New Roman"/>
          <w:szCs w:val="24"/>
        </w:rPr>
        <w:t>dpo</w:t>
      </w:r>
      <w:r w:rsidR="00E37EBE" w:rsidRPr="00574A09">
        <w:rPr>
          <w:rFonts w:cs="Times New Roman"/>
          <w:szCs w:val="24"/>
        </w:rPr>
        <w:t>glavja si sledijo na podlagi teorije uporabe metode MetaME (pog 5.2).</w:t>
      </w:r>
    </w:p>
    <w:p w14:paraId="277ED44D" w14:textId="77777777" w:rsidR="009F0E7A" w:rsidRDefault="009F0E7A" w:rsidP="005D71AF">
      <w:pPr>
        <w:pStyle w:val="Napis"/>
        <w:rPr>
          <w:rFonts w:cs="Times New Roman"/>
          <w:b w:val="0"/>
          <w:color w:val="auto"/>
          <w:sz w:val="24"/>
          <w:szCs w:val="24"/>
        </w:rPr>
      </w:pPr>
    </w:p>
    <w:p w14:paraId="4C0C623E" w14:textId="388AC8F1" w:rsidR="00857E51" w:rsidRDefault="006355EA" w:rsidP="005D71AF">
      <w:pPr>
        <w:pStyle w:val="Napis"/>
        <w:rPr>
          <w:b w:val="0"/>
          <w:color w:val="auto"/>
          <w:sz w:val="24"/>
        </w:rPr>
      </w:pPr>
      <w:bookmarkStart w:id="53" w:name="_Toc511156970"/>
      <w:r w:rsidRPr="006355EA">
        <w:rPr>
          <w:b w:val="0"/>
          <w:color w:val="auto"/>
          <w:sz w:val="24"/>
        </w:rPr>
        <w:t>Slika 6.1</w:t>
      </w:r>
      <w:r w:rsidR="00CE2E54">
        <w:rPr>
          <w:b w:val="0"/>
          <w:color w:val="auto"/>
          <w:sz w:val="24"/>
        </w:rPr>
        <w:t>:</w:t>
      </w:r>
      <w:r w:rsidR="00560A69">
        <w:rPr>
          <w:b w:val="0"/>
          <w:color w:val="auto"/>
          <w:sz w:val="24"/>
        </w:rPr>
        <w:t xml:space="preserve"> P</w:t>
      </w:r>
      <w:r w:rsidRPr="006355EA">
        <w:rPr>
          <w:b w:val="0"/>
          <w:color w:val="auto"/>
          <w:sz w:val="24"/>
        </w:rPr>
        <w:t>redlagani model na podlagi faz in artefaktov v praksi</w:t>
      </w:r>
      <w:bookmarkEnd w:id="53"/>
    </w:p>
    <w:p w14:paraId="6970EB6B" w14:textId="77777777" w:rsidR="006355EA" w:rsidRPr="006355EA" w:rsidRDefault="006355EA" w:rsidP="005D71AF"/>
    <w:p w14:paraId="250E1111" w14:textId="2A1EEFCF" w:rsidR="00735EE5" w:rsidRPr="00574A09" w:rsidRDefault="00162FAF" w:rsidP="0020349E">
      <w:pPr>
        <w:contextualSpacing/>
        <w:jc w:val="center"/>
        <w:rPr>
          <w:rFonts w:cs="Times New Roman"/>
          <w:szCs w:val="24"/>
        </w:rPr>
      </w:pPr>
      <w:r w:rsidRPr="00574A09">
        <w:rPr>
          <w:rFonts w:cs="Times New Roman"/>
          <w:noProof/>
          <w:szCs w:val="24"/>
          <w:lang w:eastAsia="sl-SI"/>
        </w:rPr>
        <w:drawing>
          <wp:inline distT="0" distB="0" distL="0" distR="0" wp14:anchorId="7FE29590" wp14:editId="7A16D292">
            <wp:extent cx="3833813" cy="893647"/>
            <wp:effectExtent l="0" t="0" r="0" b="190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34665" cy="893846"/>
                    </a:xfrm>
                    <a:prstGeom prst="rect">
                      <a:avLst/>
                    </a:prstGeom>
                  </pic:spPr>
                </pic:pic>
              </a:graphicData>
            </a:graphic>
          </wp:inline>
        </w:drawing>
      </w:r>
    </w:p>
    <w:p w14:paraId="47A35109" w14:textId="77777777" w:rsidR="009F0E7A" w:rsidRDefault="009F0E7A" w:rsidP="005D71AF">
      <w:bookmarkStart w:id="54" w:name="_Toc509588442"/>
    </w:p>
    <w:p w14:paraId="61B4FE7C" w14:textId="065613A3" w:rsidR="00360F96" w:rsidRPr="00574A09" w:rsidRDefault="00C71903" w:rsidP="005D71AF">
      <w:pPr>
        <w:pStyle w:val="Naslov2"/>
      </w:pPr>
      <w:bookmarkStart w:id="55" w:name="_Toc511205678"/>
      <w:r w:rsidRPr="00574A09">
        <w:t>6</w:t>
      </w:r>
      <w:r w:rsidR="00360F96" w:rsidRPr="00574A09">
        <w:t>.1 DEFINIRANJE DOMENE IN DISCIPLIN</w:t>
      </w:r>
      <w:bookmarkEnd w:id="54"/>
      <w:bookmarkEnd w:id="55"/>
    </w:p>
    <w:p w14:paraId="7793D28E" w14:textId="2B88AAED" w:rsidR="00360F96" w:rsidRPr="00574A09" w:rsidRDefault="00360F96" w:rsidP="005D71AF">
      <w:pPr>
        <w:contextualSpacing/>
        <w:rPr>
          <w:rFonts w:cs="Times New Roman"/>
          <w:szCs w:val="24"/>
        </w:rPr>
      </w:pPr>
      <w:r w:rsidRPr="00574A09">
        <w:rPr>
          <w:rFonts w:cs="Times New Roman"/>
          <w:szCs w:val="24"/>
        </w:rPr>
        <w:t>Domeno predstavlja razvoj video iger</w:t>
      </w:r>
      <w:r w:rsidR="00C10FC9" w:rsidRPr="00574A09">
        <w:rPr>
          <w:rFonts w:cs="Times New Roman"/>
          <w:szCs w:val="24"/>
        </w:rPr>
        <w:t xml:space="preserve">. </w:t>
      </w:r>
      <w:r w:rsidRPr="00574A09">
        <w:rPr>
          <w:rFonts w:cs="Times New Roman"/>
          <w:szCs w:val="24"/>
        </w:rPr>
        <w:t xml:space="preserve">Osnovne faze pri razvoju programske opreme predstavljajo analiza, načrtovanje, kodiranje in testiranje </w:t>
      </w:r>
      <w:r w:rsidRPr="00574A09">
        <w:rPr>
          <w:rFonts w:cs="Times New Roman"/>
          <w:szCs w:val="24"/>
        </w:rPr>
        <w:fldChar w:fldCharType="begin"/>
      </w:r>
      <w:r w:rsidR="009C77D5" w:rsidRPr="00574A09">
        <w:rPr>
          <w:rFonts w:cs="Times New Roman"/>
          <w:szCs w:val="24"/>
        </w:rPr>
        <w:instrText xml:space="preserve"> ADDIN ZOTERO_ITEM CSL_CITATION {"citationID":"FmujVAmT","properties":{"formattedCitation":"(Ramadan &amp; Widyani, 2013b, str. 95)","plainCitation":"(Ramadan &amp; Widyani, 2013b, str. 95)","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574A09">
        <w:rPr>
          <w:rFonts w:cs="Times New Roman"/>
          <w:szCs w:val="24"/>
        </w:rPr>
        <w:fldChar w:fldCharType="separate"/>
      </w:r>
      <w:r w:rsidR="00782E8B" w:rsidRPr="00574A09">
        <w:rPr>
          <w:rFonts w:cs="Times New Roman"/>
          <w:szCs w:val="24"/>
        </w:rPr>
        <w:t>(Ramadan in</w:t>
      </w:r>
      <w:r w:rsidR="00FE1FC4" w:rsidRPr="00574A09">
        <w:rPr>
          <w:rFonts w:cs="Times New Roman"/>
          <w:szCs w:val="24"/>
        </w:rPr>
        <w:t xml:space="preserve"> Widyani, 2013</w:t>
      </w:r>
      <w:r w:rsidR="009C77D5" w:rsidRPr="00574A09">
        <w:rPr>
          <w:rFonts w:cs="Times New Roman"/>
          <w:szCs w:val="24"/>
        </w:rPr>
        <w:t>, str. 95)</w:t>
      </w:r>
      <w:r w:rsidRPr="00574A09">
        <w:rPr>
          <w:rFonts w:cs="Times New Roman"/>
          <w:szCs w:val="24"/>
        </w:rPr>
        <w:fldChar w:fldCharType="end"/>
      </w:r>
      <w:r w:rsidRPr="00574A09">
        <w:rPr>
          <w:rFonts w:cs="Times New Roman"/>
          <w:szCs w:val="24"/>
        </w:rPr>
        <w:t>. Faze, ki jih posamezni avtorji n</w:t>
      </w:r>
      <w:r w:rsidR="00581188" w:rsidRPr="00574A09">
        <w:rPr>
          <w:rFonts w:cs="Times New Roman"/>
          <w:szCs w:val="24"/>
        </w:rPr>
        <w:t>avajajo</w:t>
      </w:r>
      <w:r w:rsidR="00CE4D75" w:rsidRPr="00574A09">
        <w:rPr>
          <w:rFonts w:cs="Times New Roman"/>
          <w:szCs w:val="24"/>
        </w:rPr>
        <w:t>,</w:t>
      </w:r>
      <w:r w:rsidR="00581188" w:rsidRPr="00574A09">
        <w:rPr>
          <w:rFonts w:cs="Times New Roman"/>
          <w:szCs w:val="24"/>
        </w:rPr>
        <w:t xml:space="preserve"> so prikazane v PRILOG</w:t>
      </w:r>
      <w:r w:rsidR="00CE4D75" w:rsidRPr="00574A09">
        <w:rPr>
          <w:rFonts w:cs="Times New Roman"/>
          <w:szCs w:val="24"/>
        </w:rPr>
        <w:t>I</w:t>
      </w:r>
      <w:r w:rsidR="00B9529C">
        <w:rPr>
          <w:rFonts w:cs="Times New Roman"/>
          <w:szCs w:val="24"/>
        </w:rPr>
        <w:t xml:space="preserve"> E</w:t>
      </w:r>
      <w:r w:rsidRPr="00574A09">
        <w:rPr>
          <w:rFonts w:cs="Times New Roman"/>
          <w:szCs w:val="24"/>
        </w:rPr>
        <w:t>. Na podlagi literature smo konsolidirali faze razvoja iger in jih kronološko razvrstili: formalizacija problema, razvoj koncepta, predpro</w:t>
      </w:r>
      <w:r w:rsidR="003D5476" w:rsidRPr="00574A09">
        <w:rPr>
          <w:rFonts w:cs="Times New Roman"/>
          <w:szCs w:val="24"/>
        </w:rPr>
        <w:t>dukcija, produkcija, testiranje,</w:t>
      </w:r>
      <w:r w:rsidRPr="00574A09">
        <w:rPr>
          <w:rFonts w:cs="Times New Roman"/>
          <w:szCs w:val="24"/>
        </w:rPr>
        <w:t xml:space="preserve"> postprodukcija.</w:t>
      </w:r>
    </w:p>
    <w:p w14:paraId="7EC24685" w14:textId="77777777" w:rsidR="006B7028" w:rsidRDefault="006B7028" w:rsidP="005D71AF">
      <w:bookmarkStart w:id="56" w:name="_Toc509588443"/>
    </w:p>
    <w:p w14:paraId="0880CC91" w14:textId="09AD96F7" w:rsidR="007349BB" w:rsidRPr="00574A09" w:rsidRDefault="00C71903" w:rsidP="005D71AF">
      <w:pPr>
        <w:pStyle w:val="Naslov2"/>
      </w:pPr>
      <w:bookmarkStart w:id="57" w:name="_Toc511205679"/>
      <w:r w:rsidRPr="00574A09">
        <w:t>6</w:t>
      </w:r>
      <w:r w:rsidR="007349BB" w:rsidRPr="00574A09">
        <w:t>.2 IZGRADNJA DOMENSKEGA MODELA</w:t>
      </w:r>
      <w:bookmarkEnd w:id="56"/>
      <w:bookmarkEnd w:id="57"/>
    </w:p>
    <w:p w14:paraId="5B8D417F" w14:textId="77777777" w:rsidR="00BB07BF" w:rsidRDefault="007349BB" w:rsidP="005D71AF">
      <w:pPr>
        <w:contextualSpacing/>
        <w:rPr>
          <w:rFonts w:cs="Times New Roman"/>
          <w:szCs w:val="24"/>
        </w:rPr>
      </w:pPr>
      <w:r w:rsidRPr="00574A09">
        <w:rPr>
          <w:rFonts w:cs="Times New Roman"/>
          <w:szCs w:val="24"/>
        </w:rPr>
        <w:t>Da bi s predlaganim modelom lahko vodili tudi izdelavo resnih iger</w:t>
      </w:r>
      <w:r w:rsidR="00CE4D75" w:rsidRPr="00574A09">
        <w:rPr>
          <w:rFonts w:cs="Times New Roman"/>
          <w:szCs w:val="24"/>
        </w:rPr>
        <w:t>,</w:t>
      </w:r>
      <w:r w:rsidRPr="00574A09">
        <w:rPr>
          <w:rFonts w:cs="Times New Roman"/>
          <w:szCs w:val="24"/>
        </w:rPr>
        <w:t xml:space="preserve"> smo</w:t>
      </w:r>
      <w:r w:rsidR="00C94697" w:rsidRPr="00574A09">
        <w:rPr>
          <w:rFonts w:cs="Times New Roman"/>
          <w:szCs w:val="24"/>
        </w:rPr>
        <w:t xml:space="preserve"> v model umestili</w:t>
      </w:r>
      <w:r w:rsidRPr="00574A09">
        <w:rPr>
          <w:rFonts w:cs="Times New Roman"/>
          <w:szCs w:val="24"/>
        </w:rPr>
        <w:t xml:space="preserve"> </w:t>
      </w:r>
      <w:r w:rsidR="00C94697" w:rsidRPr="00574A09">
        <w:rPr>
          <w:rFonts w:cs="Times New Roman"/>
          <w:szCs w:val="24"/>
        </w:rPr>
        <w:t xml:space="preserve"> prvo</w:t>
      </w:r>
      <w:r w:rsidRPr="00574A09">
        <w:rPr>
          <w:rFonts w:cs="Times New Roman"/>
          <w:szCs w:val="24"/>
        </w:rPr>
        <w:t xml:space="preserve"> fazo</w:t>
      </w:r>
      <w:r w:rsidR="00C94697" w:rsidRPr="00574A09">
        <w:rPr>
          <w:rFonts w:cs="Times New Roman"/>
          <w:szCs w:val="24"/>
        </w:rPr>
        <w:t xml:space="preserve">, ki jo </w:t>
      </w:r>
      <w:r w:rsidRPr="00574A09">
        <w:rPr>
          <w:rFonts w:cs="Times New Roman"/>
          <w:szCs w:val="24"/>
        </w:rPr>
        <w:t>definirata Aslan in Balci pri definiranju procesa za idela</w:t>
      </w:r>
      <w:r w:rsidR="00C94697" w:rsidRPr="00574A09">
        <w:rPr>
          <w:rFonts w:cs="Times New Roman"/>
          <w:szCs w:val="24"/>
        </w:rPr>
        <w:t>vo učnih iger.</w:t>
      </w:r>
      <w:r w:rsidR="00527B9F" w:rsidRPr="00574A09">
        <w:rPr>
          <w:rFonts w:cs="Times New Roman"/>
          <w:szCs w:val="24"/>
        </w:rPr>
        <w:t xml:space="preserve"> </w:t>
      </w:r>
      <w:r w:rsidR="009868D2" w:rsidRPr="00574A09">
        <w:rPr>
          <w:rFonts w:cs="Times New Roman"/>
          <w:szCs w:val="24"/>
        </w:rPr>
        <w:t>Asla</w:t>
      </w:r>
      <w:r w:rsidR="002D1B5E" w:rsidRPr="00574A09">
        <w:rPr>
          <w:rFonts w:cs="Times New Roman"/>
          <w:szCs w:val="24"/>
        </w:rPr>
        <w:t xml:space="preserve">n in Balci </w:t>
      </w:r>
      <w:r w:rsidR="009868D2" w:rsidRPr="00574A09">
        <w:rPr>
          <w:rFonts w:cs="Times New Roman"/>
          <w:szCs w:val="24"/>
        </w:rPr>
        <w:t>jo imenujeta formulacija</w:t>
      </w:r>
      <w:r w:rsidR="00360F96" w:rsidRPr="00574A09">
        <w:rPr>
          <w:rFonts w:cs="Times New Roman"/>
          <w:szCs w:val="24"/>
        </w:rPr>
        <w:t xml:space="preserve"> problema</w:t>
      </w:r>
      <w:r w:rsidR="002D1B5E" w:rsidRPr="00574A09">
        <w:rPr>
          <w:rFonts w:cs="Times New Roman"/>
          <w:szCs w:val="24"/>
        </w:rPr>
        <w:t xml:space="preserve"> (Aslan in Balci, 2015, str. 310)</w:t>
      </w:r>
      <w:r w:rsidR="00360F96" w:rsidRPr="00574A09">
        <w:rPr>
          <w:rFonts w:cs="Times New Roman"/>
          <w:szCs w:val="24"/>
        </w:rPr>
        <w:t>. Ta faza definira probleme različnih domen in načine reševanja, ki privedejo do efektivne</w:t>
      </w:r>
      <w:r w:rsidR="00B34EBD" w:rsidRPr="00574A09">
        <w:rPr>
          <w:rFonts w:cs="Times New Roman"/>
          <w:szCs w:val="24"/>
        </w:rPr>
        <w:t>ga učenja na podlagi iger</w:t>
      </w:r>
      <w:r w:rsidR="004F2B7B" w:rsidRPr="00574A09">
        <w:rPr>
          <w:rFonts w:cs="Times New Roman"/>
          <w:szCs w:val="24"/>
        </w:rPr>
        <w:t xml:space="preserve"> </w:t>
      </w:r>
      <w:r w:rsidR="004F2B7B" w:rsidRPr="00574A09">
        <w:rPr>
          <w:rFonts w:cs="Times New Roman"/>
          <w:szCs w:val="24"/>
        </w:rPr>
        <w:fldChar w:fldCharType="begin"/>
      </w:r>
      <w:r w:rsidR="009C77D5" w:rsidRPr="00574A09">
        <w:rPr>
          <w:rFonts w:cs="Times New Roman"/>
          <w:szCs w:val="24"/>
        </w:rPr>
        <w:instrText xml:space="preserve"> ADDIN ZOTERO_ITEM CSL_CITATION {"citationID":"Stsn3E98","properties":{"formattedCitation":"(Aslan &amp; Balci, 2015b, str. 311)","plainCitation":"(Aslan &amp; Balci, 2015b, str.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574A09">
        <w:rPr>
          <w:rFonts w:cs="Times New Roman"/>
          <w:szCs w:val="24"/>
        </w:rPr>
        <w:fldChar w:fldCharType="separate"/>
      </w:r>
      <w:r w:rsidR="009C77D5" w:rsidRPr="00574A09">
        <w:rPr>
          <w:rFonts w:cs="Times New Roman"/>
          <w:szCs w:val="24"/>
        </w:rPr>
        <w:t>(</w:t>
      </w:r>
      <w:r w:rsidR="00213280" w:rsidRPr="00574A09">
        <w:rPr>
          <w:rFonts w:cs="Times New Roman"/>
          <w:szCs w:val="24"/>
        </w:rPr>
        <w:t>prav tam</w:t>
      </w:r>
      <w:r w:rsidR="009C77D5" w:rsidRPr="00574A09">
        <w:rPr>
          <w:rFonts w:cs="Times New Roman"/>
          <w:szCs w:val="24"/>
        </w:rPr>
        <w:t>, str. 311)</w:t>
      </w:r>
      <w:r w:rsidR="004F2B7B" w:rsidRPr="00574A09">
        <w:rPr>
          <w:rFonts w:cs="Times New Roman"/>
          <w:szCs w:val="24"/>
        </w:rPr>
        <w:fldChar w:fldCharType="end"/>
      </w:r>
      <w:r w:rsidR="00B34EBD" w:rsidRPr="00574A09">
        <w:rPr>
          <w:rFonts w:cs="Times New Roman"/>
          <w:szCs w:val="24"/>
        </w:rPr>
        <w:t>.</w:t>
      </w:r>
      <w:r w:rsidR="00483CB7" w:rsidRPr="00574A09">
        <w:rPr>
          <w:rFonts w:cs="Times New Roman"/>
          <w:szCs w:val="24"/>
        </w:rPr>
        <w:t xml:space="preserve"> Njuna prva faza je unikatna, ker gre za specifično fazo pri razvoju učnih iger in je nismo zasledili pri drugih avtorjih. Naslednja faza, ki jo definira</w:t>
      </w:r>
      <w:r w:rsidR="00520622" w:rsidRPr="00574A09">
        <w:rPr>
          <w:rFonts w:cs="Times New Roman"/>
          <w:szCs w:val="24"/>
        </w:rPr>
        <w:t>ta</w:t>
      </w:r>
      <w:r w:rsidR="00CE4D75" w:rsidRPr="00574A09">
        <w:rPr>
          <w:rFonts w:cs="Times New Roman"/>
          <w:szCs w:val="24"/>
        </w:rPr>
        <w:t>,</w:t>
      </w:r>
      <w:r w:rsidR="00520622" w:rsidRPr="00574A09">
        <w:rPr>
          <w:rFonts w:cs="Times New Roman"/>
          <w:szCs w:val="24"/>
        </w:rPr>
        <w:t xml:space="preserve"> </w:t>
      </w:r>
      <w:r w:rsidR="00483CB7" w:rsidRPr="00574A09">
        <w:rPr>
          <w:rFonts w:cs="Times New Roman"/>
          <w:szCs w:val="24"/>
        </w:rPr>
        <w:t>že sledi standardnim potekom razvoja video iger.</w:t>
      </w:r>
      <w:r w:rsidR="00BD5CF8" w:rsidRPr="00574A09">
        <w:rPr>
          <w:rFonts w:cs="Times New Roman"/>
          <w:szCs w:val="24"/>
        </w:rPr>
        <w:t xml:space="preserve"> </w:t>
      </w:r>
      <w:r w:rsidR="00C66EA4" w:rsidRPr="00574A09">
        <w:rPr>
          <w:rFonts w:cs="Times New Roman"/>
          <w:szCs w:val="24"/>
        </w:rPr>
        <w:t>Imenujeta jo</w:t>
      </w:r>
      <w:r w:rsidR="00DF0538" w:rsidRPr="00574A09">
        <w:rPr>
          <w:rFonts w:cs="Times New Roman"/>
          <w:szCs w:val="24"/>
        </w:rPr>
        <w:t xml:space="preserve"> generacija</w:t>
      </w:r>
      <w:r w:rsidR="00360F96" w:rsidRPr="00574A09">
        <w:rPr>
          <w:rFonts w:cs="Times New Roman"/>
          <w:szCs w:val="24"/>
        </w:rPr>
        <w:t xml:space="preserve"> idej </w:t>
      </w:r>
      <w:r w:rsidR="00360F96" w:rsidRPr="00574A09">
        <w:rPr>
          <w:rFonts w:cs="Times New Roman"/>
          <w:szCs w:val="24"/>
        </w:rPr>
        <w:fldChar w:fldCharType="begin"/>
      </w:r>
      <w:r w:rsidR="009C77D5" w:rsidRPr="00574A09">
        <w:rPr>
          <w:rFonts w:cs="Times New Roman"/>
          <w:szCs w:val="24"/>
        </w:rPr>
        <w:instrText xml:space="preserve"> ADDIN ZOTERO_ITEM CSL_CITATION {"citationID":"AIQY4qCL","properties":{"formattedCitation":"(Aslan &amp; Balci, 2015b, str. 311)","plainCitation":"(Aslan &amp; Balci, 2015b, str.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2045A4" w:rsidRPr="00574A09">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 ki pa predstavlja prvo fazo</w:t>
      </w:r>
      <w:r w:rsidR="001F21E4" w:rsidRPr="00574A09">
        <w:rPr>
          <w:rFonts w:cs="Times New Roman"/>
          <w:szCs w:val="24"/>
        </w:rPr>
        <w:t xml:space="preserve"> po Bates in Novak (Bates, 2004, str. 203; Novak, 2012,</w:t>
      </w:r>
      <w:r w:rsidR="007D391A" w:rsidRPr="00574A09">
        <w:rPr>
          <w:rFonts w:cs="Times New Roman"/>
          <w:szCs w:val="24"/>
        </w:rPr>
        <w:t xml:space="preserve"> </w:t>
      </w:r>
      <w:r w:rsidR="00C758E4" w:rsidRPr="00574A09">
        <w:rPr>
          <w:rFonts w:cs="Times New Roman"/>
          <w:szCs w:val="24"/>
        </w:rPr>
        <w:t>352</w:t>
      </w:r>
      <w:r w:rsidR="007D391A" w:rsidRPr="00574A09">
        <w:rPr>
          <w:rFonts w:cs="Times New Roman"/>
          <w:szCs w:val="24"/>
        </w:rPr>
        <w:t>)</w:t>
      </w:r>
      <w:r w:rsidR="00612913" w:rsidRPr="00574A09">
        <w:rPr>
          <w:rFonts w:cs="Times New Roman"/>
          <w:szCs w:val="24"/>
        </w:rPr>
        <w:t xml:space="preserve">. </w:t>
      </w:r>
    </w:p>
    <w:p w14:paraId="240DEAA0" w14:textId="55168FD5" w:rsidR="008A6613" w:rsidRPr="00574A09" w:rsidRDefault="00612913" w:rsidP="005D71AF">
      <w:pPr>
        <w:contextualSpacing/>
        <w:rPr>
          <w:rFonts w:cs="Times New Roman"/>
          <w:szCs w:val="24"/>
        </w:rPr>
      </w:pPr>
      <w:r w:rsidRPr="00574A09">
        <w:rPr>
          <w:rFonts w:cs="Times New Roman"/>
          <w:szCs w:val="24"/>
        </w:rPr>
        <w:lastRenderedPageBreak/>
        <w:t xml:space="preserve">Widyani </w:t>
      </w:r>
      <w:r w:rsidR="0080021F" w:rsidRPr="00574A09">
        <w:rPr>
          <w:rFonts w:cs="Times New Roman"/>
          <w:szCs w:val="24"/>
        </w:rPr>
        <w:t xml:space="preserve">to fazo </w:t>
      </w:r>
      <w:r w:rsidR="00360F96" w:rsidRPr="00574A09">
        <w:rPr>
          <w:rFonts w:cs="Times New Roman"/>
          <w:szCs w:val="24"/>
        </w:rPr>
        <w:t>imenuje iniciacija</w:t>
      </w:r>
      <w:r w:rsidRPr="00574A09">
        <w:rPr>
          <w:rFonts w:cs="Times New Roman"/>
          <w:szCs w:val="24"/>
        </w:rPr>
        <w:t xml:space="preserve"> (Widyani, 2013, str. 98)</w:t>
      </w:r>
      <w:r w:rsidR="00360F96" w:rsidRPr="00574A09">
        <w:rPr>
          <w:rFonts w:cs="Times New Roman"/>
          <w:szCs w:val="24"/>
        </w:rPr>
        <w:t xml:space="preserve">. V tej fazi je predstavljena ideja igre v pisni obliki </w:t>
      </w:r>
      <w:r w:rsidR="00360F96" w:rsidRPr="00574A09">
        <w:rPr>
          <w:rFonts w:cs="Times New Roman"/>
          <w:szCs w:val="24"/>
        </w:rPr>
        <w:fldChar w:fldCharType="begin"/>
      </w:r>
      <w:r w:rsidR="009C77D5" w:rsidRPr="00574A09">
        <w:rPr>
          <w:rFonts w:cs="Times New Roman"/>
          <w:szCs w:val="24"/>
        </w:rPr>
        <w:instrText xml:space="preserve"> ADDIN ZOTERO_ITEM CSL_CITATION {"citationID":"J0urYLEU","properties":{"formattedCitation":"(Novak, 2012, str. 352)","plainCitation":"(Novak, 2012, str. 352)","noteIndex":0},"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2)</w:t>
      </w:r>
      <w:r w:rsidR="00360F96" w:rsidRPr="00574A09">
        <w:rPr>
          <w:rFonts w:cs="Times New Roman"/>
          <w:szCs w:val="24"/>
        </w:rPr>
        <w:fldChar w:fldCharType="end"/>
      </w:r>
      <w:r w:rsidR="00360F96" w:rsidRPr="00574A09">
        <w:rPr>
          <w:rFonts w:cs="Times New Roman"/>
          <w:szCs w:val="24"/>
        </w:rPr>
        <w:t xml:space="preserve">. Čeprav Unger </w:t>
      </w:r>
      <w:r w:rsidR="002D4F90" w:rsidRPr="00574A09">
        <w:rPr>
          <w:rFonts w:cs="Times New Roman"/>
          <w:szCs w:val="24"/>
        </w:rPr>
        <w:t xml:space="preserve">in Novak </w:t>
      </w:r>
      <w:r w:rsidR="00C86CF5" w:rsidRPr="00574A09">
        <w:rPr>
          <w:rFonts w:cs="Times New Roman"/>
          <w:szCs w:val="24"/>
        </w:rPr>
        <w:t>označujeta pred</w:t>
      </w:r>
      <w:r w:rsidR="00360F96" w:rsidRPr="00574A09">
        <w:rPr>
          <w:rFonts w:cs="Times New Roman"/>
          <w:szCs w:val="24"/>
        </w:rPr>
        <w:t>produkcijo za prvo fazo</w:t>
      </w:r>
      <w:r w:rsidR="007C4084" w:rsidRPr="00574A09">
        <w:rPr>
          <w:rFonts w:cs="Times New Roman"/>
          <w:szCs w:val="24"/>
        </w:rPr>
        <w:t>,</w:t>
      </w:r>
      <w:r w:rsidR="00360F96" w:rsidRPr="00574A09">
        <w:rPr>
          <w:rFonts w:cs="Times New Roman"/>
          <w:szCs w:val="24"/>
        </w:rPr>
        <w:t xml:space="preserve"> pa navajata, da se začne po uspešno spr</w:t>
      </w:r>
      <w:r w:rsidR="00401D1C" w:rsidRPr="00574A09">
        <w:rPr>
          <w:rFonts w:cs="Times New Roman"/>
          <w:szCs w:val="24"/>
        </w:rPr>
        <w:t>ejetem konceptu</w:t>
      </w:r>
      <w:r w:rsidR="002D4F90" w:rsidRPr="00574A09">
        <w:rPr>
          <w:rFonts w:cs="Times New Roman"/>
          <w:szCs w:val="24"/>
        </w:rPr>
        <w:t xml:space="preserve"> (Unger in Novak, 2011, str. 176)</w:t>
      </w:r>
      <w:r w:rsidR="00401D1C" w:rsidRPr="00574A09">
        <w:rPr>
          <w:rFonts w:cs="Times New Roman"/>
          <w:szCs w:val="24"/>
        </w:rPr>
        <w:t>. Zato bomo pred</w:t>
      </w:r>
      <w:r w:rsidR="00360F96" w:rsidRPr="00574A09">
        <w:rPr>
          <w:rFonts w:cs="Times New Roman"/>
          <w:szCs w:val="24"/>
        </w:rPr>
        <w:t>produkcijo kronološko posta</w:t>
      </w:r>
      <w:r w:rsidR="000633A1" w:rsidRPr="00574A09">
        <w:rPr>
          <w:rFonts w:cs="Times New Roman"/>
          <w:szCs w:val="24"/>
        </w:rPr>
        <w:t xml:space="preserve">vili za fazo razvoja koncepta. </w:t>
      </w:r>
    </w:p>
    <w:p w14:paraId="04A8BE4B" w14:textId="20AA31CB" w:rsidR="00360F96" w:rsidRPr="00574A09" w:rsidRDefault="00A63725" w:rsidP="005D71AF">
      <w:pPr>
        <w:contextualSpacing/>
        <w:rPr>
          <w:rFonts w:cs="Times New Roman"/>
          <w:szCs w:val="24"/>
        </w:rPr>
      </w:pPr>
      <w:r w:rsidRPr="00574A09">
        <w:rPr>
          <w:rFonts w:cs="Times New Roman"/>
          <w:szCs w:val="24"/>
        </w:rPr>
        <w:t>Pred</w:t>
      </w:r>
      <w:r w:rsidR="005A3F4E" w:rsidRPr="00574A09">
        <w:rPr>
          <w:rFonts w:cs="Times New Roman"/>
          <w:szCs w:val="24"/>
        </w:rPr>
        <w:t>produkcija je faza</w:t>
      </w:r>
      <w:r w:rsidR="00CE4D75" w:rsidRPr="00574A09">
        <w:rPr>
          <w:rFonts w:cs="Times New Roman"/>
          <w:szCs w:val="24"/>
        </w:rPr>
        <w:t>,</w:t>
      </w:r>
      <w:r w:rsidR="005A3F4E" w:rsidRPr="00574A09">
        <w:rPr>
          <w:rFonts w:cs="Times New Roman"/>
          <w:szCs w:val="24"/>
        </w:rPr>
        <w:t xml:space="preserve"> kjer </w:t>
      </w:r>
      <w:r w:rsidR="00360F96" w:rsidRPr="00574A09">
        <w:rPr>
          <w:rFonts w:cs="Times New Roman"/>
          <w:szCs w:val="24"/>
        </w:rPr>
        <w:t>se sprejme odločitev</w:t>
      </w:r>
      <w:r w:rsidR="00CE4D75" w:rsidRPr="00574A09">
        <w:rPr>
          <w:rFonts w:cs="Times New Roman"/>
          <w:szCs w:val="24"/>
        </w:rPr>
        <w:t>,</w:t>
      </w:r>
      <w:r w:rsidR="00360F96" w:rsidRPr="00574A09">
        <w:rPr>
          <w:rFonts w:cs="Times New Roman"/>
          <w:szCs w:val="24"/>
        </w:rPr>
        <w:t xml:space="preserve"> kakšna bo igra in kako bo izdelana </w:t>
      </w:r>
      <w:r w:rsidR="00360F96" w:rsidRPr="00574A09">
        <w:rPr>
          <w:rFonts w:cs="Times New Roman"/>
          <w:szCs w:val="24"/>
        </w:rPr>
        <w:fldChar w:fldCharType="begin"/>
      </w:r>
      <w:r w:rsidR="009C77D5" w:rsidRPr="00574A09">
        <w:rPr>
          <w:rFonts w:cs="Times New Roman"/>
          <w:szCs w:val="24"/>
        </w:rPr>
        <w:instrText xml:space="preserve"> ADDIN ZOTERO_ITEM CSL_CITATION {"citationID":"PdyI9cIY","properties":{"formattedCitation":"(Unger &amp; Novak, 2011, str. 176)","plainCitation":"(Unger &amp; Novak, 2011, str. 176)","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Unger</w:t>
      </w:r>
      <w:r w:rsidR="002B1201" w:rsidRPr="00574A09">
        <w:rPr>
          <w:rFonts w:cs="Times New Roman"/>
          <w:szCs w:val="24"/>
        </w:rPr>
        <w:t xml:space="preserve"> </w:t>
      </w:r>
      <w:r w:rsidR="009C77D5" w:rsidRPr="00574A09">
        <w:rPr>
          <w:rFonts w:cs="Times New Roman"/>
          <w:szCs w:val="24"/>
        </w:rPr>
        <w:t xml:space="preserve"> Novak, 2011, str. 176)</w:t>
      </w:r>
      <w:r w:rsidR="00360F96" w:rsidRPr="00574A09">
        <w:rPr>
          <w:rFonts w:cs="Times New Roman"/>
          <w:szCs w:val="24"/>
        </w:rPr>
        <w:fldChar w:fldCharType="end"/>
      </w:r>
      <w:r w:rsidR="00360F96" w:rsidRPr="00574A09">
        <w:rPr>
          <w:rFonts w:cs="Times New Roman"/>
          <w:szCs w:val="24"/>
        </w:rPr>
        <w:t xml:space="preserve">. Predstavlja fazo načrtovanja </w:t>
      </w:r>
      <w:r w:rsidR="00360F96" w:rsidRPr="00574A09">
        <w:rPr>
          <w:rFonts w:cs="Times New Roman"/>
          <w:szCs w:val="24"/>
        </w:rPr>
        <w:fldChar w:fldCharType="begin"/>
      </w:r>
      <w:r w:rsidR="009C77D5" w:rsidRPr="00574A09">
        <w:rPr>
          <w:rFonts w:cs="Times New Roman"/>
          <w:szCs w:val="24"/>
        </w:rPr>
        <w:instrText xml:space="preserve"> ADDIN ZOTERO_ITEM CSL_CITATION {"citationID":"klXh8xm0","properties":{"formattedCitation":"(Novak, 2012, str. 353)","plainCitation":"(Novak, 2012, str. 353)","noteIndex":0},"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574A09">
        <w:rPr>
          <w:rFonts w:cs="Times New Roman"/>
          <w:szCs w:val="24"/>
        </w:rPr>
        <w:fldChar w:fldCharType="separate"/>
      </w:r>
      <w:r w:rsidR="00563275" w:rsidRPr="00574A09">
        <w:rPr>
          <w:rFonts w:cs="Times New Roman"/>
          <w:szCs w:val="24"/>
        </w:rPr>
        <w:t>(prav tam</w:t>
      </w:r>
      <w:r w:rsidR="009C77D5" w:rsidRPr="00574A09">
        <w:rPr>
          <w:rFonts w:cs="Times New Roman"/>
          <w:szCs w:val="24"/>
        </w:rPr>
        <w:t>, str. 353)</w:t>
      </w:r>
      <w:r w:rsidR="00360F96" w:rsidRPr="00574A09">
        <w:rPr>
          <w:rFonts w:cs="Times New Roman"/>
          <w:szCs w:val="24"/>
        </w:rPr>
        <w:fldChar w:fldCharType="end"/>
      </w:r>
      <w:r w:rsidR="00D3495F" w:rsidRPr="00574A09">
        <w:rPr>
          <w:rFonts w:cs="Times New Roman"/>
          <w:szCs w:val="24"/>
        </w:rPr>
        <w:t>. Vrhunec pred</w:t>
      </w:r>
      <w:r w:rsidR="00360F96" w:rsidRPr="00574A09">
        <w:rPr>
          <w:rFonts w:cs="Times New Roman"/>
          <w:szCs w:val="24"/>
        </w:rPr>
        <w:t xml:space="preserve">produkcije predstavlja dokaz koncepta, ki ga predstavlja prototip. Namen je dokazati zmožnost premagovanja tehničnih zahtev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K6OXlbHF","properties":{"formattedCitation":"(Bates, 2004, str. 88)","plainCitation":"(Bates, 2004, str. 88)","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tes, 2004, str. 88)</w:t>
      </w:r>
      <w:r w:rsidR="00360F96" w:rsidRPr="00574A09">
        <w:rPr>
          <w:rFonts w:cs="Times New Roman"/>
          <w:szCs w:val="24"/>
        </w:rPr>
        <w:fldChar w:fldCharType="end"/>
      </w:r>
      <w:r w:rsidR="00360F96" w:rsidRPr="00574A09">
        <w:rPr>
          <w:rFonts w:cs="Times New Roman"/>
          <w:szCs w:val="24"/>
        </w:rPr>
        <w:t xml:space="preserve">. Po potrditvi prototipa se lahko začne produkcija, ki predstavlja fazo razvoja igre </w:t>
      </w:r>
      <w:r w:rsidR="00360F96" w:rsidRPr="00574A09">
        <w:rPr>
          <w:rFonts w:cs="Times New Roman"/>
          <w:szCs w:val="24"/>
        </w:rPr>
        <w:fldChar w:fldCharType="begin"/>
      </w:r>
      <w:r w:rsidR="009C77D5" w:rsidRPr="00574A09">
        <w:rPr>
          <w:rFonts w:cs="Times New Roman"/>
          <w:szCs w:val="24"/>
        </w:rPr>
        <w:instrText xml:space="preserve"> ADDIN ZOTERO_ITEM CSL_CITATION {"citationID":"hgYf8PDM","properties":{"formattedCitation":"(Novak, 2012, str. 358)","plainCitation":"(Novak, 2012, str. 358)","noteIndex":0},"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8)</w:t>
      </w:r>
      <w:r w:rsidR="00360F96" w:rsidRPr="00574A09">
        <w:rPr>
          <w:rFonts w:cs="Times New Roman"/>
          <w:szCs w:val="24"/>
        </w:rPr>
        <w:fldChar w:fldCharType="end"/>
      </w:r>
      <w:r w:rsidR="000633A1" w:rsidRPr="00574A09">
        <w:rPr>
          <w:rFonts w:cs="Times New Roman"/>
          <w:szCs w:val="24"/>
        </w:rPr>
        <w:t xml:space="preserve">. </w:t>
      </w:r>
      <w:r w:rsidR="00360F96" w:rsidRPr="00574A09">
        <w:rPr>
          <w:rFonts w:cs="Times New Roman"/>
          <w:szCs w:val="24"/>
        </w:rPr>
        <w:t xml:space="preserve">Produkcija je kompleksna in časovno potratna. Za uspešno izvajanje faze je priporočena fragmentacija </w:t>
      </w:r>
      <w:r w:rsidR="005A3F4E" w:rsidRPr="00574A09">
        <w:rPr>
          <w:rFonts w:cs="Times New Roman"/>
          <w:szCs w:val="24"/>
        </w:rPr>
        <w:t>opravil v manjše naloge, ki se jim</w:t>
      </w:r>
      <w:r w:rsidR="00360F96" w:rsidRPr="00574A09">
        <w:rPr>
          <w:rFonts w:cs="Times New Roman"/>
          <w:szCs w:val="24"/>
        </w:rPr>
        <w:t xml:space="preserve"> se strogo sledi</w:t>
      </w:r>
      <w:r w:rsidR="00573DAB" w:rsidRPr="00574A09">
        <w:rPr>
          <w:rFonts w:cs="Times New Roman"/>
          <w:szCs w:val="24"/>
        </w:rPr>
        <w:t xml:space="preserve"> </w:t>
      </w:r>
      <w:r w:rsidR="00573DAB" w:rsidRPr="00574A09">
        <w:rPr>
          <w:rFonts w:cs="Times New Roman"/>
          <w:szCs w:val="24"/>
        </w:rPr>
        <w:fldChar w:fldCharType="begin"/>
      </w:r>
      <w:r w:rsidR="009C77D5" w:rsidRPr="00574A09">
        <w:rPr>
          <w:rFonts w:cs="Times New Roman"/>
          <w:szCs w:val="24"/>
        </w:rPr>
        <w:instrText xml:space="preserve"> ADDIN ZOTERO_ITEM CSL_CITATION {"citationID":"sS3euUsB","properties":{"formattedCitation":"(Bates, 2004, str. 212)","plainCitation":"(Bates, 2004, str.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574A09">
        <w:rPr>
          <w:rFonts w:cs="Times New Roman"/>
          <w:szCs w:val="24"/>
        </w:rPr>
        <w:fldChar w:fldCharType="separate"/>
      </w:r>
      <w:r w:rsidR="009C77D5" w:rsidRPr="00574A09">
        <w:rPr>
          <w:rFonts w:cs="Times New Roman"/>
          <w:szCs w:val="24"/>
        </w:rPr>
        <w:t>(Bates, 2004, str. 212)</w:t>
      </w:r>
      <w:r w:rsidR="00573DAB" w:rsidRPr="00574A09">
        <w:rPr>
          <w:rFonts w:cs="Times New Roman"/>
          <w:szCs w:val="24"/>
        </w:rPr>
        <w:fldChar w:fldCharType="end"/>
      </w:r>
      <w:r w:rsidR="00360F96" w:rsidRPr="00574A09">
        <w:rPr>
          <w:rFonts w:cs="Times New Roman"/>
          <w:szCs w:val="24"/>
        </w:rPr>
        <w:t xml:space="preserve">. Priporočen je tedenski pregled napredka </w:t>
      </w:r>
      <w:r w:rsidR="00360F96" w:rsidRPr="00574A09">
        <w:rPr>
          <w:rFonts w:cs="Times New Roman"/>
          <w:szCs w:val="24"/>
        </w:rPr>
        <w:fldChar w:fldCharType="begin"/>
      </w:r>
      <w:r w:rsidR="009C77D5" w:rsidRPr="00574A09">
        <w:rPr>
          <w:rFonts w:cs="Times New Roman"/>
          <w:szCs w:val="24"/>
        </w:rPr>
        <w:instrText xml:space="preserve"> ADDIN ZOTERO_ITEM CSL_CITATION {"citationID":"wE276A13","properties":{"formattedCitation":"(Bates, 2004, str. 212)","plainCitation":"(Bates, 2004, str.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464830" w:rsidRPr="00574A09">
        <w:rPr>
          <w:rFonts w:cs="Times New Roman"/>
          <w:szCs w:val="24"/>
        </w:rPr>
        <w:t>prav tam,</w:t>
      </w:r>
      <w:r w:rsidR="009C77D5" w:rsidRPr="00574A09">
        <w:rPr>
          <w:rFonts w:cs="Times New Roman"/>
          <w:szCs w:val="24"/>
        </w:rPr>
        <w:t xml:space="preserve"> str. 212)</w:t>
      </w:r>
      <w:r w:rsidR="00360F96" w:rsidRPr="00574A09">
        <w:rPr>
          <w:rFonts w:cs="Times New Roman"/>
          <w:szCs w:val="24"/>
        </w:rPr>
        <w:fldChar w:fldCharType="end"/>
      </w:r>
      <w:r w:rsidR="00360F96" w:rsidRPr="00574A09">
        <w:rPr>
          <w:rFonts w:cs="Times New Roman"/>
          <w:szCs w:val="24"/>
        </w:rPr>
        <w:t>. Čeprav se testiranje v smislu produkcijskega testiranja dogaja tudi v fazi produkcije</w:t>
      </w:r>
      <w:r w:rsidR="00CE4D75" w:rsidRPr="00574A09">
        <w:rPr>
          <w:rFonts w:cs="Times New Roman"/>
          <w:szCs w:val="24"/>
        </w:rPr>
        <w:t>,</w:t>
      </w:r>
      <w:r w:rsidR="00360F96" w:rsidRPr="00574A09">
        <w:rPr>
          <w:rFonts w:cs="Times New Roman"/>
          <w:szCs w:val="24"/>
        </w:rPr>
        <w:t xml:space="preserve"> se v industriji iger ločijo posebne faze testiranja. Ko je razvoj igre tako daleč, da je mogoče igro igrati od začetka do zaključka</w:t>
      </w:r>
      <w:r w:rsidR="00164DEE" w:rsidRPr="00574A09">
        <w:rPr>
          <w:rFonts w:cs="Times New Roman"/>
          <w:szCs w:val="24"/>
        </w:rPr>
        <w:t>,</w:t>
      </w:r>
      <w:r w:rsidR="00360F96" w:rsidRPr="00574A09">
        <w:rPr>
          <w:rFonts w:cs="Times New Roman"/>
          <w:szCs w:val="24"/>
        </w:rPr>
        <w:t xml:space="preserve"> se začnejo faze testiranja </w:t>
      </w:r>
      <w:r w:rsidR="00360F96" w:rsidRPr="00574A09">
        <w:rPr>
          <w:rFonts w:cs="Times New Roman"/>
          <w:szCs w:val="24"/>
        </w:rPr>
        <w:fldChar w:fldCharType="begin"/>
      </w:r>
      <w:r w:rsidR="009C77D5" w:rsidRPr="00574A09">
        <w:rPr>
          <w:rFonts w:cs="Times New Roman"/>
          <w:szCs w:val="24"/>
        </w:rPr>
        <w:instrText xml:space="preserve"> ADDIN ZOTERO_ITEM CSL_CITATION {"citationID":"fPjslVzE","properties":{"formattedCitation":"(Novak, 2012, str. 259)","plainCitation":"(Novak, 2012, str. 259)","noteIndex":0},"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259)</w:t>
      </w:r>
      <w:r w:rsidR="00360F96" w:rsidRPr="00574A09">
        <w:rPr>
          <w:rFonts w:cs="Times New Roman"/>
          <w:szCs w:val="24"/>
        </w:rPr>
        <w:fldChar w:fldCharType="end"/>
      </w:r>
      <w:r w:rsidR="000633A1" w:rsidRPr="00574A09">
        <w:rPr>
          <w:rFonts w:cs="Times New Roman"/>
          <w:szCs w:val="24"/>
        </w:rPr>
        <w:t xml:space="preserve">. </w:t>
      </w:r>
      <w:r w:rsidR="00360F96" w:rsidRPr="00574A09">
        <w:rPr>
          <w:rFonts w:cs="Times New Roman"/>
          <w:szCs w:val="24"/>
        </w:rPr>
        <w:t xml:space="preserve">Testiranje se deli na </w:t>
      </w:r>
      <w:r w:rsidR="00164DEE" w:rsidRPr="00574A09">
        <w:rPr>
          <w:rFonts w:cs="Times New Roman"/>
          <w:szCs w:val="24"/>
        </w:rPr>
        <w:t>a</w:t>
      </w:r>
      <w:r w:rsidR="00360F96" w:rsidRPr="00574A09">
        <w:rPr>
          <w:rFonts w:cs="Times New Roman"/>
          <w:szCs w:val="24"/>
        </w:rPr>
        <w:t xml:space="preserve">lfa in </w:t>
      </w:r>
      <w:r w:rsidR="00164DEE" w:rsidRPr="00574A09">
        <w:rPr>
          <w:rFonts w:cs="Times New Roman"/>
          <w:szCs w:val="24"/>
        </w:rPr>
        <w:t>b</w:t>
      </w:r>
      <w:r w:rsidR="00360F96" w:rsidRPr="00574A09">
        <w:rPr>
          <w:rFonts w:cs="Times New Roman"/>
          <w:szCs w:val="24"/>
        </w:rPr>
        <w:t xml:space="preserve">eta faze. V razvoju mobilnih iger sta fazi navadno združeni </w:t>
      </w:r>
      <w:r w:rsidR="00360F96" w:rsidRPr="00574A09">
        <w:rPr>
          <w:rFonts w:cs="Times New Roman"/>
          <w:szCs w:val="24"/>
        </w:rPr>
        <w:fldChar w:fldCharType="begin"/>
      </w:r>
      <w:r w:rsidR="009C77D5" w:rsidRPr="00574A09">
        <w:rPr>
          <w:rFonts w:cs="Times New Roman"/>
          <w:szCs w:val="24"/>
        </w:rPr>
        <w:instrText xml:space="preserve"> ADDIN ZOTERO_ITEM CSL_CITATION {"citationID":"JtHW7lp6","properties":{"formattedCitation":"(Unger &amp; Novak, 2011, str. 176)","plainCitation":"(Unger &amp; Novak, 2011, str. 176)","noteIndex":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574A09">
        <w:rPr>
          <w:rFonts w:cs="Times New Roman"/>
          <w:szCs w:val="24"/>
        </w:rPr>
        <w:fldChar w:fldCharType="separate"/>
      </w:r>
      <w:r w:rsidR="00F85FFB" w:rsidRPr="00574A09">
        <w:rPr>
          <w:rFonts w:cs="Times New Roman"/>
          <w:szCs w:val="24"/>
        </w:rPr>
        <w:t xml:space="preserve">(Unger </w:t>
      </w:r>
      <w:r w:rsidR="00F626F7" w:rsidRPr="00574A09">
        <w:rPr>
          <w:rFonts w:cs="Times New Roman"/>
          <w:szCs w:val="24"/>
        </w:rPr>
        <w:t>in</w:t>
      </w:r>
      <w:r w:rsidR="009C77D5" w:rsidRPr="00574A09">
        <w:rPr>
          <w:rFonts w:cs="Times New Roman"/>
          <w:szCs w:val="24"/>
        </w:rPr>
        <w:t xml:space="preserve"> Novak, 2011, str. 176)</w:t>
      </w:r>
      <w:r w:rsidR="00360F96" w:rsidRPr="00574A09">
        <w:rPr>
          <w:rFonts w:cs="Times New Roman"/>
          <w:szCs w:val="24"/>
        </w:rPr>
        <w:fldChar w:fldCharType="end"/>
      </w:r>
      <w:r w:rsidR="002A5E46" w:rsidRPr="00574A09">
        <w:rPr>
          <w:rFonts w:cs="Times New Roman"/>
          <w:szCs w:val="24"/>
        </w:rPr>
        <w:t>. Alfa faza predstavlja točko</w:t>
      </w:r>
      <w:r w:rsidR="00164DEE" w:rsidRPr="00574A09">
        <w:rPr>
          <w:rFonts w:cs="Times New Roman"/>
          <w:szCs w:val="24"/>
        </w:rPr>
        <w:t>,</w:t>
      </w:r>
      <w:r w:rsidR="002A5E46" w:rsidRPr="00574A09">
        <w:rPr>
          <w:rFonts w:cs="Times New Roman"/>
          <w:szCs w:val="24"/>
        </w:rPr>
        <w:t xml:space="preserve"> v</w:t>
      </w:r>
      <w:r w:rsidR="00360F96" w:rsidRPr="00574A09">
        <w:rPr>
          <w:rFonts w:cs="Times New Roman"/>
          <w:szCs w:val="24"/>
        </w:rPr>
        <w:t xml:space="preserve"> kateri je mogoče testirati celotno igranje</w:t>
      </w:r>
      <w:r w:rsidR="00E52EA9">
        <w:rPr>
          <w:rFonts w:cs="Times New Roman"/>
          <w:szCs w:val="24"/>
        </w:rPr>
        <w:t xml:space="preserve"> (prav tam)</w:t>
      </w:r>
      <w:r w:rsidR="00360F96" w:rsidRPr="00574A09">
        <w:rPr>
          <w:rFonts w:cs="Times New Roman"/>
          <w:szCs w:val="24"/>
        </w:rPr>
        <w:t>. Testna ekipa v tej fazi testira vse module igre, zapiše defekte v</w:t>
      </w:r>
      <w:r w:rsidR="005260BF" w:rsidRPr="00574A09">
        <w:rPr>
          <w:rFonts w:cs="Times New Roman"/>
          <w:szCs w:val="24"/>
        </w:rPr>
        <w:t xml:space="preserve"> bazo in ustvari testni načrt</w:t>
      </w:r>
      <w:r w:rsidR="00E52EA9">
        <w:rPr>
          <w:rFonts w:cs="Times New Roman"/>
          <w:szCs w:val="24"/>
        </w:rPr>
        <w:t xml:space="preserve"> (prav tam)</w:t>
      </w:r>
      <w:r w:rsidR="005260BF" w:rsidRPr="00574A09">
        <w:rPr>
          <w:rFonts w:cs="Times New Roman"/>
          <w:szCs w:val="24"/>
        </w:rPr>
        <w:t xml:space="preserve">. </w:t>
      </w:r>
      <w:r w:rsidR="00360F96" w:rsidRPr="00574A09">
        <w:rPr>
          <w:rFonts w:cs="Times New Roman"/>
          <w:szCs w:val="24"/>
        </w:rPr>
        <w:t>Beta faza je namenjena popravilu defektov in implementaciji vseh sredstev (zvok, umetnine) v igro</w:t>
      </w:r>
      <w:r w:rsidR="00E52EA9">
        <w:rPr>
          <w:rFonts w:cs="Times New Roman"/>
          <w:szCs w:val="24"/>
        </w:rPr>
        <w:t xml:space="preserve"> (prav tam)</w:t>
      </w:r>
      <w:r w:rsidR="00360F96" w:rsidRPr="00574A09">
        <w:rPr>
          <w:rFonts w:cs="Times New Roman"/>
          <w:szCs w:val="24"/>
        </w:rPr>
        <w:t xml:space="preserve">. S tem </w:t>
      </w:r>
      <w:r w:rsidR="00624D7F" w:rsidRPr="00574A09">
        <w:rPr>
          <w:rFonts w:cs="Times New Roman"/>
          <w:szCs w:val="24"/>
        </w:rPr>
        <w:t xml:space="preserve">se popolnoma konča produkcijski </w:t>
      </w:r>
      <w:r w:rsidR="00360F96" w:rsidRPr="00574A09">
        <w:rPr>
          <w:rFonts w:cs="Times New Roman"/>
          <w:szCs w:val="24"/>
        </w:rPr>
        <w:t>proces. Namen faze je stabilizacija projekta in eliminacija večine</w:t>
      </w:r>
      <w:r w:rsidR="005260BF" w:rsidRPr="00574A09">
        <w:rPr>
          <w:rFonts w:cs="Times New Roman"/>
          <w:szCs w:val="24"/>
        </w:rPr>
        <w:t xml:space="preserve"> ali vseh defektov pred izdajo.</w:t>
      </w:r>
      <w:r w:rsidR="00952A07" w:rsidRPr="00574A09">
        <w:rPr>
          <w:rFonts w:cs="Times New Roman"/>
          <w:szCs w:val="24"/>
        </w:rPr>
        <w:t xml:space="preserve"> </w:t>
      </w:r>
      <w:r w:rsidR="003330AC" w:rsidRPr="00574A09">
        <w:rPr>
          <w:rFonts w:cs="Times New Roman"/>
          <w:szCs w:val="24"/>
        </w:rPr>
        <w:t xml:space="preserve">Beta faza se deli </w:t>
      </w:r>
      <w:r w:rsidR="00952A07" w:rsidRPr="00574A09">
        <w:rPr>
          <w:rFonts w:cs="Times New Roman"/>
          <w:szCs w:val="24"/>
        </w:rPr>
        <w:t xml:space="preserve">tudi </w:t>
      </w:r>
      <w:r w:rsidR="00360F96" w:rsidRPr="00574A09">
        <w:rPr>
          <w:rFonts w:cs="Times New Roman"/>
          <w:szCs w:val="24"/>
        </w:rPr>
        <w:t>na zaprto in odprto beta fazo</w:t>
      </w:r>
      <w:r w:rsidR="00F72A72" w:rsidRPr="00574A09">
        <w:rPr>
          <w:rFonts w:cs="Times New Roman"/>
          <w:szCs w:val="24"/>
        </w:rPr>
        <w:t xml:space="preserve"> </w:t>
      </w:r>
      <w:r w:rsidR="00F72A72" w:rsidRPr="00574A09">
        <w:rPr>
          <w:rFonts w:cs="Times New Roman"/>
          <w:szCs w:val="24"/>
        </w:rPr>
        <w:fldChar w:fldCharType="begin"/>
      </w:r>
      <w:r w:rsidR="009C77D5" w:rsidRPr="00574A09">
        <w:rPr>
          <w:rFonts w:cs="Times New Roman"/>
          <w:szCs w:val="24"/>
        </w:rPr>
        <w:instrText xml:space="preserve"> ADDIN ZOTERO_ITEM CSL_CITATION {"citationID":"Ef5llmDf","properties":{"formattedCitation":"(L. Levy &amp; Novak, 2009, str. 54\\uc0\\u8211{}55)","plainCitation":"(L. Levy &amp; Novak, 2009, str. 54–55)","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574A09">
        <w:rPr>
          <w:rFonts w:cs="Times New Roman"/>
          <w:szCs w:val="24"/>
        </w:rPr>
        <w:fldChar w:fldCharType="separate"/>
      </w:r>
      <w:r w:rsidR="008838D1" w:rsidRPr="00574A09">
        <w:rPr>
          <w:rFonts w:cs="Times New Roman"/>
          <w:szCs w:val="24"/>
        </w:rPr>
        <w:t>(Levy in</w:t>
      </w:r>
      <w:r w:rsidR="009C77D5" w:rsidRPr="00574A09">
        <w:rPr>
          <w:rFonts w:cs="Times New Roman"/>
          <w:szCs w:val="24"/>
        </w:rPr>
        <w:t xml:space="preserve"> Novak, 2009, str. 54–55)</w:t>
      </w:r>
      <w:r w:rsidR="00F72A72" w:rsidRPr="00574A09">
        <w:rPr>
          <w:rFonts w:cs="Times New Roman"/>
          <w:szCs w:val="24"/>
        </w:rPr>
        <w:fldChar w:fldCharType="end"/>
      </w:r>
      <w:r w:rsidR="00360F96" w:rsidRPr="00574A09">
        <w:rPr>
          <w:rFonts w:cs="Times New Roman"/>
          <w:szCs w:val="24"/>
        </w:rPr>
        <w:t>. Za zaprto beta fa</w:t>
      </w:r>
      <w:r w:rsidR="007E1F49" w:rsidRPr="00574A09">
        <w:rPr>
          <w:rFonts w:cs="Times New Roman"/>
          <w:szCs w:val="24"/>
        </w:rPr>
        <w:t>zo velja privatno testiranje</w:t>
      </w:r>
      <w:r w:rsidR="00164DEE" w:rsidRPr="00574A09">
        <w:rPr>
          <w:rFonts w:cs="Times New Roman"/>
          <w:szCs w:val="24"/>
        </w:rPr>
        <w:t>,</w:t>
      </w:r>
      <w:r w:rsidR="007E1F49" w:rsidRPr="00574A09">
        <w:rPr>
          <w:rFonts w:cs="Times New Roman"/>
          <w:szCs w:val="24"/>
        </w:rPr>
        <w:t xml:space="preserve"> v</w:t>
      </w:r>
      <w:r w:rsidR="00360F96" w:rsidRPr="00574A09">
        <w:rPr>
          <w:rFonts w:cs="Times New Roman"/>
          <w:szCs w:val="24"/>
        </w:rPr>
        <w:t xml:space="preserve"> kateri se razvoj fokusira na poliranje igre</w:t>
      </w:r>
      <w:r w:rsidR="00F72A72" w:rsidRPr="00574A09">
        <w:rPr>
          <w:rFonts w:cs="Times New Roman"/>
          <w:szCs w:val="24"/>
        </w:rPr>
        <w:t xml:space="preserve"> (prav tam)</w:t>
      </w:r>
      <w:r w:rsidR="00360F96" w:rsidRPr="00574A09">
        <w:rPr>
          <w:rFonts w:cs="Times New Roman"/>
          <w:szCs w:val="24"/>
        </w:rPr>
        <w:t>. Odprta faza pa je navadno uporabljena pri igrah</w:t>
      </w:r>
      <w:r w:rsidR="00164DEE" w:rsidRPr="00574A09">
        <w:rPr>
          <w:rFonts w:cs="Times New Roman"/>
          <w:szCs w:val="24"/>
        </w:rPr>
        <w:t>,</w:t>
      </w:r>
      <w:r w:rsidR="00360F96" w:rsidRPr="00574A09">
        <w:rPr>
          <w:rFonts w:cs="Times New Roman"/>
          <w:szCs w:val="24"/>
        </w:rPr>
        <w:t xml:space="preserve"> ki vsebujejo spletne komponente</w:t>
      </w:r>
      <w:r w:rsidR="00F72A72" w:rsidRPr="00574A09">
        <w:rPr>
          <w:rFonts w:cs="Times New Roman"/>
          <w:szCs w:val="24"/>
        </w:rPr>
        <w:t xml:space="preserve"> (prav tam)</w:t>
      </w:r>
      <w:r w:rsidR="00360F96" w:rsidRPr="00574A09">
        <w:rPr>
          <w:rFonts w:cs="Times New Roman"/>
          <w:szCs w:val="24"/>
        </w:rPr>
        <w:t>.</w:t>
      </w:r>
      <w:r w:rsidR="00D06491" w:rsidRPr="00574A09">
        <w:rPr>
          <w:rFonts w:cs="Times New Roman"/>
          <w:szCs w:val="24"/>
        </w:rPr>
        <w:t xml:space="preserve"> V odprti beta fazi so </w:t>
      </w:r>
      <w:r w:rsidR="003330AC" w:rsidRPr="00574A09">
        <w:rPr>
          <w:rFonts w:cs="Times New Roman"/>
          <w:szCs w:val="24"/>
        </w:rPr>
        <w:t>povabljeni zunanji igralci, ki v zameno za brezplačno igr</w:t>
      </w:r>
      <w:r w:rsidR="00D06491" w:rsidRPr="00574A09">
        <w:rPr>
          <w:rFonts w:cs="Times New Roman"/>
          <w:szCs w:val="24"/>
        </w:rPr>
        <w:t>anje služijo kot testerji</w:t>
      </w:r>
      <w:r w:rsidR="001F1ABC" w:rsidRPr="00574A09">
        <w:rPr>
          <w:rFonts w:cs="Times New Roman"/>
          <w:szCs w:val="24"/>
        </w:rPr>
        <w:t xml:space="preserve"> (prav tam).</w:t>
      </w:r>
      <w:r w:rsidR="00360F96" w:rsidRPr="00574A09">
        <w:rPr>
          <w:rFonts w:cs="Times New Roman"/>
          <w:szCs w:val="24"/>
        </w:rPr>
        <w:t xml:space="preserve"> V tej fazi se preveri delovanje strežnikov, uravnoteži igranje in identificira defekte</w:t>
      </w:r>
      <w:r w:rsidR="00F72A72" w:rsidRPr="00574A09">
        <w:rPr>
          <w:rFonts w:cs="Times New Roman"/>
          <w:szCs w:val="24"/>
        </w:rPr>
        <w:t xml:space="preserve"> (prav tam)</w:t>
      </w:r>
      <w:r w:rsidR="001F1ABC" w:rsidRPr="00574A09">
        <w:rPr>
          <w:rFonts w:cs="Times New Roman"/>
          <w:szCs w:val="24"/>
        </w:rPr>
        <w:t xml:space="preserve">. </w:t>
      </w:r>
      <w:r w:rsidR="00360F96" w:rsidRPr="00574A09">
        <w:rPr>
          <w:rFonts w:cs="Times New Roman"/>
          <w:szCs w:val="24"/>
        </w:rPr>
        <w:t>Ko igra prestane</w:t>
      </w:r>
      <w:r w:rsidR="00D15C9B" w:rsidRPr="00574A09">
        <w:rPr>
          <w:rFonts w:cs="Times New Roman"/>
          <w:szCs w:val="24"/>
        </w:rPr>
        <w:t xml:space="preserve"> </w:t>
      </w:r>
      <w:r w:rsidR="00360F96" w:rsidRPr="00574A09">
        <w:rPr>
          <w:rFonts w:cs="Times New Roman"/>
          <w:szCs w:val="24"/>
        </w:rPr>
        <w:t>beta fazo</w:t>
      </w:r>
      <w:r w:rsidR="00164DEE" w:rsidRPr="00574A09">
        <w:rPr>
          <w:rFonts w:cs="Times New Roman"/>
          <w:szCs w:val="24"/>
        </w:rPr>
        <w:t>,</w:t>
      </w:r>
      <w:r w:rsidR="00360F96" w:rsidRPr="00574A09">
        <w:rPr>
          <w:rFonts w:cs="Times New Roman"/>
          <w:szCs w:val="24"/>
        </w:rPr>
        <w:t xml:space="preserve"> sledi njena izdaja. V tej fazi ravnateljstvo opravi še en pregled produkta in pridobi seznam prisotnih defektov. Po pregledu sledi izdaja produkta na trg. V industriji ig</w:t>
      </w:r>
      <w:r w:rsidR="00F279E7" w:rsidRPr="00574A09">
        <w:rPr>
          <w:rFonts w:cs="Times New Roman"/>
          <w:szCs w:val="24"/>
        </w:rPr>
        <w:t>er je za to fazo pogost izraz zlata</w:t>
      </w:r>
      <w:r w:rsidR="00360F96"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dlHyXxmw","properties":{"formattedCitation":"(Novak, 2012, str. 362)","plainCitation":"(Novak, 2012, str. 362)","noteIndex":0},"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62)</w:t>
      </w:r>
      <w:r w:rsidR="00360F96" w:rsidRPr="00574A09">
        <w:rPr>
          <w:rFonts w:cs="Times New Roman"/>
          <w:szCs w:val="24"/>
        </w:rPr>
        <w:fldChar w:fldCharType="end"/>
      </w:r>
      <w:r w:rsidR="000633A1" w:rsidRPr="00574A09">
        <w:rPr>
          <w:rFonts w:cs="Times New Roman"/>
          <w:szCs w:val="24"/>
        </w:rPr>
        <w:t xml:space="preserve">. </w:t>
      </w:r>
      <w:r w:rsidR="00C27E6C" w:rsidRPr="00574A09">
        <w:rPr>
          <w:rFonts w:cs="Times New Roman"/>
          <w:szCs w:val="24"/>
        </w:rPr>
        <w:t>Po fazi izdaje sledi post</w:t>
      </w:r>
      <w:r w:rsidR="00360F96" w:rsidRPr="00574A09">
        <w:rPr>
          <w:rFonts w:cs="Times New Roman"/>
          <w:szCs w:val="24"/>
        </w:rPr>
        <w:t>produkcijska faza. Faza predstavlja nadaljeval</w:t>
      </w:r>
      <w:r w:rsidR="00754BF2" w:rsidRPr="00574A09">
        <w:rPr>
          <w:rFonts w:cs="Times New Roman"/>
          <w:szCs w:val="24"/>
        </w:rPr>
        <w:t xml:space="preserve">no produkcijo, ki jo Fullerton </w:t>
      </w:r>
      <w:r w:rsidR="00360F96" w:rsidRPr="00574A09">
        <w:rPr>
          <w:rFonts w:cs="Times New Roman"/>
          <w:szCs w:val="24"/>
        </w:rPr>
        <w:t>i</w:t>
      </w:r>
      <w:r w:rsidR="00842104" w:rsidRPr="00574A09">
        <w:rPr>
          <w:rFonts w:cs="Times New Roman"/>
          <w:szCs w:val="24"/>
        </w:rPr>
        <w:t>menuje tudi vzdrževanje</w:t>
      </w:r>
      <w:r w:rsidR="00754BF2" w:rsidRPr="00574A09">
        <w:rPr>
          <w:rFonts w:cs="Times New Roman"/>
          <w:szCs w:val="24"/>
        </w:rPr>
        <w:t xml:space="preserve"> (Fullerton, 2014, str. 414)</w:t>
      </w:r>
      <w:r w:rsidR="00842104" w:rsidRPr="00574A09">
        <w:rPr>
          <w:rFonts w:cs="Times New Roman"/>
          <w:szCs w:val="24"/>
        </w:rPr>
        <w:t>. Slika 6.2</w:t>
      </w:r>
      <w:r w:rsidR="00360F96" w:rsidRPr="00574A09">
        <w:rPr>
          <w:rFonts w:cs="Times New Roman"/>
          <w:szCs w:val="24"/>
        </w:rPr>
        <w:t xml:space="preserve"> tako predstavlja domenski model, ki je zgrajen iz razvojnih faz in hkrati predst</w:t>
      </w:r>
      <w:r w:rsidR="0024411D" w:rsidRPr="00574A09">
        <w:rPr>
          <w:rFonts w:cs="Times New Roman"/>
          <w:szCs w:val="24"/>
        </w:rPr>
        <w:t>avlja podlago za procesni model.</w:t>
      </w:r>
    </w:p>
    <w:p w14:paraId="56564CCA" w14:textId="77777777" w:rsidR="006E46D9" w:rsidRDefault="006E46D9" w:rsidP="005D71AF">
      <w:pPr>
        <w:pStyle w:val="Napis"/>
        <w:rPr>
          <w:rFonts w:cs="Times New Roman"/>
          <w:b w:val="0"/>
          <w:color w:val="auto"/>
          <w:sz w:val="22"/>
          <w:szCs w:val="24"/>
        </w:rPr>
      </w:pPr>
    </w:p>
    <w:p w14:paraId="56669F7C" w14:textId="77777777" w:rsidR="00A54060" w:rsidRDefault="00A54060" w:rsidP="005D71AF">
      <w:pPr>
        <w:pStyle w:val="Napis"/>
        <w:rPr>
          <w:b w:val="0"/>
          <w:color w:val="auto"/>
          <w:sz w:val="24"/>
        </w:rPr>
      </w:pPr>
      <w:bookmarkStart w:id="58" w:name="_Toc511156971"/>
    </w:p>
    <w:p w14:paraId="1C02773F" w14:textId="7C0C5AB2" w:rsidR="006E46D9" w:rsidRDefault="006E46D9" w:rsidP="005D71AF">
      <w:pPr>
        <w:pStyle w:val="Napis"/>
        <w:rPr>
          <w:b w:val="0"/>
          <w:color w:val="auto"/>
          <w:sz w:val="22"/>
        </w:rPr>
      </w:pPr>
      <w:r w:rsidRPr="006E46D9">
        <w:rPr>
          <w:b w:val="0"/>
          <w:color w:val="auto"/>
          <w:sz w:val="24"/>
        </w:rPr>
        <w:lastRenderedPageBreak/>
        <w:t>Slika 6.2</w:t>
      </w:r>
      <w:r w:rsidR="00CE2E54">
        <w:rPr>
          <w:b w:val="0"/>
          <w:color w:val="auto"/>
          <w:sz w:val="24"/>
        </w:rPr>
        <w:t>:</w:t>
      </w:r>
      <w:r w:rsidR="00FA247D">
        <w:rPr>
          <w:b w:val="0"/>
          <w:color w:val="auto"/>
          <w:sz w:val="24"/>
        </w:rPr>
        <w:t xml:space="preserve"> D</w:t>
      </w:r>
      <w:r w:rsidRPr="006E46D9">
        <w:rPr>
          <w:b w:val="0"/>
          <w:color w:val="auto"/>
          <w:sz w:val="24"/>
        </w:rPr>
        <w:t>omenski model na podlagi razvojnih faz</w:t>
      </w:r>
      <w:bookmarkEnd w:id="58"/>
    </w:p>
    <w:p w14:paraId="47CCC7E2" w14:textId="77777777" w:rsidR="006E46D9" w:rsidRPr="006E46D9" w:rsidRDefault="006E46D9" w:rsidP="005D71AF"/>
    <w:p w14:paraId="2E342306" w14:textId="25A56D14" w:rsidR="00360F96" w:rsidRPr="00574A09" w:rsidRDefault="00FE39C0" w:rsidP="005D71AF">
      <w:pPr>
        <w:pStyle w:val="Napis"/>
        <w:rPr>
          <w:rFonts w:cs="Times New Roman"/>
          <w:sz w:val="24"/>
          <w:szCs w:val="24"/>
        </w:rPr>
      </w:pPr>
      <w:r w:rsidRPr="00574A09">
        <w:rPr>
          <w:rFonts w:cs="Times New Roman"/>
          <w:noProof/>
          <w:sz w:val="24"/>
          <w:szCs w:val="24"/>
          <w:lang w:eastAsia="sl-SI"/>
        </w:rPr>
        <w:drawing>
          <wp:inline distT="0" distB="0" distL="0" distR="0" wp14:anchorId="1CE57BD1" wp14:editId="2449A362">
            <wp:extent cx="5711392" cy="1539240"/>
            <wp:effectExtent l="0" t="0" r="3810" b="381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27766" cy="1543653"/>
                    </a:xfrm>
                    <a:prstGeom prst="rect">
                      <a:avLst/>
                    </a:prstGeom>
                  </pic:spPr>
                </pic:pic>
              </a:graphicData>
            </a:graphic>
          </wp:inline>
        </w:drawing>
      </w:r>
    </w:p>
    <w:p w14:paraId="0E13105E" w14:textId="77777777" w:rsidR="00C920F5" w:rsidRDefault="00C920F5" w:rsidP="005D71AF">
      <w:bookmarkStart w:id="59" w:name="_Toc509588444"/>
    </w:p>
    <w:p w14:paraId="3A014D4F" w14:textId="77777777" w:rsidR="00A54060" w:rsidRDefault="00A54060" w:rsidP="005D71AF"/>
    <w:p w14:paraId="5941EFC9" w14:textId="4E4618CC" w:rsidR="00360F96" w:rsidRPr="00574A09" w:rsidRDefault="00C71903" w:rsidP="005D71AF">
      <w:pPr>
        <w:pStyle w:val="Naslov2"/>
      </w:pPr>
      <w:bookmarkStart w:id="60" w:name="_Toc511205680"/>
      <w:r w:rsidRPr="00574A09">
        <w:t>6</w:t>
      </w:r>
      <w:r w:rsidR="00360F96" w:rsidRPr="00574A09">
        <w:t>.3 IZBIRA NOTACIJ</w:t>
      </w:r>
      <w:bookmarkEnd w:id="59"/>
      <w:bookmarkEnd w:id="60"/>
    </w:p>
    <w:p w14:paraId="5198D111" w14:textId="52F59BD9" w:rsidR="00360F96" w:rsidRPr="00574A09" w:rsidRDefault="00360F96" w:rsidP="005D71AF">
      <w:pPr>
        <w:contextualSpacing/>
        <w:rPr>
          <w:rFonts w:cs="Times New Roman"/>
          <w:szCs w:val="24"/>
        </w:rPr>
      </w:pPr>
      <w:r w:rsidRPr="00574A09">
        <w:rPr>
          <w:rFonts w:cs="Times New Roman"/>
          <w:szCs w:val="24"/>
        </w:rPr>
        <w:t>V tem koraku bomo definirali jezik uporabe, ki nam bo podal notacije</w:t>
      </w:r>
      <w:r w:rsidR="00164DEE" w:rsidRPr="00574A09">
        <w:rPr>
          <w:rFonts w:cs="Times New Roman"/>
          <w:szCs w:val="24"/>
        </w:rPr>
        <w:t>,</w:t>
      </w:r>
      <w:r w:rsidR="00AC6458" w:rsidRPr="00574A09">
        <w:rPr>
          <w:rFonts w:cs="Times New Roman"/>
          <w:szCs w:val="24"/>
        </w:rPr>
        <w:t xml:space="preserve"> s katerimi bomo lahko izrazili natančen potek delovanja procesa</w:t>
      </w:r>
      <w:r w:rsidRPr="00574A09">
        <w:rPr>
          <w:rFonts w:cs="Times New Roman"/>
          <w:szCs w:val="24"/>
        </w:rPr>
        <w:t>. Jezik, ki ga bomo uporabili</w:t>
      </w:r>
      <w:r w:rsidR="00164DEE" w:rsidRPr="00574A09">
        <w:rPr>
          <w:rFonts w:cs="Times New Roman"/>
          <w:szCs w:val="24"/>
        </w:rPr>
        <w:t>,</w:t>
      </w:r>
      <w:r w:rsidRPr="00574A09">
        <w:rPr>
          <w:rFonts w:cs="Times New Roman"/>
          <w:szCs w:val="24"/>
        </w:rPr>
        <w:t xml:space="preserve"> </w:t>
      </w:r>
      <w:r w:rsidR="004F72BF" w:rsidRPr="00574A09">
        <w:rPr>
          <w:rFonts w:cs="Times New Roman"/>
          <w:szCs w:val="24"/>
        </w:rPr>
        <w:t>je</w:t>
      </w:r>
      <w:r w:rsidR="009B1672" w:rsidRPr="00574A09">
        <w:rPr>
          <w:rFonts w:cs="Times New Roman"/>
          <w:szCs w:val="24"/>
        </w:rPr>
        <w:t xml:space="preserve"> UML z</w:t>
      </w:r>
      <w:r w:rsidR="004F72BF" w:rsidRPr="00574A09">
        <w:rPr>
          <w:rFonts w:cs="Times New Roman"/>
          <w:szCs w:val="24"/>
        </w:rPr>
        <w:t xml:space="preserve"> izbranimi</w:t>
      </w:r>
      <w:r w:rsidR="00C91FB7" w:rsidRPr="00574A09">
        <w:rPr>
          <w:rFonts w:cs="Times New Roman"/>
          <w:szCs w:val="24"/>
        </w:rPr>
        <w:t xml:space="preserve"> notacijami v tabeli 6</w:t>
      </w:r>
      <w:r w:rsidR="009B1672" w:rsidRPr="00574A09">
        <w:rPr>
          <w:rFonts w:cs="Times New Roman"/>
          <w:szCs w:val="24"/>
        </w:rPr>
        <w:t>.1</w:t>
      </w:r>
      <w:r w:rsidRPr="00574A09">
        <w:rPr>
          <w:rFonts w:cs="Times New Roman"/>
          <w:szCs w:val="24"/>
        </w:rPr>
        <w:t>. Z notacijami bomo povezali stanj</w:t>
      </w:r>
      <w:r w:rsidR="00591CE0" w:rsidRPr="00574A09">
        <w:rPr>
          <w:rFonts w:cs="Times New Roman"/>
          <w:szCs w:val="24"/>
        </w:rPr>
        <w:t>a in artefakte v procesni model.</w:t>
      </w:r>
      <w:r w:rsidR="00DE04AE" w:rsidRPr="00574A09">
        <w:rPr>
          <w:rFonts w:cs="Times New Roman"/>
          <w:szCs w:val="24"/>
        </w:rPr>
        <w:t xml:space="preserve"> UML omogoča več različnih </w:t>
      </w:r>
      <w:r w:rsidR="005F2B88" w:rsidRPr="00574A09">
        <w:rPr>
          <w:rFonts w:cs="Times New Roman"/>
          <w:szCs w:val="24"/>
        </w:rPr>
        <w:t>prikazov</w:t>
      </w:r>
      <w:r w:rsidR="00DE04AE" w:rsidRPr="00574A09">
        <w:rPr>
          <w:rFonts w:cs="Times New Roman"/>
          <w:szCs w:val="24"/>
        </w:rPr>
        <w:t xml:space="preserve"> diagramo</w:t>
      </w:r>
      <w:r w:rsidR="00306578" w:rsidRPr="00574A09">
        <w:rPr>
          <w:rFonts w:cs="Times New Roman"/>
          <w:szCs w:val="24"/>
        </w:rPr>
        <w:t xml:space="preserve">v. Pri izgradnji bomo uporabili </w:t>
      </w:r>
      <w:r w:rsidR="00DE04AE" w:rsidRPr="00574A09">
        <w:rPr>
          <w:rFonts w:cs="Times New Roman"/>
          <w:szCs w:val="24"/>
        </w:rPr>
        <w:t xml:space="preserve">UML diagram </w:t>
      </w:r>
      <w:r w:rsidR="00966462" w:rsidRPr="00574A09">
        <w:rPr>
          <w:rFonts w:cs="Times New Roman"/>
          <w:szCs w:val="24"/>
        </w:rPr>
        <w:t>aktivnosti</w:t>
      </w:r>
      <w:r w:rsidR="00FA3861" w:rsidRPr="00574A09">
        <w:rPr>
          <w:rFonts w:cs="Times New Roman"/>
          <w:szCs w:val="24"/>
        </w:rPr>
        <w:t xml:space="preserve">, ki služijo za prikaz kontrole poteka med aktivnostmi </w:t>
      </w:r>
      <w:r w:rsidR="00FA3861" w:rsidRPr="00574A09">
        <w:rPr>
          <w:rFonts w:cs="Times New Roman"/>
          <w:szCs w:val="24"/>
        </w:rPr>
        <w:fldChar w:fldCharType="begin"/>
      </w:r>
      <w:r w:rsidR="009C77D5" w:rsidRPr="00574A09">
        <w:rPr>
          <w:rFonts w:cs="Times New Roman"/>
          <w:szCs w:val="24"/>
        </w:rPr>
        <w:instrText xml:space="preserve"> ADDIN ZOTERO_ITEM CSL_CITATION {"citationID":"XAMAOsSh","properties":{"formattedCitation":"(Rumbaugh, Jacobson, &amp; Booch, 2004, str. 37)","plainCitation":"(Rumbaugh, Jacobson, &amp; Booch, 2004, str. 37)","noteIndex":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sidRPr="00574A09">
        <w:rPr>
          <w:rFonts w:cs="Times New Roman"/>
          <w:szCs w:val="24"/>
        </w:rPr>
        <w:fldChar w:fldCharType="separate"/>
      </w:r>
      <w:r w:rsidR="00C15BBF" w:rsidRPr="00574A09">
        <w:rPr>
          <w:rFonts w:cs="Times New Roman"/>
          <w:szCs w:val="24"/>
        </w:rPr>
        <w:t>(Rumbaugh, Jac</w:t>
      </w:r>
      <w:r w:rsidR="00C517C4">
        <w:rPr>
          <w:rFonts w:cs="Times New Roman"/>
          <w:szCs w:val="24"/>
        </w:rPr>
        <w:t>obson</w:t>
      </w:r>
      <w:r w:rsidR="00C15BBF" w:rsidRPr="00574A09">
        <w:rPr>
          <w:rFonts w:cs="Times New Roman"/>
          <w:szCs w:val="24"/>
        </w:rPr>
        <w:t xml:space="preserve"> in</w:t>
      </w:r>
      <w:r w:rsidR="009C77D5" w:rsidRPr="00574A09">
        <w:rPr>
          <w:rFonts w:cs="Times New Roman"/>
          <w:szCs w:val="24"/>
        </w:rPr>
        <w:t xml:space="preserve"> Booch, 2004, str. 37)</w:t>
      </w:r>
      <w:r w:rsidR="00FA3861" w:rsidRPr="00574A09">
        <w:rPr>
          <w:rFonts w:cs="Times New Roman"/>
          <w:szCs w:val="24"/>
        </w:rPr>
        <w:fldChar w:fldCharType="end"/>
      </w:r>
      <w:r w:rsidR="00FA3861" w:rsidRPr="00574A09">
        <w:rPr>
          <w:rFonts w:cs="Times New Roman"/>
          <w:szCs w:val="24"/>
        </w:rPr>
        <w:t>.</w:t>
      </w:r>
    </w:p>
    <w:p w14:paraId="02A0E856" w14:textId="77777777" w:rsidR="00566059" w:rsidRPr="00574A09" w:rsidRDefault="00566059" w:rsidP="005D71AF">
      <w:pPr>
        <w:contextualSpacing/>
        <w:rPr>
          <w:rFonts w:cs="Times New Roman"/>
          <w:szCs w:val="24"/>
        </w:rPr>
      </w:pPr>
    </w:p>
    <w:p w14:paraId="0A9137F3" w14:textId="363BA225" w:rsidR="00360F96" w:rsidRPr="006E46D9" w:rsidRDefault="006E46D9" w:rsidP="005D71AF">
      <w:pPr>
        <w:pStyle w:val="Napis"/>
        <w:rPr>
          <w:rFonts w:cs="Times New Roman"/>
          <w:b w:val="0"/>
          <w:szCs w:val="24"/>
        </w:rPr>
      </w:pPr>
      <w:bookmarkStart w:id="61" w:name="_Toc511157036"/>
      <w:r w:rsidRPr="006E46D9">
        <w:rPr>
          <w:b w:val="0"/>
          <w:color w:val="auto"/>
          <w:sz w:val="24"/>
        </w:rPr>
        <w:t>Tabela 6.1</w:t>
      </w:r>
      <w:r w:rsidR="00CE2E54">
        <w:rPr>
          <w:b w:val="0"/>
          <w:color w:val="auto"/>
          <w:sz w:val="24"/>
        </w:rPr>
        <w:t>:</w:t>
      </w:r>
      <w:r w:rsidR="006F2191">
        <w:rPr>
          <w:b w:val="0"/>
          <w:color w:val="auto"/>
          <w:sz w:val="24"/>
        </w:rPr>
        <w:t xml:space="preserve"> P</w:t>
      </w:r>
      <w:r w:rsidRPr="006E46D9">
        <w:rPr>
          <w:b w:val="0"/>
          <w:color w:val="auto"/>
          <w:sz w:val="24"/>
        </w:rPr>
        <w:t>rikaz izbranih notacij UML jezika za definiranje procesa</w:t>
      </w:r>
      <w:bookmarkEnd w:id="61"/>
    </w:p>
    <w:p w14:paraId="58CD5DFB" w14:textId="77777777" w:rsidR="006E46D9" w:rsidRPr="00574A09" w:rsidRDefault="006E46D9" w:rsidP="005D71AF">
      <w:pPr>
        <w:contextualSpacing/>
        <w:rPr>
          <w:rFonts w:cs="Times New Roman"/>
          <w:szCs w:val="24"/>
        </w:rPr>
      </w:pPr>
    </w:p>
    <w:tbl>
      <w:tblPr>
        <w:tblStyle w:val="Tabelamrea"/>
        <w:tblW w:w="0" w:type="auto"/>
        <w:jc w:val="center"/>
        <w:tblLook w:val="04A0" w:firstRow="1" w:lastRow="0" w:firstColumn="1" w:lastColumn="0" w:noHBand="0" w:noVBand="1"/>
      </w:tblPr>
      <w:tblGrid>
        <w:gridCol w:w="2988"/>
        <w:gridCol w:w="2988"/>
        <w:gridCol w:w="2988"/>
      </w:tblGrid>
      <w:tr w:rsidR="00E7043E" w:rsidRPr="00574A09" w14:paraId="144F5B83" w14:textId="77777777" w:rsidTr="00E03AF8">
        <w:trPr>
          <w:trHeight w:val="486"/>
          <w:jc w:val="center"/>
        </w:trPr>
        <w:tc>
          <w:tcPr>
            <w:tcW w:w="2988" w:type="dxa"/>
            <w:shd w:val="clear" w:color="auto" w:fill="0D0D0D" w:themeFill="text1" w:themeFillTint="F2"/>
          </w:tcPr>
          <w:p w14:paraId="001C1204" w14:textId="77777777" w:rsidR="00E7043E" w:rsidRPr="00574A09" w:rsidRDefault="00E7043E" w:rsidP="005D71AF">
            <w:pPr>
              <w:contextualSpacing/>
              <w:rPr>
                <w:rFonts w:cs="Times New Roman"/>
                <w:szCs w:val="24"/>
              </w:rPr>
            </w:pPr>
            <w:r w:rsidRPr="00574A09">
              <w:rPr>
                <w:rFonts w:cs="Times New Roman"/>
                <w:szCs w:val="24"/>
              </w:rPr>
              <w:t>Naziv</w:t>
            </w:r>
          </w:p>
        </w:tc>
        <w:tc>
          <w:tcPr>
            <w:tcW w:w="2988" w:type="dxa"/>
            <w:shd w:val="clear" w:color="auto" w:fill="0D0D0D" w:themeFill="text1" w:themeFillTint="F2"/>
          </w:tcPr>
          <w:p w14:paraId="4FEBC16C" w14:textId="77777777" w:rsidR="00E7043E" w:rsidRPr="00574A09" w:rsidRDefault="00E7043E" w:rsidP="005D71AF">
            <w:pPr>
              <w:contextualSpacing/>
              <w:rPr>
                <w:rFonts w:cs="Times New Roman"/>
                <w:szCs w:val="24"/>
              </w:rPr>
            </w:pPr>
            <w:r w:rsidRPr="00574A09">
              <w:rPr>
                <w:rFonts w:cs="Times New Roman"/>
                <w:szCs w:val="24"/>
              </w:rPr>
              <w:t>Namen</w:t>
            </w:r>
          </w:p>
        </w:tc>
        <w:tc>
          <w:tcPr>
            <w:tcW w:w="2988" w:type="dxa"/>
            <w:shd w:val="clear" w:color="auto" w:fill="0D0D0D" w:themeFill="text1" w:themeFillTint="F2"/>
          </w:tcPr>
          <w:p w14:paraId="22683F41" w14:textId="77777777" w:rsidR="00E7043E" w:rsidRPr="00574A09" w:rsidRDefault="00E7043E" w:rsidP="005D71AF">
            <w:pPr>
              <w:contextualSpacing/>
              <w:rPr>
                <w:rFonts w:cs="Times New Roman"/>
                <w:szCs w:val="24"/>
              </w:rPr>
            </w:pPr>
            <w:r w:rsidRPr="00574A09">
              <w:rPr>
                <w:rFonts w:cs="Times New Roman"/>
                <w:szCs w:val="24"/>
              </w:rPr>
              <w:t>Notacija</w:t>
            </w:r>
          </w:p>
        </w:tc>
      </w:tr>
      <w:tr w:rsidR="00E7043E" w:rsidRPr="00574A09" w14:paraId="66808001" w14:textId="77777777" w:rsidTr="00E03AF8">
        <w:trPr>
          <w:trHeight w:val="486"/>
          <w:jc w:val="center"/>
        </w:trPr>
        <w:tc>
          <w:tcPr>
            <w:tcW w:w="2988" w:type="dxa"/>
          </w:tcPr>
          <w:p w14:paraId="43765B39" w14:textId="77777777" w:rsidR="00E7043E" w:rsidRPr="00574A09" w:rsidRDefault="00E7043E" w:rsidP="005D71AF">
            <w:pPr>
              <w:contextualSpacing/>
              <w:rPr>
                <w:rFonts w:cs="Times New Roman"/>
                <w:szCs w:val="24"/>
              </w:rPr>
            </w:pPr>
            <w:r w:rsidRPr="00574A09">
              <w:rPr>
                <w:rFonts w:cs="Times New Roman"/>
                <w:szCs w:val="24"/>
              </w:rPr>
              <w:t>Začetno stanje</w:t>
            </w:r>
          </w:p>
        </w:tc>
        <w:tc>
          <w:tcPr>
            <w:tcW w:w="2988" w:type="dxa"/>
          </w:tcPr>
          <w:p w14:paraId="2E96811C" w14:textId="77777777" w:rsidR="00E7043E" w:rsidRPr="00574A09" w:rsidRDefault="00E7043E" w:rsidP="005D71AF">
            <w:pPr>
              <w:contextualSpacing/>
              <w:rPr>
                <w:rFonts w:cs="Times New Roman"/>
                <w:szCs w:val="24"/>
              </w:rPr>
            </w:pPr>
            <w:r w:rsidRPr="00574A09">
              <w:rPr>
                <w:rFonts w:cs="Times New Roman"/>
                <w:szCs w:val="24"/>
              </w:rPr>
              <w:t>Stanje začetka aktivnosti</w:t>
            </w:r>
          </w:p>
        </w:tc>
        <w:tc>
          <w:tcPr>
            <w:tcW w:w="2988" w:type="dxa"/>
          </w:tcPr>
          <w:p w14:paraId="5EE3DC1F" w14:textId="77777777" w:rsidR="00E7043E" w:rsidRPr="00574A09" w:rsidRDefault="00E7043E" w:rsidP="005D71AF">
            <w:pPr>
              <w:contextualSpacing/>
              <w:rPr>
                <w:rFonts w:cs="Times New Roman"/>
                <w:szCs w:val="24"/>
              </w:rPr>
            </w:pPr>
            <w:r w:rsidRPr="00574A09">
              <w:rPr>
                <w:rFonts w:cs="Times New Roman"/>
                <w:noProof/>
                <w:szCs w:val="24"/>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574A09" w14:paraId="13CDECE1" w14:textId="77777777" w:rsidTr="00E03AF8">
        <w:trPr>
          <w:trHeight w:val="486"/>
          <w:jc w:val="center"/>
        </w:trPr>
        <w:tc>
          <w:tcPr>
            <w:tcW w:w="2988" w:type="dxa"/>
          </w:tcPr>
          <w:p w14:paraId="6ABB9208" w14:textId="77777777" w:rsidR="00E7043E" w:rsidRPr="00574A09" w:rsidRDefault="00E7043E" w:rsidP="005D71AF">
            <w:pPr>
              <w:contextualSpacing/>
              <w:rPr>
                <w:rFonts w:cs="Times New Roman"/>
                <w:szCs w:val="24"/>
              </w:rPr>
            </w:pPr>
            <w:r w:rsidRPr="00574A09">
              <w:rPr>
                <w:rFonts w:cs="Times New Roman"/>
                <w:szCs w:val="24"/>
              </w:rPr>
              <w:t>Izbira</w:t>
            </w:r>
          </w:p>
        </w:tc>
        <w:tc>
          <w:tcPr>
            <w:tcW w:w="2988" w:type="dxa"/>
          </w:tcPr>
          <w:p w14:paraId="38DE3DC9" w14:textId="77777777" w:rsidR="00E7043E" w:rsidRPr="00574A09" w:rsidRDefault="00E7043E" w:rsidP="005D71AF">
            <w:pPr>
              <w:contextualSpacing/>
              <w:rPr>
                <w:rFonts w:cs="Times New Roman"/>
                <w:szCs w:val="24"/>
              </w:rPr>
            </w:pPr>
            <w:r w:rsidRPr="00574A09">
              <w:rPr>
                <w:rFonts w:cs="Times New Roman"/>
                <w:szCs w:val="24"/>
              </w:rPr>
              <w:t>Stanje, ki omogoča izbiro</w:t>
            </w:r>
          </w:p>
        </w:tc>
        <w:tc>
          <w:tcPr>
            <w:tcW w:w="2988" w:type="dxa"/>
          </w:tcPr>
          <w:p w14:paraId="40F50BAE" w14:textId="77777777" w:rsidR="00E7043E" w:rsidRPr="00574A09" w:rsidRDefault="00E7043E" w:rsidP="005D71AF">
            <w:pPr>
              <w:contextualSpacing/>
              <w:rPr>
                <w:rFonts w:cs="Times New Roman"/>
                <w:noProof/>
                <w:szCs w:val="24"/>
                <w:lang w:eastAsia="sl-SI"/>
              </w:rPr>
            </w:pPr>
            <w:r w:rsidRPr="00574A09">
              <w:rPr>
                <w:rFonts w:cs="Times New Roman"/>
                <w:noProof/>
                <w:szCs w:val="24"/>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574A09" w14:paraId="2E74815F" w14:textId="77777777" w:rsidTr="00E03AF8">
        <w:trPr>
          <w:trHeight w:val="486"/>
          <w:jc w:val="center"/>
        </w:trPr>
        <w:tc>
          <w:tcPr>
            <w:tcW w:w="2988" w:type="dxa"/>
          </w:tcPr>
          <w:p w14:paraId="5E051EF8" w14:textId="77777777" w:rsidR="00E7043E" w:rsidRPr="00574A09" w:rsidRDefault="00E7043E" w:rsidP="005D71AF">
            <w:pPr>
              <w:contextualSpacing/>
              <w:rPr>
                <w:rFonts w:cs="Times New Roman"/>
                <w:szCs w:val="24"/>
              </w:rPr>
            </w:pPr>
            <w:r w:rsidRPr="00574A09">
              <w:rPr>
                <w:rFonts w:cs="Times New Roman"/>
                <w:szCs w:val="24"/>
              </w:rPr>
              <w:t>Tranzicija</w:t>
            </w:r>
          </w:p>
        </w:tc>
        <w:tc>
          <w:tcPr>
            <w:tcW w:w="2988" w:type="dxa"/>
          </w:tcPr>
          <w:p w14:paraId="058208E2" w14:textId="77777777" w:rsidR="00E7043E" w:rsidRPr="00574A09" w:rsidRDefault="00E7043E" w:rsidP="005D71AF">
            <w:pPr>
              <w:contextualSpacing/>
              <w:rPr>
                <w:rFonts w:cs="Times New Roman"/>
                <w:szCs w:val="24"/>
              </w:rPr>
            </w:pPr>
            <w:r w:rsidRPr="00574A09">
              <w:rPr>
                <w:rFonts w:cs="Times New Roman"/>
                <w:szCs w:val="24"/>
              </w:rPr>
              <w:t>Prikazuje smer tranzicije</w:t>
            </w:r>
          </w:p>
        </w:tc>
        <w:tc>
          <w:tcPr>
            <w:tcW w:w="2988" w:type="dxa"/>
          </w:tcPr>
          <w:p w14:paraId="689B7215" w14:textId="77777777" w:rsidR="00E7043E" w:rsidRPr="00574A09" w:rsidRDefault="00E7043E" w:rsidP="005D71AF">
            <w:pPr>
              <w:contextualSpacing/>
              <w:rPr>
                <w:rFonts w:cs="Times New Roman"/>
                <w:noProof/>
                <w:szCs w:val="24"/>
                <w:lang w:eastAsia="sl-SI"/>
              </w:rPr>
            </w:pPr>
            <w:r w:rsidRPr="00574A09">
              <w:rPr>
                <w:rFonts w:cs="Times New Roman"/>
                <w:noProof/>
                <w:szCs w:val="24"/>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574A09" w14:paraId="513A1060" w14:textId="77777777" w:rsidTr="00E03AF8">
        <w:trPr>
          <w:trHeight w:val="486"/>
          <w:jc w:val="center"/>
        </w:trPr>
        <w:tc>
          <w:tcPr>
            <w:tcW w:w="2988" w:type="dxa"/>
          </w:tcPr>
          <w:p w14:paraId="4693E903" w14:textId="77777777" w:rsidR="00E7043E" w:rsidRPr="00574A09" w:rsidRDefault="00E7043E" w:rsidP="005D71AF">
            <w:pPr>
              <w:contextualSpacing/>
              <w:rPr>
                <w:rFonts w:cs="Times New Roman"/>
                <w:szCs w:val="24"/>
              </w:rPr>
            </w:pPr>
            <w:r w:rsidRPr="00574A09">
              <w:rPr>
                <w:rFonts w:cs="Times New Roman"/>
                <w:szCs w:val="24"/>
              </w:rPr>
              <w:t>Stanje</w:t>
            </w:r>
          </w:p>
        </w:tc>
        <w:tc>
          <w:tcPr>
            <w:tcW w:w="2988" w:type="dxa"/>
          </w:tcPr>
          <w:p w14:paraId="335EE737" w14:textId="77777777" w:rsidR="00E7043E" w:rsidRPr="00574A09" w:rsidRDefault="00E7043E" w:rsidP="005D71AF">
            <w:pPr>
              <w:contextualSpacing/>
              <w:rPr>
                <w:rFonts w:cs="Times New Roman"/>
                <w:szCs w:val="24"/>
              </w:rPr>
            </w:pPr>
            <w:r w:rsidRPr="00574A09">
              <w:rPr>
                <w:rFonts w:cs="Times New Roman"/>
                <w:szCs w:val="24"/>
              </w:rPr>
              <w:t>Predstavlja stanje</w:t>
            </w:r>
          </w:p>
        </w:tc>
        <w:tc>
          <w:tcPr>
            <w:tcW w:w="2988" w:type="dxa"/>
          </w:tcPr>
          <w:p w14:paraId="5AD8FBA0" w14:textId="77777777" w:rsidR="00E7043E" w:rsidRPr="00574A09" w:rsidRDefault="00E7043E" w:rsidP="005D71AF">
            <w:pPr>
              <w:contextualSpacing/>
              <w:rPr>
                <w:rFonts w:cs="Times New Roman"/>
                <w:noProof/>
                <w:szCs w:val="24"/>
                <w:lang w:eastAsia="sl-SI"/>
              </w:rPr>
            </w:pPr>
            <w:r w:rsidRPr="00574A09">
              <w:rPr>
                <w:rFonts w:cs="Times New Roman"/>
                <w:noProof/>
                <w:szCs w:val="24"/>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574A09" w14:paraId="6CB8B266" w14:textId="77777777" w:rsidTr="00E03AF8">
        <w:trPr>
          <w:trHeight w:val="486"/>
          <w:jc w:val="center"/>
        </w:trPr>
        <w:tc>
          <w:tcPr>
            <w:tcW w:w="2988" w:type="dxa"/>
          </w:tcPr>
          <w:p w14:paraId="3B931841" w14:textId="77777777" w:rsidR="00E7043E" w:rsidRPr="00574A09" w:rsidRDefault="00E7043E" w:rsidP="005D71AF">
            <w:pPr>
              <w:contextualSpacing/>
              <w:rPr>
                <w:rFonts w:cs="Times New Roman"/>
                <w:szCs w:val="24"/>
              </w:rPr>
            </w:pPr>
            <w:r w:rsidRPr="00574A09">
              <w:rPr>
                <w:rFonts w:cs="Times New Roman"/>
                <w:szCs w:val="24"/>
              </w:rPr>
              <w:t>Vilice ali združitev</w:t>
            </w:r>
          </w:p>
        </w:tc>
        <w:tc>
          <w:tcPr>
            <w:tcW w:w="2988" w:type="dxa"/>
          </w:tcPr>
          <w:p w14:paraId="1516463D" w14:textId="77777777" w:rsidR="00E7043E" w:rsidRPr="00574A09" w:rsidRDefault="00E05713" w:rsidP="005D71AF">
            <w:pPr>
              <w:contextualSpacing/>
              <w:rPr>
                <w:rFonts w:cs="Times New Roman"/>
                <w:szCs w:val="24"/>
              </w:rPr>
            </w:pPr>
            <w:r w:rsidRPr="00574A09">
              <w:rPr>
                <w:rFonts w:cs="Times New Roman"/>
                <w:szCs w:val="24"/>
              </w:rPr>
              <w:t>Deli in združuje dejavnosti</w:t>
            </w:r>
          </w:p>
        </w:tc>
        <w:tc>
          <w:tcPr>
            <w:tcW w:w="2988" w:type="dxa"/>
          </w:tcPr>
          <w:p w14:paraId="129156B9" w14:textId="77777777" w:rsidR="00E7043E" w:rsidRPr="00574A09" w:rsidRDefault="00E7043E" w:rsidP="005D71AF">
            <w:pPr>
              <w:contextualSpacing/>
              <w:rPr>
                <w:rFonts w:cs="Times New Roman"/>
                <w:noProof/>
                <w:szCs w:val="24"/>
                <w:lang w:eastAsia="sl-SI"/>
              </w:rPr>
            </w:pPr>
            <w:r w:rsidRPr="00574A09">
              <w:rPr>
                <w:rFonts w:cs="Times New Roman"/>
                <w:noProof/>
                <w:szCs w:val="24"/>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599B44AB" w14:textId="77777777" w:rsidR="006E46D9" w:rsidRDefault="006E46D9" w:rsidP="005D71AF">
      <w:pPr>
        <w:contextualSpacing/>
        <w:rPr>
          <w:rFonts w:cs="Times New Roman"/>
          <w:szCs w:val="24"/>
        </w:rPr>
      </w:pPr>
    </w:p>
    <w:p w14:paraId="04A0DFEE" w14:textId="55B83302" w:rsidR="00360F96" w:rsidRPr="00574A09" w:rsidRDefault="00360F96" w:rsidP="005D71AF">
      <w:pPr>
        <w:contextualSpacing/>
        <w:rPr>
          <w:rFonts w:cs="Times New Roman"/>
          <w:szCs w:val="24"/>
        </w:rPr>
      </w:pPr>
      <w:r w:rsidRPr="00574A09">
        <w:rPr>
          <w:rFonts w:cs="Times New Roman"/>
          <w:szCs w:val="24"/>
        </w:rPr>
        <w:t>Vir:</w:t>
      </w:r>
      <w:r w:rsidR="00276631"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tg8H2nD2","properties":{"formattedCitation":"(Rumbaugh in dr., 2004, str. 40\\uc0\\u8211{}90)","plainCitation":"(Rumbaugh in dr., 2004, str. 40–90)","noteIndex":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574A09">
        <w:rPr>
          <w:rFonts w:cs="Times New Roman"/>
          <w:szCs w:val="24"/>
        </w:rPr>
        <w:fldChar w:fldCharType="separate"/>
      </w:r>
      <w:r w:rsidR="009C77D5" w:rsidRPr="00574A09">
        <w:rPr>
          <w:rFonts w:cs="Times New Roman"/>
          <w:szCs w:val="24"/>
        </w:rPr>
        <w:t>Rumbaugh in dr</w:t>
      </w:r>
      <w:r w:rsidR="001A7B40" w:rsidRPr="00574A09">
        <w:rPr>
          <w:rFonts w:cs="Times New Roman"/>
          <w:szCs w:val="24"/>
        </w:rPr>
        <w:t>ugi</w:t>
      </w:r>
      <w:r w:rsidR="009C77D5" w:rsidRPr="00574A09">
        <w:rPr>
          <w:rFonts w:cs="Times New Roman"/>
          <w:szCs w:val="24"/>
        </w:rPr>
        <w:t xml:space="preserve"> </w:t>
      </w:r>
      <w:r w:rsidR="00CE1077">
        <w:rPr>
          <w:rFonts w:cs="Times New Roman"/>
          <w:szCs w:val="24"/>
        </w:rPr>
        <w:t>(</w:t>
      </w:r>
      <w:r w:rsidR="009C77D5" w:rsidRPr="00574A09">
        <w:rPr>
          <w:rFonts w:cs="Times New Roman"/>
          <w:szCs w:val="24"/>
        </w:rPr>
        <w:t>2004, str. 40–90)</w:t>
      </w:r>
      <w:r w:rsidRPr="00574A09">
        <w:rPr>
          <w:rFonts w:cs="Times New Roman"/>
          <w:szCs w:val="24"/>
        </w:rPr>
        <w:fldChar w:fldCharType="end"/>
      </w:r>
      <w:r w:rsidR="00377046" w:rsidRPr="00574A09">
        <w:rPr>
          <w:rFonts w:cs="Times New Roman"/>
          <w:szCs w:val="24"/>
        </w:rPr>
        <w:t>.</w:t>
      </w:r>
    </w:p>
    <w:p w14:paraId="36F21011" w14:textId="77777777" w:rsidR="00FA50EC" w:rsidRDefault="00FA50EC" w:rsidP="005D71AF">
      <w:bookmarkStart w:id="62" w:name="_Toc509588445"/>
    </w:p>
    <w:p w14:paraId="72FC3E23" w14:textId="77777777" w:rsidR="002B6F8A" w:rsidRDefault="002B6F8A" w:rsidP="005D71AF">
      <w:pPr>
        <w:spacing w:after="200" w:line="276" w:lineRule="auto"/>
        <w:rPr>
          <w:rFonts w:eastAsiaTheme="majorEastAsia" w:cstheme="majorBidi"/>
          <w:bCs/>
          <w:szCs w:val="26"/>
        </w:rPr>
      </w:pPr>
      <w:r>
        <w:br w:type="page"/>
      </w:r>
    </w:p>
    <w:p w14:paraId="2ABB5E17" w14:textId="24873B57" w:rsidR="00360F96" w:rsidRPr="00574A09" w:rsidRDefault="00C71903" w:rsidP="005D71AF">
      <w:pPr>
        <w:pStyle w:val="Naslov2"/>
      </w:pPr>
      <w:bookmarkStart w:id="63" w:name="_Toc511205681"/>
      <w:r w:rsidRPr="00574A09">
        <w:lastRenderedPageBreak/>
        <w:t>6</w:t>
      </w:r>
      <w:r w:rsidR="00360F96" w:rsidRPr="00574A09">
        <w:t xml:space="preserve">.4 </w:t>
      </w:r>
      <w:r w:rsidR="00442E52" w:rsidRPr="00574A09">
        <w:t>IZGRADNJA ARTEFAKTNEGA MODELA</w:t>
      </w:r>
      <w:bookmarkEnd w:id="62"/>
      <w:bookmarkEnd w:id="63"/>
    </w:p>
    <w:p w14:paraId="71156DC5" w14:textId="5981D75D" w:rsidR="00360F96" w:rsidRPr="00574A09" w:rsidRDefault="00360F96" w:rsidP="005D71AF">
      <w:pPr>
        <w:contextualSpacing/>
        <w:rPr>
          <w:rFonts w:cs="Times New Roman"/>
          <w:szCs w:val="24"/>
        </w:rPr>
      </w:pPr>
      <w:r w:rsidRPr="00574A09">
        <w:rPr>
          <w:rFonts w:cs="Times New Roman"/>
          <w:szCs w:val="24"/>
        </w:rPr>
        <w:t xml:space="preserve">Če </w:t>
      </w:r>
      <w:r w:rsidR="008969EA" w:rsidRPr="00574A09">
        <w:rPr>
          <w:rFonts w:cs="Times New Roman"/>
          <w:szCs w:val="24"/>
        </w:rPr>
        <w:t>želimo razviti</w:t>
      </w:r>
      <w:r w:rsidR="00462D53" w:rsidRPr="00574A09">
        <w:rPr>
          <w:rFonts w:cs="Times New Roman"/>
          <w:szCs w:val="24"/>
        </w:rPr>
        <w:t xml:space="preserve"> </w:t>
      </w:r>
      <w:r w:rsidRPr="00574A09">
        <w:rPr>
          <w:rFonts w:cs="Times New Roman"/>
          <w:szCs w:val="24"/>
        </w:rPr>
        <w:t>učno igro</w:t>
      </w:r>
      <w:r w:rsidR="000E4967" w:rsidRPr="00574A09">
        <w:rPr>
          <w:rFonts w:cs="Times New Roman"/>
          <w:szCs w:val="24"/>
        </w:rPr>
        <w:t>,</w:t>
      </w:r>
      <w:r w:rsidRPr="00574A09">
        <w:rPr>
          <w:rFonts w:cs="Times New Roman"/>
          <w:szCs w:val="24"/>
        </w:rPr>
        <w:t xml:space="preserve"> mora skozi fazo formalizacije problema. V tej fazi se kreira dokument specifikacije učnega problema </w:t>
      </w:r>
      <w:r w:rsidRPr="00574A09">
        <w:rPr>
          <w:rFonts w:cs="Times New Roman"/>
          <w:szCs w:val="24"/>
        </w:rPr>
        <w:fldChar w:fldCharType="begin"/>
      </w:r>
      <w:r w:rsidR="009C77D5" w:rsidRPr="00574A09">
        <w:rPr>
          <w:rFonts w:cs="Times New Roman"/>
          <w:szCs w:val="24"/>
        </w:rPr>
        <w:instrText xml:space="preserve"> ADDIN ZOTERO_ITEM CSL_CITATION {"citationID":"IxzukHX3","properties":{"formattedCitation":"(Aslan &amp; Balci, 2015b, str. 310)","plainCitation":"(Aslan &amp; Balci, 2015b, str. 310)","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574A09">
        <w:rPr>
          <w:rFonts w:cs="Times New Roman"/>
          <w:szCs w:val="24"/>
        </w:rPr>
        <w:fldChar w:fldCharType="separate"/>
      </w:r>
      <w:r w:rsidR="004E3817" w:rsidRPr="00574A09">
        <w:rPr>
          <w:rFonts w:cs="Times New Roman"/>
          <w:szCs w:val="24"/>
        </w:rPr>
        <w:t>(Aslan in</w:t>
      </w:r>
      <w:r w:rsidR="007942D4" w:rsidRPr="00574A09">
        <w:rPr>
          <w:rFonts w:cs="Times New Roman"/>
          <w:szCs w:val="24"/>
        </w:rPr>
        <w:t xml:space="preserve"> Balci, 2015</w:t>
      </w:r>
      <w:r w:rsidR="009C77D5" w:rsidRPr="00574A09">
        <w:rPr>
          <w:rFonts w:cs="Times New Roman"/>
          <w:szCs w:val="24"/>
        </w:rPr>
        <w:t>, str. 310)</w:t>
      </w:r>
      <w:r w:rsidRPr="00574A09">
        <w:rPr>
          <w:rFonts w:cs="Times New Roman"/>
          <w:szCs w:val="24"/>
        </w:rPr>
        <w:fldChar w:fldCharType="end"/>
      </w:r>
      <w:r w:rsidR="001C60D4" w:rsidRPr="00574A09">
        <w:rPr>
          <w:rFonts w:cs="Times New Roman"/>
          <w:szCs w:val="24"/>
        </w:rPr>
        <w:t>.</w:t>
      </w:r>
    </w:p>
    <w:p w14:paraId="5E212177" w14:textId="5810AB84" w:rsidR="00072011" w:rsidRPr="00574A09" w:rsidRDefault="00360F96" w:rsidP="005D71AF">
      <w:pPr>
        <w:contextualSpacing/>
        <w:rPr>
          <w:rFonts w:cs="Times New Roman"/>
          <w:szCs w:val="24"/>
        </w:rPr>
      </w:pPr>
      <w:r w:rsidRPr="00574A09">
        <w:rPr>
          <w:rFonts w:cs="Times New Roman"/>
          <w:szCs w:val="24"/>
        </w:rPr>
        <w:t>Nato sledi faza razvoja koncepta</w:t>
      </w:r>
      <w:r w:rsidR="00727A73" w:rsidRPr="00574A09">
        <w:rPr>
          <w:rFonts w:cs="Times New Roman"/>
          <w:szCs w:val="24"/>
        </w:rPr>
        <w:t>,</w:t>
      </w:r>
      <w:r w:rsidRPr="00574A09">
        <w:rPr>
          <w:rFonts w:cs="Times New Roman"/>
          <w:szCs w:val="24"/>
        </w:rPr>
        <w:t xml:space="preserve"> </w:t>
      </w:r>
      <w:r w:rsidR="008969EA" w:rsidRPr="00574A09">
        <w:rPr>
          <w:rFonts w:cs="Times New Roman"/>
          <w:szCs w:val="24"/>
        </w:rPr>
        <w:t xml:space="preserve">ki </w:t>
      </w:r>
      <w:r w:rsidR="00F624DB" w:rsidRPr="00574A09">
        <w:rPr>
          <w:rFonts w:cs="Times New Roman"/>
          <w:szCs w:val="24"/>
        </w:rPr>
        <w:t xml:space="preserve">ima </w:t>
      </w:r>
      <w:r w:rsidR="00201F91" w:rsidRPr="00574A09">
        <w:rPr>
          <w:rFonts w:cs="Times New Roman"/>
          <w:szCs w:val="24"/>
        </w:rPr>
        <w:t>namen definiranja</w:t>
      </w:r>
      <w:r w:rsidRPr="00574A09">
        <w:rPr>
          <w:rFonts w:cs="Times New Roman"/>
          <w:szCs w:val="24"/>
        </w:rPr>
        <w:t xml:space="preserve"> osrednje funkcionalnosti igre, pre</w:t>
      </w:r>
      <w:r w:rsidR="00F4608E" w:rsidRPr="00574A09">
        <w:rPr>
          <w:rFonts w:cs="Times New Roman"/>
          <w:szCs w:val="24"/>
        </w:rPr>
        <w:t>dstavit</w:t>
      </w:r>
      <w:r w:rsidR="00F624DB" w:rsidRPr="00574A09">
        <w:rPr>
          <w:rFonts w:cs="Times New Roman"/>
          <w:szCs w:val="24"/>
        </w:rPr>
        <w:t>ve</w:t>
      </w:r>
      <w:r w:rsidR="00F4608E" w:rsidRPr="00574A09">
        <w:rPr>
          <w:rFonts w:cs="Times New Roman"/>
          <w:szCs w:val="24"/>
        </w:rPr>
        <w:t xml:space="preserve"> grafičnega izgleda in </w:t>
      </w:r>
      <w:r w:rsidRPr="00574A09">
        <w:rPr>
          <w:rFonts w:cs="Times New Roman"/>
          <w:szCs w:val="24"/>
        </w:rPr>
        <w:t>zgodbe. Dokument</w:t>
      </w:r>
      <w:r w:rsidR="00F624DB" w:rsidRPr="00574A09">
        <w:rPr>
          <w:rFonts w:cs="Times New Roman"/>
          <w:szCs w:val="24"/>
        </w:rPr>
        <w:t>i</w:t>
      </w:r>
      <w:r w:rsidRPr="00574A09">
        <w:rPr>
          <w:rFonts w:cs="Times New Roman"/>
          <w:szCs w:val="24"/>
        </w:rPr>
        <w:t>, ki jih razvoj koncepta proizvede</w:t>
      </w:r>
      <w:r w:rsidR="00F624DB" w:rsidRPr="00574A09">
        <w:rPr>
          <w:rFonts w:cs="Times New Roman"/>
          <w:szCs w:val="24"/>
        </w:rPr>
        <w:t>,</w:t>
      </w:r>
      <w:r w:rsidRPr="00574A09">
        <w:rPr>
          <w:rFonts w:cs="Times New Roman"/>
          <w:szCs w:val="24"/>
        </w:rPr>
        <w:t xml:space="preserve"> so: višji koncept, predlog igre (''pitch doc'') in koncept </w:t>
      </w:r>
      <w:r w:rsidRPr="00574A09">
        <w:rPr>
          <w:rFonts w:cs="Times New Roman"/>
          <w:szCs w:val="24"/>
        </w:rPr>
        <w:fldChar w:fldCharType="begin"/>
      </w:r>
      <w:r w:rsidR="009C77D5" w:rsidRPr="00574A09">
        <w:rPr>
          <w:rFonts w:cs="Times New Roman"/>
          <w:szCs w:val="24"/>
        </w:rPr>
        <w:instrText xml:space="preserve"> ADDIN ZOTERO_ITEM CSL_CITATION {"citationID":"q42EGIft","properties":{"formattedCitation":"(Bates, 2004, str. 203)","plainCitation":"(Bates, 2004, str. 203)","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03)</w:t>
      </w:r>
      <w:r w:rsidRPr="00574A09">
        <w:rPr>
          <w:rFonts w:cs="Times New Roman"/>
          <w:szCs w:val="24"/>
        </w:rPr>
        <w:fldChar w:fldCharType="end"/>
      </w:r>
      <w:r w:rsidRPr="00574A09">
        <w:rPr>
          <w:rFonts w:cs="Times New Roman"/>
          <w:szCs w:val="24"/>
        </w:rPr>
        <w:t>.</w:t>
      </w:r>
      <w:r w:rsidR="00276516" w:rsidRPr="00574A09">
        <w:rPr>
          <w:rFonts w:cs="Times New Roman"/>
          <w:szCs w:val="24"/>
        </w:rPr>
        <w:t xml:space="preserve"> </w:t>
      </w:r>
      <w:r w:rsidRPr="00574A09">
        <w:rPr>
          <w:rFonts w:cs="Times New Roman"/>
          <w:szCs w:val="24"/>
        </w:rPr>
        <w:t>Vsak tip dokumenta, ki predstavlja koncept</w:t>
      </w:r>
      <w:r w:rsidR="00F624DB" w:rsidRPr="00574A09">
        <w:rPr>
          <w:rFonts w:cs="Times New Roman"/>
          <w:szCs w:val="24"/>
        </w:rPr>
        <w:t>,</w:t>
      </w:r>
      <w:r w:rsidRPr="00574A09">
        <w:rPr>
          <w:rFonts w:cs="Times New Roman"/>
          <w:szCs w:val="24"/>
        </w:rPr>
        <w:t xml:space="preserve"> ima svoj namen, zato ni potrebno, da uporabimo vse.</w:t>
      </w:r>
      <w:r w:rsidR="00276516" w:rsidRPr="00574A09">
        <w:rPr>
          <w:rFonts w:cs="Times New Roman"/>
          <w:szCs w:val="24"/>
        </w:rPr>
        <w:t xml:space="preserve"> V našem primeru bomo uporab</w:t>
      </w:r>
      <w:r w:rsidR="00885CAC" w:rsidRPr="00574A09">
        <w:rPr>
          <w:rFonts w:cs="Times New Roman"/>
          <w:szCs w:val="24"/>
        </w:rPr>
        <w:t>ili poimenovanja po Novak</w:t>
      </w:r>
      <w:r w:rsidR="00276516" w:rsidRPr="00574A09">
        <w:rPr>
          <w:rFonts w:cs="Times New Roman"/>
          <w:szCs w:val="24"/>
        </w:rPr>
        <w:t>, ki končni dokument koncepta imenuje predlog igre</w:t>
      </w:r>
      <w:r w:rsidR="00EA3443" w:rsidRPr="00574A09">
        <w:rPr>
          <w:rFonts w:cs="Times New Roman"/>
          <w:szCs w:val="24"/>
        </w:rPr>
        <w:t xml:space="preserve"> (Novak, 2012, str. 387</w:t>
      </w:r>
      <w:r w:rsidR="00D476F9" w:rsidRPr="00574A09">
        <w:rPr>
          <w:rFonts w:cs="Times New Roman"/>
          <w:szCs w:val="24"/>
        </w:rPr>
        <w:t>)</w:t>
      </w:r>
      <w:r w:rsidR="00276516" w:rsidRPr="00574A09">
        <w:rPr>
          <w:rFonts w:cs="Times New Roman"/>
          <w:szCs w:val="24"/>
        </w:rPr>
        <w:t>.</w:t>
      </w:r>
      <w:r w:rsidRPr="00574A09">
        <w:rPr>
          <w:rFonts w:cs="Times New Roman"/>
          <w:szCs w:val="24"/>
        </w:rPr>
        <w:t xml:space="preserve"> </w:t>
      </w:r>
      <w:r w:rsidR="00C562A8" w:rsidRPr="00574A09">
        <w:rPr>
          <w:rFonts w:cs="Times New Roman"/>
          <w:szCs w:val="24"/>
        </w:rPr>
        <w:t xml:space="preserve">Predlog igre definira: zgodbo, like, koncepte umetnin, </w:t>
      </w:r>
      <w:r w:rsidR="007F68A2" w:rsidRPr="00574A09">
        <w:rPr>
          <w:rFonts w:cs="Times New Roman"/>
          <w:szCs w:val="24"/>
        </w:rPr>
        <w:t>žanr,</w:t>
      </w:r>
      <w:r w:rsidR="005B5132" w:rsidRPr="00574A09">
        <w:rPr>
          <w:rFonts w:cs="Times New Roman"/>
          <w:szCs w:val="24"/>
        </w:rPr>
        <w:t xml:space="preserve"> igralni pogon,</w:t>
      </w:r>
      <w:r w:rsidR="007F68A2" w:rsidRPr="00574A09">
        <w:rPr>
          <w:rFonts w:cs="Times New Roman"/>
          <w:szCs w:val="24"/>
        </w:rPr>
        <w:t xml:space="preserve"> igranje, </w:t>
      </w:r>
      <w:r w:rsidR="00C562A8" w:rsidRPr="00574A09">
        <w:rPr>
          <w:rFonts w:cs="Times New Roman"/>
          <w:szCs w:val="24"/>
        </w:rPr>
        <w:t>trg, sestavo</w:t>
      </w:r>
      <w:r w:rsidR="000434B6" w:rsidRPr="00574A09">
        <w:rPr>
          <w:rFonts w:cs="Times New Roman"/>
          <w:szCs w:val="24"/>
        </w:rPr>
        <w:t xml:space="preserve"> ekipe</w:t>
      </w:r>
      <w:r w:rsidR="00331F28" w:rsidRPr="00574A09">
        <w:rPr>
          <w:rFonts w:cs="Times New Roman"/>
          <w:szCs w:val="24"/>
        </w:rPr>
        <w:t xml:space="preserve"> in</w:t>
      </w:r>
      <w:r w:rsidR="00C562A8" w:rsidRPr="00574A09">
        <w:rPr>
          <w:rFonts w:cs="Times New Roman"/>
          <w:szCs w:val="24"/>
        </w:rPr>
        <w:t xml:space="preserve"> analizo</w:t>
      </w:r>
      <w:r w:rsidR="0082093E" w:rsidRPr="00574A09">
        <w:rPr>
          <w:rFonts w:cs="Times New Roman"/>
          <w:szCs w:val="24"/>
        </w:rPr>
        <w:t xml:space="preserve"> tveganj</w:t>
      </w:r>
      <w:r w:rsidR="00331F28" w:rsidRPr="00574A09">
        <w:rPr>
          <w:rFonts w:cs="Times New Roman"/>
          <w:szCs w:val="24"/>
        </w:rPr>
        <w:t xml:space="preserve"> </w:t>
      </w:r>
      <w:r w:rsidR="007F68A2" w:rsidRPr="00574A09">
        <w:rPr>
          <w:rFonts w:cs="Times New Roman"/>
          <w:szCs w:val="24"/>
        </w:rPr>
        <w:fldChar w:fldCharType="begin"/>
      </w:r>
      <w:r w:rsidR="009C77D5" w:rsidRPr="00574A09">
        <w:rPr>
          <w:rFonts w:cs="Times New Roman"/>
          <w:szCs w:val="24"/>
        </w:rPr>
        <w:instrText xml:space="preserve"> ADDIN ZOTERO_ITEM CSL_CITATION {"citationID":"NfJpaj1E","properties":{"formattedCitation":"(Bates, 2004, str. 204\\uc0\\u8211{}205; Novak, 2012, str. 387)","plainCitation":"(Bates, 2004, str. 204–205; Novak, 2012, str. 387)","noteIndex":0},"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sidRPr="00574A09">
        <w:rPr>
          <w:rFonts w:cs="Times New Roman"/>
          <w:szCs w:val="24"/>
        </w:rPr>
        <w:fldChar w:fldCharType="separate"/>
      </w:r>
      <w:r w:rsidR="009C77D5" w:rsidRPr="00574A09">
        <w:rPr>
          <w:rFonts w:cs="Times New Roman"/>
          <w:szCs w:val="24"/>
        </w:rPr>
        <w:t>(Bates, 2004, str. 204–205; Novak, 2012, str. 387)</w:t>
      </w:r>
      <w:r w:rsidR="007F68A2" w:rsidRPr="00574A09">
        <w:rPr>
          <w:rFonts w:cs="Times New Roman"/>
          <w:szCs w:val="24"/>
        </w:rPr>
        <w:fldChar w:fldCharType="end"/>
      </w:r>
      <w:r w:rsidR="000434B6" w:rsidRPr="00574A09">
        <w:rPr>
          <w:rFonts w:cs="Times New Roman"/>
          <w:szCs w:val="24"/>
        </w:rPr>
        <w:t xml:space="preserve">. </w:t>
      </w:r>
      <w:r w:rsidR="0028456D" w:rsidRPr="00574A09">
        <w:rPr>
          <w:rFonts w:cs="Times New Roman"/>
          <w:szCs w:val="24"/>
        </w:rPr>
        <w:t>Če</w:t>
      </w:r>
      <w:r w:rsidR="000434B6" w:rsidRPr="00574A09">
        <w:rPr>
          <w:rFonts w:cs="Times New Roman"/>
          <w:szCs w:val="24"/>
        </w:rPr>
        <w:t xml:space="preserve"> želi razvijalec pridobiti investitorja ali sredstva</w:t>
      </w:r>
      <w:r w:rsidR="004A362A" w:rsidRPr="00574A09">
        <w:rPr>
          <w:rFonts w:cs="Times New Roman"/>
          <w:szCs w:val="24"/>
        </w:rPr>
        <w:t>,</w:t>
      </w:r>
      <w:r w:rsidR="000434B6" w:rsidRPr="00574A09">
        <w:rPr>
          <w:rFonts w:cs="Times New Roman"/>
          <w:szCs w:val="24"/>
        </w:rPr>
        <w:t xml:space="preserve"> mora koncept </w:t>
      </w:r>
      <w:r w:rsidR="00CF7508" w:rsidRPr="00574A09">
        <w:rPr>
          <w:rFonts w:cs="Times New Roman"/>
          <w:szCs w:val="24"/>
        </w:rPr>
        <w:t>vsebovati tudi načr</w:t>
      </w:r>
      <w:r w:rsidR="00072011" w:rsidRPr="00574A09">
        <w:rPr>
          <w:rFonts w:cs="Times New Roman"/>
          <w:szCs w:val="24"/>
        </w:rPr>
        <w:t>t proračuna. Načrt proračuna zajema: napoved stroškov (plače, marketing, sredstva, orodja, prodaja) in napoved prihodkov</w:t>
      </w:r>
      <w:r w:rsidR="00FD6AFD" w:rsidRPr="00574A09">
        <w:rPr>
          <w:rFonts w:cs="Times New Roman"/>
          <w:szCs w:val="24"/>
        </w:rPr>
        <w:t xml:space="preserve"> </w:t>
      </w:r>
      <w:r w:rsidR="00FD6AFD" w:rsidRPr="00574A09">
        <w:rPr>
          <w:rFonts w:cs="Times New Roman"/>
          <w:szCs w:val="24"/>
        </w:rPr>
        <w:fldChar w:fldCharType="begin"/>
      </w:r>
      <w:r w:rsidR="009C77D5" w:rsidRPr="00574A09">
        <w:rPr>
          <w:rFonts w:cs="Times New Roman"/>
          <w:szCs w:val="24"/>
        </w:rPr>
        <w:instrText xml:space="preserve"> ADDIN ZOTERO_ITEM CSL_CITATION {"citationID":"CwGBPHgY","properties":{"formattedCitation":"(Novak, 2012, str. 390)","plainCitation":"(Novak, 2012, str. 390)","noteIndex":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sidRPr="00574A09">
        <w:rPr>
          <w:rFonts w:cs="Times New Roman"/>
          <w:szCs w:val="24"/>
        </w:rPr>
        <w:fldChar w:fldCharType="separate"/>
      </w:r>
      <w:r w:rsidR="009C77D5" w:rsidRPr="00574A09">
        <w:rPr>
          <w:rFonts w:cs="Times New Roman"/>
          <w:szCs w:val="24"/>
        </w:rPr>
        <w:t>(Novak, 2012, str. 390)</w:t>
      </w:r>
      <w:r w:rsidR="00FD6AFD" w:rsidRPr="00574A09">
        <w:rPr>
          <w:rFonts w:cs="Times New Roman"/>
          <w:szCs w:val="24"/>
        </w:rPr>
        <w:fldChar w:fldCharType="end"/>
      </w:r>
      <w:r w:rsidR="00072011" w:rsidRPr="00574A09">
        <w:rPr>
          <w:rFonts w:cs="Times New Roman"/>
          <w:szCs w:val="24"/>
        </w:rPr>
        <w:t>.</w:t>
      </w:r>
    </w:p>
    <w:p w14:paraId="3F61A694" w14:textId="77777777" w:rsidR="00467EDA" w:rsidRPr="00574A09" w:rsidRDefault="00467EDA" w:rsidP="005D71AF">
      <w:pPr>
        <w:contextualSpacing/>
        <w:rPr>
          <w:rFonts w:cs="Times New Roman"/>
          <w:szCs w:val="24"/>
        </w:rPr>
      </w:pPr>
    </w:p>
    <w:p w14:paraId="1F702035" w14:textId="77777777" w:rsidR="008B5734" w:rsidRDefault="004633F4" w:rsidP="005D71AF">
      <w:pPr>
        <w:contextualSpacing/>
        <w:rPr>
          <w:rFonts w:cs="Times New Roman"/>
          <w:szCs w:val="24"/>
        </w:rPr>
      </w:pPr>
      <w:r w:rsidRPr="00574A09">
        <w:rPr>
          <w:rFonts w:cs="Times New Roman"/>
          <w:szCs w:val="24"/>
        </w:rPr>
        <w:t>Na podlagi p</w:t>
      </w:r>
      <w:r w:rsidR="00360F96" w:rsidRPr="00574A09">
        <w:rPr>
          <w:rFonts w:cs="Times New Roman"/>
          <w:szCs w:val="24"/>
        </w:rPr>
        <w:t>redlog</w:t>
      </w:r>
      <w:r w:rsidRPr="00574A09">
        <w:rPr>
          <w:rFonts w:cs="Times New Roman"/>
          <w:szCs w:val="24"/>
        </w:rPr>
        <w:t>a</w:t>
      </w:r>
      <w:r w:rsidR="00360F96" w:rsidRPr="00574A09">
        <w:rPr>
          <w:rFonts w:cs="Times New Roman"/>
          <w:szCs w:val="24"/>
        </w:rPr>
        <w:t xml:space="preserve"> igre</w:t>
      </w:r>
      <w:r w:rsidRPr="00574A09">
        <w:rPr>
          <w:rFonts w:cs="Times New Roman"/>
          <w:szCs w:val="24"/>
        </w:rPr>
        <w:t xml:space="preserve"> se izdela </w:t>
      </w:r>
      <w:r w:rsidR="00360F96" w:rsidRPr="00574A09">
        <w:rPr>
          <w:rFonts w:cs="Times New Roman"/>
          <w:szCs w:val="24"/>
        </w:rPr>
        <w:t>prvi</w:t>
      </w:r>
      <w:r w:rsidR="00415311" w:rsidRPr="00574A09">
        <w:rPr>
          <w:rFonts w:cs="Times New Roman"/>
          <w:szCs w:val="24"/>
        </w:rPr>
        <w:t xml:space="preserve"> </w:t>
      </w:r>
      <w:r w:rsidR="00360F96" w:rsidRPr="00574A09">
        <w:rPr>
          <w:rFonts w:cs="Times New Roman"/>
          <w:szCs w:val="24"/>
        </w:rPr>
        <w:t>prototip</w:t>
      </w:r>
      <w:r w:rsidR="00360F96" w:rsidRPr="00574A09">
        <w:rPr>
          <w:rStyle w:val="Sprotnaopomba-sklic"/>
          <w:rFonts w:cs="Times New Roman"/>
          <w:szCs w:val="24"/>
        </w:rPr>
        <w:footnoteReference w:id="39"/>
      </w:r>
      <w:r w:rsidR="002655CF" w:rsidRPr="00574A09">
        <w:rPr>
          <w:rFonts w:cs="Times New Roman"/>
          <w:szCs w:val="24"/>
        </w:rPr>
        <w:t xml:space="preserve"> igre.</w:t>
      </w:r>
      <w:r w:rsidR="00796422" w:rsidRPr="00574A09">
        <w:rPr>
          <w:rFonts w:cs="Times New Roman"/>
          <w:szCs w:val="24"/>
        </w:rPr>
        <w:t xml:space="preserve"> </w:t>
      </w:r>
      <w:r w:rsidR="002655CF" w:rsidRPr="00574A09">
        <w:rPr>
          <w:rFonts w:cs="Times New Roman"/>
          <w:szCs w:val="24"/>
        </w:rPr>
        <w:t>P</w:t>
      </w:r>
      <w:r w:rsidR="00360F96" w:rsidRPr="00574A09">
        <w:rPr>
          <w:rFonts w:cs="Times New Roman"/>
          <w:szCs w:val="24"/>
        </w:rPr>
        <w:t xml:space="preserve">redstavlja najpomembnejši material, ki ga lahko proizvedemo v tej fazi </w:t>
      </w:r>
      <w:r w:rsidR="00360F96" w:rsidRPr="00574A09">
        <w:rPr>
          <w:rFonts w:cs="Times New Roman"/>
          <w:szCs w:val="24"/>
        </w:rPr>
        <w:fldChar w:fldCharType="begin"/>
      </w:r>
      <w:r w:rsidR="009C77D5" w:rsidRPr="00574A09">
        <w:rPr>
          <w:rFonts w:cs="Times New Roman"/>
          <w:szCs w:val="24"/>
        </w:rPr>
        <w:instrText xml:space="preserve"> ADDIN ZOTERO_ITEM CSL_CITATION {"citationID":"5sgbgjnT","properties":{"formattedCitation":"(Fullerton, 2014, str. 486)","plainCitation":"(Fullerton, 2014, str. 486)","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Fullerton, 2014, str. 486)</w:t>
      </w:r>
      <w:r w:rsidR="00360F96" w:rsidRPr="00574A09">
        <w:rPr>
          <w:rFonts w:cs="Times New Roman"/>
          <w:szCs w:val="24"/>
        </w:rPr>
        <w:fldChar w:fldCharType="end"/>
      </w:r>
      <w:r w:rsidR="00360F96" w:rsidRPr="00574A09">
        <w:rPr>
          <w:rFonts w:cs="Times New Roman"/>
          <w:szCs w:val="24"/>
        </w:rPr>
        <w:t>. V</w:t>
      </w:r>
      <w:r w:rsidR="00404F76" w:rsidRPr="00574A09">
        <w:rPr>
          <w:rFonts w:cs="Times New Roman"/>
          <w:szCs w:val="24"/>
        </w:rPr>
        <w:t xml:space="preserve">elja za dokaz delovanja </w:t>
      </w:r>
      <w:r w:rsidR="00360F96" w:rsidRPr="00574A09">
        <w:rPr>
          <w:rFonts w:cs="Times New Roman"/>
          <w:szCs w:val="24"/>
        </w:rPr>
        <w:t xml:space="preserve">in zmožnost premagovanja tehničnih zahtev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cXozqPbg","properties":{"formattedCitation":"(Bartle, 2003, str. 88)","plainCitation":"(Bartle, 2003, str. 88)","noteIndex":0},"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rtle, 2003, str. 88)</w:t>
      </w:r>
      <w:r w:rsidR="00360F96" w:rsidRPr="00574A09">
        <w:rPr>
          <w:rFonts w:cs="Times New Roman"/>
          <w:szCs w:val="24"/>
        </w:rPr>
        <w:fldChar w:fldCharType="end"/>
      </w:r>
      <w:r w:rsidR="00360F96" w:rsidRPr="00574A09">
        <w:rPr>
          <w:rFonts w:cs="Times New Roman"/>
          <w:szCs w:val="24"/>
        </w:rPr>
        <w:t>. Če je dokaz</w:t>
      </w:r>
      <w:r w:rsidR="00823DAB" w:rsidRPr="00574A09">
        <w:rPr>
          <w:rFonts w:cs="Times New Roman"/>
          <w:szCs w:val="24"/>
        </w:rPr>
        <w:t xml:space="preserve"> koncepta uspešen</w:t>
      </w:r>
      <w:r w:rsidR="00A1655F" w:rsidRPr="00574A09">
        <w:rPr>
          <w:rFonts w:cs="Times New Roman"/>
          <w:szCs w:val="24"/>
        </w:rPr>
        <w:t>,</w:t>
      </w:r>
      <w:r w:rsidR="00823DAB" w:rsidRPr="00574A09">
        <w:rPr>
          <w:rFonts w:cs="Times New Roman"/>
          <w:szCs w:val="24"/>
        </w:rPr>
        <w:t xml:space="preserve"> se začne faza oblikovanja</w:t>
      </w:r>
      <w:r w:rsidR="00F22202" w:rsidRPr="00574A09">
        <w:rPr>
          <w:rFonts w:cs="Times New Roman"/>
          <w:szCs w:val="24"/>
        </w:rPr>
        <w:t xml:space="preserve"> ali pred</w:t>
      </w:r>
      <w:r w:rsidR="00360F96" w:rsidRPr="00574A09">
        <w:rPr>
          <w:rFonts w:cs="Times New Roman"/>
          <w:szCs w:val="24"/>
        </w:rPr>
        <w:t xml:space="preserve">produkcija </w:t>
      </w:r>
      <w:r w:rsidR="00360F96" w:rsidRPr="00574A09">
        <w:rPr>
          <w:rFonts w:cs="Times New Roman"/>
          <w:szCs w:val="24"/>
        </w:rPr>
        <w:fldChar w:fldCharType="begin"/>
      </w:r>
      <w:r w:rsidR="009C77D5" w:rsidRPr="00574A09">
        <w:rPr>
          <w:rFonts w:cs="Times New Roman"/>
          <w:szCs w:val="24"/>
        </w:rPr>
        <w:instrText xml:space="preserve"> ADDIN ZOTERO_ITEM CSL_CITATION {"citationID":"nFnULHsN","properties":{"formattedCitation":"(Novak, 2012, str. 353)","plainCitation":"(Novak, 2012, str. 353)","noteIndex":0},"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Novak, 2012, str. 353)</w:t>
      </w:r>
      <w:r w:rsidR="00360F96" w:rsidRPr="00574A09">
        <w:rPr>
          <w:rFonts w:cs="Times New Roman"/>
          <w:szCs w:val="24"/>
        </w:rPr>
        <w:fldChar w:fldCharType="end"/>
      </w:r>
      <w:r w:rsidR="00360F96" w:rsidRPr="00574A09">
        <w:rPr>
          <w:rFonts w:cs="Times New Roman"/>
          <w:szCs w:val="24"/>
        </w:rPr>
        <w:t xml:space="preserve">. Cilj je izdelava </w:t>
      </w:r>
      <w:r w:rsidR="00277F69" w:rsidRPr="00574A09">
        <w:rPr>
          <w:rFonts w:cs="Times New Roman"/>
          <w:szCs w:val="24"/>
        </w:rPr>
        <w:t>GDD</w:t>
      </w:r>
      <w:r w:rsidR="00360F96" w:rsidRPr="00574A09">
        <w:rPr>
          <w:rFonts w:cs="Times New Roman"/>
          <w:szCs w:val="24"/>
        </w:rPr>
        <w:t>,</w:t>
      </w:r>
      <w:r w:rsidR="000A7A9F" w:rsidRPr="00574A09">
        <w:rPr>
          <w:rFonts w:cs="Times New Roman"/>
          <w:szCs w:val="24"/>
        </w:rPr>
        <w:t xml:space="preserve"> TDD,</w:t>
      </w:r>
      <w:r w:rsidR="00360F96" w:rsidRPr="00574A09">
        <w:rPr>
          <w:rFonts w:cs="Times New Roman"/>
          <w:szCs w:val="24"/>
        </w:rPr>
        <w:t xml:space="preserve"> </w:t>
      </w:r>
      <w:r w:rsidR="00D74264" w:rsidRPr="00574A09">
        <w:rPr>
          <w:rFonts w:cs="Times New Roman"/>
          <w:szCs w:val="24"/>
        </w:rPr>
        <w:t>UB</w:t>
      </w:r>
      <w:r w:rsidR="00360F96" w:rsidRPr="00574A09">
        <w:rPr>
          <w:rFonts w:cs="Times New Roman"/>
          <w:szCs w:val="24"/>
        </w:rPr>
        <w:t>, definiranje produkcijske poti in stvarite</w:t>
      </w:r>
      <w:r w:rsidR="001F55CB" w:rsidRPr="00574A09">
        <w:rPr>
          <w:rFonts w:cs="Times New Roman"/>
          <w:szCs w:val="24"/>
        </w:rPr>
        <w:t>v projektnega načrta</w:t>
      </w:r>
      <w:r w:rsidR="00405C65" w:rsidRPr="00574A09">
        <w:rPr>
          <w:rFonts w:cs="Times New Roman"/>
          <w:szCs w:val="24"/>
        </w:rPr>
        <w:t xml:space="preserve"> (Novak</w:t>
      </w:r>
      <w:r w:rsidR="005269F6" w:rsidRPr="00574A09">
        <w:rPr>
          <w:rFonts w:cs="Times New Roman"/>
          <w:szCs w:val="24"/>
        </w:rPr>
        <w:t>,</w:t>
      </w:r>
      <w:r w:rsidR="00405C65" w:rsidRPr="00574A09">
        <w:rPr>
          <w:rFonts w:cs="Times New Roman"/>
          <w:szCs w:val="24"/>
        </w:rPr>
        <w:t xml:space="preserve"> 2012, </w:t>
      </w:r>
      <w:r w:rsidR="009256CC" w:rsidRPr="00574A09">
        <w:rPr>
          <w:rFonts w:cs="Times New Roman"/>
          <w:szCs w:val="24"/>
        </w:rPr>
        <w:t xml:space="preserve">str. </w:t>
      </w:r>
      <w:r w:rsidR="00405C65" w:rsidRPr="00574A09">
        <w:rPr>
          <w:rFonts w:cs="Times New Roman"/>
          <w:szCs w:val="24"/>
        </w:rPr>
        <w:t>353)</w:t>
      </w:r>
      <w:r w:rsidR="001F55CB" w:rsidRPr="00574A09">
        <w:rPr>
          <w:rFonts w:cs="Times New Roman"/>
          <w:szCs w:val="24"/>
        </w:rPr>
        <w:t xml:space="preserve">. </w:t>
      </w:r>
      <w:r w:rsidR="00E32504" w:rsidRPr="00574A09">
        <w:rPr>
          <w:rFonts w:cs="Times New Roman"/>
          <w:szCs w:val="24"/>
        </w:rPr>
        <w:t>GDD</w:t>
      </w:r>
      <w:r w:rsidR="00047D30" w:rsidRPr="00574A09">
        <w:rPr>
          <w:rFonts w:cs="Times New Roman"/>
          <w:szCs w:val="24"/>
        </w:rPr>
        <w:t xml:space="preserve"> pa</w:t>
      </w:r>
      <w:r w:rsidR="00E32504" w:rsidRPr="00574A09">
        <w:rPr>
          <w:rFonts w:cs="Times New Roman"/>
          <w:szCs w:val="24"/>
        </w:rPr>
        <w:t xml:space="preserve"> </w:t>
      </w:r>
      <w:r w:rsidR="00360F96" w:rsidRPr="00574A09">
        <w:rPr>
          <w:rFonts w:cs="Times New Roman"/>
          <w:szCs w:val="24"/>
        </w:rPr>
        <w:t>je najobsežnejši dokument v razvoju igre</w:t>
      </w:r>
      <w:r w:rsidR="008247F9">
        <w:rPr>
          <w:rFonts w:cs="Times New Roman"/>
          <w:szCs w:val="24"/>
        </w:rPr>
        <w:t xml:space="preserve"> (Novak, 2012, str. 391)</w:t>
      </w:r>
      <w:r w:rsidR="00360F96" w:rsidRPr="00574A09">
        <w:rPr>
          <w:rFonts w:cs="Times New Roman"/>
          <w:szCs w:val="24"/>
        </w:rPr>
        <w:t>.</w:t>
      </w:r>
      <w:r w:rsidR="00B51D2C" w:rsidRPr="00574A09">
        <w:rPr>
          <w:rFonts w:cs="Times New Roman"/>
          <w:szCs w:val="24"/>
        </w:rPr>
        <w:t xml:space="preserve"> </w:t>
      </w:r>
      <w:r w:rsidR="007D6A14" w:rsidRPr="00574A09">
        <w:rPr>
          <w:rFonts w:cs="Times New Roman"/>
          <w:szCs w:val="24"/>
        </w:rPr>
        <w:t xml:space="preserve">Novak </w:t>
      </w:r>
      <w:r w:rsidR="00360F96" w:rsidRPr="00574A09">
        <w:rPr>
          <w:rFonts w:cs="Times New Roman"/>
          <w:szCs w:val="24"/>
        </w:rPr>
        <w:t>navaja, da se ta dokument konst</w:t>
      </w:r>
      <w:r w:rsidR="000C6602" w:rsidRPr="00574A09">
        <w:rPr>
          <w:rFonts w:cs="Times New Roman"/>
          <w:szCs w:val="24"/>
        </w:rPr>
        <w:t>antno posodablja</w:t>
      </w:r>
      <w:r w:rsidR="00252BD6" w:rsidRPr="00574A09">
        <w:rPr>
          <w:rFonts w:cs="Times New Roman"/>
          <w:szCs w:val="24"/>
        </w:rPr>
        <w:t xml:space="preserve"> (</w:t>
      </w:r>
      <w:r w:rsidR="008247F9">
        <w:rPr>
          <w:rFonts w:cs="Times New Roman"/>
          <w:szCs w:val="24"/>
        </w:rPr>
        <w:t>prav tam</w:t>
      </w:r>
      <w:r w:rsidR="00252BD6" w:rsidRPr="00574A09">
        <w:rPr>
          <w:rFonts w:cs="Times New Roman"/>
          <w:szCs w:val="24"/>
        </w:rPr>
        <w:t>)</w:t>
      </w:r>
      <w:r w:rsidR="00D11325" w:rsidRPr="00574A09">
        <w:rPr>
          <w:rFonts w:cs="Times New Roman"/>
          <w:szCs w:val="24"/>
        </w:rPr>
        <w:t xml:space="preserve">. Schell </w:t>
      </w:r>
      <w:r w:rsidR="00360F96" w:rsidRPr="00574A09">
        <w:rPr>
          <w:rFonts w:cs="Times New Roman"/>
          <w:szCs w:val="24"/>
        </w:rPr>
        <w:t>dodaja, da</w:t>
      </w:r>
      <w:r w:rsidR="00720BC9" w:rsidRPr="00574A09">
        <w:rPr>
          <w:rFonts w:cs="Times New Roman"/>
          <w:szCs w:val="24"/>
        </w:rPr>
        <w:t xml:space="preserve"> se</w:t>
      </w:r>
      <w:r w:rsidR="00A84543" w:rsidRPr="00574A09">
        <w:rPr>
          <w:rFonts w:cs="Times New Roman"/>
          <w:szCs w:val="24"/>
        </w:rPr>
        <w:t xml:space="preserve"> ga</w:t>
      </w:r>
      <w:r w:rsidR="00720BC9" w:rsidRPr="00574A09">
        <w:rPr>
          <w:rFonts w:cs="Times New Roman"/>
          <w:szCs w:val="24"/>
        </w:rPr>
        <w:t xml:space="preserve"> občasno posodablja in je po</w:t>
      </w:r>
      <w:r w:rsidR="00360F96" w:rsidRPr="00574A09">
        <w:rPr>
          <w:rFonts w:cs="Times New Roman"/>
          <w:szCs w:val="24"/>
        </w:rPr>
        <w:t>navadi neure</w:t>
      </w:r>
      <w:r w:rsidR="00F91980" w:rsidRPr="00574A09">
        <w:rPr>
          <w:rFonts w:cs="Times New Roman"/>
          <w:szCs w:val="24"/>
        </w:rPr>
        <w:t>jen</w:t>
      </w:r>
      <w:r w:rsidR="00D11325" w:rsidRPr="00574A09">
        <w:rPr>
          <w:rFonts w:cs="Times New Roman"/>
          <w:szCs w:val="24"/>
        </w:rPr>
        <w:t xml:space="preserve"> </w:t>
      </w:r>
      <w:r w:rsidR="00D11325" w:rsidRPr="00574A09">
        <w:rPr>
          <w:rFonts w:cs="Times New Roman"/>
          <w:szCs w:val="24"/>
        </w:rPr>
        <w:fldChar w:fldCharType="begin"/>
      </w:r>
      <w:r w:rsidR="00D11325" w:rsidRPr="00574A09">
        <w:rPr>
          <w:rFonts w:cs="Times New Roman"/>
          <w:szCs w:val="24"/>
        </w:rPr>
        <w:instrText xml:space="preserve"> ADDIN ZOTERO_ITEM CSL_CITATION {"citationID":"VxXyWfuY","properties":{"formattedCitation":"(Schell, 2008, str. 382)","plainCitation":"(Schell, 2008, str. 382)","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D11325" w:rsidRPr="00574A09">
        <w:rPr>
          <w:rFonts w:cs="Times New Roman"/>
          <w:szCs w:val="24"/>
        </w:rPr>
        <w:fldChar w:fldCharType="separate"/>
      </w:r>
      <w:r w:rsidR="00D11325" w:rsidRPr="00574A09">
        <w:rPr>
          <w:rFonts w:cs="Times New Roman"/>
          <w:szCs w:val="24"/>
        </w:rPr>
        <w:t>(Schell, 2008, str. 382)</w:t>
      </w:r>
      <w:r w:rsidR="00D11325" w:rsidRPr="00574A09">
        <w:rPr>
          <w:rFonts w:cs="Times New Roman"/>
          <w:szCs w:val="24"/>
        </w:rPr>
        <w:fldChar w:fldCharType="end"/>
      </w:r>
      <w:r w:rsidR="00F91980" w:rsidRPr="00574A09">
        <w:rPr>
          <w:rFonts w:cs="Times New Roman"/>
          <w:szCs w:val="24"/>
        </w:rPr>
        <w:t xml:space="preserve">. Na polovici projekta se ga </w:t>
      </w:r>
      <w:r w:rsidR="00360F96" w:rsidRPr="00574A09">
        <w:rPr>
          <w:rFonts w:cs="Times New Roman"/>
          <w:szCs w:val="24"/>
        </w:rPr>
        <w:t xml:space="preserve">opusti, saj vsebuje igra sama vse pomembne podrob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VxXyWfuY","properties":{"formattedCitation":"(Schell, 2008, str. 382)","plainCitation":"(Schell, 2008, str. 382)","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D11325" w:rsidRPr="00574A09">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FA734B" w:rsidRPr="00574A09">
        <w:rPr>
          <w:rFonts w:cs="Times New Roman"/>
          <w:szCs w:val="24"/>
        </w:rPr>
        <w:t>.</w:t>
      </w:r>
      <w:r w:rsidR="0084685A" w:rsidRPr="00574A09">
        <w:rPr>
          <w:rFonts w:cs="Times New Roman"/>
          <w:szCs w:val="24"/>
        </w:rPr>
        <w:t xml:space="preserve"> </w:t>
      </w:r>
      <w:r w:rsidR="00360F96" w:rsidRPr="00574A09">
        <w:rPr>
          <w:rFonts w:cs="Times New Roman"/>
          <w:szCs w:val="24"/>
        </w:rPr>
        <w:t xml:space="preserve">Na podlagi </w:t>
      </w:r>
      <w:r w:rsidR="006F6CDE" w:rsidRPr="00574A09">
        <w:rPr>
          <w:rFonts w:cs="Times New Roman"/>
          <w:szCs w:val="24"/>
        </w:rPr>
        <w:t xml:space="preserve">GDD </w:t>
      </w:r>
      <w:r w:rsidR="00D70C2C" w:rsidRPr="00574A09">
        <w:rPr>
          <w:rFonts w:cs="Times New Roman"/>
          <w:szCs w:val="24"/>
        </w:rPr>
        <w:t>tehnična ekipa izdela TDD</w:t>
      </w:r>
      <w:r w:rsidR="00684337">
        <w:rPr>
          <w:rFonts w:cs="Times New Roman"/>
          <w:szCs w:val="24"/>
        </w:rPr>
        <w:t xml:space="preserve"> (</w:t>
      </w:r>
      <w:r w:rsidR="00684337" w:rsidRPr="00574A09">
        <w:rPr>
          <w:rFonts w:cs="Times New Roman"/>
          <w:szCs w:val="24"/>
        </w:rPr>
        <w:t>Novak, 2012, str. 393</w:t>
      </w:r>
      <w:r w:rsidR="00684337">
        <w:rPr>
          <w:rFonts w:cs="Times New Roman"/>
          <w:szCs w:val="24"/>
        </w:rPr>
        <w:t>)</w:t>
      </w:r>
      <w:r w:rsidR="00360F96" w:rsidRPr="00574A09">
        <w:rPr>
          <w:rFonts w:cs="Times New Roman"/>
          <w:szCs w:val="24"/>
        </w:rPr>
        <w:t>. Ta dokument predstavlja produkcijsko pot, ki vzpostavi načrt</w:t>
      </w:r>
      <w:r w:rsidR="00A1655F" w:rsidRPr="00574A09">
        <w:rPr>
          <w:rFonts w:cs="Times New Roman"/>
          <w:szCs w:val="24"/>
        </w:rPr>
        <w:t>,</w:t>
      </w:r>
      <w:r w:rsidR="00360F96" w:rsidRPr="00574A09">
        <w:rPr>
          <w:rFonts w:cs="Times New Roman"/>
          <w:szCs w:val="24"/>
        </w:rPr>
        <w:t xml:space="preserve"> kako se bo razvoj premaknil od koncepta do programske opreme </w:t>
      </w:r>
      <w:r w:rsidR="00360F96" w:rsidRPr="00574A09">
        <w:rPr>
          <w:rFonts w:cs="Times New Roman"/>
          <w:szCs w:val="24"/>
        </w:rPr>
        <w:fldChar w:fldCharType="begin"/>
      </w:r>
      <w:r w:rsidR="009C77D5" w:rsidRPr="00574A09">
        <w:rPr>
          <w:rFonts w:cs="Times New Roman"/>
          <w:szCs w:val="24"/>
        </w:rPr>
        <w:instrText xml:space="preserve"> ADDIN ZOTERO_ITEM CSL_CITATION {"citationID":"SCHmpsWs","properties":{"formattedCitation":"(Novak, 2012, str. 393)","plainCitation":"(Novak, 2012, str. 393)","noteIndex":0},"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684337">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360F96" w:rsidRPr="00574A09">
        <w:rPr>
          <w:rFonts w:cs="Times New Roman"/>
          <w:szCs w:val="24"/>
        </w:rPr>
        <w:t xml:space="preserve">. Nato sledi izdelava načrta projekta, ki se začne izdelovati po definiranju grobih nalog, ki jih podaja </w:t>
      </w:r>
      <w:r w:rsidR="00E524B6" w:rsidRPr="00574A09">
        <w:rPr>
          <w:rFonts w:cs="Times New Roman"/>
          <w:szCs w:val="24"/>
        </w:rPr>
        <w:t>TDD</w:t>
      </w:r>
      <w:r w:rsidR="00360F96" w:rsidRPr="00574A09">
        <w:rPr>
          <w:rFonts w:cs="Times New Roman"/>
          <w:szCs w:val="24"/>
        </w:rPr>
        <w:t xml:space="preserve">. Ta dokument vsebuje načrt porabe </w:t>
      </w:r>
      <w:r w:rsidR="001F55CB" w:rsidRPr="00574A09">
        <w:rPr>
          <w:rFonts w:cs="Times New Roman"/>
          <w:szCs w:val="24"/>
        </w:rPr>
        <w:t>virov, časovni načrt, mejnike, oceno stroškov,  seznam sredstev za izdelavo</w:t>
      </w:r>
      <w:r w:rsidR="008C6163" w:rsidRPr="00574A09">
        <w:rPr>
          <w:rFonts w:cs="Times New Roman"/>
          <w:szCs w:val="24"/>
        </w:rPr>
        <w:t xml:space="preserve"> in izbrano programsko opremo (programi, igralni pogoni)</w:t>
      </w:r>
      <w:r w:rsidR="001F55CB" w:rsidRPr="00574A09">
        <w:rPr>
          <w:rFonts w:cs="Times New Roman"/>
          <w:szCs w:val="24"/>
        </w:rPr>
        <w:t xml:space="preserve"> </w:t>
      </w:r>
      <w:r w:rsidR="001F55CB" w:rsidRPr="00574A09">
        <w:rPr>
          <w:rFonts w:cs="Times New Roman"/>
          <w:szCs w:val="24"/>
        </w:rPr>
        <w:fldChar w:fldCharType="begin"/>
      </w:r>
      <w:r w:rsidR="009C77D5" w:rsidRPr="00574A09">
        <w:rPr>
          <w:rFonts w:cs="Times New Roman"/>
          <w:szCs w:val="24"/>
        </w:rPr>
        <w:instrText xml:space="preserve"> ADDIN ZOTERO_ITEM CSL_CITATION {"citationID":"zwDfl4Na","properties":{"formattedCitation":"(Bates, 2004, str. 209; Novak, 2012, str. 394)","plainCitation":"(Bates, 2004, str. 209; Novak, 2012, str. 394)","noteIndex":0},"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sidRPr="00574A09">
        <w:rPr>
          <w:rFonts w:cs="Times New Roman"/>
          <w:szCs w:val="24"/>
        </w:rPr>
        <w:fldChar w:fldCharType="separate"/>
      </w:r>
      <w:r w:rsidR="009C77D5" w:rsidRPr="00574A09">
        <w:rPr>
          <w:rFonts w:cs="Times New Roman"/>
          <w:szCs w:val="24"/>
        </w:rPr>
        <w:t>(Bates, 2004, str. 209; Novak, 2012, str. 394)</w:t>
      </w:r>
      <w:r w:rsidR="001F55CB" w:rsidRPr="00574A09">
        <w:rPr>
          <w:rFonts w:cs="Times New Roman"/>
          <w:szCs w:val="24"/>
        </w:rPr>
        <w:fldChar w:fldCharType="end"/>
      </w:r>
      <w:r w:rsidR="001F55CB" w:rsidRPr="00574A09">
        <w:rPr>
          <w:rFonts w:cs="Times New Roman"/>
          <w:szCs w:val="24"/>
        </w:rPr>
        <w:t>.</w:t>
      </w:r>
      <w:r w:rsidR="00C570C4" w:rsidRPr="00574A09">
        <w:rPr>
          <w:rFonts w:cs="Times New Roman"/>
          <w:szCs w:val="24"/>
        </w:rPr>
        <w:t xml:space="preserve"> </w:t>
      </w:r>
      <w:r w:rsidR="00560BBE" w:rsidRPr="00574A09">
        <w:rPr>
          <w:rFonts w:cs="Times New Roman"/>
          <w:szCs w:val="24"/>
        </w:rPr>
        <w:t>Zadnje dejanje pred</w:t>
      </w:r>
      <w:r w:rsidR="00360F96" w:rsidRPr="00574A09">
        <w:rPr>
          <w:rFonts w:cs="Times New Roman"/>
          <w:szCs w:val="24"/>
        </w:rPr>
        <w:t>produkc</w:t>
      </w:r>
      <w:r w:rsidR="00E432D0" w:rsidRPr="00574A09">
        <w:rPr>
          <w:rFonts w:cs="Times New Roman"/>
          <w:szCs w:val="24"/>
        </w:rPr>
        <w:t>ijske faze predstavlja</w:t>
      </w:r>
      <w:r w:rsidR="006A69C7" w:rsidRPr="00574A09">
        <w:rPr>
          <w:rFonts w:cs="Times New Roman"/>
          <w:szCs w:val="24"/>
        </w:rPr>
        <w:t xml:space="preserve"> izdelava </w:t>
      </w:r>
      <w:r w:rsidR="00360F96" w:rsidRPr="00574A09">
        <w:rPr>
          <w:rFonts w:cs="Times New Roman"/>
          <w:szCs w:val="24"/>
        </w:rPr>
        <w:t>prototipa</w:t>
      </w:r>
      <w:r w:rsidR="00183DD7" w:rsidRPr="00574A09">
        <w:rPr>
          <w:rFonts w:cs="Times New Roman"/>
          <w:szCs w:val="24"/>
        </w:rPr>
        <w:t xml:space="preserve"> </w:t>
      </w:r>
      <w:r w:rsidR="00360F96" w:rsidRPr="00574A09">
        <w:rPr>
          <w:rFonts w:cs="Times New Roman"/>
          <w:szCs w:val="24"/>
        </w:rPr>
        <w:fldChar w:fldCharType="begin"/>
      </w:r>
      <w:r w:rsidR="009C77D5" w:rsidRPr="00574A09">
        <w:rPr>
          <w:rFonts w:cs="Times New Roman"/>
          <w:szCs w:val="24"/>
        </w:rPr>
        <w:instrText xml:space="preserve"> ADDIN ZOTERO_ITEM CSL_CITATION {"citationID":"8kv1yC1X","properties":{"formattedCitation":"(Bates, 2004, str. 207\\uc0\\u8211{}208)","plainCitation":"(Bates, 2004, str. 207–208)","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tes, 2004, str. 207–208)</w:t>
      </w:r>
      <w:r w:rsidR="00360F96" w:rsidRPr="00574A09">
        <w:rPr>
          <w:rFonts w:cs="Times New Roman"/>
          <w:szCs w:val="24"/>
        </w:rPr>
        <w:fldChar w:fldCharType="end"/>
      </w:r>
      <w:r w:rsidR="00472257" w:rsidRPr="00574A09">
        <w:rPr>
          <w:rFonts w:cs="Times New Roman"/>
          <w:szCs w:val="24"/>
        </w:rPr>
        <w:t xml:space="preserve">. </w:t>
      </w:r>
      <w:r w:rsidR="00360F96" w:rsidRPr="00574A09">
        <w:rPr>
          <w:rFonts w:cs="Times New Roman"/>
          <w:szCs w:val="24"/>
        </w:rPr>
        <w:t>Ta artefakt je lahko analogne ali digitalne oblike. Pred izdelavo digitalnega je dobr</w:t>
      </w:r>
      <w:r w:rsidR="00A1655F" w:rsidRPr="00574A09">
        <w:rPr>
          <w:rFonts w:cs="Times New Roman"/>
          <w:szCs w:val="24"/>
        </w:rPr>
        <w:t xml:space="preserve">o </w:t>
      </w:r>
      <w:r w:rsidR="00360F96" w:rsidRPr="00574A09">
        <w:rPr>
          <w:rFonts w:cs="Times New Roman"/>
          <w:szCs w:val="24"/>
        </w:rPr>
        <w:t>izdel</w:t>
      </w:r>
      <w:r w:rsidR="00A1655F" w:rsidRPr="00574A09">
        <w:rPr>
          <w:rFonts w:cs="Times New Roman"/>
          <w:szCs w:val="24"/>
        </w:rPr>
        <w:t>ati</w:t>
      </w:r>
      <w:r w:rsidR="00360F96" w:rsidRPr="00574A09">
        <w:rPr>
          <w:rFonts w:cs="Times New Roman"/>
          <w:szCs w:val="24"/>
        </w:rPr>
        <w:t xml:space="preserve"> enostav</w:t>
      </w:r>
      <w:r w:rsidR="00A1655F" w:rsidRPr="00574A09">
        <w:rPr>
          <w:rFonts w:cs="Times New Roman"/>
          <w:szCs w:val="24"/>
        </w:rPr>
        <w:t>en</w:t>
      </w:r>
      <w:r w:rsidR="00C8566F" w:rsidRPr="00574A09">
        <w:rPr>
          <w:rFonts w:cs="Times New Roman"/>
          <w:szCs w:val="24"/>
        </w:rPr>
        <w:t xml:space="preserve"> analogneg</w:t>
      </w:r>
      <w:r w:rsidR="00A1655F" w:rsidRPr="00574A09">
        <w:rPr>
          <w:rFonts w:cs="Times New Roman"/>
          <w:szCs w:val="24"/>
        </w:rPr>
        <w:t>i</w:t>
      </w:r>
      <w:r w:rsidR="00C8566F" w:rsidRPr="00574A09">
        <w:rPr>
          <w:rFonts w:cs="Times New Roman"/>
          <w:szCs w:val="24"/>
        </w:rPr>
        <w:t xml:space="preserve"> prototip, ki ima </w:t>
      </w:r>
      <w:r w:rsidR="003C54B4" w:rsidRPr="00574A09">
        <w:rPr>
          <w:rFonts w:cs="Times New Roman"/>
          <w:szCs w:val="24"/>
        </w:rPr>
        <w:t xml:space="preserve">namen </w:t>
      </w:r>
      <w:r w:rsidR="008A313A" w:rsidRPr="00574A09">
        <w:rPr>
          <w:rFonts w:cs="Times New Roman"/>
          <w:szCs w:val="24"/>
        </w:rPr>
        <w:t xml:space="preserve">zagotoviti zabavno in prepričljivo igralno mehaniko. </w:t>
      </w:r>
    </w:p>
    <w:p w14:paraId="380DB8A9" w14:textId="2B904CE6" w:rsidR="00553CF3" w:rsidRPr="00574A09" w:rsidRDefault="00360F96" w:rsidP="005D71AF">
      <w:pPr>
        <w:contextualSpacing/>
        <w:rPr>
          <w:rFonts w:cs="Times New Roman"/>
          <w:szCs w:val="24"/>
        </w:rPr>
      </w:pPr>
      <w:r w:rsidRPr="00574A09">
        <w:rPr>
          <w:rFonts w:cs="Times New Roman"/>
          <w:szCs w:val="24"/>
        </w:rPr>
        <w:lastRenderedPageBreak/>
        <w:t xml:space="preserve">Končan prototip je lahko dokaz delovanja produkcijske poti od ideje do realizacije </w:t>
      </w:r>
      <w:r w:rsidRPr="00574A09">
        <w:rPr>
          <w:rFonts w:cs="Times New Roman"/>
          <w:szCs w:val="24"/>
        </w:rPr>
        <w:fldChar w:fldCharType="begin"/>
      </w:r>
      <w:r w:rsidR="009C77D5" w:rsidRPr="00574A09">
        <w:rPr>
          <w:rFonts w:cs="Times New Roman"/>
          <w:szCs w:val="24"/>
        </w:rPr>
        <w:instrText xml:space="preserve"> ADDIN ZOTERO_ITEM CSL_CITATION {"citationID":"lrOmWUEk","properties":{"formattedCitation":"(Novak, 2012, str. 354)","plainCitation":"(Novak, 2012, str. 354)","noteIndex":0},"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54)</w:t>
      </w:r>
      <w:r w:rsidRPr="00574A09">
        <w:rPr>
          <w:rFonts w:cs="Times New Roman"/>
          <w:szCs w:val="24"/>
        </w:rPr>
        <w:fldChar w:fldCharType="end"/>
      </w:r>
      <w:r w:rsidR="00CE53C1" w:rsidRPr="00574A09">
        <w:rPr>
          <w:rFonts w:cs="Times New Roman"/>
          <w:szCs w:val="24"/>
        </w:rPr>
        <w:t>.</w:t>
      </w:r>
      <w:r w:rsidR="005457AD" w:rsidRPr="00574A09">
        <w:rPr>
          <w:rFonts w:cs="Times New Roman"/>
          <w:szCs w:val="24"/>
        </w:rPr>
        <w:t xml:space="preserve"> Za kreiranje </w:t>
      </w:r>
      <w:r w:rsidR="00F54F37" w:rsidRPr="00574A09">
        <w:rPr>
          <w:rFonts w:cs="Times New Roman"/>
          <w:szCs w:val="24"/>
        </w:rPr>
        <w:t>prototipa se navadno uporablja tehnika vertikalnega reza</w:t>
      </w:r>
      <w:r w:rsidR="00F54F37" w:rsidRPr="00574A09">
        <w:rPr>
          <w:rStyle w:val="Sprotnaopomba-sklic"/>
          <w:rFonts w:cs="Times New Roman"/>
          <w:szCs w:val="24"/>
        </w:rPr>
        <w:footnoteReference w:id="40"/>
      </w:r>
      <w:r w:rsidR="005457AD" w:rsidRPr="00574A09">
        <w:rPr>
          <w:rFonts w:cs="Times New Roman"/>
          <w:szCs w:val="24"/>
        </w:rPr>
        <w:t>, ki pomeni, da vsebuje ravno toliko vsebine, da poda jasen občutek igranja</w:t>
      </w:r>
      <w:r w:rsidR="00F213B4" w:rsidRPr="00574A09">
        <w:rPr>
          <w:rFonts w:cs="Times New Roman"/>
          <w:szCs w:val="24"/>
        </w:rPr>
        <w:t xml:space="preserve"> in takšni ponavadi </w:t>
      </w:r>
      <w:r w:rsidR="005457AD" w:rsidRPr="00574A09">
        <w:rPr>
          <w:rFonts w:cs="Times New Roman"/>
          <w:szCs w:val="24"/>
        </w:rPr>
        <w:t xml:space="preserve">vsebujejo veliko začasnih sredstev </w:t>
      </w:r>
      <w:r w:rsidR="005457AD" w:rsidRPr="00574A09">
        <w:rPr>
          <w:rFonts w:cs="Times New Roman"/>
          <w:szCs w:val="24"/>
        </w:rPr>
        <w:fldChar w:fldCharType="begin"/>
      </w:r>
      <w:r w:rsidR="009C77D5" w:rsidRPr="00574A09">
        <w:rPr>
          <w:rFonts w:cs="Times New Roman"/>
          <w:szCs w:val="24"/>
        </w:rPr>
        <w:instrText xml:space="preserve"> ADDIN ZOTERO_ITEM CSL_CITATION {"citationID":"uT659kQm","properties":{"formattedCitation":"(Mitchell, 2012, str. 64)","plainCitation":"(Mitchell, 2012, str. 64)","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sidRPr="00574A09">
        <w:rPr>
          <w:rFonts w:cs="Times New Roman"/>
          <w:szCs w:val="24"/>
        </w:rPr>
        <w:fldChar w:fldCharType="separate"/>
      </w:r>
      <w:r w:rsidR="009C77D5" w:rsidRPr="00574A09">
        <w:rPr>
          <w:rFonts w:cs="Times New Roman"/>
          <w:szCs w:val="24"/>
        </w:rPr>
        <w:t>(Mitchell, 2012, str. 64)</w:t>
      </w:r>
      <w:r w:rsidR="005457AD" w:rsidRPr="00574A09">
        <w:rPr>
          <w:rFonts w:cs="Times New Roman"/>
          <w:szCs w:val="24"/>
        </w:rPr>
        <w:fldChar w:fldCharType="end"/>
      </w:r>
      <w:r w:rsidR="00B82363" w:rsidRPr="00574A09">
        <w:rPr>
          <w:rFonts w:cs="Times New Roman"/>
          <w:szCs w:val="24"/>
        </w:rPr>
        <w:t>.</w:t>
      </w:r>
    </w:p>
    <w:p w14:paraId="702C3BAF" w14:textId="51890CED" w:rsidR="009F1404" w:rsidRPr="00574A09" w:rsidRDefault="007D1157" w:rsidP="005D71AF">
      <w:pPr>
        <w:contextualSpacing/>
        <w:rPr>
          <w:rFonts w:cs="Times New Roman"/>
          <w:szCs w:val="24"/>
        </w:rPr>
      </w:pPr>
      <w:r w:rsidRPr="00574A09">
        <w:rPr>
          <w:rFonts w:cs="Times New Roman"/>
          <w:szCs w:val="24"/>
        </w:rPr>
        <w:t xml:space="preserve">Nato sledi faza produkcije. </w:t>
      </w:r>
      <w:r w:rsidR="004426EF" w:rsidRPr="00574A09">
        <w:rPr>
          <w:rFonts w:cs="Times New Roman"/>
          <w:szCs w:val="24"/>
        </w:rPr>
        <w:t>V produkcij</w:t>
      </w:r>
      <w:r w:rsidR="0056662F" w:rsidRPr="00574A09">
        <w:rPr>
          <w:rFonts w:cs="Times New Roman"/>
          <w:szCs w:val="24"/>
        </w:rPr>
        <w:t xml:space="preserve">i se </w:t>
      </w:r>
      <w:r w:rsidR="00BD64F7" w:rsidRPr="00574A09">
        <w:rPr>
          <w:rFonts w:cs="Times New Roman"/>
          <w:szCs w:val="24"/>
        </w:rPr>
        <w:t>kreirajo:</w:t>
      </w:r>
      <w:r w:rsidR="0056662F" w:rsidRPr="00574A09">
        <w:rPr>
          <w:rFonts w:cs="Times New Roman"/>
          <w:szCs w:val="24"/>
        </w:rPr>
        <w:t xml:space="preserve"> </w:t>
      </w:r>
      <w:r w:rsidR="00BD64F7" w:rsidRPr="00574A09">
        <w:rPr>
          <w:rFonts w:cs="Times New Roman"/>
          <w:szCs w:val="24"/>
        </w:rPr>
        <w:t xml:space="preserve">različice </w:t>
      </w:r>
      <w:r w:rsidR="0056662F" w:rsidRPr="00574A09">
        <w:rPr>
          <w:rFonts w:cs="Times New Roman"/>
          <w:szCs w:val="24"/>
        </w:rPr>
        <w:t>igre</w:t>
      </w:r>
      <w:r w:rsidR="00BF1FED" w:rsidRPr="00574A09">
        <w:rPr>
          <w:rFonts w:cs="Times New Roman"/>
          <w:szCs w:val="24"/>
        </w:rPr>
        <w:t xml:space="preserve"> (prototipi</w:t>
      </w:r>
      <w:r w:rsidR="002A1362" w:rsidRPr="00574A09">
        <w:rPr>
          <w:rFonts w:cs="Times New Roman"/>
          <w:szCs w:val="24"/>
        </w:rPr>
        <w:t>)</w:t>
      </w:r>
      <w:r w:rsidR="0056662F" w:rsidRPr="00574A09">
        <w:rPr>
          <w:rFonts w:cs="Times New Roman"/>
          <w:szCs w:val="24"/>
        </w:rPr>
        <w:t>, up</w:t>
      </w:r>
      <w:r w:rsidR="009675CA" w:rsidRPr="00574A09">
        <w:rPr>
          <w:rFonts w:cs="Times New Roman"/>
          <w:szCs w:val="24"/>
        </w:rPr>
        <w:t xml:space="preserve">orabniški vodnik, </w:t>
      </w:r>
      <w:r w:rsidR="0056662F" w:rsidRPr="00574A09">
        <w:rPr>
          <w:rFonts w:cs="Times New Roman"/>
          <w:szCs w:val="24"/>
        </w:rPr>
        <w:t>UB in sred</w:t>
      </w:r>
      <w:r w:rsidR="00BD64F7" w:rsidRPr="00574A09">
        <w:rPr>
          <w:rFonts w:cs="Times New Roman"/>
          <w:szCs w:val="24"/>
        </w:rPr>
        <w:t>st</w:t>
      </w:r>
      <w:r w:rsidR="0056662F" w:rsidRPr="00574A09">
        <w:rPr>
          <w:rFonts w:cs="Times New Roman"/>
          <w:szCs w:val="24"/>
        </w:rPr>
        <w:t>v</w:t>
      </w:r>
      <w:r w:rsidR="00BD64F7" w:rsidRPr="00574A09">
        <w:rPr>
          <w:rFonts w:cs="Times New Roman"/>
          <w:szCs w:val="24"/>
        </w:rPr>
        <w:t>a</w:t>
      </w:r>
      <w:r w:rsidR="00DE496B" w:rsidRPr="00574A09">
        <w:rPr>
          <w:rFonts w:cs="Times New Roman"/>
          <w:szCs w:val="24"/>
        </w:rPr>
        <w:t xml:space="preserve"> </w:t>
      </w:r>
      <w:r w:rsidR="00DE496B" w:rsidRPr="00574A09">
        <w:rPr>
          <w:rFonts w:cs="Times New Roman"/>
          <w:szCs w:val="24"/>
        </w:rPr>
        <w:fldChar w:fldCharType="begin"/>
      </w:r>
      <w:r w:rsidR="009C77D5" w:rsidRPr="00574A09">
        <w:rPr>
          <w:rFonts w:cs="Times New Roman"/>
          <w:szCs w:val="24"/>
        </w:rPr>
        <w:instrText xml:space="preserve"> ADDIN ZOTERO_ITEM CSL_CITATION {"citationID":"zgy7ZT5N","properties":{"formattedCitation":"(Mitchell, 2012, str. 218)","plainCitation":"(Mitchell, 2012, str. 218)","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sidRPr="00574A09">
        <w:rPr>
          <w:rFonts w:cs="Times New Roman"/>
          <w:szCs w:val="24"/>
        </w:rPr>
        <w:fldChar w:fldCharType="separate"/>
      </w:r>
      <w:r w:rsidR="009C77D5" w:rsidRPr="00574A09">
        <w:rPr>
          <w:rFonts w:cs="Times New Roman"/>
          <w:szCs w:val="24"/>
        </w:rPr>
        <w:t>(Mitchell, 2012, str. 218)</w:t>
      </w:r>
      <w:r w:rsidR="00DE496B" w:rsidRPr="00574A09">
        <w:rPr>
          <w:rFonts w:cs="Times New Roman"/>
          <w:szCs w:val="24"/>
        </w:rPr>
        <w:fldChar w:fldCharType="end"/>
      </w:r>
      <w:r w:rsidR="00345969" w:rsidRPr="00574A09">
        <w:rPr>
          <w:rFonts w:cs="Times New Roman"/>
          <w:szCs w:val="24"/>
        </w:rPr>
        <w:t xml:space="preserve">. Za razvoj igre se priporoča pristop, ki je fokusiran na igralca </w:t>
      </w:r>
      <w:r w:rsidR="00345969" w:rsidRPr="00574A09">
        <w:rPr>
          <w:rFonts w:cs="Times New Roman"/>
          <w:szCs w:val="24"/>
        </w:rPr>
        <w:fldChar w:fldCharType="begin"/>
      </w:r>
      <w:r w:rsidR="009C77D5" w:rsidRPr="00574A09">
        <w:rPr>
          <w:rFonts w:cs="Times New Roman"/>
          <w:szCs w:val="24"/>
        </w:rPr>
        <w:instrText xml:space="preserve"> ADDIN ZOTERO_ITEM CSL_CITATION {"citationID":"9rqTcOoX","properties":{"formattedCitation":"(Adams, 2013; Fullerton, 2014, str. 10)","plainCitation":"(Adams, 2013; Fullerton, 2014, str. 10)","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sidRPr="00574A09">
        <w:rPr>
          <w:rFonts w:cs="Times New Roman"/>
          <w:szCs w:val="24"/>
        </w:rPr>
        <w:fldChar w:fldCharType="separate"/>
      </w:r>
      <w:r w:rsidR="009C77D5" w:rsidRPr="00574A09">
        <w:rPr>
          <w:rFonts w:cs="Times New Roman"/>
          <w:szCs w:val="24"/>
        </w:rPr>
        <w:t>(Adams, 2013; Fullerton, 2014, str. 10)</w:t>
      </w:r>
      <w:r w:rsidR="00345969" w:rsidRPr="00574A09">
        <w:rPr>
          <w:rFonts w:cs="Times New Roman"/>
          <w:szCs w:val="24"/>
        </w:rPr>
        <w:fldChar w:fldCharType="end"/>
      </w:r>
      <w:r w:rsidR="00FE47D2" w:rsidRPr="00574A09">
        <w:rPr>
          <w:rFonts w:cs="Times New Roman"/>
          <w:szCs w:val="24"/>
        </w:rPr>
        <w:t xml:space="preserve">. </w:t>
      </w:r>
      <w:r w:rsidR="00F405A2" w:rsidRPr="00574A09">
        <w:rPr>
          <w:rFonts w:cs="Times New Roman"/>
          <w:szCs w:val="24"/>
        </w:rPr>
        <w:t>To pomeni</w:t>
      </w:r>
      <w:r w:rsidR="00B67181" w:rsidRPr="00574A09">
        <w:rPr>
          <w:rFonts w:cs="Times New Roman"/>
          <w:szCs w:val="24"/>
        </w:rPr>
        <w:t>,</w:t>
      </w:r>
      <w:r w:rsidR="00F405A2" w:rsidRPr="00574A09">
        <w:rPr>
          <w:rFonts w:cs="Times New Roman"/>
          <w:szCs w:val="24"/>
        </w:rPr>
        <w:t xml:space="preserve"> da </w:t>
      </w:r>
      <w:r w:rsidRPr="00574A09">
        <w:rPr>
          <w:rFonts w:cs="Times New Roman"/>
          <w:szCs w:val="24"/>
        </w:rPr>
        <w:t>s pomočjo introspekcije</w:t>
      </w:r>
      <w:r w:rsidR="00796184" w:rsidRPr="00574A09">
        <w:rPr>
          <w:rFonts w:cs="Times New Roman"/>
          <w:szCs w:val="24"/>
        </w:rPr>
        <w:t xml:space="preserve"> </w:t>
      </w:r>
      <w:r w:rsidR="00796184" w:rsidRPr="00574A09">
        <w:rPr>
          <w:rFonts w:cs="Times New Roman"/>
          <w:szCs w:val="24"/>
        </w:rPr>
        <w:fldChar w:fldCharType="begin"/>
      </w:r>
      <w:r w:rsidR="009C77D5" w:rsidRPr="00574A09">
        <w:rPr>
          <w:rFonts w:cs="Times New Roman"/>
          <w:szCs w:val="24"/>
        </w:rPr>
        <w:instrText xml:space="preserve"> ADDIN ZOTERO_ITEM CSL_CITATION {"citationID":"bcIm0n5N","properties":{"formattedCitation":"(Schell, 2008, str. 14)","plainCitation":"(Schell, 2008, str. 14)","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sidRPr="00574A09">
        <w:rPr>
          <w:rFonts w:cs="Times New Roman"/>
          <w:szCs w:val="24"/>
        </w:rPr>
        <w:fldChar w:fldCharType="separate"/>
      </w:r>
      <w:r w:rsidR="009C77D5" w:rsidRPr="00574A09">
        <w:rPr>
          <w:rFonts w:cs="Times New Roman"/>
          <w:szCs w:val="24"/>
        </w:rPr>
        <w:t>(Schell, 2008, str. 14)</w:t>
      </w:r>
      <w:r w:rsidR="00796184" w:rsidRPr="00574A09">
        <w:rPr>
          <w:rFonts w:cs="Times New Roman"/>
          <w:szCs w:val="24"/>
        </w:rPr>
        <w:fldChar w:fldCharType="end"/>
      </w:r>
      <w:r w:rsidR="00E67745" w:rsidRPr="00574A09">
        <w:rPr>
          <w:rFonts w:cs="Times New Roman"/>
          <w:szCs w:val="24"/>
        </w:rPr>
        <w:t xml:space="preserve"> pred kodiranjem</w:t>
      </w:r>
      <w:r w:rsidR="008408EB" w:rsidRPr="00574A09">
        <w:rPr>
          <w:rFonts w:cs="Times New Roman"/>
          <w:szCs w:val="24"/>
        </w:rPr>
        <w:t xml:space="preserve"> </w:t>
      </w:r>
      <w:r w:rsidR="00F405A2" w:rsidRPr="00574A09">
        <w:rPr>
          <w:rFonts w:cs="Times New Roman"/>
          <w:szCs w:val="24"/>
        </w:rPr>
        <w:t xml:space="preserve">definiramo </w:t>
      </w:r>
      <w:r w:rsidR="004F0690" w:rsidRPr="00574A09">
        <w:rPr>
          <w:rFonts w:cs="Times New Roman"/>
          <w:szCs w:val="24"/>
        </w:rPr>
        <w:t>izkušnjo</w:t>
      </w:r>
      <w:r w:rsidR="00796184" w:rsidRPr="00574A09">
        <w:rPr>
          <w:rFonts w:cs="Times New Roman"/>
          <w:szCs w:val="24"/>
        </w:rPr>
        <w:t xml:space="preserve">, </w:t>
      </w:r>
      <w:r w:rsidR="00A1655F" w:rsidRPr="00574A09">
        <w:rPr>
          <w:rFonts w:cs="Times New Roman"/>
          <w:szCs w:val="24"/>
        </w:rPr>
        <w:t xml:space="preserve">ki jo </w:t>
      </w:r>
      <w:r w:rsidR="00796184" w:rsidRPr="00574A09">
        <w:rPr>
          <w:rFonts w:cs="Times New Roman"/>
          <w:szCs w:val="24"/>
        </w:rPr>
        <w:t>želimo podoživeti ob igranju.</w:t>
      </w:r>
      <w:r w:rsidR="0025301E" w:rsidRPr="00574A09">
        <w:rPr>
          <w:rFonts w:cs="Times New Roman"/>
          <w:szCs w:val="24"/>
        </w:rPr>
        <w:t xml:space="preserve"> </w:t>
      </w:r>
      <w:r w:rsidR="003A4194" w:rsidRPr="00574A09">
        <w:rPr>
          <w:rFonts w:cs="Times New Roman"/>
          <w:szCs w:val="24"/>
        </w:rPr>
        <w:t xml:space="preserve">To izvajamo iterativno z izdajanjem različic. </w:t>
      </w:r>
      <w:r w:rsidR="00F44669" w:rsidRPr="00574A09">
        <w:rPr>
          <w:rFonts w:cs="Times New Roman"/>
          <w:szCs w:val="24"/>
        </w:rPr>
        <w:t>Različica zajema</w:t>
      </w:r>
      <w:r w:rsidR="002E7322" w:rsidRPr="00574A09">
        <w:rPr>
          <w:rFonts w:cs="Times New Roman"/>
          <w:szCs w:val="24"/>
        </w:rPr>
        <w:t xml:space="preserve"> vsa</w:t>
      </w:r>
      <w:r w:rsidR="00F44669" w:rsidRPr="00574A09">
        <w:rPr>
          <w:rFonts w:cs="Times New Roman"/>
          <w:szCs w:val="24"/>
        </w:rPr>
        <w:t xml:space="preserve"> sredstva</w:t>
      </w:r>
      <w:r w:rsidR="00A1655F" w:rsidRPr="00574A09">
        <w:rPr>
          <w:rFonts w:cs="Times New Roman"/>
          <w:szCs w:val="24"/>
        </w:rPr>
        <w:t>, ki so na razpolago,</w:t>
      </w:r>
      <w:r w:rsidR="00F44669" w:rsidRPr="00574A09">
        <w:rPr>
          <w:rFonts w:cs="Times New Roman"/>
          <w:szCs w:val="24"/>
        </w:rPr>
        <w:t xml:space="preserve"> in </w:t>
      </w:r>
      <w:r w:rsidR="00F2016D" w:rsidRPr="00574A09">
        <w:rPr>
          <w:rFonts w:cs="Times New Roman"/>
          <w:szCs w:val="24"/>
        </w:rPr>
        <w:t>predstavlja</w:t>
      </w:r>
      <w:r w:rsidR="0086313C" w:rsidRPr="00574A09">
        <w:rPr>
          <w:rFonts w:cs="Times New Roman"/>
          <w:szCs w:val="24"/>
        </w:rPr>
        <w:t xml:space="preserve"> </w:t>
      </w:r>
      <w:r w:rsidR="002E7322" w:rsidRPr="00574A09">
        <w:rPr>
          <w:rFonts w:cs="Times New Roman"/>
          <w:szCs w:val="24"/>
        </w:rPr>
        <w:t>verzijo igre</w:t>
      </w:r>
      <w:r w:rsidR="00A1655F" w:rsidRPr="00574A09">
        <w:rPr>
          <w:rFonts w:cs="Times New Roman"/>
          <w:szCs w:val="24"/>
        </w:rPr>
        <w:t>,</w:t>
      </w:r>
      <w:r w:rsidR="002E7322" w:rsidRPr="00574A09">
        <w:rPr>
          <w:rFonts w:cs="Times New Roman"/>
          <w:szCs w:val="24"/>
        </w:rPr>
        <w:t xml:space="preserve"> </w:t>
      </w:r>
      <w:r w:rsidR="00A1655F" w:rsidRPr="00574A09">
        <w:rPr>
          <w:rFonts w:cs="Times New Roman"/>
          <w:szCs w:val="24"/>
        </w:rPr>
        <w:t xml:space="preserve">ki jo </w:t>
      </w:r>
      <w:r w:rsidR="002E7322" w:rsidRPr="00574A09">
        <w:rPr>
          <w:rFonts w:cs="Times New Roman"/>
          <w:szCs w:val="24"/>
        </w:rPr>
        <w:t xml:space="preserve">lahko pregledamo in testiramo </w:t>
      </w:r>
      <w:r w:rsidR="002E7322" w:rsidRPr="00574A09">
        <w:rPr>
          <w:rFonts w:cs="Times New Roman"/>
          <w:szCs w:val="24"/>
        </w:rPr>
        <w:fldChar w:fldCharType="begin"/>
      </w:r>
      <w:r w:rsidR="009C77D5" w:rsidRPr="00574A09">
        <w:rPr>
          <w:rFonts w:cs="Times New Roman"/>
          <w:szCs w:val="24"/>
        </w:rPr>
        <w:instrText xml:space="preserve"> ADDIN ZOTERO_ITEM CSL_CITATION {"citationID":"hbXTV0Go","properties":{"formattedCitation":"(Mitchell, 2012, str. 218)","plainCitation":"(Mitchell, 2012, str. 218)","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sidRPr="00574A09">
        <w:rPr>
          <w:rFonts w:cs="Times New Roman"/>
          <w:szCs w:val="24"/>
        </w:rPr>
        <w:fldChar w:fldCharType="separate"/>
      </w:r>
      <w:r w:rsidR="009C77D5" w:rsidRPr="00574A09">
        <w:rPr>
          <w:rFonts w:cs="Times New Roman"/>
          <w:szCs w:val="24"/>
        </w:rPr>
        <w:t>(Mitchell, 2012, str. 218)</w:t>
      </w:r>
      <w:r w:rsidR="002E7322" w:rsidRPr="00574A09">
        <w:rPr>
          <w:rFonts w:cs="Times New Roman"/>
          <w:szCs w:val="24"/>
        </w:rPr>
        <w:fldChar w:fldCharType="end"/>
      </w:r>
      <w:r w:rsidR="002E7322" w:rsidRPr="00574A09">
        <w:rPr>
          <w:rFonts w:cs="Times New Roman"/>
          <w:szCs w:val="24"/>
        </w:rPr>
        <w:t>.</w:t>
      </w:r>
      <w:r w:rsidR="00E7358A" w:rsidRPr="00574A09">
        <w:rPr>
          <w:rFonts w:cs="Times New Roman"/>
          <w:szCs w:val="24"/>
        </w:rPr>
        <w:t xml:space="preserve"> </w:t>
      </w:r>
      <w:r w:rsidR="0056662F" w:rsidRPr="00574A09">
        <w:rPr>
          <w:rFonts w:cs="Times New Roman"/>
          <w:szCs w:val="24"/>
        </w:rPr>
        <w:t>Izdelava UB se lahko začne že</w:t>
      </w:r>
      <w:r w:rsidR="007356D5" w:rsidRPr="00574A09">
        <w:rPr>
          <w:rFonts w:cs="Times New Roman"/>
          <w:szCs w:val="24"/>
        </w:rPr>
        <w:t xml:space="preserve"> v pred</w:t>
      </w:r>
      <w:r w:rsidR="0056662F" w:rsidRPr="00574A09">
        <w:rPr>
          <w:rFonts w:cs="Times New Roman"/>
          <w:szCs w:val="24"/>
        </w:rPr>
        <w:t>produkciji</w:t>
      </w:r>
      <w:r w:rsidR="004426EF" w:rsidRPr="00574A09">
        <w:rPr>
          <w:rFonts w:cs="Times New Roman"/>
          <w:szCs w:val="24"/>
        </w:rPr>
        <w:t>, vendar po definiranju</w:t>
      </w:r>
      <w:r w:rsidR="00427D23" w:rsidRPr="00574A09">
        <w:rPr>
          <w:rFonts w:cs="Times New Roman"/>
          <w:szCs w:val="24"/>
        </w:rPr>
        <w:t xml:space="preserve"> žanra </w:t>
      </w:r>
      <w:r w:rsidR="00F25C8B" w:rsidRPr="00574A09">
        <w:rPr>
          <w:rFonts w:cs="Times New Roman"/>
          <w:szCs w:val="24"/>
        </w:rPr>
        <w:t xml:space="preserve">v </w:t>
      </w:r>
      <w:r w:rsidR="00427D23" w:rsidRPr="00574A09">
        <w:rPr>
          <w:rFonts w:cs="Times New Roman"/>
          <w:szCs w:val="24"/>
        </w:rPr>
        <w:t xml:space="preserve">GDD </w:t>
      </w:r>
      <w:r w:rsidR="0056662F" w:rsidRPr="00574A09">
        <w:rPr>
          <w:rFonts w:cs="Times New Roman"/>
          <w:szCs w:val="24"/>
        </w:rPr>
        <w:fldChar w:fldCharType="begin"/>
      </w:r>
      <w:r w:rsidR="009C77D5" w:rsidRPr="00574A09">
        <w:rPr>
          <w:rFonts w:cs="Times New Roman"/>
          <w:szCs w:val="24"/>
        </w:rPr>
        <w:instrText xml:space="preserve"> ADDIN ZOTERO_ITEM CSL_CITATION {"citationID":"JQgHeKDA","properties":{"formattedCitation":"(Novak, 2012, str. 393)","plainCitation":"(Novak, 2012, str. 393)","noteIndex":0},"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574A09">
        <w:rPr>
          <w:rFonts w:cs="Times New Roman"/>
          <w:szCs w:val="24"/>
        </w:rPr>
        <w:fldChar w:fldCharType="separate"/>
      </w:r>
      <w:r w:rsidR="009C77D5" w:rsidRPr="00574A09">
        <w:rPr>
          <w:rFonts w:cs="Times New Roman"/>
          <w:szCs w:val="24"/>
        </w:rPr>
        <w:t>(Novak, 2012, str. 393)</w:t>
      </w:r>
      <w:r w:rsidR="0056662F" w:rsidRPr="00574A09">
        <w:rPr>
          <w:rFonts w:cs="Times New Roman"/>
          <w:szCs w:val="24"/>
        </w:rPr>
        <w:fldChar w:fldCharType="end"/>
      </w:r>
      <w:r w:rsidR="0056662F" w:rsidRPr="00574A09">
        <w:rPr>
          <w:rFonts w:cs="Times New Roman"/>
          <w:szCs w:val="24"/>
        </w:rPr>
        <w:t xml:space="preserve">. </w:t>
      </w:r>
      <w:r w:rsidR="00287C79" w:rsidRPr="00574A09">
        <w:rPr>
          <w:rFonts w:cs="Times New Roman"/>
          <w:szCs w:val="24"/>
        </w:rPr>
        <w:t xml:space="preserve">Navadno se </w:t>
      </w:r>
      <w:r w:rsidR="0056662F" w:rsidRPr="00574A09">
        <w:rPr>
          <w:rFonts w:cs="Times New Roman"/>
          <w:szCs w:val="24"/>
        </w:rPr>
        <w:t>UB</w:t>
      </w:r>
      <w:r w:rsidR="00287C79" w:rsidRPr="00574A09">
        <w:rPr>
          <w:rFonts w:cs="Times New Roman"/>
          <w:szCs w:val="24"/>
        </w:rPr>
        <w:t xml:space="preserve"> </w:t>
      </w:r>
      <w:r w:rsidR="0056662F" w:rsidRPr="00574A09">
        <w:rPr>
          <w:rFonts w:cs="Times New Roman"/>
          <w:szCs w:val="24"/>
        </w:rPr>
        <w:t>gradi iterativno v času produkcije, ker se jo</w:t>
      </w:r>
      <w:r w:rsidR="00556907" w:rsidRPr="00574A09">
        <w:rPr>
          <w:rFonts w:cs="Times New Roman"/>
          <w:szCs w:val="24"/>
        </w:rPr>
        <w:t xml:space="preserve"> v fazi pred</w:t>
      </w:r>
      <w:r w:rsidR="00C74FA1" w:rsidRPr="00574A09">
        <w:rPr>
          <w:rFonts w:cs="Times New Roman"/>
          <w:szCs w:val="24"/>
        </w:rPr>
        <w:t xml:space="preserve">produkcije </w:t>
      </w:r>
      <w:r w:rsidR="005F4CEF" w:rsidRPr="00574A09">
        <w:rPr>
          <w:rFonts w:cs="Times New Roman"/>
          <w:szCs w:val="24"/>
        </w:rPr>
        <w:t>ne</w:t>
      </w:r>
      <w:r w:rsidR="0056662F" w:rsidRPr="00574A09">
        <w:rPr>
          <w:rFonts w:cs="Times New Roman"/>
          <w:szCs w:val="24"/>
        </w:rPr>
        <w:t xml:space="preserve"> potrebuje </w:t>
      </w:r>
      <w:r w:rsidR="0056662F" w:rsidRPr="00574A09">
        <w:rPr>
          <w:rFonts w:cs="Times New Roman"/>
          <w:szCs w:val="24"/>
        </w:rPr>
        <w:fldChar w:fldCharType="begin"/>
      </w:r>
      <w:r w:rsidR="009C77D5" w:rsidRPr="00574A09">
        <w:rPr>
          <w:rFonts w:cs="Times New Roman"/>
          <w:szCs w:val="24"/>
        </w:rPr>
        <w:instrText xml:space="preserve"> ADDIN ZOTERO_ITEM CSL_CITATION {"citationID":"9OfmVRyC","properties":{"formattedCitation":"(Bartle, 2003, str. 88)","plainCitation":"(Bartle, 2003, str. 88)","noteIndex":0},"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574A09">
        <w:rPr>
          <w:rFonts w:cs="Times New Roman"/>
          <w:szCs w:val="24"/>
        </w:rPr>
        <w:fldChar w:fldCharType="separate"/>
      </w:r>
      <w:r w:rsidR="009C77D5" w:rsidRPr="00574A09">
        <w:rPr>
          <w:rFonts w:cs="Times New Roman"/>
          <w:szCs w:val="24"/>
        </w:rPr>
        <w:t>(Bartle, 2003, str. 88)</w:t>
      </w:r>
      <w:r w:rsidR="0056662F" w:rsidRPr="00574A09">
        <w:rPr>
          <w:rFonts w:cs="Times New Roman"/>
          <w:szCs w:val="24"/>
        </w:rPr>
        <w:fldChar w:fldCharType="end"/>
      </w:r>
      <w:r w:rsidR="0056662F" w:rsidRPr="00574A09">
        <w:rPr>
          <w:rFonts w:cs="Times New Roman"/>
          <w:szCs w:val="24"/>
        </w:rPr>
        <w:t>.</w:t>
      </w:r>
      <w:r w:rsidR="00FC7097" w:rsidRPr="00574A09">
        <w:rPr>
          <w:rFonts w:cs="Times New Roman"/>
          <w:szCs w:val="24"/>
        </w:rPr>
        <w:t xml:space="preserve"> </w:t>
      </w:r>
      <w:r w:rsidR="0056662F" w:rsidRPr="00574A09">
        <w:rPr>
          <w:rFonts w:cs="Times New Roman"/>
          <w:szCs w:val="24"/>
        </w:rPr>
        <w:t xml:space="preserve">UB </w:t>
      </w:r>
      <w:r w:rsidR="00A1655F" w:rsidRPr="00574A09">
        <w:rPr>
          <w:rFonts w:cs="Times New Roman"/>
          <w:szCs w:val="24"/>
        </w:rPr>
        <w:t>s</w:t>
      </w:r>
      <w:r w:rsidR="0056662F" w:rsidRPr="00574A09">
        <w:rPr>
          <w:rFonts w:cs="Times New Roman"/>
          <w:szCs w:val="24"/>
        </w:rPr>
        <w:t>luži za definiranje</w:t>
      </w:r>
      <w:r w:rsidR="00201312" w:rsidRPr="00574A09">
        <w:rPr>
          <w:rFonts w:cs="Times New Roman"/>
          <w:szCs w:val="24"/>
        </w:rPr>
        <w:t xml:space="preserve"> umetniškega sloga igre </w:t>
      </w:r>
      <w:r w:rsidR="0056662F" w:rsidRPr="00574A09">
        <w:rPr>
          <w:rFonts w:cs="Times New Roman"/>
          <w:szCs w:val="24"/>
        </w:rPr>
        <w:fldChar w:fldCharType="begin"/>
      </w:r>
      <w:r w:rsidR="009C77D5" w:rsidRPr="00574A09">
        <w:rPr>
          <w:rFonts w:cs="Times New Roman"/>
          <w:szCs w:val="24"/>
        </w:rPr>
        <w:instrText xml:space="preserve"> ADDIN ZOTERO_ITEM CSL_CITATION {"citationID":"2m8M73gv","properties":{"formattedCitation":"(Bates, 2004, str. 208)","plainCitation":"(Bates, 2004, str. 208)","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574A09">
        <w:rPr>
          <w:rFonts w:cs="Times New Roman"/>
          <w:szCs w:val="24"/>
        </w:rPr>
        <w:fldChar w:fldCharType="separate"/>
      </w:r>
      <w:r w:rsidR="009C77D5" w:rsidRPr="00574A09">
        <w:rPr>
          <w:rFonts w:cs="Times New Roman"/>
          <w:szCs w:val="24"/>
        </w:rPr>
        <w:t>(Bates, 2004, str. 208)</w:t>
      </w:r>
      <w:r w:rsidR="0056662F" w:rsidRPr="00574A09">
        <w:rPr>
          <w:rFonts w:cs="Times New Roman"/>
          <w:szCs w:val="24"/>
        </w:rPr>
        <w:fldChar w:fldCharType="end"/>
      </w:r>
      <w:r w:rsidR="00B67D0D" w:rsidRPr="00574A09">
        <w:rPr>
          <w:rFonts w:cs="Times New Roman"/>
          <w:szCs w:val="24"/>
        </w:rPr>
        <w:t xml:space="preserve"> na podlagi katerega se v tej fazi prične razvoj </w:t>
      </w:r>
      <w:r w:rsidR="00D63931" w:rsidRPr="00574A09">
        <w:rPr>
          <w:rFonts w:cs="Times New Roman"/>
          <w:szCs w:val="24"/>
        </w:rPr>
        <w:t xml:space="preserve">končnih </w:t>
      </w:r>
      <w:r w:rsidR="00B67D0D" w:rsidRPr="00574A09">
        <w:rPr>
          <w:rFonts w:cs="Times New Roman"/>
          <w:szCs w:val="24"/>
        </w:rPr>
        <w:t xml:space="preserve">sredstev </w:t>
      </w:r>
      <w:r w:rsidR="00B67D0D" w:rsidRPr="00574A09">
        <w:rPr>
          <w:rFonts w:cs="Times New Roman"/>
          <w:szCs w:val="24"/>
        </w:rPr>
        <w:fldChar w:fldCharType="begin"/>
      </w:r>
      <w:r w:rsidR="009C77D5" w:rsidRPr="00574A09">
        <w:rPr>
          <w:rFonts w:cs="Times New Roman"/>
          <w:szCs w:val="24"/>
        </w:rPr>
        <w:instrText xml:space="preserve"> ADDIN ZOTERO_ITEM CSL_CITATION {"citationID":"26EZUMPv","properties":{"formattedCitation":"(Fullerton, 2014, str. 414)","plainCitation":"(Fullerton, 2014, str. 414)","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sidRPr="00574A09">
        <w:rPr>
          <w:rFonts w:cs="Times New Roman"/>
          <w:szCs w:val="24"/>
        </w:rPr>
        <w:fldChar w:fldCharType="separate"/>
      </w:r>
      <w:r w:rsidR="009C77D5" w:rsidRPr="00574A09">
        <w:rPr>
          <w:rFonts w:cs="Times New Roman"/>
          <w:szCs w:val="24"/>
        </w:rPr>
        <w:t>(Fullerton, 2014, str. 414)</w:t>
      </w:r>
      <w:r w:rsidR="00B67D0D" w:rsidRPr="00574A09">
        <w:rPr>
          <w:rFonts w:cs="Times New Roman"/>
          <w:szCs w:val="24"/>
        </w:rPr>
        <w:fldChar w:fldCharType="end"/>
      </w:r>
      <w:r w:rsidR="008666BE" w:rsidRPr="00574A09">
        <w:rPr>
          <w:rFonts w:cs="Times New Roman"/>
          <w:szCs w:val="24"/>
        </w:rPr>
        <w:t>.</w:t>
      </w:r>
      <w:r w:rsidR="00561406" w:rsidRPr="00574A09">
        <w:rPr>
          <w:rFonts w:cs="Times New Roman"/>
          <w:szCs w:val="24"/>
        </w:rPr>
        <w:t xml:space="preserve"> </w:t>
      </w:r>
    </w:p>
    <w:p w14:paraId="0171EA7D" w14:textId="0B7E4475" w:rsidR="005D74A2" w:rsidRPr="00574A09" w:rsidRDefault="00705C9E" w:rsidP="005D71AF">
      <w:pPr>
        <w:contextualSpacing/>
        <w:rPr>
          <w:rFonts w:cs="Times New Roman"/>
          <w:szCs w:val="24"/>
        </w:rPr>
      </w:pPr>
      <w:r w:rsidRPr="00574A09">
        <w:rPr>
          <w:rFonts w:cs="Times New Roman"/>
          <w:szCs w:val="24"/>
        </w:rPr>
        <w:t>D</w:t>
      </w:r>
      <w:r w:rsidR="00360F96" w:rsidRPr="00574A09">
        <w:rPr>
          <w:rFonts w:cs="Times New Roman"/>
          <w:szCs w:val="24"/>
        </w:rPr>
        <w:t>opol</w:t>
      </w:r>
      <w:r w:rsidR="003267CA" w:rsidRPr="00574A09">
        <w:rPr>
          <w:rFonts w:cs="Times New Roman"/>
          <w:szCs w:val="24"/>
        </w:rPr>
        <w:tab/>
      </w:r>
      <w:r w:rsidR="00360F96" w:rsidRPr="00574A09">
        <w:rPr>
          <w:rFonts w:cs="Times New Roman"/>
          <w:szCs w:val="24"/>
        </w:rPr>
        <w:t>njevanje priročnika</w:t>
      </w:r>
      <w:r w:rsidRPr="00574A09">
        <w:rPr>
          <w:rFonts w:cs="Times New Roman"/>
          <w:szCs w:val="24"/>
        </w:rPr>
        <w:t xml:space="preserve"> je priporočljivo </w:t>
      </w:r>
      <w:r w:rsidR="00360F96" w:rsidRPr="00574A09">
        <w:rPr>
          <w:rFonts w:cs="Times New Roman"/>
          <w:szCs w:val="24"/>
        </w:rPr>
        <w:t>vzporedno z razvojem</w:t>
      </w:r>
      <w:r w:rsidR="009F1404" w:rsidRPr="00574A09">
        <w:rPr>
          <w:rFonts w:cs="Times New Roman"/>
          <w:szCs w:val="24"/>
        </w:rPr>
        <w:t xml:space="preserve"> </w:t>
      </w:r>
      <w:r w:rsidR="009F1404" w:rsidRPr="00574A09">
        <w:rPr>
          <w:rFonts w:cs="Times New Roman"/>
          <w:szCs w:val="24"/>
        </w:rPr>
        <w:fldChar w:fldCharType="begin"/>
      </w:r>
      <w:r w:rsidR="009C77D5" w:rsidRPr="00574A09">
        <w:rPr>
          <w:rFonts w:cs="Times New Roman"/>
          <w:szCs w:val="24"/>
        </w:rPr>
        <w:instrText xml:space="preserve"> ADDIN ZOTERO_ITEM CSL_CITATION {"citationID":"rRIIERZ9","properties":{"formattedCitation":"(Rucker, 2002, str. 6)","plainCitation":"(Rucker, 2002, str. 6)","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9F1404" w:rsidRPr="00574A09">
        <w:rPr>
          <w:rFonts w:cs="Times New Roman"/>
          <w:szCs w:val="24"/>
        </w:rPr>
        <w:fldChar w:fldCharType="separate"/>
      </w:r>
      <w:r w:rsidR="009C77D5" w:rsidRPr="00574A09">
        <w:rPr>
          <w:rFonts w:cs="Times New Roman"/>
          <w:szCs w:val="24"/>
        </w:rPr>
        <w:t>(Rucker, 2002, str. 6)</w:t>
      </w:r>
      <w:r w:rsidR="009F1404" w:rsidRPr="00574A09">
        <w:rPr>
          <w:rFonts w:cs="Times New Roman"/>
          <w:szCs w:val="24"/>
        </w:rPr>
        <w:fldChar w:fldCharType="end"/>
      </w:r>
      <w:r w:rsidR="00360F96" w:rsidRPr="00574A09">
        <w:rPr>
          <w:rFonts w:cs="Times New Roman"/>
          <w:szCs w:val="24"/>
        </w:rPr>
        <w:t xml:space="preserve">. </w:t>
      </w:r>
      <w:r w:rsidR="00E2693C" w:rsidRPr="00574A09">
        <w:rPr>
          <w:rFonts w:cs="Times New Roman"/>
          <w:szCs w:val="24"/>
        </w:rPr>
        <w:t>V</w:t>
      </w:r>
      <w:r w:rsidR="00360F96" w:rsidRPr="00574A09">
        <w:rPr>
          <w:rFonts w:cs="Times New Roman"/>
          <w:szCs w:val="24"/>
        </w:rPr>
        <w:t xml:space="preserve">sebuje razlago igre, vodnika po namestitvi, hiter začetek in detajlno razlago funkcionalnosti uporabniškega vmesnika </w:t>
      </w:r>
      <w:r w:rsidR="00360F96" w:rsidRPr="00574A09">
        <w:rPr>
          <w:rFonts w:cs="Times New Roman"/>
          <w:szCs w:val="24"/>
        </w:rPr>
        <w:fldChar w:fldCharType="begin"/>
      </w:r>
      <w:r w:rsidR="009C77D5" w:rsidRPr="00574A09">
        <w:rPr>
          <w:rFonts w:cs="Times New Roman"/>
          <w:szCs w:val="24"/>
        </w:rPr>
        <w:instrText xml:space="preserve"> ADDIN ZOTERO_ITEM CSL_CITATION {"citationID":"HDZXmy5n","properties":{"formattedCitation":"(Rucker, 2002, str. 6)","plainCitation":"(Rucker, 2002, str. 6)","noteIndex":0},"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w:t>
      </w:r>
      <w:r w:rsidR="000435DC" w:rsidRPr="00574A09">
        <w:rPr>
          <w:rFonts w:cs="Times New Roman"/>
          <w:szCs w:val="24"/>
        </w:rPr>
        <w:t>prav tam</w:t>
      </w:r>
      <w:r w:rsidR="009C77D5" w:rsidRPr="00574A09">
        <w:rPr>
          <w:rFonts w:cs="Times New Roman"/>
          <w:szCs w:val="24"/>
        </w:rPr>
        <w:t>)</w:t>
      </w:r>
      <w:r w:rsidR="00360F96" w:rsidRPr="00574A09">
        <w:rPr>
          <w:rFonts w:cs="Times New Roman"/>
          <w:szCs w:val="24"/>
        </w:rPr>
        <w:fldChar w:fldCharType="end"/>
      </w:r>
      <w:r w:rsidR="00DC6DF9" w:rsidRPr="00574A09">
        <w:rPr>
          <w:rFonts w:cs="Times New Roman"/>
          <w:szCs w:val="24"/>
        </w:rPr>
        <w:t>.</w:t>
      </w:r>
    </w:p>
    <w:p w14:paraId="71CA4A04" w14:textId="06CBEDA8" w:rsidR="00360F96" w:rsidRPr="00574A09" w:rsidRDefault="00360F96" w:rsidP="005D71AF">
      <w:pPr>
        <w:contextualSpacing/>
        <w:rPr>
          <w:rFonts w:cs="Times New Roman"/>
          <w:szCs w:val="24"/>
        </w:rPr>
      </w:pPr>
      <w:r w:rsidRPr="00574A09">
        <w:rPr>
          <w:rFonts w:cs="Times New Roman"/>
          <w:szCs w:val="24"/>
        </w:rPr>
        <w:t>Produkciji sledi faza testiranja. Ta faza predstavlja zagotavljanje kakovosti</w:t>
      </w:r>
      <w:r w:rsidRPr="00574A09">
        <w:rPr>
          <w:rStyle w:val="Sprotnaopomba-sklic"/>
          <w:rFonts w:cs="Times New Roman"/>
          <w:szCs w:val="24"/>
        </w:rPr>
        <w:footnoteReference w:id="41"/>
      </w:r>
      <w:r w:rsidRPr="00574A09">
        <w:rPr>
          <w:rFonts w:cs="Times New Roman"/>
          <w:szCs w:val="24"/>
        </w:rPr>
        <w:t xml:space="preserve"> in skrbi, da igra zadovoljuje vse potrebe</w:t>
      </w:r>
      <w:r w:rsidR="00A1655F" w:rsidRPr="00574A09">
        <w:rPr>
          <w:rFonts w:cs="Times New Roman"/>
          <w:szCs w:val="24"/>
        </w:rPr>
        <w:t>,</w:t>
      </w:r>
      <w:r w:rsidRPr="00574A09">
        <w:rPr>
          <w:rFonts w:cs="Times New Roman"/>
          <w:szCs w:val="24"/>
        </w:rPr>
        <w:t xml:space="preserve"> preden se izda na trg </w:t>
      </w:r>
      <w:r w:rsidRPr="00574A09">
        <w:rPr>
          <w:rFonts w:cs="Times New Roman"/>
          <w:szCs w:val="24"/>
        </w:rPr>
        <w:fldChar w:fldCharType="begin"/>
      </w:r>
      <w:r w:rsidR="009C77D5" w:rsidRPr="00574A09">
        <w:rPr>
          <w:rFonts w:cs="Times New Roman"/>
          <w:szCs w:val="24"/>
        </w:rPr>
        <w:instrText xml:space="preserve"> ADDIN ZOTERO_ITEM CSL_CITATION {"citationID":"VNnmgg4k","properties":{"formattedCitation":"(L. Levy &amp; Novak, 2009, str. 57)","plainCitation":"(L. Levy &amp; Novak, 2009, str. 57)","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574A09">
        <w:rPr>
          <w:rFonts w:cs="Times New Roman"/>
          <w:szCs w:val="24"/>
        </w:rPr>
        <w:fldChar w:fldCharType="separate"/>
      </w:r>
      <w:r w:rsidR="00882165" w:rsidRPr="00574A09">
        <w:rPr>
          <w:rFonts w:cs="Times New Roman"/>
          <w:szCs w:val="24"/>
        </w:rPr>
        <w:t>(Levy in</w:t>
      </w:r>
      <w:r w:rsidR="009C77D5" w:rsidRPr="00574A09">
        <w:rPr>
          <w:rFonts w:cs="Times New Roman"/>
          <w:szCs w:val="24"/>
        </w:rPr>
        <w:t xml:space="preserve"> Novak, 2009, str. 57)</w:t>
      </w:r>
      <w:r w:rsidRPr="00574A09">
        <w:rPr>
          <w:rFonts w:cs="Times New Roman"/>
          <w:szCs w:val="24"/>
        </w:rPr>
        <w:fldChar w:fldCharType="end"/>
      </w:r>
      <w:r w:rsidRPr="00574A09">
        <w:rPr>
          <w:rFonts w:cs="Times New Roman"/>
          <w:szCs w:val="24"/>
        </w:rPr>
        <w:t>. V tem koraku se izdelata podatkovna baza defektov in načrt testiranja</w:t>
      </w:r>
      <w:r w:rsidR="00344125">
        <w:rPr>
          <w:rFonts w:cs="Times New Roman"/>
          <w:szCs w:val="24"/>
        </w:rPr>
        <w:t xml:space="preserve"> (prav tam)</w:t>
      </w:r>
      <w:r w:rsidR="00AC3546" w:rsidRPr="00574A09">
        <w:rPr>
          <w:rFonts w:cs="Times New Roman"/>
          <w:szCs w:val="24"/>
        </w:rPr>
        <w:t>. Po testiranju sledi faza post</w:t>
      </w:r>
      <w:r w:rsidRPr="00574A09">
        <w:rPr>
          <w:rFonts w:cs="Times New Roman"/>
          <w:szCs w:val="24"/>
        </w:rPr>
        <w:t xml:space="preserve">produkcije. </w:t>
      </w:r>
      <w:r w:rsidR="00296424" w:rsidRPr="00574A09">
        <w:rPr>
          <w:rFonts w:cs="Times New Roman"/>
          <w:szCs w:val="24"/>
        </w:rPr>
        <w:t xml:space="preserve">Artefakte v tej fazi predstavljajo: </w:t>
      </w:r>
      <w:r w:rsidRPr="00574A09">
        <w:rPr>
          <w:rFonts w:cs="Times New Roman"/>
          <w:szCs w:val="24"/>
        </w:rPr>
        <w:t>popra</w:t>
      </w:r>
      <w:r w:rsidR="00E85EB8" w:rsidRPr="00574A09">
        <w:rPr>
          <w:rFonts w:cs="Times New Roman"/>
          <w:szCs w:val="24"/>
        </w:rPr>
        <w:t>vki, posodobitve in razširitve</w:t>
      </w:r>
      <w:r w:rsidR="00B174E2">
        <w:rPr>
          <w:rFonts w:cs="Times New Roman"/>
          <w:szCs w:val="24"/>
        </w:rPr>
        <w:t xml:space="preserve"> </w:t>
      </w:r>
      <w:r w:rsidR="00B174E2" w:rsidRPr="00574A09">
        <w:rPr>
          <w:rFonts w:cs="Times New Roman"/>
          <w:szCs w:val="24"/>
        </w:rPr>
        <w:fldChar w:fldCharType="begin"/>
      </w:r>
      <w:r w:rsidR="00B174E2" w:rsidRPr="00574A09">
        <w:rPr>
          <w:rFonts w:cs="Times New Roman"/>
          <w:szCs w:val="24"/>
        </w:rPr>
        <w:instrText xml:space="preserve"> ADDIN ZOTERO_ITEM CSL_CITATION {"citationID":"jWTRa7r9","properties":{"formattedCitation":"(Novak, 2012, str. 365)","plainCitation":"(Novak, 2012, str. 365)","noteIndex":0},"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B174E2" w:rsidRPr="00574A09">
        <w:rPr>
          <w:rFonts w:cs="Times New Roman"/>
          <w:szCs w:val="24"/>
        </w:rPr>
        <w:fldChar w:fldCharType="separate"/>
      </w:r>
      <w:r w:rsidR="00B174E2" w:rsidRPr="00574A09">
        <w:rPr>
          <w:rFonts w:cs="Times New Roman"/>
          <w:szCs w:val="24"/>
        </w:rPr>
        <w:t>(Novak, 2012, str. 365)</w:t>
      </w:r>
      <w:r w:rsidR="00B174E2" w:rsidRPr="00574A09">
        <w:rPr>
          <w:rFonts w:cs="Times New Roman"/>
          <w:szCs w:val="24"/>
        </w:rPr>
        <w:fldChar w:fldCharType="end"/>
      </w:r>
      <w:r w:rsidR="00E85EB8" w:rsidRPr="00574A09">
        <w:rPr>
          <w:rFonts w:cs="Times New Roman"/>
          <w:szCs w:val="24"/>
        </w:rPr>
        <w:t xml:space="preserve">. Popravki </w:t>
      </w:r>
      <w:r w:rsidRPr="00574A09">
        <w:rPr>
          <w:rFonts w:cs="Times New Roman"/>
          <w:szCs w:val="24"/>
        </w:rPr>
        <w:t>so brezplačne</w:t>
      </w:r>
      <w:r w:rsidR="00E85EB8" w:rsidRPr="00574A09">
        <w:rPr>
          <w:rFonts w:cs="Times New Roman"/>
          <w:szCs w:val="24"/>
        </w:rPr>
        <w:t xml:space="preserve"> verzije</w:t>
      </w:r>
      <w:r w:rsidRPr="00574A09">
        <w:rPr>
          <w:rFonts w:cs="Times New Roman"/>
          <w:szCs w:val="24"/>
        </w:rPr>
        <w:t xml:space="preserve"> in so ustvarjene z apliciranjem popravkov na originalno različico izdaje</w:t>
      </w:r>
      <w:r w:rsidR="00B174E2">
        <w:rPr>
          <w:rFonts w:cs="Times New Roman"/>
          <w:szCs w:val="24"/>
        </w:rPr>
        <w:t xml:space="preserve"> (prav tam)</w:t>
      </w:r>
      <w:r w:rsidRPr="00574A09">
        <w:rPr>
          <w:rFonts w:cs="Times New Roman"/>
          <w:szCs w:val="24"/>
        </w:rPr>
        <w:t xml:space="preserve">. Popravki so lahko aplicirani tudi z namenom reševanja </w:t>
      </w:r>
      <w:r w:rsidR="008A2490" w:rsidRPr="00574A09">
        <w:rPr>
          <w:rFonts w:cs="Times New Roman"/>
          <w:szCs w:val="24"/>
        </w:rPr>
        <w:t>ostalih produkcijskih defektov</w:t>
      </w:r>
      <w:r w:rsidR="00B174E2">
        <w:rPr>
          <w:rFonts w:cs="Times New Roman"/>
          <w:szCs w:val="24"/>
        </w:rPr>
        <w:t xml:space="preserve"> (prav tam)</w:t>
      </w:r>
      <w:r w:rsidR="008A2490" w:rsidRPr="00574A09">
        <w:rPr>
          <w:rFonts w:cs="Times New Roman"/>
          <w:szCs w:val="24"/>
        </w:rPr>
        <w:t>.</w:t>
      </w:r>
      <w:r w:rsidR="002860A2" w:rsidRPr="00574A09">
        <w:rPr>
          <w:rFonts w:cs="Times New Roman"/>
          <w:szCs w:val="24"/>
        </w:rPr>
        <w:t xml:space="preserve"> Posodobitve </w:t>
      </w:r>
      <w:r w:rsidRPr="00574A09">
        <w:rPr>
          <w:rFonts w:cs="Times New Roman"/>
          <w:szCs w:val="24"/>
        </w:rPr>
        <w:t xml:space="preserve">izboljšujejo originalno </w:t>
      </w:r>
      <w:r w:rsidR="00AD4CFD" w:rsidRPr="00574A09">
        <w:rPr>
          <w:rFonts w:cs="Times New Roman"/>
          <w:szCs w:val="24"/>
        </w:rPr>
        <w:t>različico</w:t>
      </w:r>
      <w:r w:rsidRPr="00574A09">
        <w:rPr>
          <w:rFonts w:cs="Times New Roman"/>
          <w:szCs w:val="24"/>
        </w:rPr>
        <w:t xml:space="preserve"> igre</w:t>
      </w:r>
      <w:r w:rsidR="00B174E2">
        <w:rPr>
          <w:rFonts w:cs="Times New Roman"/>
          <w:szCs w:val="24"/>
        </w:rPr>
        <w:t xml:space="preserve"> (prav tam)</w:t>
      </w:r>
      <w:r w:rsidRPr="00574A09">
        <w:rPr>
          <w:rFonts w:cs="Times New Roman"/>
          <w:szCs w:val="24"/>
        </w:rPr>
        <w:t>. Te so večinoma ustvarjene z namenom podaljšanja življenjske dobe igre</w:t>
      </w:r>
      <w:r w:rsidR="00B174E2">
        <w:rPr>
          <w:rFonts w:cs="Times New Roman"/>
          <w:szCs w:val="24"/>
        </w:rPr>
        <w:t xml:space="preserve"> (prav tam)</w:t>
      </w:r>
      <w:r w:rsidRPr="00574A09">
        <w:rPr>
          <w:rFonts w:cs="Times New Roman"/>
          <w:szCs w:val="24"/>
        </w:rPr>
        <w:t>.</w:t>
      </w:r>
      <w:r w:rsidR="003B7A95" w:rsidRPr="00574A09">
        <w:rPr>
          <w:rFonts w:cs="Times New Roman"/>
          <w:szCs w:val="24"/>
        </w:rPr>
        <w:t xml:space="preserve"> </w:t>
      </w:r>
      <w:r w:rsidR="00D43C16" w:rsidRPr="00574A09">
        <w:rPr>
          <w:rFonts w:cs="Times New Roman"/>
          <w:szCs w:val="24"/>
        </w:rPr>
        <w:t>Razširitve lahko deluje</w:t>
      </w:r>
      <w:r w:rsidRPr="00574A09">
        <w:rPr>
          <w:rFonts w:cs="Times New Roman"/>
          <w:szCs w:val="24"/>
        </w:rPr>
        <w:t xml:space="preserve">jo kot samostojne igre ali pa potrebujejo originalno igro za delovanje </w:t>
      </w:r>
      <w:r w:rsidRPr="00574A09">
        <w:rPr>
          <w:rFonts w:cs="Times New Roman"/>
          <w:szCs w:val="24"/>
        </w:rPr>
        <w:fldChar w:fldCharType="begin"/>
      </w:r>
      <w:r w:rsidR="009C77D5" w:rsidRPr="00574A09">
        <w:rPr>
          <w:rFonts w:cs="Times New Roman"/>
          <w:szCs w:val="24"/>
        </w:rPr>
        <w:instrText xml:space="preserve"> ADDIN ZOTERO_ITEM CSL_CITATION {"citationID":"jWTRa7r9","properties":{"formattedCitation":"(Novak, 2012, str. 365)","plainCitation":"(Novak, 2012, str. 365)","noteIndex":0},"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2D10B2">
        <w:rPr>
          <w:rFonts w:cs="Times New Roman"/>
          <w:szCs w:val="24"/>
        </w:rPr>
        <w:t>prav tam</w:t>
      </w:r>
      <w:r w:rsidR="009C77D5" w:rsidRPr="00574A09">
        <w:rPr>
          <w:rFonts w:cs="Times New Roman"/>
          <w:szCs w:val="24"/>
        </w:rPr>
        <w:t>)</w:t>
      </w:r>
      <w:r w:rsidRPr="00574A09">
        <w:rPr>
          <w:rFonts w:cs="Times New Roman"/>
          <w:szCs w:val="24"/>
        </w:rPr>
        <w:fldChar w:fldCharType="end"/>
      </w:r>
      <w:r w:rsidR="00B64C8A" w:rsidRPr="00574A09">
        <w:rPr>
          <w:rFonts w:cs="Times New Roman"/>
          <w:szCs w:val="24"/>
        </w:rPr>
        <w:t>.</w:t>
      </w:r>
      <w:r w:rsidR="000455A0" w:rsidRPr="00574A09">
        <w:rPr>
          <w:rFonts w:cs="Times New Roman"/>
          <w:szCs w:val="24"/>
        </w:rPr>
        <w:t xml:space="preserve"> </w:t>
      </w:r>
      <w:r w:rsidR="00A879B8" w:rsidRPr="00574A09">
        <w:rPr>
          <w:rFonts w:cs="Times New Roman"/>
          <w:szCs w:val="24"/>
        </w:rPr>
        <w:t xml:space="preserve">Po izdaji igre se izdela dokument </w:t>
      </w:r>
      <w:r w:rsidR="008F08DE" w:rsidRPr="00574A09">
        <w:rPr>
          <w:rFonts w:cs="Times New Roman"/>
          <w:szCs w:val="24"/>
        </w:rPr>
        <w:t>analize</w:t>
      </w:r>
      <w:r w:rsidR="0058138A" w:rsidRPr="00574A09">
        <w:rPr>
          <w:rFonts w:cs="Times New Roman"/>
          <w:szCs w:val="24"/>
        </w:rPr>
        <w:t xml:space="preserve"> razvoja, ki </w:t>
      </w:r>
      <w:r w:rsidR="00A879B8" w:rsidRPr="00574A09">
        <w:rPr>
          <w:rFonts w:cs="Times New Roman"/>
          <w:szCs w:val="24"/>
        </w:rPr>
        <w:t>pripomore k izboljšanju</w:t>
      </w:r>
      <w:r w:rsidR="00514443" w:rsidRPr="00574A09">
        <w:rPr>
          <w:rFonts w:cs="Times New Roman"/>
          <w:szCs w:val="24"/>
        </w:rPr>
        <w:t xml:space="preserve"> procesa v prihodnjih projek</w:t>
      </w:r>
      <w:r w:rsidR="00603752" w:rsidRPr="00574A09">
        <w:rPr>
          <w:rFonts w:cs="Times New Roman"/>
          <w:szCs w:val="24"/>
        </w:rPr>
        <w:t xml:space="preserve">tih. McAllister in White </w:t>
      </w:r>
      <w:r w:rsidR="00514443" w:rsidRPr="00574A09">
        <w:rPr>
          <w:rFonts w:cs="Times New Roman"/>
          <w:szCs w:val="24"/>
        </w:rPr>
        <w:t>zaradi težav analiziranja podatkov priporočata standardizacijo tega dokumenta</w:t>
      </w:r>
      <w:r w:rsidR="00D53951" w:rsidRPr="00574A09">
        <w:rPr>
          <w:rFonts w:cs="Times New Roman"/>
          <w:szCs w:val="24"/>
        </w:rPr>
        <w:t xml:space="preserve"> (McAllister in White, 2015, str. 20)</w:t>
      </w:r>
      <w:r w:rsidR="00514443" w:rsidRPr="00574A09">
        <w:rPr>
          <w:rFonts w:cs="Times New Roman"/>
          <w:szCs w:val="24"/>
        </w:rPr>
        <w:t>.</w:t>
      </w:r>
      <w:r w:rsidR="003F6EF3">
        <w:rPr>
          <w:rFonts w:cs="Times New Roman"/>
          <w:szCs w:val="24"/>
        </w:rPr>
        <w:t xml:space="preserve"> </w:t>
      </w:r>
      <w:r w:rsidR="002A26C9" w:rsidRPr="00574A09">
        <w:rPr>
          <w:rFonts w:cs="Times New Roman"/>
          <w:szCs w:val="24"/>
        </w:rPr>
        <w:t>Slika 6.3</w:t>
      </w:r>
      <w:r w:rsidR="00BF68C9" w:rsidRPr="00574A09">
        <w:rPr>
          <w:rFonts w:cs="Times New Roman"/>
          <w:szCs w:val="24"/>
        </w:rPr>
        <w:t xml:space="preserve"> </w:t>
      </w:r>
      <w:r w:rsidR="00595626" w:rsidRPr="00574A09">
        <w:rPr>
          <w:rFonts w:cs="Times New Roman"/>
          <w:szCs w:val="24"/>
        </w:rPr>
        <w:t xml:space="preserve">prikazuje </w:t>
      </w:r>
      <w:r w:rsidRPr="00574A09">
        <w:rPr>
          <w:rFonts w:cs="Times New Roman"/>
          <w:szCs w:val="24"/>
        </w:rPr>
        <w:t>model artefaktov, ki je</w:t>
      </w:r>
      <w:r w:rsidR="006C0212" w:rsidRPr="00574A09">
        <w:rPr>
          <w:rFonts w:cs="Times New Roman"/>
          <w:szCs w:val="24"/>
        </w:rPr>
        <w:t xml:space="preserve"> ustrezno kronološko razvrščen.</w:t>
      </w:r>
    </w:p>
    <w:p w14:paraId="604F57E9" w14:textId="77777777" w:rsidR="002A26C9" w:rsidRPr="00574A09" w:rsidRDefault="002A26C9" w:rsidP="005D71AF">
      <w:pPr>
        <w:contextualSpacing/>
        <w:rPr>
          <w:rFonts w:cs="Times New Roman"/>
          <w:szCs w:val="24"/>
        </w:rPr>
      </w:pPr>
    </w:p>
    <w:p w14:paraId="6F974D09" w14:textId="77777777" w:rsidR="00E5251A" w:rsidRDefault="00E5251A" w:rsidP="005D71AF">
      <w:pPr>
        <w:contextualSpacing/>
        <w:rPr>
          <w:rFonts w:cs="Times New Roman"/>
          <w:szCs w:val="24"/>
        </w:rPr>
      </w:pPr>
    </w:p>
    <w:p w14:paraId="64706601" w14:textId="5374D605" w:rsidR="00030BFC" w:rsidRPr="00030BFC" w:rsidRDefault="00030BFC" w:rsidP="005D71AF">
      <w:pPr>
        <w:pStyle w:val="Napis"/>
        <w:rPr>
          <w:b w:val="0"/>
        </w:rPr>
      </w:pPr>
      <w:bookmarkStart w:id="64" w:name="_Toc511156972"/>
      <w:r w:rsidRPr="00030BFC">
        <w:rPr>
          <w:b w:val="0"/>
          <w:color w:val="auto"/>
          <w:sz w:val="24"/>
        </w:rPr>
        <w:t>Slika 6.3</w:t>
      </w:r>
      <w:r w:rsidR="00CE2E54">
        <w:rPr>
          <w:b w:val="0"/>
          <w:color w:val="auto"/>
          <w:sz w:val="24"/>
        </w:rPr>
        <w:t>:</w:t>
      </w:r>
      <w:r w:rsidR="00FA247D">
        <w:rPr>
          <w:b w:val="0"/>
          <w:color w:val="auto"/>
          <w:sz w:val="24"/>
        </w:rPr>
        <w:t xml:space="preserve"> M</w:t>
      </w:r>
      <w:r w:rsidRPr="00030BFC">
        <w:rPr>
          <w:b w:val="0"/>
          <w:color w:val="auto"/>
          <w:sz w:val="24"/>
        </w:rPr>
        <w:t>odel artefaktov pri razvoju video iger, zgrajen na podlagi besedil in praks</w:t>
      </w:r>
      <w:bookmarkEnd w:id="64"/>
    </w:p>
    <w:p w14:paraId="531E7BBA" w14:textId="77777777" w:rsidR="00030BFC" w:rsidRPr="00030BFC" w:rsidRDefault="00030BFC" w:rsidP="005D71AF"/>
    <w:p w14:paraId="632C5E0C" w14:textId="47062DF9" w:rsidR="00360F96" w:rsidRPr="00574A09" w:rsidRDefault="0011332B" w:rsidP="0020349E">
      <w:pPr>
        <w:pStyle w:val="Napis"/>
        <w:jc w:val="center"/>
        <w:rPr>
          <w:rFonts w:cs="Times New Roman"/>
          <w:sz w:val="24"/>
          <w:szCs w:val="24"/>
        </w:rPr>
      </w:pPr>
      <w:r w:rsidRPr="00574A09">
        <w:rPr>
          <w:rFonts w:cs="Times New Roman"/>
          <w:noProof/>
          <w:sz w:val="24"/>
          <w:szCs w:val="24"/>
          <w:lang w:eastAsia="sl-SI"/>
        </w:rPr>
        <w:drawing>
          <wp:inline distT="0" distB="0" distL="0" distR="0" wp14:anchorId="303781BF" wp14:editId="54B51FFA">
            <wp:extent cx="4527776" cy="4655820"/>
            <wp:effectExtent l="0" t="0" r="635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532006" cy="4660169"/>
                    </a:xfrm>
                    <a:prstGeom prst="rect">
                      <a:avLst/>
                    </a:prstGeom>
                  </pic:spPr>
                </pic:pic>
              </a:graphicData>
            </a:graphic>
          </wp:inline>
        </w:drawing>
      </w:r>
    </w:p>
    <w:p w14:paraId="2F0D7FA8" w14:textId="77777777" w:rsidR="002642D2" w:rsidRDefault="002642D2" w:rsidP="005D71AF">
      <w:bookmarkStart w:id="65" w:name="_Toc509588446"/>
    </w:p>
    <w:p w14:paraId="61B5FF1D" w14:textId="2E90DF7B" w:rsidR="00360F96" w:rsidRPr="00574A09" w:rsidRDefault="00152958" w:rsidP="005D71AF">
      <w:pPr>
        <w:pStyle w:val="Naslov2"/>
      </w:pPr>
      <w:r>
        <w:br/>
      </w:r>
      <w:bookmarkStart w:id="66" w:name="_Toc511205682"/>
      <w:r w:rsidR="00C71903" w:rsidRPr="00574A09">
        <w:t>6</w:t>
      </w:r>
      <w:r w:rsidR="00360F96" w:rsidRPr="00574A09">
        <w:t>.5 DEFINIRANJE PROCESNEGA MODELA</w:t>
      </w:r>
      <w:bookmarkEnd w:id="65"/>
      <w:bookmarkEnd w:id="66"/>
    </w:p>
    <w:p w14:paraId="43989648" w14:textId="77777777" w:rsidR="005B487B" w:rsidRDefault="00D61533" w:rsidP="005D71AF">
      <w:pPr>
        <w:contextualSpacing/>
        <w:rPr>
          <w:rFonts w:cs="Times New Roman"/>
          <w:szCs w:val="24"/>
        </w:rPr>
      </w:pPr>
      <w:r w:rsidRPr="00574A09">
        <w:rPr>
          <w:rFonts w:cs="Times New Roman"/>
          <w:szCs w:val="24"/>
        </w:rPr>
        <w:t>S pomočjo definiranih UML notacij  in združevanjem ar</w:t>
      </w:r>
      <w:r w:rsidR="00B00B77" w:rsidRPr="00574A09">
        <w:rPr>
          <w:rFonts w:cs="Times New Roman"/>
          <w:szCs w:val="24"/>
        </w:rPr>
        <w:t xml:space="preserve">tefaktnega in domenskega modela </w:t>
      </w:r>
      <w:r w:rsidRPr="00574A09">
        <w:rPr>
          <w:rFonts w:cs="Times New Roman"/>
          <w:szCs w:val="24"/>
        </w:rPr>
        <w:t>smo definirali UML diagram aktivnosti, ki predstavlja procesni model za igre</w:t>
      </w:r>
      <w:r w:rsidR="009F2F00" w:rsidRPr="00574A09">
        <w:rPr>
          <w:rFonts w:cs="Times New Roman"/>
          <w:szCs w:val="24"/>
        </w:rPr>
        <w:t xml:space="preserve"> (sl. </w:t>
      </w:r>
      <w:r w:rsidR="00C71903" w:rsidRPr="00574A09">
        <w:rPr>
          <w:rFonts w:cs="Times New Roman"/>
          <w:szCs w:val="24"/>
        </w:rPr>
        <w:t>6</w:t>
      </w:r>
      <w:r w:rsidR="009F2F00" w:rsidRPr="00574A09">
        <w:rPr>
          <w:rFonts w:cs="Times New Roman"/>
          <w:szCs w:val="24"/>
        </w:rPr>
        <w:t>.</w:t>
      </w:r>
      <w:r w:rsidR="009230EE" w:rsidRPr="00574A09">
        <w:rPr>
          <w:rFonts w:cs="Times New Roman"/>
          <w:szCs w:val="24"/>
        </w:rPr>
        <w:t>4</w:t>
      </w:r>
      <w:r w:rsidR="009F2F00" w:rsidRPr="00574A09">
        <w:rPr>
          <w:rFonts w:cs="Times New Roman"/>
          <w:szCs w:val="24"/>
        </w:rPr>
        <w:t>)</w:t>
      </w:r>
      <w:r w:rsidRPr="00574A09">
        <w:rPr>
          <w:rFonts w:cs="Times New Roman"/>
          <w:szCs w:val="24"/>
        </w:rPr>
        <w:t>.</w:t>
      </w:r>
      <w:r w:rsidR="009F2F00" w:rsidRPr="00574A09">
        <w:rPr>
          <w:rFonts w:cs="Times New Roman"/>
          <w:szCs w:val="24"/>
        </w:rPr>
        <w:t xml:space="preserve"> </w:t>
      </w:r>
      <w:r w:rsidR="00D430EF" w:rsidRPr="00574A09">
        <w:rPr>
          <w:rFonts w:cs="Times New Roman"/>
          <w:szCs w:val="24"/>
        </w:rPr>
        <w:t>Bela stanja so</w:t>
      </w:r>
      <w:r w:rsidR="0020292F" w:rsidRPr="00574A09">
        <w:rPr>
          <w:rFonts w:cs="Times New Roman"/>
          <w:szCs w:val="24"/>
        </w:rPr>
        <w:t xml:space="preserve"> aktivnosti</w:t>
      </w:r>
      <w:r w:rsidR="007C234A" w:rsidRPr="00574A09">
        <w:rPr>
          <w:rFonts w:cs="Times New Roman"/>
          <w:szCs w:val="24"/>
        </w:rPr>
        <w:t xml:space="preserve">, ki </w:t>
      </w:r>
      <w:r w:rsidR="00360F96" w:rsidRPr="00574A09">
        <w:rPr>
          <w:rFonts w:cs="Times New Roman"/>
          <w:szCs w:val="24"/>
        </w:rPr>
        <w:t>pred</w:t>
      </w:r>
      <w:r w:rsidR="008C1258" w:rsidRPr="00574A09">
        <w:rPr>
          <w:rFonts w:cs="Times New Roman"/>
          <w:szCs w:val="24"/>
        </w:rPr>
        <w:t xml:space="preserve">stavljajo fazo razvoja koncepta. Ta se </w:t>
      </w:r>
      <w:r w:rsidR="00360F96" w:rsidRPr="00574A09">
        <w:rPr>
          <w:rFonts w:cs="Times New Roman"/>
          <w:szCs w:val="24"/>
        </w:rPr>
        <w:t xml:space="preserve">konča z dokazovanjem koncepta. Slednjega predstavlja prototip in velja za poenostavljeno različico igre. Oblikovalci iger jih uporabljajo za testiranje funkcionalnosti </w:t>
      </w:r>
      <w:r w:rsidR="00360F96" w:rsidRPr="00574A09">
        <w:rPr>
          <w:rFonts w:cs="Times New Roman"/>
          <w:szCs w:val="24"/>
        </w:rPr>
        <w:fldChar w:fldCharType="begin"/>
      </w:r>
      <w:r w:rsidR="009C77D5" w:rsidRPr="00574A09">
        <w:rPr>
          <w:rFonts w:cs="Times New Roman"/>
          <w:szCs w:val="24"/>
        </w:rPr>
        <w:instrText xml:space="preserve"> ADDIN ZOTERO_ITEM CSL_CITATION {"citationID":"ZWsVsyV6","properties":{"formattedCitation":"(Adams, 2013, str. 49)","plainCitation":"(Adams, 2013, str. 49)","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dams, 2013, str. 49)</w:t>
      </w:r>
      <w:r w:rsidR="00360F96" w:rsidRPr="00574A09">
        <w:rPr>
          <w:rFonts w:cs="Times New Roman"/>
          <w:szCs w:val="24"/>
        </w:rPr>
        <w:fldChar w:fldCharType="end"/>
      </w:r>
      <w:r w:rsidR="00360F96" w:rsidRPr="00574A09">
        <w:rPr>
          <w:rFonts w:cs="Times New Roman"/>
          <w:szCs w:val="24"/>
        </w:rPr>
        <w:t xml:space="preserve">. Uporaben je tudi za dokazovanje izvedljivosti idej, saj predstavlja delujoči model ideje. Z njim si omogočimo formalizacijo ideje in izolacijo problemov </w:t>
      </w:r>
      <w:r w:rsidR="00360F96" w:rsidRPr="00574A09">
        <w:rPr>
          <w:rFonts w:cs="Times New Roman"/>
          <w:szCs w:val="24"/>
        </w:rPr>
        <w:fldChar w:fldCharType="begin"/>
      </w:r>
      <w:r w:rsidR="009C77D5" w:rsidRPr="00574A09">
        <w:rPr>
          <w:rFonts w:cs="Times New Roman"/>
          <w:szCs w:val="24"/>
        </w:rPr>
        <w:instrText xml:space="preserve"> ADDIN ZOTERO_ITEM CSL_CITATION {"citationID":"VLi8311U","properties":{"formattedCitation":"(Fullerton, 2014, str. 197)","plainCitation":"(Fullerton, 2014, str. 197)","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Fullerton, 2014, str. 197)</w:t>
      </w:r>
      <w:r w:rsidR="00360F96" w:rsidRPr="00574A09">
        <w:rPr>
          <w:rFonts w:cs="Times New Roman"/>
          <w:szCs w:val="24"/>
        </w:rPr>
        <w:fldChar w:fldCharType="end"/>
      </w:r>
      <w:r w:rsidR="00923F26" w:rsidRPr="00574A09">
        <w:rPr>
          <w:rFonts w:cs="Times New Roman"/>
          <w:szCs w:val="24"/>
        </w:rPr>
        <w:t xml:space="preserve">. </w:t>
      </w:r>
      <w:r w:rsidR="00360F96" w:rsidRPr="00574A09">
        <w:rPr>
          <w:rFonts w:cs="Times New Roman"/>
          <w:szCs w:val="24"/>
        </w:rPr>
        <w:t xml:space="preserve">V tem procesnem modelu se prototip pojavi že zgodaj v konceptualni fazi, ki dokazuje delovanje ideje preden se začne dolga faza </w:t>
      </w:r>
      <w:r w:rsidR="00053E74" w:rsidRPr="00574A09">
        <w:rPr>
          <w:rFonts w:cs="Times New Roman"/>
          <w:szCs w:val="24"/>
        </w:rPr>
        <w:t>oblikovanja</w:t>
      </w:r>
      <w:r w:rsidR="00360F96" w:rsidRPr="00574A09">
        <w:rPr>
          <w:rFonts w:cs="Times New Roman"/>
          <w:szCs w:val="24"/>
        </w:rPr>
        <w:t xml:space="preserve">. Ta lahko traja več mesecev </w:t>
      </w:r>
      <w:r w:rsidR="00360F96" w:rsidRPr="00574A09">
        <w:rPr>
          <w:rFonts w:cs="Times New Roman"/>
          <w:szCs w:val="24"/>
        </w:rPr>
        <w:fldChar w:fldCharType="begin"/>
      </w:r>
      <w:r w:rsidR="009C77D5" w:rsidRPr="00574A09">
        <w:rPr>
          <w:rFonts w:cs="Times New Roman"/>
          <w:szCs w:val="24"/>
        </w:rPr>
        <w:instrText xml:space="preserve"> ADDIN ZOTERO_ITEM CSL_CITATION {"citationID":"csHo6OaA","properties":{"formattedCitation":"(Adams, 2013, str. 49)","plainCitation":"(Adams, 2013, str. 49)","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Adams, 2013, str. 49)</w:t>
      </w:r>
      <w:r w:rsidR="00360F96" w:rsidRPr="00574A09">
        <w:rPr>
          <w:rFonts w:cs="Times New Roman"/>
          <w:szCs w:val="24"/>
        </w:rPr>
        <w:fldChar w:fldCharType="end"/>
      </w:r>
      <w:r w:rsidR="00F33B03" w:rsidRPr="00574A09">
        <w:rPr>
          <w:rFonts w:cs="Times New Roman"/>
          <w:szCs w:val="24"/>
        </w:rPr>
        <w:t>.</w:t>
      </w:r>
      <w:r w:rsidR="00D0165F" w:rsidRPr="00574A09">
        <w:rPr>
          <w:rFonts w:cs="Times New Roman"/>
          <w:szCs w:val="24"/>
        </w:rPr>
        <w:t xml:space="preserve"> </w:t>
      </w:r>
    </w:p>
    <w:p w14:paraId="5721D0B0" w14:textId="4FCA278A" w:rsidR="00360F96" w:rsidRPr="00574A09" w:rsidRDefault="00360F96" w:rsidP="005D71AF">
      <w:pPr>
        <w:contextualSpacing/>
        <w:rPr>
          <w:rFonts w:cs="Times New Roman"/>
          <w:szCs w:val="24"/>
        </w:rPr>
      </w:pPr>
      <w:r w:rsidRPr="00574A09">
        <w:rPr>
          <w:rFonts w:cs="Times New Roman"/>
          <w:szCs w:val="24"/>
        </w:rPr>
        <w:lastRenderedPageBreak/>
        <w:t xml:space="preserve">Proces se nadaljuje v </w:t>
      </w:r>
      <w:r w:rsidR="00C95ABA" w:rsidRPr="00574A09">
        <w:rPr>
          <w:rFonts w:cs="Times New Roman"/>
          <w:szCs w:val="24"/>
        </w:rPr>
        <w:t>ž</w:t>
      </w:r>
      <w:r w:rsidRPr="00574A09">
        <w:rPr>
          <w:rFonts w:cs="Times New Roman"/>
          <w:szCs w:val="24"/>
        </w:rPr>
        <w:t>eleno stanje, ki predstavlja pred</w:t>
      </w:r>
      <w:r w:rsidR="008A4843" w:rsidRPr="00574A09">
        <w:rPr>
          <w:rFonts w:cs="Times New Roman"/>
          <w:szCs w:val="24"/>
        </w:rPr>
        <w:t xml:space="preserve">produkcijo. </w:t>
      </w:r>
      <w:r w:rsidRPr="00574A09">
        <w:rPr>
          <w:rFonts w:cs="Times New Roman"/>
          <w:szCs w:val="24"/>
        </w:rPr>
        <w:t>Ta se navadno konča, ko je investitor že videl igralno različico igre in je zadovoljen z ekipo in delom. Če</w:t>
      </w:r>
      <w:r w:rsidR="00641E67" w:rsidRPr="00574A09">
        <w:rPr>
          <w:rFonts w:cs="Times New Roman"/>
          <w:szCs w:val="24"/>
        </w:rPr>
        <w:t xml:space="preserve"> investitor</w:t>
      </w:r>
      <w:r w:rsidRPr="00574A09">
        <w:rPr>
          <w:rFonts w:cs="Times New Roman"/>
          <w:szCs w:val="24"/>
        </w:rPr>
        <w:t xml:space="preserve"> projektu da zeleno luč</w:t>
      </w:r>
      <w:r w:rsidR="00CB1155" w:rsidRPr="00574A09">
        <w:rPr>
          <w:rFonts w:cs="Times New Roman"/>
          <w:szCs w:val="24"/>
        </w:rPr>
        <w:t>,</w:t>
      </w:r>
      <w:r w:rsidRPr="00574A09">
        <w:rPr>
          <w:rFonts w:cs="Times New Roman"/>
          <w:szCs w:val="24"/>
        </w:rPr>
        <w:t xml:space="preserve"> se začne produkcijska faza </w:t>
      </w:r>
      <w:r w:rsidRPr="00574A09">
        <w:rPr>
          <w:rFonts w:cs="Times New Roman"/>
          <w:szCs w:val="24"/>
        </w:rPr>
        <w:fldChar w:fldCharType="begin"/>
      </w:r>
      <w:r w:rsidR="009C77D5" w:rsidRPr="00574A09">
        <w:rPr>
          <w:rFonts w:cs="Times New Roman"/>
          <w:szCs w:val="24"/>
        </w:rPr>
        <w:instrText xml:space="preserve"> ADDIN ZOTERO_ITEM CSL_CITATION {"citationID":"msv0GGnE","properties":{"formattedCitation":"(Adams, 2013, str. 46)","plainCitation":"(Adams, 2013, str. 46)","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D42D90" w:rsidRPr="00574A09">
        <w:rPr>
          <w:rFonts w:cs="Times New Roman"/>
          <w:szCs w:val="24"/>
        </w:rPr>
        <w:t>prav tam</w:t>
      </w:r>
      <w:r w:rsidR="009C77D5" w:rsidRPr="00574A09">
        <w:rPr>
          <w:rFonts w:cs="Times New Roman"/>
          <w:szCs w:val="24"/>
        </w:rPr>
        <w:t>, str. 46)</w:t>
      </w:r>
      <w:r w:rsidRPr="00574A09">
        <w:rPr>
          <w:rFonts w:cs="Times New Roman"/>
          <w:szCs w:val="24"/>
        </w:rPr>
        <w:fldChar w:fldCharType="end"/>
      </w:r>
      <w:r w:rsidR="00F33B03" w:rsidRPr="00574A09">
        <w:rPr>
          <w:rFonts w:cs="Times New Roman"/>
          <w:szCs w:val="24"/>
        </w:rPr>
        <w:t>.</w:t>
      </w:r>
    </w:p>
    <w:p w14:paraId="5D21B043" w14:textId="1BE90AD7" w:rsidR="002F417A" w:rsidRPr="00574A09" w:rsidRDefault="00360F96" w:rsidP="005D71AF">
      <w:pPr>
        <w:contextualSpacing/>
        <w:rPr>
          <w:rFonts w:cs="Times New Roman"/>
          <w:szCs w:val="24"/>
        </w:rPr>
      </w:pPr>
      <w:r w:rsidRPr="00574A09">
        <w:rPr>
          <w:rFonts w:cs="Times New Roman"/>
          <w:szCs w:val="24"/>
        </w:rPr>
        <w:t xml:space="preserve">Produkcijska faza se odvija med </w:t>
      </w:r>
      <w:r w:rsidR="002A0855" w:rsidRPr="00574A09">
        <w:rPr>
          <w:rFonts w:cs="Times New Roman"/>
          <w:szCs w:val="24"/>
        </w:rPr>
        <w:t xml:space="preserve">aktivnostmi načrtovanja, kodiranja </w:t>
      </w:r>
      <w:r w:rsidRPr="00574A09">
        <w:rPr>
          <w:rFonts w:cs="Times New Roman"/>
          <w:szCs w:val="24"/>
        </w:rPr>
        <w:t xml:space="preserve">in </w:t>
      </w:r>
      <w:r w:rsidR="002A0855" w:rsidRPr="00574A09">
        <w:rPr>
          <w:rFonts w:cs="Times New Roman"/>
          <w:szCs w:val="24"/>
        </w:rPr>
        <w:t>evalvacije</w:t>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5J8d0L6O","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Novak, 2012, str. 367)</w:t>
      </w:r>
      <w:r w:rsidRPr="00574A09">
        <w:rPr>
          <w:rFonts w:cs="Times New Roman"/>
          <w:szCs w:val="24"/>
        </w:rPr>
        <w:fldChar w:fldCharType="end"/>
      </w:r>
      <w:r w:rsidR="00FD1326" w:rsidRPr="00574A09">
        <w:rPr>
          <w:rFonts w:cs="Times New Roman"/>
          <w:szCs w:val="24"/>
        </w:rPr>
        <w:t xml:space="preserve">. </w:t>
      </w:r>
      <w:r w:rsidR="002722E0" w:rsidRPr="00574A09">
        <w:rPr>
          <w:rFonts w:cs="Times New Roman"/>
          <w:szCs w:val="24"/>
        </w:rPr>
        <w:t xml:space="preserve">Fullerton </w:t>
      </w:r>
      <w:r w:rsidR="009B6936" w:rsidRPr="00574A09">
        <w:rPr>
          <w:rFonts w:cs="Times New Roman"/>
          <w:szCs w:val="24"/>
        </w:rPr>
        <w:t>jo</w:t>
      </w:r>
      <w:r w:rsidRPr="00574A09">
        <w:rPr>
          <w:rFonts w:cs="Times New Roman"/>
          <w:szCs w:val="24"/>
        </w:rPr>
        <w:t xml:space="preserve"> opisuje kot iterativni proces med testiranjem igranja, evalvacije in </w:t>
      </w:r>
      <w:r w:rsidR="003C5631" w:rsidRPr="00574A09">
        <w:rPr>
          <w:rFonts w:cs="Times New Roman"/>
          <w:szCs w:val="24"/>
        </w:rPr>
        <w:t>razvoja</w:t>
      </w:r>
      <w:r w:rsidR="001A2A0C" w:rsidRPr="00574A09">
        <w:rPr>
          <w:rFonts w:cs="Times New Roman"/>
          <w:szCs w:val="24"/>
        </w:rPr>
        <w:t xml:space="preserve"> (Fullerton, 2014, str.</w:t>
      </w:r>
      <w:r w:rsidR="002722E0" w:rsidRPr="00574A09">
        <w:rPr>
          <w:rFonts w:cs="Times New Roman"/>
          <w:szCs w:val="24"/>
        </w:rPr>
        <w:t xml:space="preserve"> </w:t>
      </w:r>
      <w:r w:rsidR="00E22D61" w:rsidRPr="00574A09">
        <w:rPr>
          <w:rFonts w:cs="Times New Roman"/>
          <w:szCs w:val="24"/>
        </w:rPr>
        <w:t>272</w:t>
      </w:r>
      <w:r w:rsidR="002722E0" w:rsidRPr="00574A09">
        <w:rPr>
          <w:rFonts w:cs="Times New Roman"/>
          <w:szCs w:val="24"/>
        </w:rPr>
        <w:t>)</w:t>
      </w:r>
      <w:r w:rsidR="00EB545E" w:rsidRPr="00574A09">
        <w:rPr>
          <w:rFonts w:cs="Times New Roman"/>
          <w:szCs w:val="24"/>
        </w:rPr>
        <w:t xml:space="preserve">. </w:t>
      </w:r>
      <w:r w:rsidRPr="00574A09">
        <w:rPr>
          <w:rFonts w:cs="Times New Roman"/>
          <w:szCs w:val="24"/>
        </w:rPr>
        <w:t>V našem modelu se testiranje igranja izvaja v stanju evalvacije. Po načrtovanju</w:t>
      </w:r>
      <w:r w:rsidR="00641E67" w:rsidRPr="00574A09">
        <w:rPr>
          <w:rFonts w:cs="Times New Roman"/>
          <w:szCs w:val="24"/>
        </w:rPr>
        <w:t xml:space="preserve"> iteracije</w:t>
      </w:r>
      <w:r w:rsidRPr="00574A09">
        <w:rPr>
          <w:rFonts w:cs="Times New Roman"/>
          <w:szCs w:val="24"/>
        </w:rPr>
        <w:t xml:space="preserve"> se izvede</w:t>
      </w:r>
      <w:r w:rsidR="00641E67" w:rsidRPr="00574A09">
        <w:rPr>
          <w:rFonts w:cs="Times New Roman"/>
          <w:szCs w:val="24"/>
        </w:rPr>
        <w:t xml:space="preserve"> izbira orodja in izdela prototip v </w:t>
      </w:r>
      <w:r w:rsidR="00716A15" w:rsidRPr="00574A09">
        <w:rPr>
          <w:rFonts w:cs="Times New Roman"/>
          <w:szCs w:val="24"/>
        </w:rPr>
        <w:t>aktivnosti</w:t>
      </w:r>
      <w:r w:rsidR="00641E67" w:rsidRPr="00574A09">
        <w:rPr>
          <w:rFonts w:cs="Times New Roman"/>
          <w:szCs w:val="24"/>
        </w:rPr>
        <w:t xml:space="preserve"> kodiranja. </w:t>
      </w:r>
      <w:r w:rsidRPr="00574A09">
        <w:rPr>
          <w:rFonts w:cs="Times New Roman"/>
          <w:szCs w:val="24"/>
        </w:rPr>
        <w:t>V fazi evalvacije ekipa igro testira in se odloči</w:t>
      </w:r>
      <w:r w:rsidR="00CB1155" w:rsidRPr="00574A09">
        <w:rPr>
          <w:rFonts w:cs="Times New Roman"/>
          <w:szCs w:val="24"/>
        </w:rPr>
        <w:t>,</w:t>
      </w:r>
      <w:r w:rsidRPr="00574A09">
        <w:rPr>
          <w:rFonts w:cs="Times New Roman"/>
          <w:szCs w:val="24"/>
        </w:rPr>
        <w:t xml:space="preserve"> ali se vrne v fazo načrtovanja in nadgradi prototip. Ta proces se izvaja</w:t>
      </w:r>
      <w:r w:rsidR="00CB1155" w:rsidRPr="00574A09">
        <w:rPr>
          <w:rFonts w:cs="Times New Roman"/>
          <w:szCs w:val="24"/>
        </w:rPr>
        <w:t>,</w:t>
      </w:r>
      <w:r w:rsidRPr="00574A09">
        <w:rPr>
          <w:rFonts w:cs="Times New Roman"/>
          <w:szCs w:val="24"/>
        </w:rPr>
        <w:t xml:space="preserve"> dokler igra ne predstavlja več prototipa ampak končno igro</w:t>
      </w:r>
      <w:r w:rsidR="008E0040" w:rsidRPr="00574A09">
        <w:rPr>
          <w:rFonts w:cs="Times New Roman"/>
          <w:szCs w:val="24"/>
        </w:rPr>
        <w:t xml:space="preserve"> </w:t>
      </w:r>
      <w:r w:rsidR="008E0040" w:rsidRPr="00574A09">
        <w:rPr>
          <w:rFonts w:cs="Times New Roman"/>
          <w:szCs w:val="24"/>
        </w:rPr>
        <w:fldChar w:fldCharType="begin"/>
      </w:r>
      <w:r w:rsidR="009C77D5" w:rsidRPr="00574A09">
        <w:rPr>
          <w:rFonts w:cs="Times New Roman"/>
          <w:szCs w:val="24"/>
        </w:rPr>
        <w:instrText xml:space="preserve"> ADDIN ZOTERO_ITEM CSL_CITATION {"citationID":"gCqrcOyU","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574A09">
        <w:rPr>
          <w:rFonts w:cs="Times New Roman"/>
          <w:szCs w:val="24"/>
        </w:rPr>
        <w:fldChar w:fldCharType="separate"/>
      </w:r>
      <w:r w:rsidR="009C77D5" w:rsidRPr="00574A09">
        <w:rPr>
          <w:rFonts w:cs="Times New Roman"/>
          <w:szCs w:val="24"/>
        </w:rPr>
        <w:t>(Novak, 2012, str. 367)</w:t>
      </w:r>
      <w:r w:rsidR="008E0040" w:rsidRPr="00574A09">
        <w:rPr>
          <w:rFonts w:cs="Times New Roman"/>
          <w:szCs w:val="24"/>
        </w:rPr>
        <w:fldChar w:fldCharType="end"/>
      </w:r>
      <w:r w:rsidRPr="00574A09">
        <w:rPr>
          <w:rFonts w:cs="Times New Roman"/>
          <w:szCs w:val="24"/>
        </w:rPr>
        <w:t xml:space="preserve">. Vsaka iteracija mora imeti svoj cikel razvoja skupaj z načrtovanjem potreb, artefaktov in urnika </w:t>
      </w:r>
      <w:r w:rsidRPr="00574A09">
        <w:rPr>
          <w:rFonts w:cs="Times New Roman"/>
          <w:szCs w:val="24"/>
        </w:rPr>
        <w:fldChar w:fldCharType="begin"/>
      </w:r>
      <w:r w:rsidR="009C77D5" w:rsidRPr="00574A09">
        <w:rPr>
          <w:rFonts w:cs="Times New Roman"/>
          <w:szCs w:val="24"/>
        </w:rPr>
        <w:instrText xml:space="preserve"> ADDIN ZOTERO_ITEM CSL_CITATION {"citationID":"5iitii6P","properties":{"formattedCitation":"(Novak, 2012, str. 367)","plainCitation":"(Novak, 2012, str. 367)","noteIndex":0},"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127CEA" w:rsidRPr="00574A09">
        <w:rPr>
          <w:rFonts w:cs="Times New Roman"/>
          <w:szCs w:val="24"/>
        </w:rPr>
        <w:t>prav tam</w:t>
      </w:r>
      <w:r w:rsidR="009C77D5" w:rsidRPr="00574A09">
        <w:rPr>
          <w:rFonts w:cs="Times New Roman"/>
          <w:szCs w:val="24"/>
        </w:rPr>
        <w:t>, str. 367)</w:t>
      </w:r>
      <w:r w:rsidRPr="00574A09">
        <w:rPr>
          <w:rFonts w:cs="Times New Roman"/>
          <w:szCs w:val="24"/>
        </w:rPr>
        <w:fldChar w:fldCharType="end"/>
      </w:r>
      <w:r w:rsidR="00C473E0" w:rsidRPr="00574A09">
        <w:rPr>
          <w:rFonts w:cs="Times New Roman"/>
          <w:szCs w:val="24"/>
        </w:rPr>
        <w:t>, zato ima model na sliki 6</w:t>
      </w:r>
      <w:r w:rsidR="009F3A11" w:rsidRPr="00574A09">
        <w:rPr>
          <w:rFonts w:cs="Times New Roman"/>
          <w:szCs w:val="24"/>
        </w:rPr>
        <w:t>.3</w:t>
      </w:r>
      <w:r w:rsidR="003623FC" w:rsidRPr="00574A09">
        <w:rPr>
          <w:rFonts w:cs="Times New Roman"/>
          <w:szCs w:val="24"/>
        </w:rPr>
        <w:t xml:space="preserve"> v produkcijski</w:t>
      </w:r>
      <w:r w:rsidR="00F86C53" w:rsidRPr="00574A09">
        <w:rPr>
          <w:rFonts w:cs="Times New Roman"/>
          <w:szCs w:val="24"/>
        </w:rPr>
        <w:t xml:space="preserve"> fazi dve aktivnosti </w:t>
      </w:r>
      <w:r w:rsidRPr="00574A09">
        <w:rPr>
          <w:rFonts w:cs="Times New Roman"/>
          <w:szCs w:val="24"/>
        </w:rPr>
        <w:t xml:space="preserve">(načrtovanje iteracij, izbire orodij), ki vsebujeta prakse in orodja, ki podpirajo te potrebe. Stanja produkcije so označena z rdečo barvo in se odvijajo iterativno dokler igra ni končna. Vzporedno se v produkciji </w:t>
      </w:r>
      <w:r w:rsidR="00625B27" w:rsidRPr="00574A09">
        <w:rPr>
          <w:rFonts w:cs="Times New Roman"/>
          <w:szCs w:val="24"/>
        </w:rPr>
        <w:t>odvijajo tudi procesi</w:t>
      </w:r>
      <w:r w:rsidRPr="00574A09">
        <w:rPr>
          <w:rFonts w:cs="Times New Roman"/>
          <w:szCs w:val="24"/>
        </w:rPr>
        <w:t xml:space="preserve"> posodabljanja baze defektov</w:t>
      </w:r>
      <w:r w:rsidR="00625B27" w:rsidRPr="00574A09">
        <w:rPr>
          <w:rFonts w:cs="Times New Roman"/>
          <w:szCs w:val="24"/>
        </w:rPr>
        <w:t>, sredstev</w:t>
      </w:r>
      <w:r w:rsidRPr="00574A09">
        <w:rPr>
          <w:rFonts w:cs="Times New Roman"/>
          <w:szCs w:val="24"/>
        </w:rPr>
        <w:t xml:space="preserve"> in dokumentacije. Baza defektov je označena z vijolično barvo in predstavlja aktivnost, ki se izvaja v več fazah (produkcij</w:t>
      </w:r>
      <w:r w:rsidR="005269F6" w:rsidRPr="00574A09">
        <w:rPr>
          <w:rFonts w:cs="Times New Roman"/>
          <w:szCs w:val="24"/>
        </w:rPr>
        <w:t>a, testiranje, post</w:t>
      </w:r>
      <w:r w:rsidR="002925DC" w:rsidRPr="00574A09">
        <w:rPr>
          <w:rFonts w:cs="Times New Roman"/>
          <w:szCs w:val="24"/>
        </w:rPr>
        <w:t>produkcij</w:t>
      </w:r>
      <w:r w:rsidR="007F7E9C" w:rsidRPr="00574A09">
        <w:rPr>
          <w:rFonts w:cs="Times New Roman"/>
          <w:szCs w:val="24"/>
        </w:rPr>
        <w:t>a).</w:t>
      </w:r>
    </w:p>
    <w:p w14:paraId="1F240FF3" w14:textId="1EFF297C" w:rsidR="00907EAA" w:rsidRDefault="007E4DB2" w:rsidP="005D71AF">
      <w:pPr>
        <w:contextualSpacing/>
        <w:rPr>
          <w:rFonts w:cs="Times New Roman"/>
          <w:szCs w:val="24"/>
        </w:rPr>
      </w:pPr>
      <w:r w:rsidRPr="00574A09">
        <w:rPr>
          <w:rFonts w:cs="Times New Roman"/>
          <w:szCs w:val="24"/>
        </w:rPr>
        <w:t>Posebnost</w:t>
      </w:r>
      <w:r w:rsidR="007D38BB" w:rsidRPr="00574A09">
        <w:rPr>
          <w:rFonts w:cs="Times New Roman"/>
          <w:szCs w:val="24"/>
        </w:rPr>
        <w:t xml:space="preserve"> </w:t>
      </w:r>
      <w:r w:rsidR="00474771" w:rsidRPr="00574A09">
        <w:rPr>
          <w:rFonts w:cs="Times New Roman"/>
          <w:szCs w:val="24"/>
        </w:rPr>
        <w:t xml:space="preserve">predlaganega </w:t>
      </w:r>
      <w:r w:rsidR="00B5446B" w:rsidRPr="00574A09">
        <w:rPr>
          <w:rFonts w:cs="Times New Roman"/>
          <w:szCs w:val="24"/>
        </w:rPr>
        <w:t>procesnega modela je implem</w:t>
      </w:r>
      <w:r w:rsidR="004E5727" w:rsidRPr="00574A09">
        <w:rPr>
          <w:rFonts w:cs="Times New Roman"/>
          <w:szCs w:val="24"/>
        </w:rPr>
        <w:t>entac</w:t>
      </w:r>
      <w:r w:rsidR="00CD12CE" w:rsidRPr="00574A09">
        <w:rPr>
          <w:rFonts w:cs="Times New Roman"/>
          <w:szCs w:val="24"/>
        </w:rPr>
        <w:t>ija toka razvoja sredstev</w:t>
      </w:r>
      <w:r w:rsidR="0003425A" w:rsidRPr="00574A09">
        <w:rPr>
          <w:rFonts w:cs="Times New Roman"/>
          <w:szCs w:val="24"/>
        </w:rPr>
        <w:t xml:space="preserve">, kar priporoča tudi Bates </w:t>
      </w:r>
      <w:r w:rsidR="0003425A" w:rsidRPr="00574A09">
        <w:rPr>
          <w:rFonts w:cs="Times New Roman"/>
          <w:szCs w:val="24"/>
        </w:rPr>
        <w:fldChar w:fldCharType="begin"/>
      </w:r>
      <w:r w:rsidR="009C77D5" w:rsidRPr="00574A09">
        <w:rPr>
          <w:rFonts w:cs="Times New Roman"/>
          <w:szCs w:val="24"/>
        </w:rPr>
        <w:instrText xml:space="preserve"> ADDIN ZOTERO_ITEM CSL_CITATION {"citationID":"33mTBEur","properties":{"formattedCitation":"(Bates, 2004, str. 171)","plainCitation":"(Bates, 2004, str. 171)","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sidRPr="00574A09">
        <w:rPr>
          <w:rFonts w:cs="Times New Roman"/>
          <w:szCs w:val="24"/>
        </w:rPr>
        <w:fldChar w:fldCharType="separate"/>
      </w:r>
      <w:r w:rsidR="009C77D5" w:rsidRPr="00574A09">
        <w:rPr>
          <w:rFonts w:cs="Times New Roman"/>
          <w:szCs w:val="24"/>
        </w:rPr>
        <w:t>(Bates, 2004, str. 171)</w:t>
      </w:r>
      <w:r w:rsidR="0003425A" w:rsidRPr="00574A09">
        <w:rPr>
          <w:rFonts w:cs="Times New Roman"/>
          <w:szCs w:val="24"/>
        </w:rPr>
        <w:fldChar w:fldCharType="end"/>
      </w:r>
      <w:r w:rsidR="00CD12CE" w:rsidRPr="00574A09">
        <w:rPr>
          <w:rFonts w:cs="Times New Roman"/>
          <w:szCs w:val="24"/>
        </w:rPr>
        <w:t xml:space="preserve">. </w:t>
      </w:r>
      <w:r w:rsidR="007942D4" w:rsidRPr="00574A09">
        <w:rPr>
          <w:rFonts w:cs="Times New Roman"/>
          <w:szCs w:val="24"/>
        </w:rPr>
        <w:t>Adams</w:t>
      </w:r>
      <w:r w:rsidR="0036353C" w:rsidRPr="00574A09">
        <w:rPr>
          <w:rFonts w:cs="Times New Roman"/>
          <w:szCs w:val="24"/>
        </w:rPr>
        <w:t xml:space="preserve"> potrjuje, da se to prične izvajati v fazi elaboracije</w:t>
      </w:r>
      <w:r w:rsidR="00CD12CE" w:rsidRPr="00574A09">
        <w:rPr>
          <w:rFonts w:cs="Times New Roman"/>
          <w:szCs w:val="24"/>
        </w:rPr>
        <w:t xml:space="preserve"> (</w:t>
      </w:r>
      <w:r w:rsidR="0036353C" w:rsidRPr="00574A09">
        <w:rPr>
          <w:rFonts w:cs="Times New Roman"/>
          <w:szCs w:val="24"/>
        </w:rPr>
        <w:t>produkcija</w:t>
      </w:r>
      <w:r w:rsidR="00CD12CE" w:rsidRPr="00574A09">
        <w:rPr>
          <w:rFonts w:cs="Times New Roman"/>
          <w:szCs w:val="24"/>
        </w:rPr>
        <w:t>)</w:t>
      </w:r>
      <w:r w:rsidR="0036353C" w:rsidRPr="00574A09">
        <w:rPr>
          <w:rFonts w:cs="Times New Roman"/>
          <w:szCs w:val="24"/>
        </w:rPr>
        <w:t xml:space="preserve"> </w:t>
      </w:r>
      <w:r w:rsidR="0036353C" w:rsidRPr="00574A09">
        <w:rPr>
          <w:rFonts w:cs="Times New Roman"/>
          <w:szCs w:val="24"/>
        </w:rPr>
        <w:fldChar w:fldCharType="begin"/>
      </w:r>
      <w:r w:rsidR="009C77D5" w:rsidRPr="00574A09">
        <w:rPr>
          <w:rFonts w:cs="Times New Roman"/>
          <w:szCs w:val="24"/>
        </w:rPr>
        <w:instrText xml:space="preserve"> ADDIN ZOTERO_ITEM CSL_CITATION {"citationID":"dYzxygNv","properties":{"formattedCitation":"(Adams, 2013, str. 13)","plainCitation":"(Adams, 2013, str. 13)","noteIndex":0},"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Adams, 2013, str. 13)</w:t>
      </w:r>
      <w:r w:rsidR="0036353C" w:rsidRPr="00574A09">
        <w:rPr>
          <w:rFonts w:cs="Times New Roman"/>
          <w:szCs w:val="24"/>
        </w:rPr>
        <w:fldChar w:fldCharType="end"/>
      </w:r>
      <w:r w:rsidR="0036353C" w:rsidRPr="00574A09">
        <w:rPr>
          <w:rFonts w:cs="Times New Roman"/>
          <w:szCs w:val="24"/>
        </w:rPr>
        <w:t xml:space="preserve">, </w:t>
      </w:r>
      <w:r w:rsidR="00314F43" w:rsidRPr="00574A09">
        <w:rPr>
          <w:rFonts w:cs="Times New Roman"/>
          <w:szCs w:val="24"/>
        </w:rPr>
        <w:t xml:space="preserve">to </w:t>
      </w:r>
      <w:r w:rsidR="0036353C" w:rsidRPr="00574A09">
        <w:rPr>
          <w:rFonts w:cs="Times New Roman"/>
          <w:szCs w:val="24"/>
        </w:rPr>
        <w:t xml:space="preserve">potrjuje tudi </w:t>
      </w:r>
      <w:r w:rsidR="0036353C" w:rsidRPr="00574A09">
        <w:rPr>
          <w:rFonts w:cs="Times New Roman"/>
          <w:szCs w:val="24"/>
        </w:rPr>
        <w:fldChar w:fldCharType="begin"/>
      </w:r>
      <w:r w:rsidR="009C77D5" w:rsidRPr="00574A09">
        <w:rPr>
          <w:rFonts w:cs="Times New Roman"/>
          <w:szCs w:val="24"/>
        </w:rPr>
        <w:instrText xml:space="preserve"> ADDIN ZOTERO_ITEM CSL_CITATION {"citationID":"99AtAuaN","properties":{"formattedCitation":"(Mitchell, 2012)","plainCitation":"(Mitchell, 2012)","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Mitchell, 2012</w:t>
      </w:r>
      <w:r w:rsidR="000D5023" w:rsidRPr="00574A09">
        <w:rPr>
          <w:rFonts w:cs="Times New Roman"/>
          <w:szCs w:val="24"/>
        </w:rPr>
        <w:t>, str 85.</w:t>
      </w:r>
      <w:r w:rsidR="009C77D5" w:rsidRPr="00574A09">
        <w:rPr>
          <w:rFonts w:cs="Times New Roman"/>
          <w:szCs w:val="24"/>
        </w:rPr>
        <w:t>)</w:t>
      </w:r>
      <w:r w:rsidR="0036353C" w:rsidRPr="00574A09">
        <w:rPr>
          <w:rFonts w:cs="Times New Roman"/>
          <w:szCs w:val="24"/>
        </w:rPr>
        <w:fldChar w:fldCharType="end"/>
      </w:r>
      <w:r w:rsidR="0036353C" w:rsidRPr="00574A09">
        <w:rPr>
          <w:rFonts w:cs="Times New Roman"/>
          <w:szCs w:val="24"/>
        </w:rPr>
        <w:t>. Sredstva se</w:t>
      </w:r>
      <w:r w:rsidR="003C36DE" w:rsidRPr="00574A09">
        <w:rPr>
          <w:rFonts w:cs="Times New Roman"/>
          <w:szCs w:val="24"/>
        </w:rPr>
        <w:t xml:space="preserve"> proizvajajo do faze testiranja. </w:t>
      </w:r>
      <w:r w:rsidR="00A44E6F" w:rsidRPr="00574A09">
        <w:rPr>
          <w:rFonts w:cs="Times New Roman"/>
          <w:szCs w:val="24"/>
        </w:rPr>
        <w:t xml:space="preserve">Ponavadi </w:t>
      </w:r>
      <w:r w:rsidR="003C36DE" w:rsidRPr="00574A09">
        <w:rPr>
          <w:rFonts w:cs="Times New Roman"/>
          <w:szCs w:val="24"/>
        </w:rPr>
        <w:t>v alfa fazi</w:t>
      </w:r>
      <w:r w:rsidR="0036353C" w:rsidRPr="00574A09">
        <w:rPr>
          <w:rFonts w:cs="Times New Roman"/>
          <w:szCs w:val="24"/>
        </w:rPr>
        <w:t xml:space="preserve"> še niso povsem izdelana </w:t>
      </w:r>
      <w:r w:rsidR="0036353C" w:rsidRPr="00574A09">
        <w:rPr>
          <w:rFonts w:cs="Times New Roman"/>
          <w:szCs w:val="24"/>
        </w:rPr>
        <w:fldChar w:fldCharType="begin"/>
      </w:r>
      <w:r w:rsidR="009C77D5" w:rsidRPr="00574A09">
        <w:rPr>
          <w:rFonts w:cs="Times New Roman"/>
          <w:szCs w:val="24"/>
        </w:rPr>
        <w:instrText xml:space="preserve"> ADDIN ZOTERO_ITEM CSL_CITATION {"citationID":"0wgyHwmT","properties":{"formattedCitation":"(Bates, 2004, str. 214; Novak, 2012, str. 359)","plainCitation":"(Bates, 2004, str. 214; Novak, 2012, str. 359)","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Bates, 2004, str. 214; Novak, 2012, str. 359)</w:t>
      </w:r>
      <w:r w:rsidR="0036353C" w:rsidRPr="00574A09">
        <w:rPr>
          <w:rFonts w:cs="Times New Roman"/>
          <w:szCs w:val="24"/>
        </w:rPr>
        <w:fldChar w:fldCharType="end"/>
      </w:r>
      <w:r w:rsidR="00E56E89" w:rsidRPr="00574A09">
        <w:rPr>
          <w:rFonts w:cs="Times New Roman"/>
          <w:szCs w:val="24"/>
        </w:rPr>
        <w:t xml:space="preserve">, vendar morajo biti do začetka beta faze </w:t>
      </w:r>
      <w:r w:rsidR="003C36DE" w:rsidRPr="00574A09">
        <w:rPr>
          <w:rFonts w:cs="Times New Roman"/>
          <w:szCs w:val="24"/>
        </w:rPr>
        <w:t>permanentna, drugače se beta ne izvede</w:t>
      </w:r>
      <w:r w:rsidR="0036353C" w:rsidRPr="00574A09">
        <w:rPr>
          <w:rFonts w:cs="Times New Roman"/>
          <w:szCs w:val="24"/>
        </w:rPr>
        <w:t xml:space="preserve"> </w:t>
      </w:r>
      <w:r w:rsidR="0036353C" w:rsidRPr="00574A09">
        <w:rPr>
          <w:rFonts w:cs="Times New Roman"/>
          <w:szCs w:val="24"/>
        </w:rPr>
        <w:fldChar w:fldCharType="begin"/>
      </w:r>
      <w:r w:rsidR="009C77D5" w:rsidRPr="00574A09">
        <w:rPr>
          <w:rFonts w:cs="Times New Roman"/>
          <w:szCs w:val="24"/>
        </w:rPr>
        <w:instrText xml:space="preserve"> ADDIN ZOTERO_ITEM CSL_CITATION {"citationID":"8yCIKWsc","properties":{"formattedCitation":"(L. Levy &amp; Novak, 2009, str. 53)","plainCitation":"(L. Levy &amp; Novak, 2009, str. 53)","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sidRPr="00574A09">
        <w:rPr>
          <w:rFonts w:cs="Times New Roman"/>
          <w:szCs w:val="24"/>
        </w:rPr>
        <w:fldChar w:fldCharType="separate"/>
      </w:r>
      <w:r w:rsidR="00AF2F5B" w:rsidRPr="00574A09">
        <w:rPr>
          <w:rFonts w:cs="Times New Roman"/>
          <w:szCs w:val="24"/>
        </w:rPr>
        <w:t>(</w:t>
      </w:r>
      <w:r w:rsidR="009C77D5" w:rsidRPr="00574A09">
        <w:rPr>
          <w:rFonts w:cs="Times New Roman"/>
          <w:szCs w:val="24"/>
        </w:rPr>
        <w:t xml:space="preserve">Levy </w:t>
      </w:r>
      <w:r w:rsidR="0043432A" w:rsidRPr="00574A09">
        <w:rPr>
          <w:rFonts w:cs="Times New Roman"/>
          <w:szCs w:val="24"/>
        </w:rPr>
        <w:t>in</w:t>
      </w:r>
      <w:r w:rsidR="009C77D5" w:rsidRPr="00574A09">
        <w:rPr>
          <w:rFonts w:cs="Times New Roman"/>
          <w:szCs w:val="24"/>
        </w:rPr>
        <w:t xml:space="preserve"> Novak, 2009, str. 53)</w:t>
      </w:r>
      <w:r w:rsidR="0036353C" w:rsidRPr="00574A09">
        <w:rPr>
          <w:rFonts w:cs="Times New Roman"/>
          <w:szCs w:val="24"/>
        </w:rPr>
        <w:fldChar w:fldCharType="end"/>
      </w:r>
      <w:r w:rsidR="00D41810">
        <w:rPr>
          <w:rFonts w:cs="Times New Roman"/>
          <w:szCs w:val="24"/>
        </w:rPr>
        <w:t xml:space="preserve">. </w:t>
      </w:r>
      <w:r w:rsidR="00370A9C" w:rsidRPr="00574A09">
        <w:rPr>
          <w:rFonts w:cs="Times New Roman"/>
          <w:szCs w:val="24"/>
        </w:rPr>
        <w:t xml:space="preserve">Mesta </w:t>
      </w:r>
      <w:r w:rsidR="00CA636A" w:rsidRPr="00574A09">
        <w:rPr>
          <w:rFonts w:cs="Times New Roman"/>
          <w:szCs w:val="24"/>
        </w:rPr>
        <w:t>neizdelanih sredstev</w:t>
      </w:r>
      <w:r w:rsidR="0036353C" w:rsidRPr="00574A09">
        <w:rPr>
          <w:rFonts w:cs="Times New Roman"/>
          <w:szCs w:val="24"/>
        </w:rPr>
        <w:t xml:space="preserve"> zaradi </w:t>
      </w:r>
      <w:r w:rsidR="00BF2DB0" w:rsidRPr="00574A09">
        <w:rPr>
          <w:rFonts w:cs="Times New Roman"/>
          <w:szCs w:val="24"/>
        </w:rPr>
        <w:t xml:space="preserve">razvoja </w:t>
      </w:r>
      <w:r w:rsidR="0036353C" w:rsidRPr="00574A09">
        <w:rPr>
          <w:rFonts w:cs="Times New Roman"/>
          <w:szCs w:val="24"/>
        </w:rPr>
        <w:t>zapolnjujejo začasna sredstva</w:t>
      </w:r>
      <w:r w:rsidR="0036353C" w:rsidRPr="00574A09">
        <w:rPr>
          <w:rStyle w:val="Sprotnaopomba-sklic"/>
          <w:rFonts w:cs="Times New Roman"/>
          <w:szCs w:val="24"/>
        </w:rPr>
        <w:footnoteReference w:id="42"/>
      </w:r>
      <w:r w:rsidR="0036353C" w:rsidRPr="00574A09">
        <w:rPr>
          <w:rFonts w:cs="Times New Roman"/>
          <w:szCs w:val="24"/>
        </w:rPr>
        <w:t xml:space="preserve"> </w:t>
      </w:r>
      <w:r w:rsidR="0036353C" w:rsidRPr="00574A09">
        <w:rPr>
          <w:rFonts w:cs="Times New Roman"/>
          <w:szCs w:val="24"/>
        </w:rPr>
        <w:fldChar w:fldCharType="begin"/>
      </w:r>
      <w:r w:rsidR="009C77D5" w:rsidRPr="00574A09">
        <w:rPr>
          <w:rFonts w:cs="Times New Roman"/>
          <w:szCs w:val="24"/>
        </w:rPr>
        <w:instrText xml:space="preserve"> ADDIN ZOTERO_ITEM CSL_CITATION {"citationID":"4OYEes7x","properties":{"formattedCitation":"(L. Levy &amp; Novak, 2009, str. 52; McAllister &amp; White, 2015, str. 16)","plainCitation":"(L. Levy &amp; Novak, 2009, str. 52; McAllister &amp; White, 2015, str. 16)","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sidRPr="00574A09">
        <w:rPr>
          <w:rFonts w:cs="Times New Roman"/>
          <w:szCs w:val="24"/>
        </w:rPr>
        <w:fldChar w:fldCharType="separate"/>
      </w:r>
      <w:r w:rsidR="0032799B" w:rsidRPr="00574A09">
        <w:rPr>
          <w:rFonts w:cs="Times New Roman"/>
          <w:szCs w:val="24"/>
        </w:rPr>
        <w:t>(</w:t>
      </w:r>
      <w:r w:rsidR="009C77D5" w:rsidRPr="00574A09">
        <w:rPr>
          <w:rFonts w:cs="Times New Roman"/>
          <w:szCs w:val="24"/>
        </w:rPr>
        <w:t xml:space="preserve">Levy </w:t>
      </w:r>
      <w:r w:rsidR="009303E6" w:rsidRPr="00574A09">
        <w:rPr>
          <w:rFonts w:cs="Times New Roman"/>
          <w:szCs w:val="24"/>
        </w:rPr>
        <w:t>in</w:t>
      </w:r>
      <w:r w:rsidR="009C77D5" w:rsidRPr="00574A09">
        <w:rPr>
          <w:rFonts w:cs="Times New Roman"/>
          <w:szCs w:val="24"/>
        </w:rPr>
        <w:t xml:space="preserve"> No</w:t>
      </w:r>
      <w:r w:rsidR="0032799B" w:rsidRPr="00574A09">
        <w:rPr>
          <w:rFonts w:cs="Times New Roman"/>
          <w:szCs w:val="24"/>
        </w:rPr>
        <w:t>vak, 2009, str. 52; McAllister in</w:t>
      </w:r>
      <w:r w:rsidR="009C77D5" w:rsidRPr="00574A09">
        <w:rPr>
          <w:rFonts w:cs="Times New Roman"/>
          <w:szCs w:val="24"/>
        </w:rPr>
        <w:t xml:space="preserve"> White, 2015, str. 16)</w:t>
      </w:r>
      <w:r w:rsidR="0036353C" w:rsidRPr="00574A09">
        <w:rPr>
          <w:rFonts w:cs="Times New Roman"/>
          <w:szCs w:val="24"/>
        </w:rPr>
        <w:fldChar w:fldCharType="end"/>
      </w:r>
      <w:r w:rsidR="0036353C" w:rsidRPr="00574A09">
        <w:rPr>
          <w:rFonts w:cs="Times New Roman"/>
          <w:szCs w:val="24"/>
        </w:rPr>
        <w:t xml:space="preserve">. Začasna sredstva se med razvojem pogosto uporablja za testiranje uporabnosti brez distrakcije estetike </w:t>
      </w:r>
      <w:r w:rsidR="0036353C" w:rsidRPr="00574A09">
        <w:rPr>
          <w:rFonts w:cs="Times New Roman"/>
          <w:szCs w:val="24"/>
        </w:rPr>
        <w:fldChar w:fldCharType="begin"/>
      </w:r>
      <w:r w:rsidR="009C77D5" w:rsidRPr="00574A09">
        <w:rPr>
          <w:rFonts w:cs="Times New Roman"/>
          <w:szCs w:val="24"/>
        </w:rPr>
        <w:instrText xml:space="preserve"> ADDIN ZOTERO_ITEM CSL_CITATION {"citationID":"OxWTxSF8","properties":{"formattedCitation":"(Novak, 2012, str. 261)","plainCitation":"(Novak, 2012, str. 261)","noteIndex":0},"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sidRPr="00574A09">
        <w:rPr>
          <w:rFonts w:cs="Times New Roman"/>
          <w:szCs w:val="24"/>
        </w:rPr>
        <w:fldChar w:fldCharType="separate"/>
      </w:r>
      <w:r w:rsidR="009C77D5" w:rsidRPr="00574A09">
        <w:rPr>
          <w:rFonts w:cs="Times New Roman"/>
          <w:szCs w:val="24"/>
        </w:rPr>
        <w:t>(Novak, 2012, str. 261)</w:t>
      </w:r>
      <w:r w:rsidR="0036353C" w:rsidRPr="00574A09">
        <w:rPr>
          <w:rFonts w:cs="Times New Roman"/>
          <w:szCs w:val="24"/>
        </w:rPr>
        <w:fldChar w:fldCharType="end"/>
      </w:r>
      <w:r w:rsidR="0036353C" w:rsidRPr="00574A09">
        <w:rPr>
          <w:rFonts w:cs="Times New Roman"/>
          <w:szCs w:val="24"/>
        </w:rPr>
        <w:t>. Takšna praksa se pogosto uporablja in je priporočljiva,</w:t>
      </w:r>
      <w:r w:rsidR="003E404B" w:rsidRPr="00574A09">
        <w:rPr>
          <w:rFonts w:cs="Times New Roman"/>
          <w:szCs w:val="24"/>
        </w:rPr>
        <w:t xml:space="preserve"> saj onemogoča ozka grla produkcije </w:t>
      </w:r>
      <w:r w:rsidR="0036353C" w:rsidRPr="00574A09">
        <w:rPr>
          <w:rFonts w:cs="Times New Roman"/>
          <w:szCs w:val="24"/>
        </w:rPr>
        <w:fldChar w:fldCharType="begin"/>
      </w:r>
      <w:r w:rsidR="009C77D5" w:rsidRPr="00574A09">
        <w:rPr>
          <w:rFonts w:cs="Times New Roman"/>
          <w:szCs w:val="24"/>
        </w:rPr>
        <w:instrText xml:space="preserve"> ADDIN ZOTERO_ITEM CSL_CITATION {"citationID":"YRlHMqdi","properties":{"formattedCitation":"(Zagal &amp; Altizer, 2015, str. 746)","plainCitation":"(Zagal &amp; Altizer, 2015, str. 746)","noteIndex":0},"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sidRPr="00574A09">
        <w:rPr>
          <w:rFonts w:cs="Times New Roman"/>
          <w:szCs w:val="24"/>
        </w:rPr>
        <w:fldChar w:fldCharType="separate"/>
      </w:r>
      <w:r w:rsidR="00833A8A" w:rsidRPr="00574A09">
        <w:rPr>
          <w:rFonts w:cs="Times New Roman"/>
          <w:szCs w:val="24"/>
        </w:rPr>
        <w:t>(Zagal in</w:t>
      </w:r>
      <w:r w:rsidR="009C77D5" w:rsidRPr="00574A09">
        <w:rPr>
          <w:rFonts w:cs="Times New Roman"/>
          <w:szCs w:val="24"/>
        </w:rPr>
        <w:t xml:space="preserve"> Altizer, 2015, str. 746)</w:t>
      </w:r>
      <w:r w:rsidR="0036353C" w:rsidRPr="00574A09">
        <w:rPr>
          <w:rFonts w:cs="Times New Roman"/>
          <w:szCs w:val="24"/>
        </w:rPr>
        <w:fldChar w:fldCharType="end"/>
      </w:r>
      <w:r w:rsidR="0036353C" w:rsidRPr="00574A09">
        <w:rPr>
          <w:rFonts w:cs="Times New Roman"/>
          <w:szCs w:val="24"/>
        </w:rPr>
        <w:t>. Za zvočne efekte ali določene teksture se navadno ne priporoča uporaba začasnih sredstev. Velikokrat se zgodi, da se odkrije manjkajoča tekstura globoko v zaključni beta fazi</w:t>
      </w:r>
      <w:r w:rsidR="005B36FA" w:rsidRPr="00574A09">
        <w:rPr>
          <w:rFonts w:cs="Times New Roman"/>
          <w:szCs w:val="24"/>
        </w:rPr>
        <w:t xml:space="preserve"> </w:t>
      </w:r>
      <w:r w:rsidR="005B36FA" w:rsidRPr="00574A09">
        <w:rPr>
          <w:rFonts w:cs="Times New Roman"/>
          <w:szCs w:val="24"/>
        </w:rPr>
        <w:fldChar w:fldCharType="begin"/>
      </w:r>
      <w:r w:rsidR="009C77D5" w:rsidRPr="00574A09">
        <w:rPr>
          <w:rFonts w:cs="Times New Roman"/>
          <w:szCs w:val="24"/>
        </w:rPr>
        <w:instrText xml:space="preserve"> ADDIN ZOTERO_ITEM CSL_CITATION {"citationID":"A7qiRY4D","properties":{"formattedCitation":"(L. Levy &amp; Novak, 2009, str. 79)","plainCitation":"(L. Levy &amp; Novak, 2009, str. 79)","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sidRPr="00574A09">
        <w:rPr>
          <w:rFonts w:cs="Times New Roman"/>
          <w:szCs w:val="24"/>
        </w:rPr>
        <w:fldChar w:fldCharType="separate"/>
      </w:r>
      <w:r w:rsidR="00833A8A" w:rsidRPr="00574A09">
        <w:rPr>
          <w:rFonts w:cs="Times New Roman"/>
          <w:szCs w:val="24"/>
        </w:rPr>
        <w:t>(Levy in</w:t>
      </w:r>
      <w:r w:rsidR="009C77D5" w:rsidRPr="00574A09">
        <w:rPr>
          <w:rFonts w:cs="Times New Roman"/>
          <w:szCs w:val="24"/>
        </w:rPr>
        <w:t xml:space="preserve"> Novak, 2009, str. 79)</w:t>
      </w:r>
      <w:r w:rsidR="005B36FA" w:rsidRPr="00574A09">
        <w:rPr>
          <w:rFonts w:cs="Times New Roman"/>
          <w:szCs w:val="24"/>
        </w:rPr>
        <w:fldChar w:fldCharType="end"/>
      </w:r>
      <w:r w:rsidR="0036353C" w:rsidRPr="00574A09">
        <w:rPr>
          <w:rFonts w:cs="Times New Roman"/>
          <w:szCs w:val="24"/>
        </w:rPr>
        <w:t xml:space="preserve">. </w:t>
      </w:r>
      <w:r w:rsidR="008C38C1" w:rsidRPr="00574A09">
        <w:rPr>
          <w:rFonts w:cs="Times New Roman"/>
          <w:szCs w:val="24"/>
        </w:rPr>
        <w:t>Še t</w:t>
      </w:r>
      <w:r w:rsidR="0036353C" w:rsidRPr="00574A09">
        <w:rPr>
          <w:rFonts w:cs="Times New Roman"/>
          <w:szCs w:val="24"/>
        </w:rPr>
        <w:t>ežje</w:t>
      </w:r>
      <w:r w:rsidR="008C38C1" w:rsidRPr="00574A09">
        <w:rPr>
          <w:rFonts w:cs="Times New Roman"/>
          <w:szCs w:val="24"/>
        </w:rPr>
        <w:t xml:space="preserve"> pa</w:t>
      </w:r>
      <w:r w:rsidR="0036353C" w:rsidRPr="00574A09">
        <w:rPr>
          <w:rFonts w:cs="Times New Roman"/>
          <w:szCs w:val="24"/>
        </w:rPr>
        <w:t xml:space="preserve"> je odkriti manjkajočo zvočno podlago </w:t>
      </w:r>
      <w:r w:rsidR="0036353C" w:rsidRPr="00574A09">
        <w:rPr>
          <w:rFonts w:cs="Times New Roman"/>
          <w:szCs w:val="24"/>
        </w:rPr>
        <w:fldChar w:fldCharType="begin"/>
      </w:r>
      <w:r w:rsidR="009C77D5" w:rsidRPr="00574A09">
        <w:rPr>
          <w:rFonts w:cs="Times New Roman"/>
          <w:szCs w:val="24"/>
        </w:rPr>
        <w:instrText xml:space="preserve"> ADDIN ZOTERO_ITEM CSL_CITATION {"citationID":"fDtlkuS8","properties":{"formattedCitation":"(L. Levy &amp; Novak, 2009, str. 79)","plainCitation":"(L. Levy &amp; Novak, 2009, str. 79)","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sidRPr="00574A09">
        <w:rPr>
          <w:rFonts w:cs="Times New Roman"/>
          <w:szCs w:val="24"/>
        </w:rPr>
        <w:fldChar w:fldCharType="separate"/>
      </w:r>
      <w:r w:rsidR="00833A8A" w:rsidRPr="00574A09">
        <w:rPr>
          <w:rFonts w:cs="Times New Roman"/>
          <w:szCs w:val="24"/>
        </w:rPr>
        <w:t>(</w:t>
      </w:r>
      <w:r w:rsidR="00A62D15">
        <w:rPr>
          <w:rFonts w:cs="Times New Roman"/>
          <w:szCs w:val="24"/>
        </w:rPr>
        <w:t>prav tam</w:t>
      </w:r>
      <w:r w:rsidR="009C77D5" w:rsidRPr="00574A09">
        <w:rPr>
          <w:rFonts w:cs="Times New Roman"/>
          <w:szCs w:val="24"/>
        </w:rPr>
        <w:t>)</w:t>
      </w:r>
      <w:r w:rsidR="0036353C" w:rsidRPr="00574A09">
        <w:rPr>
          <w:rFonts w:cs="Times New Roman"/>
          <w:szCs w:val="24"/>
        </w:rPr>
        <w:fldChar w:fldCharType="end"/>
      </w:r>
      <w:r w:rsidR="0036353C" w:rsidRPr="00574A09">
        <w:rPr>
          <w:rFonts w:cs="Times New Roman"/>
          <w:szCs w:val="24"/>
        </w:rPr>
        <w:t xml:space="preserve">. </w:t>
      </w:r>
    </w:p>
    <w:p w14:paraId="3307EF2E" w14:textId="4584AB6D" w:rsidR="00544779" w:rsidRDefault="0036353C" w:rsidP="005D71AF">
      <w:pPr>
        <w:contextualSpacing/>
        <w:rPr>
          <w:rFonts w:cs="Times New Roman"/>
          <w:szCs w:val="24"/>
        </w:rPr>
      </w:pPr>
      <w:r w:rsidRPr="00574A09">
        <w:rPr>
          <w:rFonts w:cs="Times New Roman"/>
          <w:szCs w:val="24"/>
        </w:rPr>
        <w:lastRenderedPageBreak/>
        <w:t xml:space="preserve">Za izdelavo sredstev se priporoča linearni proces z izboljševanjem serije prototipov. To vodi v </w:t>
      </w:r>
      <w:r w:rsidR="007F7E9C" w:rsidRPr="00574A09">
        <w:rPr>
          <w:rFonts w:cs="Times New Roman"/>
          <w:szCs w:val="24"/>
        </w:rPr>
        <w:t xml:space="preserve">ponavljajoč </w:t>
      </w:r>
      <w:r w:rsidRPr="00574A09">
        <w:rPr>
          <w:rFonts w:cs="Times New Roman"/>
          <w:szCs w:val="24"/>
        </w:rPr>
        <w:t xml:space="preserve">kaskadni način razvoja sredstev </w:t>
      </w:r>
      <w:r w:rsidRPr="00574A09">
        <w:rPr>
          <w:rFonts w:cs="Times New Roman"/>
          <w:szCs w:val="24"/>
        </w:rPr>
        <w:fldChar w:fldCharType="begin"/>
      </w:r>
      <w:r w:rsidR="009C77D5" w:rsidRPr="00574A09">
        <w:rPr>
          <w:rFonts w:cs="Times New Roman"/>
          <w:szCs w:val="24"/>
        </w:rPr>
        <w:instrText xml:space="preserve"> ADDIN ZOTERO_ITEM CSL_CITATION {"citationID":"bM0Ta899","properties":{"formattedCitation":"(Bates, 2004, str. 227)","plainCitation":"(Bates, 2004, str. 227)","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27)</w:t>
      </w:r>
      <w:r w:rsidRPr="00574A09">
        <w:rPr>
          <w:rFonts w:cs="Times New Roman"/>
          <w:szCs w:val="24"/>
        </w:rPr>
        <w:fldChar w:fldCharType="end"/>
      </w:r>
      <w:r w:rsidR="009C4287" w:rsidRPr="00574A09">
        <w:rPr>
          <w:rFonts w:cs="Times New Roman"/>
          <w:szCs w:val="24"/>
        </w:rPr>
        <w:t>, kar priporočajo</w:t>
      </w:r>
      <w:r w:rsidR="00571C6F" w:rsidRPr="00574A09">
        <w:rPr>
          <w:rFonts w:cs="Times New Roman"/>
          <w:szCs w:val="24"/>
        </w:rPr>
        <w:t xml:space="preserve"> tudi Manjuka in </w:t>
      </w:r>
      <w:r w:rsidR="003E7A2D" w:rsidRPr="00574A09">
        <w:rPr>
          <w:rFonts w:cs="Times New Roman"/>
          <w:szCs w:val="24"/>
        </w:rPr>
        <w:t>kolegi</w:t>
      </w:r>
      <w:r w:rsidR="0043432A" w:rsidRPr="00574A09">
        <w:rPr>
          <w:rFonts w:cs="Times New Roman"/>
          <w:szCs w:val="24"/>
        </w:rPr>
        <w:t xml:space="preserve"> (Manjuka in drugi, 2016, str. 558)</w:t>
      </w:r>
      <w:r w:rsidR="00CD0A28" w:rsidRPr="00574A09">
        <w:rPr>
          <w:rFonts w:cs="Times New Roman"/>
          <w:szCs w:val="24"/>
        </w:rPr>
        <w:t xml:space="preserve">. </w:t>
      </w:r>
    </w:p>
    <w:p w14:paraId="7756C57F" w14:textId="1A21C313" w:rsidR="00E12246" w:rsidRPr="00574A09" w:rsidRDefault="003C12FD" w:rsidP="005D71AF">
      <w:pPr>
        <w:contextualSpacing/>
        <w:rPr>
          <w:rFonts w:cs="Times New Roman"/>
          <w:szCs w:val="24"/>
        </w:rPr>
      </w:pPr>
      <w:r w:rsidRPr="00574A09">
        <w:rPr>
          <w:rFonts w:cs="Times New Roman"/>
          <w:szCs w:val="24"/>
        </w:rPr>
        <w:t>Proces razvoja sredstev se začne z razvejanjem tranzi</w:t>
      </w:r>
      <w:r w:rsidR="00C40157" w:rsidRPr="00574A09">
        <w:rPr>
          <w:rFonts w:cs="Times New Roman"/>
          <w:szCs w:val="24"/>
        </w:rPr>
        <w:t xml:space="preserve">cije </w:t>
      </w:r>
      <w:r w:rsidR="00885F5E" w:rsidRPr="00574A09">
        <w:rPr>
          <w:rFonts w:cs="Times New Roman"/>
          <w:szCs w:val="24"/>
        </w:rPr>
        <w:t>iz aktivnosti oblikovanja igre. Ena tranzicija prenese začasna sredstva v razvoj, druga gre v p</w:t>
      </w:r>
      <w:r w:rsidR="002673C2" w:rsidRPr="00574A09">
        <w:rPr>
          <w:rFonts w:cs="Times New Roman"/>
          <w:szCs w:val="24"/>
        </w:rPr>
        <w:t>rvo aktivnost kreir</w:t>
      </w:r>
      <w:r w:rsidR="00885F5E" w:rsidRPr="00574A09">
        <w:rPr>
          <w:rFonts w:cs="Times New Roman"/>
          <w:szCs w:val="24"/>
        </w:rPr>
        <w:t>anja</w:t>
      </w:r>
      <w:r w:rsidR="000809D3" w:rsidRPr="00574A09">
        <w:rPr>
          <w:rFonts w:cs="Times New Roman"/>
          <w:szCs w:val="24"/>
        </w:rPr>
        <w:t xml:space="preserve"> konceptualnih</w:t>
      </w:r>
      <w:r w:rsidR="0085362E" w:rsidRPr="00574A09">
        <w:rPr>
          <w:rFonts w:cs="Times New Roman"/>
          <w:szCs w:val="24"/>
        </w:rPr>
        <w:t xml:space="preserve"> sredstev</w:t>
      </w:r>
      <w:r w:rsidR="00297E87" w:rsidRPr="00574A09">
        <w:rPr>
          <w:rFonts w:cs="Times New Roman"/>
          <w:szCs w:val="24"/>
        </w:rPr>
        <w:t>.</w:t>
      </w:r>
      <w:r w:rsidR="006450B4" w:rsidRPr="00574A09">
        <w:rPr>
          <w:rFonts w:cs="Times New Roman"/>
          <w:szCs w:val="24"/>
        </w:rPr>
        <w:t xml:space="preserve"> Za koncepte se</w:t>
      </w:r>
      <w:r w:rsidR="00C015E5" w:rsidRPr="00574A09">
        <w:rPr>
          <w:rFonts w:cs="Times New Roman"/>
          <w:szCs w:val="24"/>
        </w:rPr>
        <w:t xml:space="preserve"> priporoča</w:t>
      </w:r>
      <w:r w:rsidR="00534C16" w:rsidRPr="00574A09">
        <w:rPr>
          <w:rFonts w:cs="Times New Roman"/>
          <w:szCs w:val="24"/>
        </w:rPr>
        <w:t>, da so enostavni</w:t>
      </w:r>
      <w:r w:rsidR="00695AA9" w:rsidRPr="00574A09">
        <w:rPr>
          <w:rFonts w:cs="Times New Roman"/>
          <w:szCs w:val="24"/>
        </w:rPr>
        <w:t>, saj s</w:t>
      </w:r>
      <w:r w:rsidR="00A41FD0" w:rsidRPr="00574A09">
        <w:rPr>
          <w:rFonts w:cs="Times New Roman"/>
          <w:szCs w:val="24"/>
        </w:rPr>
        <w:t>lužijo za</w:t>
      </w:r>
      <w:r w:rsidR="000A6E55" w:rsidRPr="00574A09">
        <w:rPr>
          <w:rFonts w:cs="Times New Roman"/>
          <w:szCs w:val="24"/>
        </w:rPr>
        <w:t xml:space="preserve"> predstavitve </w:t>
      </w:r>
      <w:r w:rsidR="00954FF6" w:rsidRPr="00574A09">
        <w:rPr>
          <w:rFonts w:cs="Times New Roman"/>
          <w:szCs w:val="24"/>
        </w:rPr>
        <w:fldChar w:fldCharType="begin"/>
      </w:r>
      <w:r w:rsidR="009C77D5" w:rsidRPr="00574A09">
        <w:rPr>
          <w:rFonts w:cs="Times New Roman"/>
          <w:szCs w:val="24"/>
        </w:rPr>
        <w:instrText xml:space="preserve"> ADDIN ZOTERO_ITEM CSL_CITATION {"citationID":"Z1xdRAsr","properties":{"formattedCitation":"(Mitchell, 2012, str. 85)","plainCitation":"(Mitchell, 2012, str. 85)","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sidRPr="00574A09">
        <w:rPr>
          <w:rFonts w:cs="Times New Roman"/>
          <w:szCs w:val="24"/>
        </w:rPr>
        <w:fldChar w:fldCharType="separate"/>
      </w:r>
      <w:r w:rsidR="009C77D5" w:rsidRPr="00574A09">
        <w:rPr>
          <w:rFonts w:cs="Times New Roman"/>
          <w:szCs w:val="24"/>
        </w:rPr>
        <w:t>(Mitchell, 2012, str. 85)</w:t>
      </w:r>
      <w:r w:rsidR="00954FF6" w:rsidRPr="00574A09">
        <w:rPr>
          <w:rFonts w:cs="Times New Roman"/>
          <w:szCs w:val="24"/>
        </w:rPr>
        <w:fldChar w:fldCharType="end"/>
      </w:r>
      <w:r w:rsidR="00DA7725" w:rsidRPr="00574A09">
        <w:rPr>
          <w:rFonts w:cs="Times New Roman"/>
          <w:szCs w:val="24"/>
        </w:rPr>
        <w:t>. Po sprejetju koncepta se proces nadaljuje v aktivnost izvedbe</w:t>
      </w:r>
      <w:r w:rsidR="00C340B7" w:rsidRPr="00574A09">
        <w:rPr>
          <w:rFonts w:cs="Times New Roman"/>
          <w:szCs w:val="24"/>
        </w:rPr>
        <w:t xml:space="preserve">, </w:t>
      </w:r>
      <w:r w:rsidR="00FA38FF" w:rsidRPr="00574A09">
        <w:rPr>
          <w:rFonts w:cs="Times New Roman"/>
          <w:szCs w:val="24"/>
        </w:rPr>
        <w:t xml:space="preserve">kjer se </w:t>
      </w:r>
      <w:r w:rsidR="00DA7725" w:rsidRPr="00574A09">
        <w:rPr>
          <w:rFonts w:cs="Times New Roman"/>
          <w:szCs w:val="24"/>
        </w:rPr>
        <w:t>sredstv</w:t>
      </w:r>
      <w:r w:rsidR="00FA38FF" w:rsidRPr="00574A09">
        <w:rPr>
          <w:rFonts w:cs="Times New Roman"/>
          <w:szCs w:val="24"/>
        </w:rPr>
        <w:t>o izdela</w:t>
      </w:r>
      <w:r w:rsidR="003938EC" w:rsidRPr="00574A09">
        <w:rPr>
          <w:rFonts w:cs="Times New Roman"/>
          <w:szCs w:val="24"/>
        </w:rPr>
        <w:t xml:space="preserve"> </w:t>
      </w:r>
      <w:r w:rsidR="003938EC" w:rsidRPr="00574A09">
        <w:rPr>
          <w:rFonts w:cs="Times New Roman"/>
          <w:szCs w:val="24"/>
        </w:rPr>
        <w:fldChar w:fldCharType="begin"/>
      </w:r>
      <w:r w:rsidR="009C77D5" w:rsidRPr="00574A09">
        <w:rPr>
          <w:rFonts w:cs="Times New Roman"/>
          <w:szCs w:val="24"/>
        </w:rPr>
        <w:instrText xml:space="preserve"> ADDIN ZOTERO_ITEM CSL_CITATION {"citationID":"fW3xD1bM","properties":{"formattedCitation":"(Mitchell, 2012, str. 103)","plainCitation":"(Mitchell, 2012, str. 103)","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sidRPr="00574A09">
        <w:rPr>
          <w:rFonts w:cs="Times New Roman"/>
          <w:szCs w:val="24"/>
        </w:rPr>
        <w:fldChar w:fldCharType="separate"/>
      </w:r>
      <w:r w:rsidR="009C77D5" w:rsidRPr="00574A09">
        <w:rPr>
          <w:rFonts w:cs="Times New Roman"/>
          <w:szCs w:val="24"/>
        </w:rPr>
        <w:t>(</w:t>
      </w:r>
      <w:r w:rsidR="00F75493" w:rsidRPr="00574A09">
        <w:rPr>
          <w:rFonts w:cs="Times New Roman"/>
          <w:szCs w:val="24"/>
        </w:rPr>
        <w:t>prav tam</w:t>
      </w:r>
      <w:r w:rsidR="009C77D5" w:rsidRPr="00574A09">
        <w:rPr>
          <w:rFonts w:cs="Times New Roman"/>
          <w:szCs w:val="24"/>
        </w:rPr>
        <w:t>, str. 103)</w:t>
      </w:r>
      <w:r w:rsidR="003938EC" w:rsidRPr="00574A09">
        <w:rPr>
          <w:rFonts w:cs="Times New Roman"/>
          <w:szCs w:val="24"/>
        </w:rPr>
        <w:fldChar w:fldCharType="end"/>
      </w:r>
      <w:r w:rsidR="00CB79AB" w:rsidRPr="00574A09">
        <w:rPr>
          <w:rFonts w:cs="Times New Roman"/>
          <w:szCs w:val="24"/>
        </w:rPr>
        <w:t>. Izdelano sredstvo se preveri s testiranjem</w:t>
      </w:r>
      <w:r w:rsidR="00FA2A7E" w:rsidRPr="00574A09">
        <w:rPr>
          <w:rFonts w:cs="Times New Roman"/>
          <w:szCs w:val="24"/>
        </w:rPr>
        <w:t xml:space="preserve"> v </w:t>
      </w:r>
      <w:r w:rsidR="00272F27" w:rsidRPr="00574A09">
        <w:rPr>
          <w:rFonts w:cs="Times New Roman"/>
          <w:szCs w:val="24"/>
        </w:rPr>
        <w:t>različici igre</w:t>
      </w:r>
      <w:r w:rsidR="00CB79AB" w:rsidRPr="00574A09">
        <w:rPr>
          <w:rFonts w:cs="Times New Roman"/>
          <w:szCs w:val="24"/>
        </w:rPr>
        <w:t xml:space="preserve"> </w:t>
      </w:r>
      <w:r w:rsidR="00CB79AB" w:rsidRPr="00574A09">
        <w:rPr>
          <w:rFonts w:cs="Times New Roman"/>
          <w:szCs w:val="24"/>
        </w:rPr>
        <w:fldChar w:fldCharType="begin"/>
      </w:r>
      <w:r w:rsidR="009C77D5" w:rsidRPr="00574A09">
        <w:rPr>
          <w:rFonts w:cs="Times New Roman"/>
          <w:szCs w:val="24"/>
        </w:rPr>
        <w:instrText xml:space="preserve"> ADDIN ZOTERO_ITEM CSL_CITATION {"citationID":"3iBViKVO","properties":{"formattedCitation":"(L. Levy &amp; Novak, 2009, str. 57)","plainCitation":"(L. Levy &amp; Novak, 2009, str. 57)","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sidRPr="00574A09">
        <w:rPr>
          <w:rFonts w:cs="Times New Roman"/>
          <w:szCs w:val="24"/>
        </w:rPr>
        <w:fldChar w:fldCharType="separate"/>
      </w:r>
      <w:r w:rsidR="003D58B4" w:rsidRPr="00574A09">
        <w:rPr>
          <w:rFonts w:cs="Times New Roman"/>
          <w:szCs w:val="24"/>
        </w:rPr>
        <w:t>(</w:t>
      </w:r>
      <w:r w:rsidR="00DB2CFB" w:rsidRPr="00574A09">
        <w:rPr>
          <w:rFonts w:cs="Times New Roman"/>
          <w:szCs w:val="24"/>
        </w:rPr>
        <w:t>Levy in</w:t>
      </w:r>
      <w:r w:rsidR="009C77D5" w:rsidRPr="00574A09">
        <w:rPr>
          <w:rFonts w:cs="Times New Roman"/>
          <w:szCs w:val="24"/>
        </w:rPr>
        <w:t xml:space="preserve"> Novak, 2009, str. 57)</w:t>
      </w:r>
      <w:r w:rsidR="00CB79AB" w:rsidRPr="00574A09">
        <w:rPr>
          <w:rFonts w:cs="Times New Roman"/>
          <w:szCs w:val="24"/>
        </w:rPr>
        <w:fldChar w:fldCharType="end"/>
      </w:r>
      <w:r w:rsidR="00EB319B" w:rsidRPr="00574A09">
        <w:rPr>
          <w:rFonts w:cs="Times New Roman"/>
          <w:szCs w:val="24"/>
        </w:rPr>
        <w:t>.</w:t>
      </w:r>
      <w:r w:rsidR="00712FAD" w:rsidRPr="00574A09">
        <w:rPr>
          <w:rFonts w:cs="Times New Roman"/>
          <w:szCs w:val="24"/>
        </w:rPr>
        <w:t xml:space="preserve"> Ko se sredstvo odloži v razvoj</w:t>
      </w:r>
      <w:r w:rsidR="00CB1155" w:rsidRPr="00574A09">
        <w:rPr>
          <w:rFonts w:cs="Times New Roman"/>
          <w:szCs w:val="24"/>
        </w:rPr>
        <w:t>,</w:t>
      </w:r>
      <w:r w:rsidR="00D50A6B" w:rsidRPr="00574A09">
        <w:rPr>
          <w:rFonts w:cs="Times New Roman"/>
          <w:szCs w:val="24"/>
        </w:rPr>
        <w:t xml:space="preserve"> se</w:t>
      </w:r>
      <w:r w:rsidR="00712FAD" w:rsidRPr="00574A09">
        <w:rPr>
          <w:rFonts w:cs="Times New Roman"/>
          <w:szCs w:val="24"/>
        </w:rPr>
        <w:t xml:space="preserve"> mora izvesti celoten cikel razvoja</w:t>
      </w:r>
      <w:r w:rsidR="00D50A6B" w:rsidRPr="00574A09">
        <w:rPr>
          <w:rFonts w:cs="Times New Roman"/>
          <w:szCs w:val="24"/>
        </w:rPr>
        <w:t>, ki predstavlja testiranje sredstva. Cikel izdelave sredstva se vedno konča v posodobitvi dokumentacije (seznam sredstev v projektnem načrtu</w:t>
      </w:r>
      <w:r w:rsidR="00710BEE" w:rsidRPr="00574A09">
        <w:rPr>
          <w:rFonts w:cs="Times New Roman"/>
          <w:szCs w:val="24"/>
        </w:rPr>
        <w:t xml:space="preserve"> ali</w:t>
      </w:r>
      <w:r w:rsidR="008568C7" w:rsidRPr="00574A09">
        <w:rPr>
          <w:rFonts w:cs="Times New Roman"/>
          <w:szCs w:val="24"/>
        </w:rPr>
        <w:t xml:space="preserve"> </w:t>
      </w:r>
      <w:r w:rsidR="00710BEE" w:rsidRPr="00574A09">
        <w:rPr>
          <w:rFonts w:cs="Times New Roman"/>
          <w:szCs w:val="24"/>
        </w:rPr>
        <w:t xml:space="preserve">v GDD </w:t>
      </w:r>
      <w:r w:rsidR="008568C7" w:rsidRPr="00574A09">
        <w:rPr>
          <w:rFonts w:cs="Times New Roman"/>
          <w:szCs w:val="24"/>
        </w:rPr>
        <w:t xml:space="preserve">PRILOGA </w:t>
      </w:r>
      <w:r w:rsidR="00B9529C">
        <w:rPr>
          <w:rFonts w:cs="Times New Roman"/>
          <w:szCs w:val="24"/>
        </w:rPr>
        <w:t>G</w:t>
      </w:r>
      <w:r w:rsidR="00710BEE" w:rsidRPr="00574A09">
        <w:rPr>
          <w:rFonts w:cs="Times New Roman"/>
          <w:szCs w:val="24"/>
        </w:rPr>
        <w:t xml:space="preserve"> – SECTION XI ASSET LIST</w:t>
      </w:r>
      <w:r w:rsidR="00D50A6B" w:rsidRPr="00574A09">
        <w:rPr>
          <w:rFonts w:cs="Times New Roman"/>
          <w:szCs w:val="24"/>
        </w:rPr>
        <w:t>).</w:t>
      </w:r>
      <w:r w:rsidR="00530879" w:rsidRPr="00574A09">
        <w:rPr>
          <w:rFonts w:cs="Times New Roman"/>
          <w:szCs w:val="24"/>
        </w:rPr>
        <w:t xml:space="preserve"> </w:t>
      </w:r>
      <w:r w:rsidR="00EB319B" w:rsidRPr="00574A09">
        <w:rPr>
          <w:rFonts w:cs="Times New Roman"/>
          <w:szCs w:val="24"/>
        </w:rPr>
        <w:t>Če je sredstvo sprejeto</w:t>
      </w:r>
      <w:r w:rsidR="00CB1155" w:rsidRPr="00574A09">
        <w:rPr>
          <w:rFonts w:cs="Times New Roman"/>
          <w:szCs w:val="24"/>
        </w:rPr>
        <w:t>,</w:t>
      </w:r>
      <w:r w:rsidR="00EB319B" w:rsidRPr="00574A09">
        <w:rPr>
          <w:rFonts w:cs="Times New Roman"/>
          <w:szCs w:val="24"/>
        </w:rPr>
        <w:t xml:space="preserve"> je na volj</w:t>
      </w:r>
      <w:r w:rsidR="00DC0A46" w:rsidRPr="00574A09">
        <w:rPr>
          <w:rFonts w:cs="Times New Roman"/>
          <w:szCs w:val="24"/>
        </w:rPr>
        <w:t>o za posodobitev igre</w:t>
      </w:r>
      <w:r w:rsidR="00CB1155" w:rsidRPr="00574A09">
        <w:rPr>
          <w:rFonts w:cs="Times New Roman"/>
          <w:szCs w:val="24"/>
        </w:rPr>
        <w:t>,</w:t>
      </w:r>
      <w:r w:rsidR="00DC0A46" w:rsidRPr="00574A09">
        <w:rPr>
          <w:rFonts w:cs="Times New Roman"/>
          <w:szCs w:val="24"/>
        </w:rPr>
        <w:t xml:space="preserve"> drugače </w:t>
      </w:r>
      <w:r w:rsidR="00C75444" w:rsidRPr="00574A09">
        <w:rPr>
          <w:rFonts w:cs="Times New Roman"/>
          <w:szCs w:val="24"/>
        </w:rPr>
        <w:t>se v</w:t>
      </w:r>
      <w:r w:rsidR="00D50A6B" w:rsidRPr="00574A09">
        <w:rPr>
          <w:rFonts w:cs="Times New Roman"/>
          <w:szCs w:val="24"/>
        </w:rPr>
        <w:t>rne v aktivnost izvedbe.</w:t>
      </w:r>
    </w:p>
    <w:p w14:paraId="06C554CF" w14:textId="17A8D89C" w:rsidR="008270FA" w:rsidRPr="00574A09" w:rsidRDefault="007F7E9C" w:rsidP="005D71AF">
      <w:pPr>
        <w:contextualSpacing/>
        <w:rPr>
          <w:rFonts w:cs="Times New Roman"/>
          <w:szCs w:val="24"/>
        </w:rPr>
      </w:pPr>
      <w:r w:rsidRPr="00574A09">
        <w:rPr>
          <w:rFonts w:cs="Times New Roman"/>
          <w:szCs w:val="24"/>
        </w:rPr>
        <w:t>Dokumentacija se lahko zaradi iterativnega in inkrementalnega razvoja drastično spremeni</w:t>
      </w:r>
      <w:r w:rsidR="00F70FB2" w:rsidRPr="00574A09">
        <w:rPr>
          <w:rFonts w:cs="Times New Roman"/>
          <w:szCs w:val="24"/>
        </w:rPr>
        <w:t xml:space="preserve"> </w:t>
      </w:r>
      <w:r w:rsidR="00F70FB2" w:rsidRPr="00574A09">
        <w:rPr>
          <w:rFonts w:cs="Times New Roman"/>
          <w:szCs w:val="24"/>
        </w:rPr>
        <w:fldChar w:fldCharType="begin"/>
      </w:r>
      <w:r w:rsidR="009C77D5" w:rsidRPr="00574A09">
        <w:rPr>
          <w:rFonts w:cs="Times New Roman"/>
          <w:szCs w:val="24"/>
        </w:rPr>
        <w:instrText xml:space="preserve"> ADDIN ZOTERO_ITEM CSL_CITATION {"citationID":"gVVoLsya","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sidRPr="00574A09">
        <w:rPr>
          <w:rFonts w:cs="Times New Roman"/>
          <w:szCs w:val="24"/>
        </w:rPr>
        <w:fldChar w:fldCharType="separate"/>
      </w:r>
      <w:r w:rsidR="003D58B4" w:rsidRPr="00574A09">
        <w:rPr>
          <w:rFonts w:cs="Times New Roman"/>
          <w:szCs w:val="24"/>
        </w:rPr>
        <w:t>(O’Hagan in</w:t>
      </w:r>
      <w:r w:rsidR="009C77D5" w:rsidRPr="00574A09">
        <w:rPr>
          <w:rFonts w:cs="Times New Roman"/>
          <w:szCs w:val="24"/>
        </w:rPr>
        <w:t xml:space="preserve"> O’Connor, 2015, str. 5)</w:t>
      </w:r>
      <w:r w:rsidR="00F70FB2" w:rsidRPr="00574A09">
        <w:rPr>
          <w:rFonts w:cs="Times New Roman"/>
          <w:szCs w:val="24"/>
        </w:rPr>
        <w:fldChar w:fldCharType="end"/>
      </w:r>
      <w:r w:rsidRPr="00574A09">
        <w:rPr>
          <w:rFonts w:cs="Times New Roman"/>
          <w:szCs w:val="24"/>
        </w:rPr>
        <w:t>. Slabo nadzorovane spremembe</w:t>
      </w:r>
      <w:r w:rsidR="00387CB2" w:rsidRPr="00574A09">
        <w:rPr>
          <w:rFonts w:cs="Times New Roman"/>
          <w:szCs w:val="24"/>
        </w:rPr>
        <w:t xml:space="preserve"> v dokumentaciji</w:t>
      </w:r>
      <w:r w:rsidRPr="00574A09">
        <w:rPr>
          <w:rFonts w:cs="Times New Roman"/>
          <w:szCs w:val="24"/>
        </w:rPr>
        <w:t xml:space="preserve"> lahko prerastejo v večje težave, ki lahko negativno vpl</w:t>
      </w:r>
      <w:r w:rsidR="00DC28C9" w:rsidRPr="00574A09">
        <w:rPr>
          <w:rFonts w:cs="Times New Roman"/>
          <w:szCs w:val="24"/>
        </w:rPr>
        <w:t>ivajo na funkcionalnost</w:t>
      </w:r>
      <w:r w:rsidR="006120B6" w:rsidRPr="00574A09">
        <w:rPr>
          <w:rFonts w:cs="Times New Roman"/>
          <w:szCs w:val="24"/>
        </w:rPr>
        <w:t xml:space="preserve"> igre</w:t>
      </w:r>
      <w:r w:rsidR="00DC28C9" w:rsidRPr="00574A09">
        <w:rPr>
          <w:rFonts w:cs="Times New Roman"/>
          <w:szCs w:val="24"/>
        </w:rPr>
        <w:t>, sredst</w:t>
      </w:r>
      <w:r w:rsidR="006120B6" w:rsidRPr="00574A09">
        <w:rPr>
          <w:rFonts w:cs="Times New Roman"/>
          <w:szCs w:val="24"/>
        </w:rPr>
        <w:t>va</w:t>
      </w:r>
      <w:r w:rsidRPr="00574A09">
        <w:rPr>
          <w:rFonts w:cs="Times New Roman"/>
          <w:szCs w:val="24"/>
        </w:rPr>
        <w:t xml:space="preserve"> ali časovne m</w:t>
      </w:r>
      <w:r w:rsidR="000275B8" w:rsidRPr="00574A09">
        <w:rPr>
          <w:rFonts w:cs="Times New Roman"/>
          <w:szCs w:val="24"/>
        </w:rPr>
        <w:t>ejnike</w:t>
      </w:r>
      <w:r w:rsidR="00672825" w:rsidRPr="00574A09">
        <w:rPr>
          <w:rFonts w:cs="Times New Roman"/>
          <w:szCs w:val="24"/>
        </w:rPr>
        <w:t xml:space="preserve"> </w:t>
      </w:r>
      <w:r w:rsidR="00991CA8" w:rsidRPr="00574A09">
        <w:rPr>
          <w:rFonts w:cs="Times New Roman"/>
          <w:szCs w:val="24"/>
        </w:rPr>
        <w:t>(</w:t>
      </w:r>
      <w:r w:rsidR="00672825" w:rsidRPr="00574A09">
        <w:rPr>
          <w:rFonts w:cs="Times New Roman"/>
          <w:szCs w:val="24"/>
        </w:rPr>
        <w:fldChar w:fldCharType="begin"/>
      </w:r>
      <w:r w:rsidR="009C77D5" w:rsidRPr="00574A09">
        <w:rPr>
          <w:rFonts w:cs="Times New Roman"/>
          <w:szCs w:val="24"/>
        </w:rPr>
        <w:instrText xml:space="preserve"> ADDIN ZOTERO_ITEM CSL_CITATION {"citationID":"8hkAe0lX","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sidRPr="00574A09">
        <w:rPr>
          <w:rFonts w:cs="Times New Roman"/>
          <w:szCs w:val="24"/>
        </w:rPr>
        <w:fldChar w:fldCharType="separate"/>
      </w:r>
      <w:r w:rsidR="003B292C" w:rsidRPr="00574A09">
        <w:rPr>
          <w:rFonts w:cs="Times New Roman"/>
          <w:szCs w:val="24"/>
        </w:rPr>
        <w:t>prav tam</w:t>
      </w:r>
      <w:r w:rsidR="009C77D5" w:rsidRPr="00574A09">
        <w:rPr>
          <w:rFonts w:cs="Times New Roman"/>
          <w:szCs w:val="24"/>
        </w:rPr>
        <w:t>, str. 5)</w:t>
      </w:r>
      <w:r w:rsidR="00672825" w:rsidRPr="00574A09">
        <w:rPr>
          <w:rFonts w:cs="Times New Roman"/>
          <w:szCs w:val="24"/>
        </w:rPr>
        <w:fldChar w:fldCharType="end"/>
      </w:r>
      <w:r w:rsidR="00672825" w:rsidRPr="00574A09">
        <w:rPr>
          <w:rFonts w:cs="Times New Roman"/>
          <w:szCs w:val="24"/>
        </w:rPr>
        <w:t>.</w:t>
      </w:r>
      <w:r w:rsidR="00B62314" w:rsidRPr="00574A09">
        <w:rPr>
          <w:rFonts w:cs="Times New Roman"/>
          <w:szCs w:val="24"/>
        </w:rPr>
        <w:t xml:space="preserve"> </w:t>
      </w:r>
      <w:r w:rsidR="007E41F3" w:rsidRPr="00574A09">
        <w:rPr>
          <w:rFonts w:cs="Times New Roman"/>
          <w:szCs w:val="24"/>
        </w:rPr>
        <w:t>Aleem in kolegi (2016) priporočajo vpeljavo dokumentacije, ki beleži spreme</w:t>
      </w:r>
      <w:r w:rsidR="008E2D32" w:rsidRPr="00574A09">
        <w:rPr>
          <w:rFonts w:cs="Times New Roman"/>
          <w:szCs w:val="24"/>
        </w:rPr>
        <w:t>mbe in povezane težave</w:t>
      </w:r>
      <w:r w:rsidR="008A7F5E" w:rsidRPr="00574A09">
        <w:rPr>
          <w:rFonts w:cs="Times New Roman"/>
          <w:szCs w:val="24"/>
        </w:rPr>
        <w:t>.</w:t>
      </w:r>
      <w:r w:rsidR="008E2D32" w:rsidRPr="00574A09">
        <w:rPr>
          <w:rFonts w:cs="Times New Roman"/>
          <w:szCs w:val="24"/>
        </w:rPr>
        <w:t xml:space="preserve"> Ker razvoj iger stremi k agilnim praksa</w:t>
      </w:r>
      <w:r w:rsidR="001E2EDC" w:rsidRPr="00574A09">
        <w:rPr>
          <w:rFonts w:cs="Times New Roman"/>
          <w:szCs w:val="24"/>
        </w:rPr>
        <w:t xml:space="preserve">m, ki </w:t>
      </w:r>
      <w:r w:rsidR="0067584C" w:rsidRPr="00574A09">
        <w:rPr>
          <w:rFonts w:cs="Times New Roman"/>
          <w:szCs w:val="24"/>
        </w:rPr>
        <w:t xml:space="preserve">se </w:t>
      </w:r>
      <w:r w:rsidR="008E2D32" w:rsidRPr="00574A09">
        <w:rPr>
          <w:rFonts w:cs="Times New Roman"/>
          <w:szCs w:val="24"/>
        </w:rPr>
        <w:t>ogibajo presežku dokumentacije</w:t>
      </w:r>
      <w:r w:rsidR="00471678" w:rsidRPr="00574A09">
        <w:rPr>
          <w:rFonts w:cs="Times New Roman"/>
          <w:szCs w:val="24"/>
        </w:rPr>
        <w:t xml:space="preserve"> </w:t>
      </w:r>
      <w:r w:rsidR="00471678" w:rsidRPr="00574A09">
        <w:rPr>
          <w:rFonts w:cs="Times New Roman"/>
          <w:szCs w:val="24"/>
        </w:rPr>
        <w:fldChar w:fldCharType="begin"/>
      </w:r>
      <w:r w:rsidR="009C77D5" w:rsidRPr="00574A09">
        <w:rPr>
          <w:rFonts w:cs="Times New Roman"/>
          <w:szCs w:val="24"/>
        </w:rPr>
        <w:instrText xml:space="preserve"> ADDIN ZOTERO_ITEM CSL_CITATION {"citationID":"rjonddIC","properties":{"formattedCitation":"(O\\uc0\\u8217{}Hagan &amp; O\\uc0\\u8217{}Connor, 2015, str. 5)","plainCitation":"(O’Hagan &amp; O’Connor, 2015, str.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sidRPr="00574A09">
        <w:rPr>
          <w:rFonts w:cs="Times New Roman"/>
          <w:szCs w:val="24"/>
        </w:rPr>
        <w:fldChar w:fldCharType="separate"/>
      </w:r>
      <w:r w:rsidR="00F65626" w:rsidRPr="00574A09">
        <w:rPr>
          <w:rFonts w:cs="Times New Roman"/>
          <w:szCs w:val="24"/>
        </w:rPr>
        <w:t>(O’Hagan in</w:t>
      </w:r>
      <w:r w:rsidR="009C77D5" w:rsidRPr="00574A09">
        <w:rPr>
          <w:rFonts w:cs="Times New Roman"/>
          <w:szCs w:val="24"/>
        </w:rPr>
        <w:t xml:space="preserve"> O’Connor, 2015, str. 5)</w:t>
      </w:r>
      <w:r w:rsidR="00471678" w:rsidRPr="00574A09">
        <w:rPr>
          <w:rFonts w:cs="Times New Roman"/>
          <w:szCs w:val="24"/>
        </w:rPr>
        <w:fldChar w:fldCharType="end"/>
      </w:r>
      <w:r w:rsidR="00CB1155" w:rsidRPr="00574A09">
        <w:rPr>
          <w:rFonts w:cs="Times New Roman"/>
          <w:szCs w:val="24"/>
        </w:rPr>
        <w:t>,</w:t>
      </w:r>
      <w:r w:rsidR="00471678" w:rsidRPr="00574A09">
        <w:rPr>
          <w:rFonts w:cs="Times New Roman"/>
          <w:szCs w:val="24"/>
        </w:rPr>
        <w:t xml:space="preserve"> predvideva naš model spro</w:t>
      </w:r>
      <w:r w:rsidR="0024618C" w:rsidRPr="00574A09">
        <w:rPr>
          <w:rFonts w:cs="Times New Roman"/>
          <w:szCs w:val="24"/>
        </w:rPr>
        <w:t>tno p</w:t>
      </w:r>
      <w:r w:rsidR="005F2F16" w:rsidRPr="00574A09">
        <w:rPr>
          <w:rFonts w:cs="Times New Roman"/>
          <w:szCs w:val="24"/>
        </w:rPr>
        <w:t>osodobitev dokumentac</w:t>
      </w:r>
      <w:r w:rsidR="005779D1" w:rsidRPr="00574A09">
        <w:rPr>
          <w:rFonts w:cs="Times New Roman"/>
          <w:szCs w:val="24"/>
        </w:rPr>
        <w:t xml:space="preserve">ije po vsakem inkrementu </w:t>
      </w:r>
      <w:r w:rsidR="004C3953" w:rsidRPr="00574A09">
        <w:rPr>
          <w:rFonts w:cs="Times New Roman"/>
          <w:szCs w:val="24"/>
        </w:rPr>
        <w:t>igre</w:t>
      </w:r>
      <w:r w:rsidR="00E249D9" w:rsidRPr="00574A09">
        <w:rPr>
          <w:rFonts w:cs="Times New Roman"/>
          <w:szCs w:val="24"/>
        </w:rPr>
        <w:t xml:space="preserve"> ali izdelav</w:t>
      </w:r>
      <w:r w:rsidR="00CB1155" w:rsidRPr="00574A09">
        <w:rPr>
          <w:rFonts w:cs="Times New Roman"/>
          <w:szCs w:val="24"/>
        </w:rPr>
        <w:t>i</w:t>
      </w:r>
      <w:r w:rsidR="00E249D9" w:rsidRPr="00574A09">
        <w:rPr>
          <w:rFonts w:cs="Times New Roman"/>
          <w:szCs w:val="24"/>
        </w:rPr>
        <w:t xml:space="preserve"> sredstva.</w:t>
      </w:r>
      <w:r w:rsidR="00387CB2" w:rsidRPr="00574A09">
        <w:rPr>
          <w:rFonts w:cs="Times New Roman"/>
          <w:szCs w:val="24"/>
        </w:rPr>
        <w:t xml:space="preserve">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87CB2" w:rsidRPr="00574A09">
        <w:rPr>
          <w:rFonts w:cs="Times New Roman"/>
          <w:szCs w:val="24"/>
        </w:rPr>
        <w:fldChar w:fldCharType="begin"/>
      </w:r>
      <w:r w:rsidR="009C77D5" w:rsidRPr="00574A09">
        <w:rPr>
          <w:rFonts w:cs="Times New Roman"/>
          <w:szCs w:val="24"/>
        </w:rPr>
        <w:instrText xml:space="preserve"> ADDIN ZOTERO_ITEM CSL_CITATION {"citationID":"hlMRV7qO","properties":{"formattedCitation":"(III, 2004, str. 319)","plainCitation":"(III, 2004, str. 319)","noteIndex":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87CB2" w:rsidRPr="00574A09">
        <w:rPr>
          <w:rFonts w:cs="Times New Roman"/>
          <w:szCs w:val="24"/>
        </w:rPr>
        <w:fldChar w:fldCharType="separate"/>
      </w:r>
      <w:r w:rsidR="009C77D5" w:rsidRPr="00574A09">
        <w:rPr>
          <w:rFonts w:cs="Times New Roman"/>
          <w:szCs w:val="24"/>
        </w:rPr>
        <w:t>(III, 2004, str. 319)</w:t>
      </w:r>
      <w:r w:rsidR="00387CB2" w:rsidRPr="00574A09">
        <w:rPr>
          <w:rFonts w:cs="Times New Roman"/>
          <w:szCs w:val="24"/>
        </w:rPr>
        <w:fldChar w:fldCharType="end"/>
      </w:r>
      <w:r w:rsidR="00387CB2" w:rsidRPr="00574A09">
        <w:rPr>
          <w:rFonts w:cs="Times New Roman"/>
          <w:szCs w:val="24"/>
        </w:rPr>
        <w:t>.</w:t>
      </w:r>
    </w:p>
    <w:p w14:paraId="36A31732" w14:textId="77777777" w:rsidR="00653884" w:rsidRDefault="00335D6C" w:rsidP="005D71AF">
      <w:pPr>
        <w:contextualSpacing/>
        <w:rPr>
          <w:rFonts w:cs="Times New Roman"/>
          <w:szCs w:val="24"/>
        </w:rPr>
      </w:pPr>
      <w:r w:rsidRPr="00574A09">
        <w:rPr>
          <w:rFonts w:cs="Times New Roman"/>
          <w:szCs w:val="24"/>
        </w:rPr>
        <w:t xml:space="preserve">V času produkcije se zaradi dobro definiranih </w:t>
      </w:r>
      <w:r w:rsidR="0043318E" w:rsidRPr="00574A09">
        <w:rPr>
          <w:rFonts w:cs="Times New Roman"/>
          <w:szCs w:val="24"/>
        </w:rPr>
        <w:t xml:space="preserve">zahtev število iteracij zmanjša, </w:t>
      </w:r>
      <w:r w:rsidR="008B1092" w:rsidRPr="00574A09">
        <w:rPr>
          <w:rFonts w:cs="Times New Roman"/>
          <w:szCs w:val="24"/>
        </w:rPr>
        <w:t xml:space="preserve">kar </w:t>
      </w:r>
      <w:r w:rsidRPr="00574A09">
        <w:rPr>
          <w:rFonts w:cs="Times New Roman"/>
          <w:szCs w:val="24"/>
        </w:rPr>
        <w:t xml:space="preserve">vodi v spiralno orientiran razvoj, ki ga </w:t>
      </w:r>
      <w:r w:rsidR="007648E0" w:rsidRPr="00574A09">
        <w:rPr>
          <w:rFonts w:cs="Times New Roman"/>
          <w:szCs w:val="24"/>
        </w:rPr>
        <w:t xml:space="preserve">priporoča več avtorjev </w:t>
      </w:r>
      <w:r w:rsidRPr="00574A09">
        <w:rPr>
          <w:rFonts w:cs="Times New Roman"/>
          <w:szCs w:val="24"/>
        </w:rPr>
        <w:fldChar w:fldCharType="begin"/>
      </w:r>
      <w:r w:rsidR="009C77D5" w:rsidRPr="00574A09">
        <w:rPr>
          <w:rFonts w:cs="Times New Roman"/>
          <w:szCs w:val="24"/>
        </w:rPr>
        <w:instrText xml:space="preserve"> ADDIN ZOTERO_ITEM CSL_CITATION {"citationID":"eYqDmoa8","properties":{"formattedCitation":"(Kanode &amp; Haddad, 2009, str. 264; Manjuka in dr., 2016, str. 557\\uc0\\u8211{}558; Ruonala, 2016, str. 9)","plainCitation":"(Kanode &amp; Haddad, 2009, str. 264; Manjuka in dr., 2016, str. 557–558; Ruonala, 2016, str. 9)","noteIndex":0},"citationItems":[{"id":"acS5DReT/oH2tA5ky","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Pr="00574A09">
        <w:rPr>
          <w:rFonts w:cs="Times New Roman"/>
          <w:szCs w:val="24"/>
        </w:rPr>
        <w:fldChar w:fldCharType="separate"/>
      </w:r>
      <w:r w:rsidR="00E25E1A" w:rsidRPr="00574A09">
        <w:rPr>
          <w:rFonts w:cs="Times New Roman"/>
          <w:szCs w:val="24"/>
        </w:rPr>
        <w:t>(Kanode in</w:t>
      </w:r>
      <w:r w:rsidR="009C77D5" w:rsidRPr="00574A09">
        <w:rPr>
          <w:rFonts w:cs="Times New Roman"/>
          <w:szCs w:val="24"/>
        </w:rPr>
        <w:t xml:space="preserve"> Haddad</w:t>
      </w:r>
      <w:r w:rsidR="00E25E1A" w:rsidRPr="00574A09">
        <w:rPr>
          <w:rFonts w:cs="Times New Roman"/>
          <w:szCs w:val="24"/>
        </w:rPr>
        <w:t>, 2009, str. 264; Manjuka in drugi</w:t>
      </w:r>
      <w:r w:rsidR="009C77D5" w:rsidRPr="00574A09">
        <w:rPr>
          <w:rFonts w:cs="Times New Roman"/>
          <w:szCs w:val="24"/>
        </w:rPr>
        <w:t>, 2016, str. 557–558; Ruonala, 2016, str. 9)</w:t>
      </w:r>
      <w:r w:rsidRPr="00574A09">
        <w:rPr>
          <w:rFonts w:cs="Times New Roman"/>
          <w:szCs w:val="24"/>
        </w:rPr>
        <w:fldChar w:fldCharType="end"/>
      </w:r>
      <w:r w:rsidRPr="00574A09">
        <w:rPr>
          <w:rFonts w:cs="Times New Roman"/>
          <w:szCs w:val="24"/>
        </w:rPr>
        <w:t>.</w:t>
      </w:r>
      <w:r w:rsidR="00D501B7" w:rsidRPr="00574A09">
        <w:rPr>
          <w:rFonts w:cs="Times New Roman"/>
          <w:szCs w:val="24"/>
        </w:rPr>
        <w:t xml:space="preserve"> Predl</w:t>
      </w:r>
      <w:r w:rsidR="00D06A01" w:rsidRPr="00574A09">
        <w:rPr>
          <w:rFonts w:cs="Times New Roman"/>
          <w:szCs w:val="24"/>
        </w:rPr>
        <w:t>agani</w:t>
      </w:r>
      <w:r w:rsidR="00743831" w:rsidRPr="00574A09">
        <w:rPr>
          <w:rFonts w:cs="Times New Roman"/>
          <w:szCs w:val="24"/>
        </w:rPr>
        <w:t xml:space="preserve"> procesni model to omogoča, saj</w:t>
      </w:r>
      <w:r w:rsidR="004B7377" w:rsidRPr="00574A09">
        <w:rPr>
          <w:rFonts w:cs="Times New Roman"/>
          <w:szCs w:val="24"/>
        </w:rPr>
        <w:t xml:space="preserve"> </w:t>
      </w:r>
      <w:r w:rsidR="00D06A01" w:rsidRPr="00574A09">
        <w:rPr>
          <w:rFonts w:cs="Times New Roman"/>
          <w:szCs w:val="24"/>
        </w:rPr>
        <w:t xml:space="preserve">izbor agilnih praks v fazi </w:t>
      </w:r>
      <w:r w:rsidR="00743831" w:rsidRPr="00574A09">
        <w:rPr>
          <w:rFonts w:cs="Times New Roman"/>
          <w:szCs w:val="24"/>
        </w:rPr>
        <w:t xml:space="preserve">načrtovanja iteracije ni </w:t>
      </w:r>
      <w:r w:rsidR="001C1860" w:rsidRPr="00574A09">
        <w:rPr>
          <w:rFonts w:cs="Times New Roman"/>
          <w:szCs w:val="24"/>
        </w:rPr>
        <w:t>nujen</w:t>
      </w:r>
      <w:r w:rsidR="0007750A" w:rsidRPr="00574A09">
        <w:rPr>
          <w:rFonts w:cs="Times New Roman"/>
          <w:szCs w:val="24"/>
        </w:rPr>
        <w:t xml:space="preserve">. </w:t>
      </w:r>
      <w:r w:rsidR="005D20A2" w:rsidRPr="00574A09">
        <w:rPr>
          <w:rFonts w:cs="Times New Roman"/>
          <w:szCs w:val="24"/>
        </w:rPr>
        <w:t>Za lažj</w:t>
      </w:r>
      <w:r w:rsidR="003517E3" w:rsidRPr="00574A09">
        <w:rPr>
          <w:rFonts w:cs="Times New Roman"/>
          <w:szCs w:val="24"/>
        </w:rPr>
        <w:t>e</w:t>
      </w:r>
      <w:r w:rsidR="005D20A2" w:rsidRPr="00574A09">
        <w:rPr>
          <w:rFonts w:cs="Times New Roman"/>
          <w:szCs w:val="24"/>
        </w:rPr>
        <w:t xml:space="preserve"> definiranje dokumentacije priporoča</w:t>
      </w:r>
      <w:r w:rsidR="00F2320F" w:rsidRPr="00574A09">
        <w:rPr>
          <w:rFonts w:cs="Times New Roman"/>
          <w:szCs w:val="24"/>
        </w:rPr>
        <w:t>mo uporabo osnutkov. V PRILOG</w:t>
      </w:r>
      <w:r w:rsidR="003517E3" w:rsidRPr="00574A09">
        <w:rPr>
          <w:rFonts w:cs="Times New Roman"/>
          <w:szCs w:val="24"/>
        </w:rPr>
        <w:t>I</w:t>
      </w:r>
      <w:r w:rsidR="00B9529C">
        <w:rPr>
          <w:rFonts w:cs="Times New Roman"/>
          <w:szCs w:val="24"/>
        </w:rPr>
        <w:t xml:space="preserve"> G</w:t>
      </w:r>
      <w:r w:rsidR="005D20A2" w:rsidRPr="00574A09">
        <w:rPr>
          <w:rFonts w:cs="Times New Roman"/>
          <w:szCs w:val="24"/>
        </w:rPr>
        <w:t xml:space="preserve"> je primer osnutka GDD.</w:t>
      </w:r>
      <w:r w:rsidR="00653884">
        <w:rPr>
          <w:rFonts w:cs="Times New Roman"/>
          <w:szCs w:val="24"/>
        </w:rPr>
        <w:t xml:space="preserve"> </w:t>
      </w:r>
      <w:r w:rsidR="00BC2964" w:rsidRPr="00574A09">
        <w:rPr>
          <w:rFonts w:cs="Times New Roman"/>
          <w:szCs w:val="24"/>
        </w:rPr>
        <w:t>Na sliki 6.4</w:t>
      </w:r>
      <w:r w:rsidR="007E4031" w:rsidRPr="00574A09">
        <w:rPr>
          <w:rFonts w:cs="Times New Roman"/>
          <w:szCs w:val="24"/>
        </w:rPr>
        <w:t xml:space="preserve"> modra stanja predstavljajo f</w:t>
      </w:r>
      <w:r w:rsidR="00360F96" w:rsidRPr="00574A09">
        <w:rPr>
          <w:rFonts w:cs="Times New Roman"/>
          <w:szCs w:val="24"/>
        </w:rPr>
        <w:t>a</w:t>
      </w:r>
      <w:r w:rsidR="007E4031" w:rsidRPr="00574A09">
        <w:rPr>
          <w:rFonts w:cs="Times New Roman"/>
          <w:szCs w:val="24"/>
        </w:rPr>
        <w:t>ze</w:t>
      </w:r>
      <w:r w:rsidR="00360F96" w:rsidRPr="00574A09">
        <w:rPr>
          <w:rFonts w:cs="Times New Roman"/>
          <w:szCs w:val="24"/>
        </w:rPr>
        <w:t xml:space="preserve"> testiranja. </w:t>
      </w:r>
    </w:p>
    <w:p w14:paraId="6C134FD8" w14:textId="77777777" w:rsidR="00653884" w:rsidRDefault="00653884" w:rsidP="005D71AF">
      <w:pPr>
        <w:contextualSpacing/>
        <w:rPr>
          <w:rFonts w:cs="Times New Roman"/>
          <w:szCs w:val="24"/>
        </w:rPr>
      </w:pPr>
    </w:p>
    <w:p w14:paraId="3BEB0FE0" w14:textId="77777777" w:rsidR="00653884" w:rsidRDefault="00653884" w:rsidP="005D71AF">
      <w:pPr>
        <w:contextualSpacing/>
        <w:rPr>
          <w:rFonts w:cs="Times New Roman"/>
          <w:szCs w:val="24"/>
        </w:rPr>
      </w:pPr>
    </w:p>
    <w:p w14:paraId="43CCC856" w14:textId="77777777" w:rsidR="00653884" w:rsidRDefault="00653884" w:rsidP="005D71AF">
      <w:pPr>
        <w:contextualSpacing/>
        <w:rPr>
          <w:rFonts w:cs="Times New Roman"/>
          <w:szCs w:val="24"/>
        </w:rPr>
      </w:pPr>
    </w:p>
    <w:p w14:paraId="222E5B6B" w14:textId="77777777" w:rsidR="00653884" w:rsidRDefault="00653884" w:rsidP="005D71AF">
      <w:pPr>
        <w:contextualSpacing/>
        <w:rPr>
          <w:rFonts w:cs="Times New Roman"/>
          <w:szCs w:val="24"/>
        </w:rPr>
      </w:pPr>
    </w:p>
    <w:p w14:paraId="6775D8FB" w14:textId="77777777" w:rsidR="00653884" w:rsidRDefault="00653884" w:rsidP="005D71AF">
      <w:pPr>
        <w:contextualSpacing/>
        <w:rPr>
          <w:rFonts w:cs="Times New Roman"/>
          <w:szCs w:val="24"/>
        </w:rPr>
      </w:pPr>
    </w:p>
    <w:p w14:paraId="2F120F78" w14:textId="77777777" w:rsidR="00653884" w:rsidRDefault="00653884" w:rsidP="005D71AF">
      <w:pPr>
        <w:contextualSpacing/>
        <w:rPr>
          <w:rFonts w:cs="Times New Roman"/>
          <w:szCs w:val="24"/>
        </w:rPr>
      </w:pPr>
    </w:p>
    <w:p w14:paraId="2EEDD336" w14:textId="29BDA944" w:rsidR="00653884" w:rsidRDefault="00360F96" w:rsidP="005D71AF">
      <w:pPr>
        <w:contextualSpacing/>
        <w:rPr>
          <w:rFonts w:cs="Times New Roman"/>
          <w:szCs w:val="24"/>
        </w:rPr>
      </w:pPr>
      <w:r w:rsidRPr="00574A09">
        <w:rPr>
          <w:rFonts w:cs="Times New Roman"/>
          <w:szCs w:val="24"/>
        </w:rPr>
        <w:t>V fazo testiranja preidemo, ko igra predstavl</w:t>
      </w:r>
      <w:r w:rsidR="003E04F5" w:rsidRPr="00574A09">
        <w:rPr>
          <w:rFonts w:cs="Times New Roman"/>
          <w:szCs w:val="24"/>
        </w:rPr>
        <w:t xml:space="preserve">ja končni izdelek ali če nas </w:t>
      </w:r>
      <w:r w:rsidRPr="00574A09">
        <w:rPr>
          <w:rFonts w:cs="Times New Roman"/>
          <w:szCs w:val="24"/>
        </w:rPr>
        <w:t>obvezujejo</w:t>
      </w:r>
      <w:r w:rsidR="00C36548" w:rsidRPr="00574A09">
        <w:rPr>
          <w:rFonts w:cs="Times New Roman"/>
          <w:szCs w:val="24"/>
        </w:rPr>
        <w:t xml:space="preserve"> kakršnekoli časovne ali</w:t>
      </w:r>
      <w:r w:rsidRPr="00574A09">
        <w:rPr>
          <w:rFonts w:cs="Times New Roman"/>
          <w:szCs w:val="24"/>
        </w:rPr>
        <w:t xml:space="preserve"> pogodbene obveznosti</w:t>
      </w:r>
      <w:r w:rsidR="00C36548" w:rsidRPr="00574A09">
        <w:rPr>
          <w:rFonts w:cs="Times New Roman"/>
          <w:szCs w:val="24"/>
        </w:rPr>
        <w:t xml:space="preserve">. </w:t>
      </w:r>
      <w:r w:rsidRPr="00574A09">
        <w:rPr>
          <w:rFonts w:cs="Times New Roman"/>
          <w:szCs w:val="24"/>
        </w:rPr>
        <w:t>Ta faza se deli na alfa in beta fazo testiranja. Alfa stremi k zaklepanju funkcionalnosti</w:t>
      </w:r>
      <w:r w:rsidR="003517E3" w:rsidRPr="00574A09">
        <w:rPr>
          <w:rFonts w:cs="Times New Roman"/>
          <w:szCs w:val="24"/>
        </w:rPr>
        <w:t>,</w:t>
      </w:r>
      <w:r w:rsidRPr="00574A09">
        <w:rPr>
          <w:rFonts w:cs="Times New Roman"/>
          <w:szCs w:val="24"/>
        </w:rPr>
        <w:t xml:space="preserve"> medtem ko se beta faza osredotoča na poliranje igre in reševanje defektov </w:t>
      </w:r>
      <w:r w:rsidRPr="00574A09">
        <w:rPr>
          <w:rFonts w:cs="Times New Roman"/>
          <w:szCs w:val="24"/>
        </w:rPr>
        <w:fldChar w:fldCharType="begin"/>
      </w:r>
      <w:r w:rsidR="009C77D5" w:rsidRPr="00574A09">
        <w:rPr>
          <w:rFonts w:cs="Times New Roman"/>
          <w:szCs w:val="24"/>
        </w:rPr>
        <w:instrText xml:space="preserve"> ADDIN ZOTERO_ITEM CSL_CITATION {"citationID":"dSwOCl8E","properties":{"formattedCitation":"(L. Levy &amp; Novak, 2009, str. 52\\uc0\\u8211{}53)","plainCitation":"(L. Levy &amp; Novak, 2009, str. 52–53)","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Pr="00574A09">
        <w:rPr>
          <w:rFonts w:cs="Times New Roman"/>
          <w:szCs w:val="24"/>
        </w:rPr>
        <w:fldChar w:fldCharType="separate"/>
      </w:r>
      <w:r w:rsidR="00A76A81" w:rsidRPr="00574A09">
        <w:rPr>
          <w:rFonts w:cs="Times New Roman"/>
          <w:szCs w:val="24"/>
        </w:rPr>
        <w:t>(L. Levy in</w:t>
      </w:r>
      <w:r w:rsidR="009C77D5" w:rsidRPr="00574A09">
        <w:rPr>
          <w:rFonts w:cs="Times New Roman"/>
          <w:szCs w:val="24"/>
        </w:rPr>
        <w:t xml:space="preserve"> Novak, 2009, str. 52–53)</w:t>
      </w:r>
      <w:r w:rsidRPr="00574A09">
        <w:rPr>
          <w:rFonts w:cs="Times New Roman"/>
          <w:szCs w:val="24"/>
        </w:rPr>
        <w:fldChar w:fldCharType="end"/>
      </w:r>
      <w:r w:rsidRPr="00574A09">
        <w:rPr>
          <w:rFonts w:cs="Times New Roman"/>
          <w:szCs w:val="24"/>
        </w:rPr>
        <w:t xml:space="preserve">. </w:t>
      </w:r>
    </w:p>
    <w:p w14:paraId="2AF8B13D" w14:textId="74CC8592" w:rsidR="00360F96" w:rsidRPr="00574A09" w:rsidRDefault="00360F96" w:rsidP="005D71AF">
      <w:pPr>
        <w:contextualSpacing/>
        <w:rPr>
          <w:rFonts w:cs="Times New Roman"/>
          <w:szCs w:val="24"/>
        </w:rPr>
      </w:pPr>
      <w:r w:rsidRPr="00574A09">
        <w:rPr>
          <w:rFonts w:cs="Times New Roman"/>
          <w:szCs w:val="24"/>
        </w:rPr>
        <w:t>V obeh faza</w:t>
      </w:r>
      <w:r w:rsidR="003E04F5" w:rsidRPr="00574A09">
        <w:rPr>
          <w:rFonts w:cs="Times New Roman"/>
          <w:szCs w:val="24"/>
        </w:rPr>
        <w:t>h</w:t>
      </w:r>
      <w:r w:rsidRPr="00574A09">
        <w:rPr>
          <w:rFonts w:cs="Times New Roman"/>
          <w:szCs w:val="24"/>
        </w:rPr>
        <w:t xml:space="preserve"> se proces nadaljuje iterativno</w:t>
      </w:r>
      <w:r w:rsidR="003517E3" w:rsidRPr="00574A09">
        <w:rPr>
          <w:rFonts w:cs="Times New Roman"/>
          <w:szCs w:val="24"/>
        </w:rPr>
        <w:t>,</w:t>
      </w:r>
      <w:r w:rsidRPr="00574A09">
        <w:rPr>
          <w:rFonts w:cs="Times New Roman"/>
          <w:szCs w:val="24"/>
        </w:rPr>
        <w:t xml:space="preserve"> dokler obstajajo defekti ali dokler ti niso označeni za nepomembne (WNF</w:t>
      </w:r>
      <w:r w:rsidR="000E40C3" w:rsidRPr="00574A09">
        <w:rPr>
          <w:rFonts w:cs="Times New Roman"/>
          <w:szCs w:val="24"/>
        </w:rPr>
        <w:t>, NAB)</w:t>
      </w:r>
      <w:r w:rsidRPr="00574A09">
        <w:rPr>
          <w:rStyle w:val="Sprotnaopomba-sklic"/>
          <w:rFonts w:cs="Times New Roman"/>
          <w:szCs w:val="24"/>
        </w:rPr>
        <w:footnoteReference w:id="43"/>
      </w:r>
      <w:r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bDfu0O7F","properties":{"formattedCitation":"(L. Levy &amp; Novak, 2009, str. 103)","plainCitation":"(L. Levy &amp; Novak, 2009, str. 103)","noteIndex":0},"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Pr="00574A09">
        <w:rPr>
          <w:rFonts w:cs="Times New Roman"/>
          <w:szCs w:val="24"/>
        </w:rPr>
        <w:fldChar w:fldCharType="separate"/>
      </w:r>
      <w:r w:rsidR="00A76A81" w:rsidRPr="00574A09">
        <w:rPr>
          <w:rFonts w:cs="Times New Roman"/>
          <w:szCs w:val="24"/>
        </w:rPr>
        <w:t>(Levy in</w:t>
      </w:r>
      <w:r w:rsidR="009C77D5" w:rsidRPr="00574A09">
        <w:rPr>
          <w:rFonts w:cs="Times New Roman"/>
          <w:szCs w:val="24"/>
        </w:rPr>
        <w:t xml:space="preserve"> Novak, 2009, str. 103)</w:t>
      </w:r>
      <w:r w:rsidRPr="00574A09">
        <w:rPr>
          <w:rFonts w:cs="Times New Roman"/>
          <w:szCs w:val="24"/>
        </w:rPr>
        <w:fldChar w:fldCharType="end"/>
      </w:r>
      <w:r w:rsidRPr="00574A09">
        <w:rPr>
          <w:rFonts w:cs="Times New Roman"/>
          <w:szCs w:val="24"/>
        </w:rPr>
        <w:t>, zato lahko v procesu pridemo do i</w:t>
      </w:r>
      <w:r w:rsidR="00544779">
        <w:rPr>
          <w:rFonts w:cs="Times New Roman"/>
          <w:szCs w:val="24"/>
        </w:rPr>
        <w:t xml:space="preserve">zdaje tudi preko baze defektov. </w:t>
      </w:r>
      <w:r w:rsidRPr="00574A09">
        <w:rPr>
          <w:rFonts w:cs="Times New Roman"/>
          <w:szCs w:val="24"/>
        </w:rPr>
        <w:t>Izdaja predstavlja zadnjo fazo v procesu in je v modelu označena z r</w:t>
      </w:r>
      <w:r w:rsidR="00653884">
        <w:rPr>
          <w:rFonts w:cs="Times New Roman"/>
          <w:szCs w:val="24"/>
        </w:rPr>
        <w:t xml:space="preserve">umeno barvo. </w:t>
      </w:r>
      <w:r w:rsidRPr="00574A09">
        <w:rPr>
          <w:rFonts w:cs="Times New Roman"/>
          <w:szCs w:val="24"/>
        </w:rPr>
        <w:t>Izdelava popravkov po končani igri je skoraj neizogibn</w:t>
      </w:r>
      <w:r w:rsidR="003517E3" w:rsidRPr="00574A09">
        <w:rPr>
          <w:rFonts w:cs="Times New Roman"/>
          <w:szCs w:val="24"/>
        </w:rPr>
        <w:t>a</w:t>
      </w:r>
      <w:r w:rsidRPr="00574A09">
        <w:rPr>
          <w:rFonts w:cs="Times New Roman"/>
          <w:szCs w:val="24"/>
        </w:rPr>
        <w:t>. Vzrok ne leži nujno v rani izdaji</w:t>
      </w:r>
      <w:r w:rsidR="003517E3" w:rsidRPr="00574A09">
        <w:rPr>
          <w:rFonts w:cs="Times New Roman"/>
          <w:szCs w:val="24"/>
        </w:rPr>
        <w:t>,</w:t>
      </w:r>
      <w:r w:rsidRPr="00574A09">
        <w:rPr>
          <w:rFonts w:cs="Times New Roman"/>
          <w:szCs w:val="24"/>
        </w:rPr>
        <w:t xml:space="preserve"> temveč v tisoče različnih strojnih kon</w:t>
      </w:r>
      <w:r w:rsidR="006E22C7" w:rsidRPr="00574A09">
        <w:rPr>
          <w:rFonts w:cs="Times New Roman"/>
          <w:szCs w:val="24"/>
        </w:rPr>
        <w:t>figuracijah</w:t>
      </w:r>
      <w:r w:rsidR="003517E3" w:rsidRPr="00574A09">
        <w:rPr>
          <w:rFonts w:cs="Times New Roman"/>
          <w:szCs w:val="24"/>
        </w:rPr>
        <w:t>,</w:t>
      </w:r>
      <w:r w:rsidR="006E22C7" w:rsidRPr="00574A09">
        <w:rPr>
          <w:rFonts w:cs="Times New Roman"/>
          <w:szCs w:val="24"/>
        </w:rPr>
        <w:t xml:space="preserve"> </w:t>
      </w:r>
      <w:r w:rsidR="003517E3" w:rsidRPr="00574A09">
        <w:rPr>
          <w:rFonts w:cs="Times New Roman"/>
          <w:szCs w:val="24"/>
        </w:rPr>
        <w:t xml:space="preserve">ki jih </w:t>
      </w:r>
      <w:r w:rsidR="006E22C7" w:rsidRPr="00574A09">
        <w:rPr>
          <w:rFonts w:cs="Times New Roman"/>
          <w:szCs w:val="24"/>
        </w:rPr>
        <w:t xml:space="preserve">je nemogoče </w:t>
      </w:r>
      <w:r w:rsidRPr="00574A09">
        <w:rPr>
          <w:rFonts w:cs="Times New Roman"/>
          <w:szCs w:val="24"/>
        </w:rPr>
        <w:t>v celoti predvideti in testirati</w:t>
      </w:r>
      <w:r w:rsidR="00500C5C" w:rsidRPr="00574A09">
        <w:rPr>
          <w:rFonts w:cs="Times New Roman"/>
          <w:szCs w:val="24"/>
        </w:rPr>
        <w:t xml:space="preserve"> </w:t>
      </w:r>
      <w:r w:rsidR="00500C5C" w:rsidRPr="00574A09">
        <w:rPr>
          <w:rFonts w:cs="Times New Roman"/>
          <w:szCs w:val="24"/>
        </w:rPr>
        <w:fldChar w:fldCharType="begin"/>
      </w:r>
      <w:r w:rsidR="009C77D5" w:rsidRPr="00574A09">
        <w:rPr>
          <w:rFonts w:cs="Times New Roman"/>
          <w:szCs w:val="24"/>
        </w:rPr>
        <w:instrText xml:space="preserve"> ADDIN ZOTERO_ITEM CSL_CITATION {"citationID":"JueGwPOU","properties":{"formattedCitation":"(Bates, 2004, str. 216)","plainCitation":"(Bates, 2004, str.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574A09">
        <w:rPr>
          <w:rFonts w:cs="Times New Roman"/>
          <w:szCs w:val="24"/>
        </w:rPr>
        <w:fldChar w:fldCharType="separate"/>
      </w:r>
      <w:r w:rsidR="009C77D5" w:rsidRPr="00574A09">
        <w:rPr>
          <w:rFonts w:cs="Times New Roman"/>
          <w:szCs w:val="24"/>
        </w:rPr>
        <w:t>(Bates, 2004, str. 216)</w:t>
      </w:r>
      <w:r w:rsidR="00500C5C" w:rsidRPr="00574A09">
        <w:rPr>
          <w:rFonts w:cs="Times New Roman"/>
          <w:szCs w:val="24"/>
        </w:rPr>
        <w:fldChar w:fldCharType="end"/>
      </w:r>
      <w:r w:rsidRPr="00574A09">
        <w:rPr>
          <w:rFonts w:cs="Times New Roman"/>
          <w:szCs w:val="24"/>
        </w:rPr>
        <w:t xml:space="preserve">. Prav tako kot popravki predstavljajo posodobitve majhne projekte, ki zahtevajo načrtovanje mejnikov, testiranja in druge elemente dobrih praks </w:t>
      </w:r>
      <w:r w:rsidRPr="00574A09">
        <w:rPr>
          <w:rFonts w:cs="Times New Roman"/>
          <w:szCs w:val="24"/>
        </w:rPr>
        <w:fldChar w:fldCharType="begin"/>
      </w:r>
      <w:r w:rsidR="009C77D5" w:rsidRPr="00574A09">
        <w:rPr>
          <w:rFonts w:cs="Times New Roman"/>
          <w:szCs w:val="24"/>
        </w:rPr>
        <w:instrText xml:space="preserve"> ADDIN ZOTERO_ITEM CSL_CITATION {"citationID":"u06vsdTM","properties":{"formattedCitation":"(Bates, 2004, str. 216)","plainCitation":"(Bates, 2004, str.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574A09">
        <w:rPr>
          <w:rFonts w:cs="Times New Roman"/>
          <w:szCs w:val="24"/>
        </w:rPr>
        <w:fldChar w:fldCharType="separate"/>
      </w:r>
      <w:r w:rsidR="009C77D5" w:rsidRPr="00574A09">
        <w:rPr>
          <w:rFonts w:cs="Times New Roman"/>
          <w:szCs w:val="24"/>
        </w:rPr>
        <w:t>(Bates, 2004, str. 216)</w:t>
      </w:r>
      <w:r w:rsidRPr="00574A09">
        <w:rPr>
          <w:rFonts w:cs="Times New Roman"/>
          <w:szCs w:val="24"/>
        </w:rPr>
        <w:fldChar w:fldCharType="end"/>
      </w:r>
      <w:r w:rsidRPr="00574A09">
        <w:rPr>
          <w:rFonts w:cs="Times New Roman"/>
          <w:szCs w:val="24"/>
        </w:rPr>
        <w:t>. Procesni model to zagotavlja, saj se ob potrebi po posodobitvah (nadgradnje, popravki, razširitve) ponovno začne iterativni proces razvoja. Proces razvoja igre se tako nikoli ne konča. Razvijalci kljub izdanem produktu</w:t>
      </w:r>
      <w:r w:rsidR="00180D34" w:rsidRPr="00574A09">
        <w:rPr>
          <w:rFonts w:cs="Times New Roman"/>
          <w:szCs w:val="24"/>
        </w:rPr>
        <w:t xml:space="preserve"> </w:t>
      </w:r>
      <w:r w:rsidRPr="00574A09">
        <w:rPr>
          <w:rFonts w:cs="Times New Roman"/>
          <w:szCs w:val="24"/>
        </w:rPr>
        <w:t xml:space="preserve">na podlagi povratnih informacij objavljajo popravke in včasih celo dodajo funkcionalnosti </w:t>
      </w:r>
      <w:r w:rsidRPr="00574A09">
        <w:rPr>
          <w:rFonts w:cs="Times New Roman"/>
          <w:szCs w:val="24"/>
        </w:rPr>
        <w:fldChar w:fldCharType="begin"/>
      </w:r>
      <w:r w:rsidR="009C77D5" w:rsidRPr="00574A09">
        <w:rPr>
          <w:rFonts w:cs="Times New Roman"/>
          <w:szCs w:val="24"/>
        </w:rPr>
        <w:instrText xml:space="preserve"> ADDIN ZOTERO_ITEM CSL_CITATION {"citationID":"WetI377g","properties":{"formattedCitation":"(Fullerton, 2014, str. 421)","plainCitation":"(Fullerton, 2014, str. 421)","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Pr="00574A09">
        <w:rPr>
          <w:rFonts w:cs="Times New Roman"/>
          <w:szCs w:val="24"/>
        </w:rPr>
        <w:fldChar w:fldCharType="separate"/>
      </w:r>
      <w:r w:rsidR="009C77D5" w:rsidRPr="00574A09">
        <w:rPr>
          <w:rFonts w:cs="Times New Roman"/>
          <w:szCs w:val="24"/>
        </w:rPr>
        <w:t>(Fullerton, 2014, str. 421)</w:t>
      </w:r>
      <w:r w:rsidRPr="00574A09">
        <w:rPr>
          <w:rFonts w:cs="Times New Roman"/>
          <w:szCs w:val="24"/>
        </w:rPr>
        <w:fldChar w:fldCharType="end"/>
      </w:r>
      <w:r w:rsidRPr="00574A09">
        <w:rPr>
          <w:rFonts w:cs="Times New Roman"/>
          <w:szCs w:val="24"/>
        </w:rPr>
        <w:t>.</w:t>
      </w:r>
    </w:p>
    <w:p w14:paraId="279DE922" w14:textId="77777777" w:rsidR="00BC2964" w:rsidRPr="00574A09" w:rsidRDefault="00BC2964" w:rsidP="005D71AF">
      <w:pPr>
        <w:contextualSpacing/>
        <w:rPr>
          <w:rFonts w:cs="Times New Roman"/>
          <w:szCs w:val="24"/>
        </w:rPr>
      </w:pPr>
    </w:p>
    <w:p w14:paraId="4EC9AF6D" w14:textId="77777777" w:rsidR="00B027C1" w:rsidRDefault="00B027C1" w:rsidP="005D71AF">
      <w:pPr>
        <w:pStyle w:val="Napis"/>
        <w:rPr>
          <w:b w:val="0"/>
          <w:color w:val="auto"/>
          <w:sz w:val="24"/>
        </w:rPr>
      </w:pPr>
      <w:bookmarkStart w:id="67" w:name="_Toc511156973"/>
    </w:p>
    <w:p w14:paraId="1D3394E1" w14:textId="77777777" w:rsidR="00B027C1" w:rsidRDefault="00B027C1" w:rsidP="005D71AF">
      <w:pPr>
        <w:spacing w:after="200" w:line="276" w:lineRule="auto"/>
        <w:rPr>
          <w:bCs/>
          <w:szCs w:val="18"/>
        </w:rPr>
      </w:pPr>
      <w:r>
        <w:rPr>
          <w:b/>
        </w:rPr>
        <w:br w:type="page"/>
      </w:r>
    </w:p>
    <w:p w14:paraId="436AC107" w14:textId="6879534D" w:rsidR="002E1CE5" w:rsidRPr="002E1CE5" w:rsidRDefault="002E1CE5" w:rsidP="005D71AF">
      <w:pPr>
        <w:pStyle w:val="Napis"/>
        <w:rPr>
          <w:rFonts w:cs="Times New Roman"/>
          <w:b w:val="0"/>
          <w:noProof/>
          <w:sz w:val="24"/>
          <w:szCs w:val="24"/>
          <w:lang w:eastAsia="sl-SI"/>
        </w:rPr>
      </w:pPr>
      <w:r w:rsidRPr="002E1CE5">
        <w:rPr>
          <w:b w:val="0"/>
          <w:color w:val="auto"/>
          <w:sz w:val="24"/>
        </w:rPr>
        <w:lastRenderedPageBreak/>
        <w:t>Slika 6.4</w:t>
      </w:r>
      <w:r w:rsidR="00845AFA">
        <w:rPr>
          <w:b w:val="0"/>
          <w:color w:val="auto"/>
          <w:sz w:val="24"/>
        </w:rPr>
        <w:t>:</w:t>
      </w:r>
      <w:r w:rsidRPr="002E1CE5">
        <w:rPr>
          <w:b w:val="0"/>
          <w:color w:val="auto"/>
          <w:sz w:val="24"/>
        </w:rPr>
        <w:t xml:space="preserve"> </w:t>
      </w:r>
      <w:r w:rsidR="00FA247D">
        <w:rPr>
          <w:b w:val="0"/>
          <w:color w:val="auto"/>
          <w:sz w:val="24"/>
        </w:rPr>
        <w:t>P</w:t>
      </w:r>
      <w:r w:rsidR="00E77140">
        <w:rPr>
          <w:b w:val="0"/>
          <w:color w:val="auto"/>
          <w:sz w:val="24"/>
        </w:rPr>
        <w:t xml:space="preserve">redlagani </w:t>
      </w:r>
      <w:r w:rsidRPr="002E1CE5">
        <w:rPr>
          <w:b w:val="0"/>
          <w:color w:val="auto"/>
          <w:sz w:val="24"/>
        </w:rPr>
        <w:t>procesni model za video igre, zgrajen na podlagi združevanja procesnega in artefaktnega modela</w:t>
      </w:r>
      <w:bookmarkEnd w:id="67"/>
      <w:r w:rsidR="00DF3365">
        <w:rPr>
          <w:b w:val="0"/>
          <w:color w:val="auto"/>
          <w:sz w:val="24"/>
        </w:rPr>
        <w:t xml:space="preserve"> po meta-metodi MetaME</w:t>
      </w:r>
      <w:r w:rsidR="00360F96" w:rsidRPr="002E1CE5">
        <w:rPr>
          <w:rFonts w:cs="Times New Roman"/>
          <w:b w:val="0"/>
          <w:sz w:val="24"/>
          <w:szCs w:val="24"/>
        </w:rPr>
        <w:br/>
      </w:r>
    </w:p>
    <w:p w14:paraId="21B43413" w14:textId="717BF8E4" w:rsidR="00360F96" w:rsidRPr="00574A09" w:rsidRDefault="001F4AC6" w:rsidP="005D71AF">
      <w:pPr>
        <w:pStyle w:val="Napis"/>
        <w:rPr>
          <w:rFonts w:cs="Times New Roman"/>
          <w:sz w:val="24"/>
          <w:szCs w:val="24"/>
        </w:rPr>
      </w:pPr>
      <w:r w:rsidRPr="00574A09">
        <w:rPr>
          <w:rFonts w:cs="Times New Roman"/>
          <w:noProof/>
          <w:sz w:val="24"/>
          <w:szCs w:val="24"/>
          <w:lang w:eastAsia="sl-SI"/>
        </w:rPr>
        <w:drawing>
          <wp:inline distT="0" distB="0" distL="0" distR="0" wp14:anchorId="00B48A9C" wp14:editId="4126121D">
            <wp:extent cx="5715635" cy="6003665"/>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56672" cy="6046770"/>
                    </a:xfrm>
                    <a:prstGeom prst="rect">
                      <a:avLst/>
                    </a:prstGeom>
                  </pic:spPr>
                </pic:pic>
              </a:graphicData>
            </a:graphic>
          </wp:inline>
        </w:drawing>
      </w:r>
    </w:p>
    <w:p w14:paraId="7333B3FC" w14:textId="77777777" w:rsidR="00EB7D7D" w:rsidRDefault="00EB7D7D" w:rsidP="005D71AF">
      <w:bookmarkStart w:id="68" w:name="_Toc509588447"/>
      <w:bookmarkStart w:id="69" w:name="_Toc511205683"/>
    </w:p>
    <w:p w14:paraId="193E7840" w14:textId="1F8FA3F7" w:rsidR="00360F96" w:rsidRPr="00574A09" w:rsidRDefault="00C71903" w:rsidP="005D71AF">
      <w:pPr>
        <w:pStyle w:val="Naslov2"/>
      </w:pPr>
      <w:r w:rsidRPr="00574A09">
        <w:t>6</w:t>
      </w:r>
      <w:r w:rsidR="00360F96" w:rsidRPr="00574A09">
        <w:t>.</w:t>
      </w:r>
      <w:r w:rsidR="00A12E0D" w:rsidRPr="00574A09">
        <w:t>6</w:t>
      </w:r>
      <w:r w:rsidR="00360F96" w:rsidRPr="00574A09">
        <w:t xml:space="preserve"> IZBIRA ORODIJ</w:t>
      </w:r>
      <w:bookmarkEnd w:id="68"/>
      <w:bookmarkEnd w:id="69"/>
    </w:p>
    <w:p w14:paraId="0C97DD56" w14:textId="71686FDF" w:rsidR="007A6190" w:rsidRPr="00574A09" w:rsidRDefault="00360F96" w:rsidP="005D71AF">
      <w:pPr>
        <w:contextualSpacing/>
        <w:rPr>
          <w:rFonts w:cs="Times New Roman"/>
          <w:szCs w:val="24"/>
        </w:rPr>
      </w:pPr>
      <w:r w:rsidRPr="00574A09">
        <w:rPr>
          <w:rFonts w:cs="Times New Roman"/>
          <w:szCs w:val="24"/>
        </w:rPr>
        <w:t>Izbira se odvija v času produkcije ali postprodukcije (posodobitve) pred vsakim začetkom iter</w:t>
      </w:r>
      <w:r w:rsidR="007B2B56" w:rsidRPr="00574A09">
        <w:rPr>
          <w:rFonts w:cs="Times New Roman"/>
          <w:szCs w:val="24"/>
        </w:rPr>
        <w:t xml:space="preserve">acije razvoja. Ta korak omogoča AM </w:t>
      </w:r>
      <w:r w:rsidRPr="00574A09">
        <w:rPr>
          <w:rFonts w:cs="Times New Roman"/>
          <w:szCs w:val="24"/>
        </w:rPr>
        <w:t>v stanjih načrtovanja iteracije in izbire orodij. Orodja niso determinirana</w:t>
      </w:r>
      <w:r w:rsidR="003517E3" w:rsidRPr="00574A09">
        <w:rPr>
          <w:rFonts w:cs="Times New Roman"/>
          <w:szCs w:val="24"/>
        </w:rPr>
        <w:t>,</w:t>
      </w:r>
      <w:r w:rsidRPr="00574A09">
        <w:rPr>
          <w:rFonts w:cs="Times New Roman"/>
          <w:szCs w:val="24"/>
        </w:rPr>
        <w:t xml:space="preserve"> vendar se izbirajo po potrebi projekta ali same naloge. Tukaj se izrazi</w:t>
      </w:r>
      <w:r w:rsidR="00A72840" w:rsidRPr="00574A09">
        <w:rPr>
          <w:rFonts w:cs="Times New Roman"/>
          <w:szCs w:val="24"/>
        </w:rPr>
        <w:t xml:space="preserve"> praksa</w:t>
      </w:r>
      <w:r w:rsidRPr="00574A09">
        <w:rPr>
          <w:rFonts w:cs="Times New Roman"/>
          <w:szCs w:val="24"/>
        </w:rPr>
        <w:t xml:space="preserve">, da se z aplikacijo AM v proces modelira več kot prej. V vsakem koraku aplikacije AM je cilj pridobiti globlje razumevanje enega ali več perspektiv sistema in s tem prakso, ki nam ustreza </w:t>
      </w:r>
      <w:r w:rsidRPr="00574A09">
        <w:rPr>
          <w:rFonts w:cs="Times New Roman"/>
          <w:szCs w:val="24"/>
        </w:rPr>
        <w:fldChar w:fldCharType="begin"/>
      </w:r>
      <w:r w:rsidR="009C77D5" w:rsidRPr="00574A09">
        <w:rPr>
          <w:rFonts w:cs="Times New Roman"/>
          <w:szCs w:val="24"/>
        </w:rPr>
        <w:instrText xml:space="preserve"> ADDIN ZOTERO_ITEM CSL_CITATION {"citationID":"o6aARaD5","properties":{"formattedCitation":"(Ambler, 2002, str. 9)","plainCitation":"(Ambler, 2002, str. 9)","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574A09">
        <w:rPr>
          <w:rFonts w:cs="Times New Roman"/>
          <w:szCs w:val="24"/>
        </w:rPr>
        <w:fldChar w:fldCharType="separate"/>
      </w:r>
      <w:r w:rsidR="009C77D5" w:rsidRPr="00574A09">
        <w:rPr>
          <w:rFonts w:cs="Times New Roman"/>
          <w:szCs w:val="24"/>
        </w:rPr>
        <w:t>(Ambler, 2002, str. 9)</w:t>
      </w:r>
      <w:r w:rsidRPr="00574A09">
        <w:rPr>
          <w:rFonts w:cs="Times New Roman"/>
          <w:szCs w:val="24"/>
        </w:rPr>
        <w:fldChar w:fldCharType="end"/>
      </w:r>
      <w:r w:rsidRPr="00574A09">
        <w:rPr>
          <w:rFonts w:cs="Times New Roman"/>
          <w:szCs w:val="24"/>
        </w:rPr>
        <w:t xml:space="preserve">. </w:t>
      </w:r>
    </w:p>
    <w:p w14:paraId="22711ACA" w14:textId="2B1B1FD9" w:rsidR="00360F96" w:rsidRPr="00574A09" w:rsidRDefault="00360F96" w:rsidP="005D71AF">
      <w:pPr>
        <w:contextualSpacing/>
        <w:rPr>
          <w:rFonts w:cs="Times New Roman"/>
          <w:szCs w:val="24"/>
        </w:rPr>
      </w:pPr>
      <w:r w:rsidRPr="00574A09">
        <w:rPr>
          <w:rFonts w:cs="Times New Roman"/>
          <w:szCs w:val="24"/>
        </w:rPr>
        <w:lastRenderedPageBreak/>
        <w:t xml:space="preserve">AM nam ponuja različne prakse, ki so se razvile </w:t>
      </w:r>
      <w:r w:rsidR="007A6C5F" w:rsidRPr="00574A09">
        <w:rPr>
          <w:rFonts w:cs="Times New Roman"/>
          <w:szCs w:val="24"/>
        </w:rPr>
        <w:t>na podlagi osnovnih kategorij</w:t>
      </w:r>
      <w:r w:rsidR="00F16ABE" w:rsidRPr="00574A09">
        <w:rPr>
          <w:rFonts w:cs="Times New Roman"/>
          <w:szCs w:val="24"/>
        </w:rPr>
        <w:t xml:space="preserve"> </w:t>
      </w:r>
      <w:r w:rsidRPr="00574A09">
        <w:rPr>
          <w:rFonts w:cs="Times New Roman"/>
          <w:szCs w:val="24"/>
        </w:rPr>
        <w:t>znotraj posameznih agilnih procesnih modelov. Nekaj vidnejših praks posameznih procesnih model</w:t>
      </w:r>
      <w:r w:rsidR="00A55BDD" w:rsidRPr="00574A09">
        <w:rPr>
          <w:rFonts w:cs="Times New Roman"/>
          <w:szCs w:val="24"/>
        </w:rPr>
        <w:t xml:space="preserve">ov je </w:t>
      </w:r>
      <w:r w:rsidR="009A1EF0" w:rsidRPr="00574A09">
        <w:rPr>
          <w:rFonts w:cs="Times New Roman"/>
          <w:szCs w:val="24"/>
        </w:rPr>
        <w:t>zbranih</w:t>
      </w:r>
      <w:r w:rsidR="00033C7C">
        <w:rPr>
          <w:rFonts w:cs="Times New Roman"/>
          <w:szCs w:val="24"/>
        </w:rPr>
        <w:t xml:space="preserve"> v PRILOGA H</w:t>
      </w:r>
      <w:r w:rsidRPr="00574A09">
        <w:rPr>
          <w:rFonts w:cs="Times New Roman"/>
          <w:szCs w:val="24"/>
        </w:rPr>
        <w:t xml:space="preserve">. Te prakse </w:t>
      </w:r>
      <w:r w:rsidR="00E31E30" w:rsidRPr="00574A09">
        <w:rPr>
          <w:rFonts w:cs="Times New Roman"/>
          <w:szCs w:val="24"/>
        </w:rPr>
        <w:t>bomo uporabili</w:t>
      </w:r>
      <w:r w:rsidR="00A6597F" w:rsidRPr="00574A09">
        <w:rPr>
          <w:rFonts w:cs="Times New Roman"/>
          <w:szCs w:val="24"/>
        </w:rPr>
        <w:t xml:space="preserve"> </w:t>
      </w:r>
      <w:r w:rsidRPr="00574A09">
        <w:rPr>
          <w:rFonts w:cs="Times New Roman"/>
          <w:szCs w:val="24"/>
        </w:rPr>
        <w:t>za podporo našemu temeljnemu procesu</w:t>
      </w:r>
      <w:r w:rsidR="00233D61" w:rsidRPr="00574A09">
        <w:rPr>
          <w:rFonts w:cs="Times New Roman"/>
          <w:szCs w:val="24"/>
        </w:rPr>
        <w:t xml:space="preserve"> na sliki 6.4 </w:t>
      </w:r>
      <w:r w:rsidRPr="00574A09">
        <w:rPr>
          <w:rFonts w:cs="Times New Roman"/>
          <w:szCs w:val="24"/>
        </w:rPr>
        <w:t>v kombinaciji s po</w:t>
      </w:r>
      <w:r w:rsidR="00B454D3" w:rsidRPr="00574A09">
        <w:rPr>
          <w:rFonts w:cs="Times New Roman"/>
          <w:szCs w:val="24"/>
        </w:rPr>
        <w:t>polnim agilnim procesom</w:t>
      </w:r>
      <w:r w:rsidR="003517E3" w:rsidRPr="00574A09">
        <w:rPr>
          <w:rFonts w:cs="Times New Roman"/>
          <w:szCs w:val="24"/>
        </w:rPr>
        <w:t>,</w:t>
      </w:r>
      <w:r w:rsidR="00FE57D5" w:rsidRPr="00574A09">
        <w:rPr>
          <w:rFonts w:cs="Times New Roman"/>
          <w:szCs w:val="24"/>
        </w:rPr>
        <w:t xml:space="preserve"> </w:t>
      </w:r>
      <w:r w:rsidR="004E5404" w:rsidRPr="00574A09">
        <w:rPr>
          <w:rFonts w:cs="Times New Roman"/>
          <w:szCs w:val="24"/>
        </w:rPr>
        <w:t xml:space="preserve">kot to prikazuje slika </w:t>
      </w:r>
      <w:r w:rsidR="00C71903" w:rsidRPr="00574A09">
        <w:rPr>
          <w:rFonts w:cs="Times New Roman"/>
          <w:szCs w:val="24"/>
        </w:rPr>
        <w:t>6</w:t>
      </w:r>
      <w:r w:rsidR="00BC2964" w:rsidRPr="00574A09">
        <w:rPr>
          <w:rFonts w:cs="Times New Roman"/>
          <w:szCs w:val="24"/>
        </w:rPr>
        <w:t>.5</w:t>
      </w:r>
      <w:r w:rsidR="00474086" w:rsidRPr="00574A09">
        <w:rPr>
          <w:rFonts w:cs="Times New Roman"/>
          <w:szCs w:val="24"/>
        </w:rPr>
        <w:t xml:space="preserve"> </w:t>
      </w:r>
      <w:r w:rsidRPr="00574A09">
        <w:rPr>
          <w:rFonts w:cs="Times New Roman"/>
          <w:szCs w:val="24"/>
        </w:rPr>
        <w:fldChar w:fldCharType="begin"/>
      </w:r>
      <w:r w:rsidR="009C77D5" w:rsidRPr="00574A09">
        <w:rPr>
          <w:rFonts w:cs="Times New Roman"/>
          <w:szCs w:val="24"/>
        </w:rPr>
        <w:instrText xml:space="preserve"> ADDIN ZOTERO_ITEM CSL_CITATION {"citationID":"k6aXk0OY","properties":{"formattedCitation":"(Ambler, 2002, str. 10)","plainCitation":"(Ambler, 2002, str. 10)","noteIndex":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574A09">
        <w:rPr>
          <w:rFonts w:cs="Times New Roman"/>
          <w:szCs w:val="24"/>
        </w:rPr>
        <w:fldChar w:fldCharType="separate"/>
      </w:r>
      <w:r w:rsidR="004407FD" w:rsidRPr="00574A09">
        <w:rPr>
          <w:rFonts w:cs="Times New Roman"/>
          <w:szCs w:val="24"/>
        </w:rPr>
        <w:t>(prav tam</w:t>
      </w:r>
      <w:r w:rsidR="009C77D5" w:rsidRPr="00574A09">
        <w:rPr>
          <w:rFonts w:cs="Times New Roman"/>
          <w:szCs w:val="24"/>
        </w:rPr>
        <w:t>, str. 10)</w:t>
      </w:r>
      <w:r w:rsidRPr="00574A09">
        <w:rPr>
          <w:rFonts w:cs="Times New Roman"/>
          <w:szCs w:val="24"/>
        </w:rPr>
        <w:fldChar w:fldCharType="end"/>
      </w:r>
      <w:r w:rsidRPr="00574A09">
        <w:rPr>
          <w:rFonts w:cs="Times New Roman"/>
          <w:szCs w:val="24"/>
        </w:rPr>
        <w:t>.</w:t>
      </w:r>
    </w:p>
    <w:p w14:paraId="681D6AA2" w14:textId="77777777" w:rsidR="007A6190" w:rsidRPr="00574A09" w:rsidRDefault="007A6190" w:rsidP="005D71AF">
      <w:pPr>
        <w:contextualSpacing/>
        <w:rPr>
          <w:rFonts w:cs="Times New Roman"/>
          <w:szCs w:val="24"/>
        </w:rPr>
      </w:pPr>
    </w:p>
    <w:p w14:paraId="49E47A98" w14:textId="1ACCC202" w:rsidR="00B13C02" w:rsidRPr="00B13C02" w:rsidRDefault="00B13C02" w:rsidP="005D71AF">
      <w:pPr>
        <w:pStyle w:val="Napis"/>
        <w:rPr>
          <w:b w:val="0"/>
          <w:color w:val="auto"/>
          <w:sz w:val="24"/>
        </w:rPr>
      </w:pPr>
      <w:bookmarkStart w:id="70" w:name="_Toc511156974"/>
      <w:r w:rsidRPr="00B13C02">
        <w:rPr>
          <w:b w:val="0"/>
          <w:color w:val="auto"/>
          <w:sz w:val="24"/>
        </w:rPr>
        <w:t>Slika 6.5</w:t>
      </w:r>
      <w:r w:rsidR="00CE2E54">
        <w:rPr>
          <w:b w:val="0"/>
          <w:color w:val="auto"/>
          <w:sz w:val="24"/>
        </w:rPr>
        <w:t>:</w:t>
      </w:r>
      <w:r w:rsidRPr="00B13C02">
        <w:rPr>
          <w:b w:val="0"/>
          <w:color w:val="auto"/>
          <w:sz w:val="24"/>
        </w:rPr>
        <w:t xml:space="preserve"> </w:t>
      </w:r>
      <w:r w:rsidR="00FA247D">
        <w:rPr>
          <w:b w:val="0"/>
          <w:color w:val="auto"/>
          <w:sz w:val="24"/>
        </w:rPr>
        <w:t>A</w:t>
      </w:r>
      <w:r w:rsidRPr="00B13C02">
        <w:rPr>
          <w:b w:val="0"/>
          <w:color w:val="auto"/>
          <w:sz w:val="24"/>
        </w:rPr>
        <w:t>bstrakcija aplikacije predlaganega procesnega modela</w:t>
      </w:r>
      <w:bookmarkEnd w:id="70"/>
    </w:p>
    <w:p w14:paraId="276037B8" w14:textId="77777777" w:rsidR="00B13C02" w:rsidRPr="00B13C02" w:rsidRDefault="00B13C02" w:rsidP="005D71AF"/>
    <w:p w14:paraId="0822A1F1" w14:textId="4D57E847" w:rsidR="007A6190" w:rsidRPr="00574A09" w:rsidRDefault="00150CB6" w:rsidP="00E444DF">
      <w:pPr>
        <w:contextualSpacing/>
        <w:jc w:val="center"/>
        <w:rPr>
          <w:rFonts w:cs="Times New Roman"/>
          <w:szCs w:val="24"/>
        </w:rPr>
      </w:pPr>
      <w:r w:rsidRPr="00574A09">
        <w:rPr>
          <w:rFonts w:cs="Times New Roman"/>
          <w:noProof/>
          <w:szCs w:val="24"/>
          <w:lang w:eastAsia="sl-SI"/>
        </w:rPr>
        <w:drawing>
          <wp:inline distT="0" distB="0" distL="0" distR="0" wp14:anchorId="4076C7BB" wp14:editId="5EDA9BEA">
            <wp:extent cx="2849880" cy="909014"/>
            <wp:effectExtent l="0" t="0" r="7620" b="571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867921" cy="914769"/>
                    </a:xfrm>
                    <a:prstGeom prst="rect">
                      <a:avLst/>
                    </a:prstGeom>
                  </pic:spPr>
                </pic:pic>
              </a:graphicData>
            </a:graphic>
          </wp:inline>
        </w:drawing>
      </w:r>
    </w:p>
    <w:p w14:paraId="33AB414A" w14:textId="77777777" w:rsidR="007A6190" w:rsidRPr="00574A09" w:rsidRDefault="007A6190" w:rsidP="005D71AF">
      <w:pPr>
        <w:contextualSpacing/>
        <w:rPr>
          <w:rFonts w:cs="Times New Roman"/>
          <w:szCs w:val="24"/>
        </w:rPr>
      </w:pPr>
    </w:p>
    <w:p w14:paraId="4BF48A33" w14:textId="56DF6046" w:rsidR="00360F96" w:rsidRPr="00574A09" w:rsidRDefault="00B111CD" w:rsidP="005D71AF">
      <w:pPr>
        <w:contextualSpacing/>
        <w:rPr>
          <w:rFonts w:cs="Times New Roman"/>
          <w:szCs w:val="24"/>
        </w:rPr>
      </w:pPr>
      <w:r w:rsidRPr="00574A09">
        <w:rPr>
          <w:rFonts w:cs="Times New Roman"/>
          <w:szCs w:val="24"/>
        </w:rPr>
        <w:t xml:space="preserve">V razvoju video iger obstajajo </w:t>
      </w:r>
      <w:r w:rsidR="0021132D" w:rsidRPr="00574A09">
        <w:rPr>
          <w:rFonts w:cs="Times New Roman"/>
          <w:szCs w:val="24"/>
        </w:rPr>
        <w:t>tehnične in netehnične</w:t>
      </w:r>
      <w:r w:rsidR="00360F96" w:rsidRPr="00574A09">
        <w:rPr>
          <w:rFonts w:cs="Times New Roman"/>
          <w:szCs w:val="24"/>
        </w:rPr>
        <w:t xml:space="preserve"> usmeritve, ki omogočajo uspeh projektov. </w:t>
      </w:r>
      <w:r w:rsidR="009940E3" w:rsidRPr="00574A09">
        <w:rPr>
          <w:rFonts w:cs="Times New Roman"/>
          <w:szCs w:val="24"/>
        </w:rPr>
        <w:t>Tehnične so zagotoviti</w:t>
      </w:r>
      <w:r w:rsidR="00360F96" w:rsidRPr="00574A09">
        <w:rPr>
          <w:rFonts w:cs="Times New Roman"/>
          <w:szCs w:val="24"/>
        </w:rPr>
        <w:t>:</w:t>
      </w:r>
      <w:r w:rsidR="003D7A6D" w:rsidRPr="00574A09">
        <w:rPr>
          <w:rFonts w:cs="Times New Roman"/>
          <w:szCs w:val="24"/>
        </w:rPr>
        <w:t xml:space="preserve"> </w:t>
      </w:r>
      <w:r w:rsidR="00906D1F" w:rsidRPr="00574A09">
        <w:rPr>
          <w:rFonts w:cs="Times New Roman"/>
          <w:szCs w:val="24"/>
        </w:rPr>
        <w:t xml:space="preserve">tehnični, časovni in projektni načrt, </w:t>
      </w:r>
      <w:r w:rsidR="00360F96" w:rsidRPr="00574A09">
        <w:rPr>
          <w:rFonts w:cs="Times New Roman"/>
          <w:szCs w:val="24"/>
        </w:rPr>
        <w:t xml:space="preserve">razumevanje tveganj in znanje ponastavitve projekta v težavah </w:t>
      </w:r>
      <w:r w:rsidR="00360F96" w:rsidRPr="00574A09">
        <w:rPr>
          <w:rFonts w:cs="Times New Roman"/>
          <w:szCs w:val="24"/>
        </w:rPr>
        <w:fldChar w:fldCharType="begin"/>
      </w:r>
      <w:r w:rsidR="009C77D5" w:rsidRPr="00574A09">
        <w:rPr>
          <w:rFonts w:cs="Times New Roman"/>
          <w:szCs w:val="24"/>
        </w:rPr>
        <w:instrText xml:space="preserve"> ADDIN ZOTERO_ITEM CSL_CITATION {"citationID":"NlhkyBNT","properties":{"formattedCitation":"(Bates, 2004, str. 219)","plainCitation":"(Bates, 2004, str. 219)","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574A09">
        <w:rPr>
          <w:rFonts w:cs="Times New Roman"/>
          <w:szCs w:val="24"/>
        </w:rPr>
        <w:fldChar w:fldCharType="separate"/>
      </w:r>
      <w:r w:rsidR="009C77D5" w:rsidRPr="00574A09">
        <w:rPr>
          <w:rFonts w:cs="Times New Roman"/>
          <w:szCs w:val="24"/>
        </w:rPr>
        <w:t>(Bates, 2004, str. 219)</w:t>
      </w:r>
      <w:r w:rsidR="00360F96" w:rsidRPr="00574A09">
        <w:rPr>
          <w:rFonts w:cs="Times New Roman"/>
          <w:szCs w:val="24"/>
        </w:rPr>
        <w:fldChar w:fldCharType="end"/>
      </w:r>
      <w:r w:rsidR="00F75B30" w:rsidRPr="00574A09">
        <w:rPr>
          <w:rFonts w:cs="Times New Roman"/>
          <w:szCs w:val="24"/>
        </w:rPr>
        <w:t xml:space="preserve">. </w:t>
      </w:r>
      <w:r w:rsidR="00360F96" w:rsidRPr="00574A09">
        <w:rPr>
          <w:rFonts w:cs="Times New Roman"/>
          <w:szCs w:val="24"/>
        </w:rPr>
        <w:t>Netehnične predstav</w:t>
      </w:r>
      <w:r w:rsidR="00A67D0B" w:rsidRPr="00574A09">
        <w:rPr>
          <w:rFonts w:cs="Times New Roman"/>
          <w:szCs w:val="24"/>
        </w:rPr>
        <w:t xml:space="preserve">ljajo: vzdrževanje komunikacije, </w:t>
      </w:r>
      <w:r w:rsidR="00360F96" w:rsidRPr="00574A09">
        <w:rPr>
          <w:rFonts w:cs="Times New Roman"/>
          <w:szCs w:val="24"/>
        </w:rPr>
        <w:t xml:space="preserve">sledenje stroškom, vzdrževanje ekipnega duha in identitete </w:t>
      </w:r>
      <w:r w:rsidR="00360F96" w:rsidRPr="00574A09">
        <w:rPr>
          <w:rFonts w:cs="Times New Roman"/>
          <w:szCs w:val="24"/>
        </w:rPr>
        <w:fldChar w:fldCharType="begin"/>
      </w:r>
      <w:r w:rsidR="009C77D5" w:rsidRPr="00574A09">
        <w:rPr>
          <w:rFonts w:cs="Times New Roman"/>
          <w:szCs w:val="24"/>
        </w:rPr>
        <w:instrText xml:space="preserve"> ADDIN ZOTERO_ITEM CSL_CITATION {"citationID":"GDcJNSyw","properties":{"formattedCitation":"(Bates, 2004, str. 213)","plainCitation":"(Bates, 2004, str. 213)","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574A09">
        <w:rPr>
          <w:rFonts w:cs="Times New Roman"/>
          <w:szCs w:val="24"/>
        </w:rPr>
        <w:fldChar w:fldCharType="separate"/>
      </w:r>
      <w:r w:rsidR="001F731C" w:rsidRPr="00574A09">
        <w:rPr>
          <w:rFonts w:cs="Times New Roman"/>
          <w:szCs w:val="24"/>
        </w:rPr>
        <w:t>(prav tam</w:t>
      </w:r>
      <w:r w:rsidR="009C77D5" w:rsidRPr="00574A09">
        <w:rPr>
          <w:rFonts w:cs="Times New Roman"/>
          <w:szCs w:val="24"/>
        </w:rPr>
        <w:t>, str. 213)</w:t>
      </w:r>
      <w:r w:rsidR="00360F96" w:rsidRPr="00574A09">
        <w:rPr>
          <w:rFonts w:cs="Times New Roman"/>
          <w:szCs w:val="24"/>
        </w:rPr>
        <w:fldChar w:fldCharType="end"/>
      </w:r>
      <w:r w:rsidR="00360F96" w:rsidRPr="00574A09">
        <w:rPr>
          <w:rFonts w:cs="Times New Roman"/>
          <w:szCs w:val="24"/>
        </w:rPr>
        <w:t>. Vse te usmeritve lahko zadovoljimo z izbiro pra</w:t>
      </w:r>
      <w:r w:rsidR="00EC5A0F" w:rsidRPr="00574A09">
        <w:rPr>
          <w:rFonts w:cs="Times New Roman"/>
          <w:szCs w:val="24"/>
        </w:rPr>
        <w:t xml:space="preserve">vega orodja ali več njih. Če </w:t>
      </w:r>
      <w:r w:rsidR="00360F96" w:rsidRPr="00574A09">
        <w:rPr>
          <w:rFonts w:cs="Times New Roman"/>
          <w:szCs w:val="24"/>
        </w:rPr>
        <w:t>se orodje ne izkaže za pravo</w:t>
      </w:r>
      <w:r w:rsidR="003517E3" w:rsidRPr="00574A09">
        <w:rPr>
          <w:rFonts w:cs="Times New Roman"/>
          <w:szCs w:val="24"/>
        </w:rPr>
        <w:t>,</w:t>
      </w:r>
      <w:r w:rsidR="004D4B37" w:rsidRPr="00574A09">
        <w:rPr>
          <w:rFonts w:cs="Times New Roman"/>
          <w:szCs w:val="24"/>
        </w:rPr>
        <w:t xml:space="preserve"> je praksa AM</w:t>
      </w:r>
      <w:r w:rsidR="00E2242E" w:rsidRPr="00574A09">
        <w:rPr>
          <w:rFonts w:cs="Times New Roman"/>
          <w:szCs w:val="24"/>
        </w:rPr>
        <w:t xml:space="preserve"> v naslednji iteraciji izbrati</w:t>
      </w:r>
      <w:r w:rsidR="00360F96" w:rsidRPr="00574A09">
        <w:rPr>
          <w:rFonts w:cs="Times New Roman"/>
          <w:szCs w:val="24"/>
        </w:rPr>
        <w:t xml:space="preserve"> drugega</w:t>
      </w:r>
      <w:r w:rsidR="004A10A8" w:rsidRPr="00574A09">
        <w:rPr>
          <w:rFonts w:cs="Times New Roman"/>
          <w:szCs w:val="24"/>
        </w:rPr>
        <w:t xml:space="preserve"> (pog 5.1)</w:t>
      </w:r>
      <w:r w:rsidR="00360F96" w:rsidRPr="00574A09">
        <w:rPr>
          <w:rFonts w:cs="Times New Roman"/>
          <w:szCs w:val="24"/>
        </w:rPr>
        <w:t>.</w:t>
      </w:r>
    </w:p>
    <w:p w14:paraId="71C77928" w14:textId="030D4B8D" w:rsidR="00B40077" w:rsidRPr="00574A09" w:rsidRDefault="00360F96" w:rsidP="005D71AF">
      <w:pPr>
        <w:contextualSpacing/>
        <w:rPr>
          <w:rFonts w:cs="Times New Roman"/>
          <w:szCs w:val="24"/>
        </w:rPr>
      </w:pPr>
      <w:r w:rsidRPr="00574A09">
        <w:rPr>
          <w:rFonts w:cs="Times New Roman"/>
          <w:szCs w:val="24"/>
        </w:rPr>
        <w:t xml:space="preserve">Pri načrtovanju razvoja je priporočljiva fragmentacija večjih nalog v manjše obvladljive naloge </w:t>
      </w:r>
      <w:r w:rsidRPr="00574A09">
        <w:rPr>
          <w:rFonts w:cs="Times New Roman"/>
          <w:szCs w:val="24"/>
        </w:rPr>
        <w:fldChar w:fldCharType="begin"/>
      </w:r>
      <w:r w:rsidR="009C77D5" w:rsidRPr="00574A09">
        <w:rPr>
          <w:rFonts w:cs="Times New Roman"/>
          <w:szCs w:val="24"/>
        </w:rPr>
        <w:instrText xml:space="preserve"> ADDIN ZOTERO_ITEM CSL_CITATION {"citationID":"51ooK4iR","properties":{"formattedCitation":"(Bates, 2004, str. 212)","plainCitation":"(Bates, 2004, str.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574A09">
        <w:rPr>
          <w:rFonts w:cs="Times New Roman"/>
          <w:szCs w:val="24"/>
        </w:rPr>
        <w:fldChar w:fldCharType="separate"/>
      </w:r>
      <w:r w:rsidR="009C77D5" w:rsidRPr="00574A09">
        <w:rPr>
          <w:rFonts w:cs="Times New Roman"/>
          <w:szCs w:val="24"/>
        </w:rPr>
        <w:t>(</w:t>
      </w:r>
      <w:r w:rsidR="00063B81">
        <w:rPr>
          <w:rFonts w:cs="Times New Roman"/>
          <w:szCs w:val="24"/>
        </w:rPr>
        <w:t>prav tam</w:t>
      </w:r>
      <w:r w:rsidR="009C77D5" w:rsidRPr="00574A09">
        <w:rPr>
          <w:rFonts w:cs="Times New Roman"/>
          <w:szCs w:val="24"/>
        </w:rPr>
        <w:t>, str. 212)</w:t>
      </w:r>
      <w:r w:rsidRPr="00574A09">
        <w:rPr>
          <w:rFonts w:cs="Times New Roman"/>
          <w:szCs w:val="24"/>
        </w:rPr>
        <w:fldChar w:fldCharType="end"/>
      </w:r>
      <w:r w:rsidRPr="00574A09">
        <w:rPr>
          <w:rFonts w:cs="Times New Roman"/>
          <w:szCs w:val="24"/>
        </w:rPr>
        <w:t>. Za takšno opravilo je pr</w:t>
      </w:r>
      <w:r w:rsidR="00DF1246" w:rsidRPr="00574A09">
        <w:rPr>
          <w:rFonts w:cs="Times New Roman"/>
          <w:szCs w:val="24"/>
        </w:rPr>
        <w:t>iporočljiva upor</w:t>
      </w:r>
      <w:r w:rsidR="00CA73AF" w:rsidRPr="00574A09">
        <w:rPr>
          <w:rFonts w:cs="Times New Roman"/>
          <w:szCs w:val="24"/>
        </w:rPr>
        <w:t>aba Scrum prakse,</w:t>
      </w:r>
      <w:r w:rsidRPr="00574A09">
        <w:rPr>
          <w:rFonts w:cs="Times New Roman"/>
          <w:szCs w:val="24"/>
        </w:rPr>
        <w:t xml:space="preserve"> </w:t>
      </w:r>
      <w:r w:rsidR="008267B0" w:rsidRPr="00574A09">
        <w:rPr>
          <w:rFonts w:cs="Times New Roman"/>
          <w:szCs w:val="24"/>
        </w:rPr>
        <w:t xml:space="preserve"> fragmentacije  produkta na obvladujoče entitete </w:t>
      </w:r>
      <w:r w:rsidR="008267B0" w:rsidRPr="00574A09">
        <w:rPr>
          <w:rFonts w:cs="Times New Roman"/>
          <w:szCs w:val="24"/>
        </w:rPr>
        <w:fldChar w:fldCharType="begin"/>
      </w:r>
      <w:r w:rsidR="009C77D5" w:rsidRPr="00574A09">
        <w:rPr>
          <w:rFonts w:cs="Times New Roman"/>
          <w:szCs w:val="24"/>
        </w:rPr>
        <w:instrText xml:space="preserve"> ADDIN ZOTERO_ITEM CSL_CITATION {"citationID":"4sjI2EzV","properties":{"formattedCitation":"(Sommerville, 2010, str. 74)","plainCitation":"(Sommerville, 2010, str. 74)","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sidRPr="00574A09">
        <w:rPr>
          <w:rFonts w:cs="Times New Roman"/>
          <w:szCs w:val="24"/>
        </w:rPr>
        <w:fldChar w:fldCharType="separate"/>
      </w:r>
      <w:r w:rsidR="009C77D5" w:rsidRPr="00574A09">
        <w:rPr>
          <w:rFonts w:cs="Times New Roman"/>
          <w:szCs w:val="24"/>
        </w:rPr>
        <w:t>(Sommerville, 2010, str. 74)</w:t>
      </w:r>
      <w:r w:rsidR="008267B0" w:rsidRPr="00574A09">
        <w:rPr>
          <w:rFonts w:cs="Times New Roman"/>
          <w:szCs w:val="24"/>
        </w:rPr>
        <w:fldChar w:fldCharType="end"/>
      </w:r>
      <w:r w:rsidR="008267B0" w:rsidRPr="00574A09">
        <w:rPr>
          <w:rFonts w:cs="Times New Roman"/>
          <w:szCs w:val="24"/>
        </w:rPr>
        <w:t xml:space="preserve">. </w:t>
      </w:r>
      <w:r w:rsidR="00E5396F" w:rsidRPr="00574A09">
        <w:rPr>
          <w:rFonts w:cs="Times New Roman"/>
          <w:szCs w:val="24"/>
        </w:rPr>
        <w:t xml:space="preserve">Vendar </w:t>
      </w:r>
      <w:r w:rsidR="00DF1246" w:rsidRPr="00574A09">
        <w:rPr>
          <w:rFonts w:cs="Times New Roman"/>
          <w:szCs w:val="24"/>
        </w:rPr>
        <w:t>Scrum ne definira tehničnih aspektov agilnega pristopa</w:t>
      </w:r>
      <w:r w:rsidR="003517E3" w:rsidRPr="00574A09">
        <w:rPr>
          <w:rFonts w:cs="Times New Roman"/>
          <w:szCs w:val="24"/>
        </w:rPr>
        <w:t>,</w:t>
      </w:r>
      <w:r w:rsidR="00DF1246" w:rsidRPr="00574A09">
        <w:rPr>
          <w:rFonts w:cs="Times New Roman"/>
          <w:szCs w:val="24"/>
        </w:rPr>
        <w:t xml:space="preserve"> </w:t>
      </w:r>
      <w:r w:rsidR="00692C17" w:rsidRPr="00574A09">
        <w:rPr>
          <w:rFonts w:cs="Times New Roman"/>
          <w:szCs w:val="24"/>
        </w:rPr>
        <w:t>ampak</w:t>
      </w:r>
      <w:r w:rsidR="00DF1246" w:rsidRPr="00574A09">
        <w:rPr>
          <w:rFonts w:cs="Times New Roman"/>
          <w:szCs w:val="24"/>
        </w:rPr>
        <w:t xml:space="preserve"> se osredotoča le na upravljanje inkrementalnega razvoja </w:t>
      </w:r>
      <w:r w:rsidR="00DF1246" w:rsidRPr="00574A09">
        <w:rPr>
          <w:rFonts w:cs="Times New Roman"/>
          <w:szCs w:val="24"/>
        </w:rPr>
        <w:fldChar w:fldCharType="begin"/>
      </w:r>
      <w:r w:rsidR="009C77D5" w:rsidRPr="00574A09">
        <w:rPr>
          <w:rFonts w:cs="Times New Roman"/>
          <w:szCs w:val="24"/>
        </w:rPr>
        <w:instrText xml:space="preserve"> ADDIN ZOTERO_ITEM CSL_CITATION {"citationID":"bu7jH3v3","properties":{"formattedCitation":"(Sommerville, 2010, str. 72)","plainCitation":"(Sommerville, 2010, str. 72)","noteIndex":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sidRPr="00574A09">
        <w:rPr>
          <w:rFonts w:cs="Times New Roman"/>
          <w:szCs w:val="24"/>
        </w:rPr>
        <w:fldChar w:fldCharType="separate"/>
      </w:r>
      <w:r w:rsidR="00061D31" w:rsidRPr="00574A09">
        <w:rPr>
          <w:rFonts w:cs="Times New Roman"/>
          <w:szCs w:val="24"/>
        </w:rPr>
        <w:t>(prav tam</w:t>
      </w:r>
      <w:r w:rsidR="009C77D5" w:rsidRPr="00574A09">
        <w:rPr>
          <w:rFonts w:cs="Times New Roman"/>
          <w:szCs w:val="24"/>
        </w:rPr>
        <w:t>, str. 72)</w:t>
      </w:r>
      <w:r w:rsidR="00DF1246" w:rsidRPr="00574A09">
        <w:rPr>
          <w:rFonts w:cs="Times New Roman"/>
          <w:szCs w:val="24"/>
        </w:rPr>
        <w:fldChar w:fldCharType="end"/>
      </w:r>
      <w:r w:rsidR="003517E3" w:rsidRPr="00574A09">
        <w:rPr>
          <w:rFonts w:cs="Times New Roman"/>
          <w:szCs w:val="24"/>
        </w:rPr>
        <w:t>,</w:t>
      </w:r>
      <w:r w:rsidR="00B40077" w:rsidRPr="00574A09">
        <w:rPr>
          <w:rFonts w:cs="Times New Roman"/>
          <w:szCs w:val="24"/>
        </w:rPr>
        <w:t xml:space="preserve"> </w:t>
      </w:r>
      <w:r w:rsidR="003517E3" w:rsidRPr="00574A09">
        <w:rPr>
          <w:rFonts w:cs="Times New Roman"/>
          <w:szCs w:val="24"/>
        </w:rPr>
        <w:t>z</w:t>
      </w:r>
      <w:r w:rsidRPr="00574A09">
        <w:rPr>
          <w:rFonts w:cs="Times New Roman"/>
          <w:szCs w:val="24"/>
        </w:rPr>
        <w:t xml:space="preserve">ato so najverjetneje podjetja Scrum metodologijo posvojila v različnih oblikah. </w:t>
      </w:r>
    </w:p>
    <w:p w14:paraId="6DB40FE4" w14:textId="77777777" w:rsidR="00B62624" w:rsidRDefault="00360F96" w:rsidP="005D71AF">
      <w:pPr>
        <w:contextualSpacing/>
        <w:rPr>
          <w:rFonts w:cs="Times New Roman"/>
          <w:szCs w:val="24"/>
        </w:rPr>
      </w:pPr>
      <w:r w:rsidRPr="00574A09">
        <w:rPr>
          <w:rFonts w:cs="Times New Roman"/>
          <w:szCs w:val="24"/>
        </w:rPr>
        <w:t>Dr. Lennart E</w:t>
      </w:r>
      <w:r w:rsidR="00877EC2">
        <w:rPr>
          <w:rFonts w:cs="Times New Roman"/>
          <w:szCs w:val="24"/>
        </w:rPr>
        <w:t xml:space="preserve">. Nacke za Novak </w:t>
      </w:r>
      <w:r w:rsidR="00D708A1" w:rsidRPr="00574A09">
        <w:rPr>
          <w:rFonts w:cs="Times New Roman"/>
          <w:szCs w:val="24"/>
        </w:rPr>
        <w:t>navaja: ''</w:t>
      </w:r>
      <w:r w:rsidRPr="00574A09">
        <w:rPr>
          <w:rFonts w:cs="Times New Roman"/>
          <w:szCs w:val="24"/>
        </w:rPr>
        <w:t>V naši ekipi smo dodali samolepilne liste na tablo za spremljanje nalog, kar omogoča izogibanje presežku poročanja in vizualno predstavo napredka posameznikov ali njihovih t</w:t>
      </w:r>
      <w:r w:rsidR="00D708A1" w:rsidRPr="00574A09">
        <w:rPr>
          <w:rFonts w:cs="Times New Roman"/>
          <w:szCs w:val="24"/>
        </w:rPr>
        <w:t>ežav vsem v razvoju''</w:t>
      </w:r>
      <w:r w:rsidR="00877EC2">
        <w:rPr>
          <w:rFonts w:cs="Times New Roman"/>
          <w:szCs w:val="24"/>
        </w:rPr>
        <w:t xml:space="preserve"> </w:t>
      </w:r>
      <w:r w:rsidR="00877EC2" w:rsidRPr="00574A09">
        <w:rPr>
          <w:rFonts w:cs="Times New Roman"/>
          <w:szCs w:val="24"/>
        </w:rPr>
        <w:t>(</w:t>
      </w:r>
      <w:r w:rsidR="00877EC2">
        <w:rPr>
          <w:rFonts w:cs="Times New Roman"/>
          <w:szCs w:val="24"/>
        </w:rPr>
        <w:t xml:space="preserve">Novak, </w:t>
      </w:r>
      <w:r w:rsidR="00877EC2" w:rsidRPr="00574A09">
        <w:rPr>
          <w:rFonts w:cs="Times New Roman"/>
          <w:szCs w:val="24"/>
        </w:rPr>
        <w:t>2012</w:t>
      </w:r>
      <w:r w:rsidR="00877EC2">
        <w:rPr>
          <w:rFonts w:cs="Times New Roman"/>
          <w:szCs w:val="24"/>
        </w:rPr>
        <w:t>, str. 373</w:t>
      </w:r>
      <w:r w:rsidR="00877EC2" w:rsidRPr="00574A09">
        <w:rPr>
          <w:rFonts w:cs="Times New Roman"/>
          <w:szCs w:val="24"/>
        </w:rPr>
        <w:t>)</w:t>
      </w:r>
      <w:r w:rsidR="00CB3599" w:rsidRPr="00574A09">
        <w:rPr>
          <w:rFonts w:cs="Times New Roman"/>
          <w:szCs w:val="24"/>
        </w:rPr>
        <w:t xml:space="preserve">. </w:t>
      </w:r>
      <w:r w:rsidRPr="00574A09">
        <w:rPr>
          <w:rFonts w:cs="Times New Roman"/>
          <w:szCs w:val="24"/>
        </w:rPr>
        <w:t>To nakazuje na uporabo hibrida Scrum in Kanban metodologije</w:t>
      </w:r>
      <w:r w:rsidR="003517E3" w:rsidRPr="00574A09">
        <w:rPr>
          <w:rFonts w:cs="Times New Roman"/>
          <w:szCs w:val="24"/>
        </w:rPr>
        <w:t>,</w:t>
      </w:r>
      <w:r w:rsidR="008217DB" w:rsidRPr="00574A09">
        <w:rPr>
          <w:rFonts w:cs="Times New Roman"/>
          <w:szCs w:val="24"/>
        </w:rPr>
        <w:t xml:space="preserve"> imenovano Scrumban</w:t>
      </w:r>
      <w:r w:rsidRPr="00574A09">
        <w:rPr>
          <w:rFonts w:cs="Times New Roman"/>
          <w:szCs w:val="24"/>
        </w:rPr>
        <w:t>, ki j</w:t>
      </w:r>
      <w:r w:rsidR="000849E9">
        <w:rPr>
          <w:rFonts w:cs="Times New Roman"/>
          <w:szCs w:val="24"/>
        </w:rPr>
        <w:t>o predstavita Yilmaz in O'Conno</w:t>
      </w:r>
      <w:r w:rsidR="00ED67D9">
        <w:rPr>
          <w:rFonts w:cs="Times New Roman"/>
          <w:szCs w:val="24"/>
        </w:rPr>
        <w:t>r</w:t>
      </w:r>
      <w:r w:rsidRPr="00574A09">
        <w:rPr>
          <w:rFonts w:cs="Times New Roman"/>
          <w:szCs w:val="24"/>
        </w:rPr>
        <w:t xml:space="preserve">. </w:t>
      </w:r>
      <w:r w:rsidR="003001AE" w:rsidRPr="00574A09">
        <w:rPr>
          <w:rFonts w:cs="Times New Roman"/>
          <w:szCs w:val="24"/>
        </w:rPr>
        <w:t xml:space="preserve">S </w:t>
      </w:r>
      <w:r w:rsidR="00DA78B2" w:rsidRPr="00574A09">
        <w:rPr>
          <w:rFonts w:cs="Times New Roman"/>
          <w:szCs w:val="24"/>
        </w:rPr>
        <w:t>Kanban dimenzijo metodologije vsak trenutek vemo</w:t>
      </w:r>
      <w:r w:rsidR="003517E3" w:rsidRPr="00574A09">
        <w:rPr>
          <w:rFonts w:cs="Times New Roman"/>
          <w:szCs w:val="24"/>
        </w:rPr>
        <w:t>,</w:t>
      </w:r>
      <w:r w:rsidR="00DA78B2" w:rsidRPr="00574A09">
        <w:rPr>
          <w:rFonts w:cs="Times New Roman"/>
          <w:szCs w:val="24"/>
        </w:rPr>
        <w:t xml:space="preserve"> koliko dela je v obtoku</w:t>
      </w:r>
      <w:r w:rsidR="003E1402" w:rsidRPr="00574A09">
        <w:rPr>
          <w:rFonts w:cs="Times New Roman"/>
          <w:szCs w:val="24"/>
        </w:rPr>
        <w:t xml:space="preserve"> </w:t>
      </w:r>
      <w:r w:rsidR="003E1402" w:rsidRPr="00574A09">
        <w:rPr>
          <w:rFonts w:cs="Times New Roman"/>
          <w:szCs w:val="24"/>
        </w:rPr>
        <w:fldChar w:fldCharType="begin"/>
      </w:r>
      <w:r w:rsidR="009C77D5" w:rsidRPr="00574A09">
        <w:rPr>
          <w:rFonts w:cs="Times New Roman"/>
          <w:szCs w:val="24"/>
        </w:rPr>
        <w:instrText xml:space="preserve"> ADDIN ZOTERO_ITEM CSL_CITATION {"citationID":"K7wckcVq","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574A09">
        <w:rPr>
          <w:rFonts w:cs="Times New Roman"/>
          <w:szCs w:val="24"/>
        </w:rPr>
        <w:fldChar w:fldCharType="separate"/>
      </w:r>
      <w:r w:rsidR="009C77D5" w:rsidRPr="00574A09">
        <w:rPr>
          <w:rFonts w:cs="Times New Roman"/>
          <w:szCs w:val="24"/>
        </w:rPr>
        <w:t>(Y</w:t>
      </w:r>
      <w:r w:rsidR="009C0DF2" w:rsidRPr="00574A09">
        <w:rPr>
          <w:rFonts w:cs="Times New Roman"/>
          <w:szCs w:val="24"/>
        </w:rPr>
        <w:t>ilmaz in</w:t>
      </w:r>
      <w:r w:rsidR="009C77D5" w:rsidRPr="00574A09">
        <w:rPr>
          <w:rFonts w:cs="Times New Roman"/>
          <w:szCs w:val="24"/>
        </w:rPr>
        <w:t xml:space="preserve"> O’Connor, 2016, str. 242)</w:t>
      </w:r>
      <w:r w:rsidR="003E1402" w:rsidRPr="00574A09">
        <w:rPr>
          <w:rFonts w:cs="Times New Roman"/>
          <w:szCs w:val="24"/>
        </w:rPr>
        <w:fldChar w:fldCharType="end"/>
      </w:r>
      <w:r w:rsidR="00DA78B2" w:rsidRPr="00574A09">
        <w:rPr>
          <w:rFonts w:cs="Times New Roman"/>
          <w:szCs w:val="24"/>
        </w:rPr>
        <w:t>. Poleg tega lahko na podlagi obremenitve izračunamo stroške in napredek projekta</w:t>
      </w:r>
      <w:r w:rsidR="00171604" w:rsidRPr="00574A09">
        <w:rPr>
          <w:rFonts w:cs="Times New Roman"/>
          <w:szCs w:val="24"/>
        </w:rPr>
        <w:t xml:space="preserve"> </w:t>
      </w:r>
      <w:r w:rsidR="00171604" w:rsidRPr="00574A09">
        <w:rPr>
          <w:rFonts w:cs="Times New Roman"/>
          <w:szCs w:val="24"/>
        </w:rPr>
        <w:fldChar w:fldCharType="begin"/>
      </w:r>
      <w:r w:rsidR="009C77D5" w:rsidRPr="00574A09">
        <w:rPr>
          <w:rFonts w:cs="Times New Roman"/>
          <w:szCs w:val="24"/>
        </w:rPr>
        <w:instrText xml:space="preserve"> ADDIN ZOTERO_ITEM CSL_CITATION {"citationID":"eBhgrHrD","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171604" w:rsidRPr="00574A09">
        <w:rPr>
          <w:rFonts w:cs="Times New Roman"/>
          <w:szCs w:val="24"/>
        </w:rPr>
        <w:fldChar w:fldCharType="end"/>
      </w:r>
      <w:r w:rsidR="00DA78B2" w:rsidRPr="00574A09">
        <w:rPr>
          <w:rFonts w:cs="Times New Roman"/>
          <w:szCs w:val="24"/>
        </w:rPr>
        <w:t xml:space="preserve">. </w:t>
      </w:r>
      <w:r w:rsidR="00300D10" w:rsidRPr="00574A09">
        <w:rPr>
          <w:rFonts w:cs="Times New Roman"/>
          <w:szCs w:val="24"/>
        </w:rPr>
        <w:t>Vodenje projekta se izvaja s Scrum prak</w:t>
      </w:r>
      <w:r w:rsidR="00A07BBD" w:rsidRPr="00574A09">
        <w:rPr>
          <w:rFonts w:cs="Times New Roman"/>
          <w:szCs w:val="24"/>
        </w:rPr>
        <w:t>sami, kakor tudi fragmentacija dela, ki se izvaja z uporabo definiranja zgodb</w:t>
      </w:r>
      <w:r w:rsidR="00171604" w:rsidRPr="00574A09">
        <w:rPr>
          <w:rFonts w:cs="Times New Roman"/>
          <w:szCs w:val="24"/>
        </w:rPr>
        <w:t xml:space="preserve"> </w:t>
      </w:r>
      <w:r w:rsidR="00171604" w:rsidRPr="00574A09">
        <w:rPr>
          <w:rFonts w:cs="Times New Roman"/>
          <w:szCs w:val="24"/>
        </w:rPr>
        <w:fldChar w:fldCharType="begin"/>
      </w:r>
      <w:r w:rsidR="009C77D5" w:rsidRPr="00574A09">
        <w:rPr>
          <w:rFonts w:cs="Times New Roman"/>
          <w:szCs w:val="24"/>
        </w:rPr>
        <w:instrText xml:space="preserve"> ADDIN ZOTERO_ITEM CSL_CITATION {"citationID":"8wWKMmkf","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171604" w:rsidRPr="00574A09">
        <w:rPr>
          <w:rFonts w:cs="Times New Roman"/>
          <w:szCs w:val="24"/>
        </w:rPr>
        <w:fldChar w:fldCharType="end"/>
      </w:r>
      <w:r w:rsidR="00A07BBD" w:rsidRPr="00574A09">
        <w:rPr>
          <w:rFonts w:cs="Times New Roman"/>
          <w:szCs w:val="24"/>
        </w:rPr>
        <w:t>.</w:t>
      </w:r>
      <w:r w:rsidR="00C67D19" w:rsidRPr="00574A09">
        <w:rPr>
          <w:rFonts w:cs="Times New Roman"/>
          <w:szCs w:val="24"/>
        </w:rPr>
        <w:t xml:space="preserve"> </w:t>
      </w:r>
      <w:r w:rsidR="002E5176" w:rsidRPr="00574A09">
        <w:rPr>
          <w:rFonts w:cs="Times New Roman"/>
          <w:szCs w:val="24"/>
        </w:rPr>
        <w:t>Tudi v</w:t>
      </w:r>
      <w:r w:rsidR="00E661B1" w:rsidRPr="00574A09">
        <w:rPr>
          <w:rFonts w:cs="Times New Roman"/>
          <w:szCs w:val="24"/>
        </w:rPr>
        <w:t xml:space="preserve"> našem primeru pre</w:t>
      </w:r>
      <w:r w:rsidR="00B96364" w:rsidRPr="00574A09">
        <w:rPr>
          <w:rFonts w:cs="Times New Roman"/>
          <w:szCs w:val="24"/>
        </w:rPr>
        <w:t>dlagam</w:t>
      </w:r>
      <w:r w:rsidR="00C6327C" w:rsidRPr="00574A09">
        <w:rPr>
          <w:rFonts w:cs="Times New Roman"/>
          <w:szCs w:val="24"/>
        </w:rPr>
        <w:t xml:space="preserve">o uporabo Scrumban pristopa. </w:t>
      </w:r>
    </w:p>
    <w:p w14:paraId="44C18875" w14:textId="2FD28920" w:rsidR="007A6190" w:rsidRPr="00574A09" w:rsidRDefault="00C6327C" w:rsidP="005D71AF">
      <w:pPr>
        <w:contextualSpacing/>
        <w:rPr>
          <w:rFonts w:cs="Times New Roman"/>
          <w:szCs w:val="24"/>
        </w:rPr>
      </w:pPr>
      <w:r w:rsidRPr="00574A09">
        <w:rPr>
          <w:rFonts w:cs="Times New Roman"/>
          <w:szCs w:val="24"/>
        </w:rPr>
        <w:lastRenderedPageBreak/>
        <w:t xml:space="preserve">Ta </w:t>
      </w:r>
      <w:r w:rsidR="00E661B1" w:rsidRPr="00574A09">
        <w:rPr>
          <w:rFonts w:cs="Times New Roman"/>
          <w:szCs w:val="24"/>
        </w:rPr>
        <w:t xml:space="preserve">izboljša Kanbanov WiP z vpeljavo sistema vlečenja, ki omeji količino dela v teku </w:t>
      </w:r>
      <w:r w:rsidR="00E661B1" w:rsidRPr="00574A09">
        <w:rPr>
          <w:rFonts w:cs="Times New Roman"/>
          <w:szCs w:val="24"/>
        </w:rPr>
        <w:fldChar w:fldCharType="begin"/>
      </w:r>
      <w:r w:rsidR="009C77D5" w:rsidRPr="00574A09">
        <w:rPr>
          <w:rFonts w:cs="Times New Roman"/>
          <w:szCs w:val="24"/>
        </w:rPr>
        <w:instrText xml:space="preserve"> ADDIN ZOTERO_ITEM CSL_CITATION {"citationID":"zVpfNQdT","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E661B1" w:rsidRPr="00574A09">
        <w:rPr>
          <w:rFonts w:cs="Times New Roman"/>
          <w:szCs w:val="24"/>
        </w:rPr>
        <w:fldChar w:fldCharType="end"/>
      </w:r>
      <w:r w:rsidR="00E661B1" w:rsidRPr="00574A09">
        <w:rPr>
          <w:rFonts w:cs="Times New Roman"/>
          <w:szCs w:val="24"/>
        </w:rPr>
        <w:t>.</w:t>
      </w:r>
      <w:r w:rsidR="00171604" w:rsidRPr="00574A09">
        <w:rPr>
          <w:rFonts w:cs="Times New Roman"/>
          <w:szCs w:val="24"/>
        </w:rPr>
        <w:t xml:space="preserve"> </w:t>
      </w:r>
      <w:r w:rsidR="00E661B1" w:rsidRPr="00574A09">
        <w:rPr>
          <w:rFonts w:cs="Times New Roman"/>
          <w:szCs w:val="24"/>
        </w:rPr>
        <w:t>Obremenitev razvoja je tako minimaln</w:t>
      </w:r>
      <w:r w:rsidR="002E78E6" w:rsidRPr="00574A09">
        <w:rPr>
          <w:rFonts w:cs="Times New Roman"/>
          <w:szCs w:val="24"/>
        </w:rPr>
        <w:t>a</w:t>
      </w:r>
      <w:r w:rsidR="004C70FB" w:rsidRPr="00574A09">
        <w:rPr>
          <w:rFonts w:cs="Times New Roman"/>
          <w:szCs w:val="24"/>
        </w:rPr>
        <w:t xml:space="preserve"> </w:t>
      </w:r>
      <w:r w:rsidR="004C70FB" w:rsidRPr="00574A09">
        <w:rPr>
          <w:rFonts w:cs="Times New Roman"/>
          <w:szCs w:val="24"/>
        </w:rPr>
        <w:fldChar w:fldCharType="begin"/>
      </w:r>
      <w:r w:rsidR="009C77D5" w:rsidRPr="00574A09">
        <w:rPr>
          <w:rFonts w:cs="Times New Roman"/>
          <w:szCs w:val="24"/>
        </w:rPr>
        <w:instrText xml:space="preserve"> ADDIN ZOTERO_ITEM CSL_CITATION {"citationID":"7yxUzFcQ","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574A09">
        <w:rPr>
          <w:rFonts w:cs="Times New Roman"/>
          <w:szCs w:val="24"/>
        </w:rPr>
        <w:fldChar w:fldCharType="separate"/>
      </w:r>
      <w:r w:rsidR="008321DE" w:rsidRPr="00574A09">
        <w:rPr>
          <w:rFonts w:cs="Times New Roman"/>
          <w:szCs w:val="24"/>
        </w:rPr>
        <w:t>(prav tam</w:t>
      </w:r>
      <w:r w:rsidR="009C77D5" w:rsidRPr="00574A09">
        <w:rPr>
          <w:rFonts w:cs="Times New Roman"/>
          <w:szCs w:val="24"/>
        </w:rPr>
        <w:t>)</w:t>
      </w:r>
      <w:r w:rsidR="004C70FB" w:rsidRPr="00574A09">
        <w:rPr>
          <w:rFonts w:cs="Times New Roman"/>
          <w:szCs w:val="24"/>
        </w:rPr>
        <w:fldChar w:fldCharType="end"/>
      </w:r>
      <w:r w:rsidR="002E78E6" w:rsidRPr="00574A09">
        <w:rPr>
          <w:rFonts w:cs="Times New Roman"/>
          <w:szCs w:val="24"/>
        </w:rPr>
        <w:t xml:space="preserve">. </w:t>
      </w:r>
      <w:r w:rsidR="00E661B1" w:rsidRPr="00574A09">
        <w:rPr>
          <w:rFonts w:cs="Times New Roman"/>
          <w:szCs w:val="24"/>
        </w:rPr>
        <w:t>Ocena hitrosti dela tako ni odvisna od števila zgodb, ki jih razvoj proizvede</w:t>
      </w:r>
      <w:r w:rsidR="003517E3" w:rsidRPr="00574A09">
        <w:rPr>
          <w:rFonts w:cs="Times New Roman"/>
          <w:szCs w:val="24"/>
        </w:rPr>
        <w:t>,</w:t>
      </w:r>
      <w:r w:rsidR="00E661B1" w:rsidRPr="00574A09">
        <w:rPr>
          <w:rFonts w:cs="Times New Roman"/>
          <w:szCs w:val="24"/>
        </w:rPr>
        <w:t xml:space="preserve"> ampak od dnevnika zaostankov</w:t>
      </w:r>
      <w:r w:rsidR="004C70FB" w:rsidRPr="00574A09">
        <w:rPr>
          <w:rFonts w:cs="Times New Roman"/>
          <w:szCs w:val="24"/>
        </w:rPr>
        <w:t xml:space="preserve"> </w:t>
      </w:r>
      <w:r w:rsidR="004C70FB" w:rsidRPr="00574A09">
        <w:rPr>
          <w:rFonts w:cs="Times New Roman"/>
          <w:szCs w:val="24"/>
        </w:rPr>
        <w:fldChar w:fldCharType="begin"/>
      </w:r>
      <w:r w:rsidR="009C77D5" w:rsidRPr="00574A09">
        <w:rPr>
          <w:rFonts w:cs="Times New Roman"/>
          <w:szCs w:val="24"/>
        </w:rPr>
        <w:instrText xml:space="preserve"> ADDIN ZOTERO_ITEM CSL_CITATION {"citationID":"Vd5AZSxo","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574A09">
        <w:rPr>
          <w:rFonts w:cs="Times New Roman"/>
          <w:szCs w:val="24"/>
        </w:rPr>
        <w:fldChar w:fldCharType="separate"/>
      </w:r>
      <w:r w:rsidR="009C77D5" w:rsidRPr="00574A09">
        <w:rPr>
          <w:rFonts w:cs="Times New Roman"/>
          <w:szCs w:val="24"/>
        </w:rPr>
        <w:t>(</w:t>
      </w:r>
      <w:r w:rsidR="008321DE" w:rsidRPr="00574A09">
        <w:rPr>
          <w:rFonts w:cs="Times New Roman"/>
          <w:szCs w:val="24"/>
        </w:rPr>
        <w:t>prav tam</w:t>
      </w:r>
      <w:r w:rsidR="009C77D5" w:rsidRPr="00574A09">
        <w:rPr>
          <w:rFonts w:cs="Times New Roman"/>
          <w:szCs w:val="24"/>
        </w:rPr>
        <w:t>)</w:t>
      </w:r>
      <w:r w:rsidR="004C70FB" w:rsidRPr="00574A09">
        <w:rPr>
          <w:rFonts w:cs="Times New Roman"/>
          <w:szCs w:val="24"/>
        </w:rPr>
        <w:fldChar w:fldCharType="end"/>
      </w:r>
      <w:r w:rsidR="00E661B1" w:rsidRPr="00574A09">
        <w:rPr>
          <w:rFonts w:cs="Times New Roman"/>
          <w:szCs w:val="24"/>
        </w:rPr>
        <w:t xml:space="preserve">. Prav tako model posodobi dnevne sestanke, </w:t>
      </w:r>
      <w:r w:rsidR="003517E3" w:rsidRPr="00574A09">
        <w:rPr>
          <w:rFonts w:cs="Times New Roman"/>
          <w:szCs w:val="24"/>
        </w:rPr>
        <w:t xml:space="preserve">ki jih </w:t>
      </w:r>
      <w:r w:rsidR="00E661B1" w:rsidRPr="00574A09">
        <w:rPr>
          <w:rFonts w:cs="Times New Roman"/>
          <w:szCs w:val="24"/>
        </w:rPr>
        <w:t xml:space="preserve">nadgradi </w:t>
      </w:r>
      <w:r w:rsidR="00980144" w:rsidRPr="00574A09">
        <w:rPr>
          <w:rFonts w:cs="Times New Roman"/>
          <w:szCs w:val="24"/>
        </w:rPr>
        <w:t xml:space="preserve">v polstrukturirane intervjuje </w:t>
      </w:r>
      <w:r w:rsidR="00E661B1" w:rsidRPr="00574A09">
        <w:rPr>
          <w:rFonts w:cs="Times New Roman"/>
          <w:szCs w:val="24"/>
        </w:rPr>
        <w:fldChar w:fldCharType="begin"/>
      </w:r>
      <w:r w:rsidR="009C77D5" w:rsidRPr="00574A09">
        <w:rPr>
          <w:rFonts w:cs="Times New Roman"/>
          <w:szCs w:val="24"/>
        </w:rPr>
        <w:instrText xml:space="preserve"> ADDIN ZOTERO_ITEM CSL_CITATION {"citationID":"tNNvaYFZ","properties":{"formattedCitation":"(Yilmaz &amp; O\\uc0\\u8217{}Connor, 2016, str. 242)","plainCitation":"(Yilmaz &amp; O’Connor, 2016, str. 242)","noteIndex":0},"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574A09">
        <w:rPr>
          <w:rFonts w:cs="Times New Roman"/>
          <w:szCs w:val="24"/>
        </w:rPr>
        <w:fldChar w:fldCharType="separate"/>
      </w:r>
      <w:r w:rsidR="009C77D5" w:rsidRPr="00574A09">
        <w:rPr>
          <w:rFonts w:cs="Times New Roman"/>
          <w:szCs w:val="24"/>
        </w:rPr>
        <w:t>(</w:t>
      </w:r>
      <w:r w:rsidR="00763F66" w:rsidRPr="00574A09">
        <w:rPr>
          <w:rFonts w:cs="Times New Roman"/>
          <w:szCs w:val="24"/>
        </w:rPr>
        <w:t>prav tam</w:t>
      </w:r>
      <w:r w:rsidR="009C77D5" w:rsidRPr="00574A09">
        <w:rPr>
          <w:rFonts w:cs="Times New Roman"/>
          <w:szCs w:val="24"/>
        </w:rPr>
        <w:t>)</w:t>
      </w:r>
      <w:r w:rsidR="00E661B1" w:rsidRPr="00574A09">
        <w:rPr>
          <w:rFonts w:cs="Times New Roman"/>
          <w:szCs w:val="24"/>
        </w:rPr>
        <w:fldChar w:fldCharType="end"/>
      </w:r>
      <w:r w:rsidR="00E661B1" w:rsidRPr="00574A09">
        <w:rPr>
          <w:rFonts w:cs="Times New Roman"/>
          <w:szCs w:val="24"/>
        </w:rPr>
        <w:t>. V realnosti veliko razvojnih ekip zgreši pri napovedi trajanja projekta</w:t>
      </w:r>
      <w:r w:rsidR="008A2642" w:rsidRPr="00574A09">
        <w:rPr>
          <w:rFonts w:cs="Times New Roman"/>
          <w:szCs w:val="24"/>
        </w:rPr>
        <w:t xml:space="preserve"> </w:t>
      </w:r>
      <w:r w:rsidR="008A2642" w:rsidRPr="00574A09">
        <w:rPr>
          <w:rFonts w:cs="Times New Roman"/>
          <w:szCs w:val="24"/>
        </w:rPr>
        <w:fldChar w:fldCharType="begin"/>
      </w:r>
      <w:r w:rsidR="009C77D5" w:rsidRPr="00574A09">
        <w:rPr>
          <w:rFonts w:cs="Times New Roman"/>
          <w:szCs w:val="24"/>
        </w:rPr>
        <w:instrText xml:space="preserve"> ADDIN ZOTERO_ITEM CSL_CITATION {"citationID":"lxm3UsN7","properties":{"formattedCitation":"(Novak, 2012, str. 358)","plainCitation":"(Novak, 2012, str. 358)","noteIndex":0},"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574A09">
        <w:rPr>
          <w:rFonts w:cs="Times New Roman"/>
          <w:szCs w:val="24"/>
        </w:rPr>
        <w:fldChar w:fldCharType="separate"/>
      </w:r>
      <w:r w:rsidR="009C77D5" w:rsidRPr="00574A09">
        <w:rPr>
          <w:rFonts w:cs="Times New Roman"/>
          <w:szCs w:val="24"/>
        </w:rPr>
        <w:t>(Novak, 2012, str. 358)</w:t>
      </w:r>
      <w:r w:rsidR="008A2642" w:rsidRPr="00574A09">
        <w:rPr>
          <w:rFonts w:cs="Times New Roman"/>
          <w:szCs w:val="24"/>
        </w:rPr>
        <w:fldChar w:fldCharType="end"/>
      </w:r>
      <w:r w:rsidR="00E661B1" w:rsidRPr="00574A09">
        <w:rPr>
          <w:rFonts w:cs="Times New Roman"/>
          <w:szCs w:val="24"/>
        </w:rPr>
        <w:t>. Zavoljo tega se proti koncu produkcijskega cikla velikokrat pojavi čas krize</w:t>
      </w:r>
      <w:r w:rsidR="00E661B1" w:rsidRPr="00574A09">
        <w:rPr>
          <w:rStyle w:val="Sprotnaopomba-sklic"/>
          <w:rFonts w:cs="Times New Roman"/>
          <w:szCs w:val="24"/>
        </w:rPr>
        <w:footnoteReference w:id="44"/>
      </w:r>
      <w:r w:rsidR="00E661B1" w:rsidRPr="00574A09">
        <w:rPr>
          <w:rFonts w:cs="Times New Roman"/>
          <w:szCs w:val="24"/>
        </w:rPr>
        <w:t xml:space="preserve"> </w:t>
      </w:r>
      <w:r w:rsidR="00E661B1" w:rsidRPr="00574A09">
        <w:rPr>
          <w:rFonts w:cs="Times New Roman"/>
          <w:szCs w:val="24"/>
        </w:rPr>
        <w:fldChar w:fldCharType="begin"/>
      </w:r>
      <w:r w:rsidR="009C77D5" w:rsidRPr="00574A09">
        <w:rPr>
          <w:rFonts w:cs="Times New Roman"/>
          <w:szCs w:val="24"/>
        </w:rPr>
        <w:instrText xml:space="preserve"> ADDIN ZOTERO_ITEM CSL_CITATION {"citationID":"833oOuFs","properties":{"formattedCitation":"(Novak, 2012, str. 358)","plainCitation":"(Novak, 2012, str. 358)","noteIndex":0},"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574A09">
        <w:rPr>
          <w:rFonts w:cs="Times New Roman"/>
          <w:szCs w:val="24"/>
        </w:rPr>
        <w:fldChar w:fldCharType="separate"/>
      </w:r>
      <w:r w:rsidR="009C77D5" w:rsidRPr="00574A09">
        <w:rPr>
          <w:rFonts w:cs="Times New Roman"/>
          <w:szCs w:val="24"/>
        </w:rPr>
        <w:t>(</w:t>
      </w:r>
      <w:r w:rsidR="00C64323" w:rsidRPr="00574A09">
        <w:rPr>
          <w:rFonts w:cs="Times New Roman"/>
          <w:szCs w:val="24"/>
        </w:rPr>
        <w:t>prav tam</w:t>
      </w:r>
      <w:r w:rsidR="009C77D5" w:rsidRPr="00574A09">
        <w:rPr>
          <w:rFonts w:cs="Times New Roman"/>
          <w:szCs w:val="24"/>
        </w:rPr>
        <w:t>)</w:t>
      </w:r>
      <w:r w:rsidR="00E661B1" w:rsidRPr="00574A09">
        <w:rPr>
          <w:rFonts w:cs="Times New Roman"/>
          <w:szCs w:val="24"/>
        </w:rPr>
        <w:fldChar w:fldCharType="end"/>
      </w:r>
      <w:r w:rsidR="004E504A" w:rsidRPr="00574A09">
        <w:rPr>
          <w:rFonts w:cs="Times New Roman"/>
          <w:szCs w:val="24"/>
        </w:rPr>
        <w:t>. Z uporabo praks tega</w:t>
      </w:r>
      <w:r w:rsidR="00E661B1" w:rsidRPr="00574A09">
        <w:rPr>
          <w:rFonts w:cs="Times New Roman"/>
          <w:szCs w:val="24"/>
        </w:rPr>
        <w:t xml:space="preserve"> procesnega modela pridobimo na reševanju težav slabih časovnih napovedi razvoja. </w:t>
      </w:r>
      <w:r w:rsidR="003517E3" w:rsidRPr="00574A09">
        <w:rPr>
          <w:rFonts w:cs="Times New Roman"/>
          <w:szCs w:val="24"/>
        </w:rPr>
        <w:t xml:space="preserve">Kot </w:t>
      </w:r>
      <w:r w:rsidR="005C7F07" w:rsidRPr="00574A09">
        <w:rPr>
          <w:rFonts w:cs="Times New Roman"/>
          <w:szCs w:val="24"/>
        </w:rPr>
        <w:t>pod</w:t>
      </w:r>
      <w:r w:rsidR="009E4215" w:rsidRPr="00574A09">
        <w:rPr>
          <w:rFonts w:cs="Times New Roman"/>
          <w:szCs w:val="24"/>
        </w:rPr>
        <w:t>poro S</w:t>
      </w:r>
      <w:r w:rsidR="00A56769" w:rsidRPr="00574A09">
        <w:rPr>
          <w:rFonts w:cs="Times New Roman"/>
          <w:szCs w:val="24"/>
        </w:rPr>
        <w:t>crumban predlagamo agilni praksi</w:t>
      </w:r>
      <w:r w:rsidR="005C7F07" w:rsidRPr="00574A09">
        <w:rPr>
          <w:rFonts w:cs="Times New Roman"/>
          <w:szCs w:val="24"/>
        </w:rPr>
        <w:t xml:space="preserve"> </w:t>
      </w:r>
      <w:r w:rsidR="00E661B1" w:rsidRPr="00574A09">
        <w:rPr>
          <w:rFonts w:cs="Times New Roman"/>
          <w:szCs w:val="24"/>
        </w:rPr>
        <w:t>XP</w:t>
      </w:r>
      <w:r w:rsidR="00D2730C" w:rsidRPr="00574A09">
        <w:rPr>
          <w:rFonts w:cs="Times New Roman"/>
          <w:szCs w:val="24"/>
        </w:rPr>
        <w:t xml:space="preserve"> </w:t>
      </w:r>
      <w:r w:rsidR="000C2728" w:rsidRPr="00574A09">
        <w:rPr>
          <w:rFonts w:cs="Times New Roman"/>
          <w:szCs w:val="24"/>
        </w:rPr>
        <w:t>pris</w:t>
      </w:r>
      <w:r w:rsidR="00D2730C" w:rsidRPr="00574A09">
        <w:rPr>
          <w:rFonts w:cs="Times New Roman"/>
          <w:szCs w:val="24"/>
        </w:rPr>
        <w:t>t</w:t>
      </w:r>
      <w:r w:rsidR="000C2728" w:rsidRPr="00574A09">
        <w:rPr>
          <w:rFonts w:cs="Times New Roman"/>
          <w:szCs w:val="24"/>
        </w:rPr>
        <w:t>o</w:t>
      </w:r>
      <w:r w:rsidR="00D2730C" w:rsidRPr="00574A09">
        <w:rPr>
          <w:rFonts w:cs="Times New Roman"/>
          <w:szCs w:val="24"/>
        </w:rPr>
        <w:t>pa</w:t>
      </w:r>
      <w:r w:rsidR="003517E3" w:rsidRPr="00574A09">
        <w:rPr>
          <w:rFonts w:cs="Times New Roman"/>
          <w:szCs w:val="24"/>
        </w:rPr>
        <w:t>: k</w:t>
      </w:r>
      <w:r w:rsidR="00E661B1" w:rsidRPr="00574A09">
        <w:rPr>
          <w:rFonts w:cs="Times New Roman"/>
          <w:szCs w:val="24"/>
        </w:rPr>
        <w:t>onstantno prisotnega naročnika (vlagatelja) in fiks</w:t>
      </w:r>
      <w:r w:rsidR="003517E3" w:rsidRPr="00574A09">
        <w:rPr>
          <w:rFonts w:cs="Times New Roman"/>
          <w:szCs w:val="24"/>
        </w:rPr>
        <w:t xml:space="preserve">en </w:t>
      </w:r>
      <w:r w:rsidR="00E661B1" w:rsidRPr="00574A09">
        <w:rPr>
          <w:rFonts w:cs="Times New Roman"/>
          <w:szCs w:val="24"/>
        </w:rPr>
        <w:t xml:space="preserve"> 40</w:t>
      </w:r>
      <w:r w:rsidR="003517E3" w:rsidRPr="00574A09">
        <w:rPr>
          <w:rFonts w:cs="Times New Roman"/>
          <w:szCs w:val="24"/>
        </w:rPr>
        <w:t>-</w:t>
      </w:r>
      <w:r w:rsidR="00E661B1" w:rsidRPr="00574A09">
        <w:rPr>
          <w:rFonts w:cs="Times New Roman"/>
          <w:szCs w:val="24"/>
        </w:rPr>
        <w:t>urn</w:t>
      </w:r>
      <w:r w:rsidR="003517E3" w:rsidRPr="00574A09">
        <w:rPr>
          <w:rFonts w:cs="Times New Roman"/>
          <w:szCs w:val="24"/>
        </w:rPr>
        <w:t>i</w:t>
      </w:r>
      <w:r w:rsidR="00E661B1" w:rsidRPr="00574A09">
        <w:rPr>
          <w:rFonts w:cs="Times New Roman"/>
          <w:szCs w:val="24"/>
        </w:rPr>
        <w:t xml:space="preserve"> tedensk</w:t>
      </w:r>
      <w:r w:rsidR="003517E3" w:rsidRPr="00574A09">
        <w:rPr>
          <w:rFonts w:cs="Times New Roman"/>
          <w:szCs w:val="24"/>
        </w:rPr>
        <w:t>i</w:t>
      </w:r>
      <w:r w:rsidR="00E661B1" w:rsidRPr="00574A09">
        <w:rPr>
          <w:rFonts w:cs="Times New Roman"/>
          <w:szCs w:val="24"/>
        </w:rPr>
        <w:t xml:space="preserve"> delavnik, ki še podpre reševanje kriznega časa in onemogoča preobremenitev zaposlenih.</w:t>
      </w:r>
    </w:p>
    <w:p w14:paraId="1CF211F1" w14:textId="126075DD" w:rsidR="00F6080D" w:rsidRDefault="00E12039" w:rsidP="005D71AF">
      <w:pPr>
        <w:contextualSpacing/>
        <w:rPr>
          <w:rFonts w:cs="Times New Roman"/>
          <w:szCs w:val="24"/>
        </w:rPr>
      </w:pPr>
      <w:r w:rsidRPr="00574A09">
        <w:rPr>
          <w:rFonts w:cs="Times New Roman"/>
          <w:szCs w:val="24"/>
        </w:rPr>
        <w:t>Menimo, da so zaposleni najpomembnejši viri in jih moramo</w:t>
      </w:r>
      <w:r w:rsidR="00874F06" w:rsidRPr="00574A09">
        <w:rPr>
          <w:rFonts w:cs="Times New Roman"/>
          <w:szCs w:val="24"/>
        </w:rPr>
        <w:t xml:space="preserve"> tako tudi</w:t>
      </w:r>
      <w:r w:rsidRPr="00574A09">
        <w:rPr>
          <w:rFonts w:cs="Times New Roman"/>
          <w:szCs w:val="24"/>
        </w:rPr>
        <w:t xml:space="preserve"> obravnavati</w:t>
      </w:r>
      <w:r w:rsidR="00874F06" w:rsidRPr="00574A09">
        <w:rPr>
          <w:rFonts w:cs="Times New Roman"/>
          <w:szCs w:val="24"/>
        </w:rPr>
        <w:t xml:space="preserve">. </w:t>
      </w:r>
      <w:r w:rsidR="00ED150F" w:rsidRPr="00574A09">
        <w:rPr>
          <w:rFonts w:cs="Times New Roman"/>
          <w:szCs w:val="24"/>
        </w:rPr>
        <w:t xml:space="preserve">Razvojne ekipe lahko štejejo </w:t>
      </w:r>
      <w:r w:rsidR="00430F2F" w:rsidRPr="00574A09">
        <w:rPr>
          <w:rFonts w:cs="Times New Roman"/>
          <w:szCs w:val="24"/>
        </w:rPr>
        <w:t xml:space="preserve">od </w:t>
      </w:r>
      <w:r w:rsidR="00ED150F" w:rsidRPr="00574A09">
        <w:rPr>
          <w:rFonts w:cs="Times New Roman"/>
          <w:szCs w:val="24"/>
        </w:rPr>
        <w:t>enega do treh</w:t>
      </w:r>
      <w:r w:rsidR="00434217" w:rsidRPr="00574A09">
        <w:rPr>
          <w:rFonts w:cs="Times New Roman"/>
          <w:szCs w:val="24"/>
        </w:rPr>
        <w:t xml:space="preserve"> razvijalcev</w:t>
      </w:r>
      <w:r w:rsidR="00ED150F" w:rsidRPr="00574A09">
        <w:rPr>
          <w:rFonts w:cs="Times New Roman"/>
          <w:szCs w:val="24"/>
        </w:rPr>
        <w:t xml:space="preserve"> pri majhnih neodvisnih razvojnih timih, medtem</w:t>
      </w:r>
      <w:r w:rsidR="0071418B" w:rsidRPr="00574A09">
        <w:rPr>
          <w:rFonts w:cs="Times New Roman"/>
          <w:szCs w:val="24"/>
        </w:rPr>
        <w:t xml:space="preserve"> </w:t>
      </w:r>
      <w:r w:rsidR="00ED150F" w:rsidRPr="00574A09">
        <w:rPr>
          <w:rFonts w:cs="Times New Roman"/>
          <w:szCs w:val="24"/>
        </w:rPr>
        <w:t>ko lahko ekipa šteje več sto zaposlenih pri velikih organizacijah</w:t>
      </w:r>
      <w:r w:rsidR="008918F9" w:rsidRPr="00574A09">
        <w:rPr>
          <w:rFonts w:cs="Times New Roman"/>
          <w:szCs w:val="24"/>
        </w:rPr>
        <w:t xml:space="preserve"> </w:t>
      </w:r>
      <w:r w:rsidR="008918F9" w:rsidRPr="00574A09">
        <w:rPr>
          <w:rFonts w:cs="Times New Roman"/>
          <w:szCs w:val="24"/>
        </w:rPr>
        <w:fldChar w:fldCharType="begin"/>
      </w:r>
      <w:r w:rsidR="009C77D5" w:rsidRPr="00574A09">
        <w:rPr>
          <w:rFonts w:cs="Times New Roman"/>
          <w:szCs w:val="24"/>
        </w:rPr>
        <w:instrText xml:space="preserve"> ADDIN ZOTERO_ITEM CSL_CITATION {"citationID":"tfT9jnTL","properties":{"formattedCitation":"(Mitchell, 2012, str. 56)","plainCitation":"(Mitchell, 2012, str. 56)","noteIndex":0},"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sidRPr="00574A09">
        <w:rPr>
          <w:rFonts w:cs="Times New Roman"/>
          <w:szCs w:val="24"/>
        </w:rPr>
        <w:fldChar w:fldCharType="separate"/>
      </w:r>
      <w:r w:rsidR="009C77D5" w:rsidRPr="00574A09">
        <w:rPr>
          <w:rFonts w:cs="Times New Roman"/>
          <w:szCs w:val="24"/>
        </w:rPr>
        <w:t>(Mitchell, 2012, str. 56)</w:t>
      </w:r>
      <w:r w:rsidR="008918F9" w:rsidRPr="00574A09">
        <w:rPr>
          <w:rFonts w:cs="Times New Roman"/>
          <w:szCs w:val="24"/>
        </w:rPr>
        <w:fldChar w:fldCharType="end"/>
      </w:r>
      <w:r w:rsidR="00ED150F" w:rsidRPr="00574A09">
        <w:rPr>
          <w:rFonts w:cs="Times New Roman"/>
          <w:szCs w:val="24"/>
        </w:rPr>
        <w:t>.</w:t>
      </w:r>
      <w:r w:rsidRPr="00574A09">
        <w:rPr>
          <w:rFonts w:cs="Times New Roman"/>
          <w:szCs w:val="24"/>
        </w:rPr>
        <w:t xml:space="preserve"> Čeprav je v teoriji mogoče izdelati igro le z umetnikom in programerjem</w:t>
      </w:r>
      <w:r w:rsidR="00430F2F" w:rsidRPr="00574A09">
        <w:rPr>
          <w:rFonts w:cs="Times New Roman"/>
          <w:szCs w:val="24"/>
        </w:rPr>
        <w:t>,</w:t>
      </w:r>
      <w:r w:rsidRPr="00574A09">
        <w:rPr>
          <w:rFonts w:cs="Times New Roman"/>
          <w:szCs w:val="24"/>
        </w:rPr>
        <w:t xml:space="preserve"> je potrebno veliko več za sestavo temeljev uspešne igre</w:t>
      </w:r>
      <w:r w:rsidR="005F39DB" w:rsidRPr="00574A09">
        <w:rPr>
          <w:rFonts w:cs="Times New Roman"/>
          <w:szCs w:val="24"/>
        </w:rPr>
        <w:t xml:space="preserve"> </w:t>
      </w:r>
      <w:r w:rsidR="005F39DB" w:rsidRPr="00574A09">
        <w:rPr>
          <w:rFonts w:cs="Times New Roman"/>
          <w:szCs w:val="24"/>
        </w:rPr>
        <w:fldChar w:fldCharType="begin"/>
      </w:r>
      <w:r w:rsidR="009C77D5" w:rsidRPr="00574A09">
        <w:rPr>
          <w:rFonts w:cs="Times New Roman"/>
          <w:szCs w:val="24"/>
        </w:rPr>
        <w:instrText xml:space="preserve"> ADDIN ZOTERO_ITEM CSL_CITATION {"citationID":"QjkGZDkP","properties":{"formattedCitation":"(Novak, 2012, str. 319)","plainCitation":"(Novak, 2012, str. 319)","noteIndex":0},"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sidRPr="00574A09">
        <w:rPr>
          <w:rFonts w:cs="Times New Roman"/>
          <w:szCs w:val="24"/>
        </w:rPr>
        <w:fldChar w:fldCharType="separate"/>
      </w:r>
      <w:r w:rsidR="009C77D5" w:rsidRPr="00574A09">
        <w:rPr>
          <w:rFonts w:cs="Times New Roman"/>
          <w:szCs w:val="24"/>
        </w:rPr>
        <w:t>(Novak, 2012, str. 319)</w:t>
      </w:r>
      <w:r w:rsidR="005F39DB" w:rsidRPr="00574A09">
        <w:rPr>
          <w:rFonts w:cs="Times New Roman"/>
          <w:szCs w:val="24"/>
        </w:rPr>
        <w:fldChar w:fldCharType="end"/>
      </w:r>
      <w:r w:rsidRPr="00574A09">
        <w:rPr>
          <w:rFonts w:cs="Times New Roman"/>
          <w:szCs w:val="24"/>
        </w:rPr>
        <w:t>.</w:t>
      </w:r>
      <w:r w:rsidR="0072300A" w:rsidRPr="00574A09">
        <w:rPr>
          <w:rFonts w:cs="Times New Roman"/>
          <w:szCs w:val="24"/>
        </w:rPr>
        <w:t xml:space="preserve"> Vsako igro je potrebno upravljati, oblikovati, programirati, testirati. Prav tako igra potrebuje zvok, umetnine in glasbo </w:t>
      </w:r>
      <w:r w:rsidR="0072300A" w:rsidRPr="00574A09">
        <w:rPr>
          <w:rFonts w:cs="Times New Roman"/>
          <w:szCs w:val="24"/>
        </w:rPr>
        <w:fldChar w:fldCharType="begin"/>
      </w:r>
      <w:r w:rsidR="009C77D5" w:rsidRPr="00574A09">
        <w:rPr>
          <w:rFonts w:cs="Times New Roman"/>
          <w:szCs w:val="24"/>
        </w:rPr>
        <w:instrText xml:space="preserve"> ADDIN ZOTERO_ITEM CSL_CITATION {"citationID":"2VnetKeL","properties":{"formattedCitation":"(Bates, 2004, str. 151)","plainCitation":"(Bates, 2004, str. 151)","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sidRPr="00574A09">
        <w:rPr>
          <w:rFonts w:cs="Times New Roman"/>
          <w:szCs w:val="24"/>
        </w:rPr>
        <w:fldChar w:fldCharType="separate"/>
      </w:r>
      <w:r w:rsidR="009C77D5" w:rsidRPr="00574A09">
        <w:rPr>
          <w:rFonts w:cs="Times New Roman"/>
          <w:szCs w:val="24"/>
        </w:rPr>
        <w:t>(Bates, 2004, str. 151)</w:t>
      </w:r>
      <w:r w:rsidR="0072300A" w:rsidRPr="00574A09">
        <w:rPr>
          <w:rFonts w:cs="Times New Roman"/>
          <w:szCs w:val="24"/>
        </w:rPr>
        <w:fldChar w:fldCharType="end"/>
      </w:r>
      <w:r w:rsidR="00A173AF" w:rsidRPr="00574A09">
        <w:rPr>
          <w:rFonts w:cs="Times New Roman"/>
          <w:szCs w:val="24"/>
        </w:rPr>
        <w:t>. Vloge zaposlenih se delijo glede na discipline: produkcija, oblikovanje, programiranje, umetnost, zvok in testiranje</w:t>
      </w:r>
      <w:r w:rsidR="00B62624">
        <w:rPr>
          <w:rFonts w:cs="Times New Roman"/>
          <w:szCs w:val="24"/>
        </w:rPr>
        <w:t xml:space="preserve">. </w:t>
      </w:r>
      <w:r w:rsidR="000D688F" w:rsidRPr="00574A09">
        <w:rPr>
          <w:rFonts w:cs="Times New Roman"/>
          <w:szCs w:val="24"/>
        </w:rPr>
        <w:t>Tako osnovno ekipo lahko sestavljajo producent, oblikovalec, program</w:t>
      </w:r>
      <w:r w:rsidR="007D2C02" w:rsidRPr="00574A09">
        <w:rPr>
          <w:rFonts w:cs="Times New Roman"/>
          <w:szCs w:val="24"/>
        </w:rPr>
        <w:t xml:space="preserve">er in kreator umetniških sredstev, </w:t>
      </w:r>
      <w:r w:rsidR="00A173AF" w:rsidRPr="00574A09">
        <w:rPr>
          <w:rFonts w:cs="Times New Roman"/>
          <w:szCs w:val="24"/>
        </w:rPr>
        <w:fldChar w:fldCharType="begin"/>
      </w:r>
      <w:r w:rsidR="009C77D5" w:rsidRPr="00574A09">
        <w:rPr>
          <w:rFonts w:cs="Times New Roman"/>
          <w:szCs w:val="24"/>
        </w:rPr>
        <w:instrText xml:space="preserve"> ADDIN ZOTERO_ITEM CSL_CITATION {"citationID":"necCnvka","properties":{"formattedCitation":"(Bates, 2004, str. 153\\uc0\\u8211{}179; Novak, 2012, str. 319\\uc0\\u8211{}339)","plainCitation":"(Bates, 2004, str. 153–179; Novak, 2012, str. 319–339)","noteIndex":0},"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sidRPr="00574A09">
        <w:rPr>
          <w:rFonts w:cs="Times New Roman"/>
          <w:szCs w:val="24"/>
        </w:rPr>
        <w:fldChar w:fldCharType="separate"/>
      </w:r>
      <w:r w:rsidR="009C77D5" w:rsidRPr="00574A09">
        <w:rPr>
          <w:rFonts w:cs="Times New Roman"/>
          <w:szCs w:val="24"/>
        </w:rPr>
        <w:t>(Bates, 2004, str. 153–179; Novak, 2012, str. 319–339)</w:t>
      </w:r>
      <w:r w:rsidR="00A173AF" w:rsidRPr="00574A09">
        <w:rPr>
          <w:rFonts w:cs="Times New Roman"/>
          <w:szCs w:val="24"/>
        </w:rPr>
        <w:fldChar w:fldCharType="end"/>
      </w:r>
      <w:r w:rsidR="00430F2F" w:rsidRPr="00574A09">
        <w:rPr>
          <w:rFonts w:cs="Times New Roman"/>
          <w:szCs w:val="24"/>
        </w:rPr>
        <w:t>,</w:t>
      </w:r>
      <w:r w:rsidR="007D2C02" w:rsidRPr="00574A09">
        <w:rPr>
          <w:rFonts w:cs="Times New Roman"/>
          <w:szCs w:val="24"/>
        </w:rPr>
        <w:t xml:space="preserve"> pri</w:t>
      </w:r>
      <w:r w:rsidR="000152A1" w:rsidRPr="00574A09">
        <w:rPr>
          <w:rFonts w:cs="Times New Roman"/>
          <w:szCs w:val="24"/>
        </w:rPr>
        <w:t xml:space="preserve"> čemer lahko glede na velikost ekipe ena oseba pokriva več vlog </w:t>
      </w:r>
      <w:r w:rsidR="000152A1" w:rsidRPr="00574A09">
        <w:rPr>
          <w:rFonts w:cs="Times New Roman"/>
          <w:szCs w:val="24"/>
        </w:rPr>
        <w:fldChar w:fldCharType="begin"/>
      </w:r>
      <w:r w:rsidR="009C77D5" w:rsidRPr="00574A09">
        <w:rPr>
          <w:rFonts w:cs="Times New Roman"/>
          <w:szCs w:val="24"/>
        </w:rPr>
        <w:instrText xml:space="preserve"> ADDIN ZOTERO_ITEM CSL_CITATION {"citationID":"5sFVFb62","properties":{"formattedCitation":"(Bates, 2004, str. 151; Novak, 2012, str. 319)","plainCitation":"(Bates, 2004, str. 151; Novak, 2012, str. 319)","noteIndex":0},"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sidRPr="00574A09">
        <w:rPr>
          <w:rFonts w:cs="Times New Roman"/>
          <w:szCs w:val="24"/>
        </w:rPr>
        <w:fldChar w:fldCharType="separate"/>
      </w:r>
      <w:r w:rsidR="009C77D5" w:rsidRPr="00574A09">
        <w:rPr>
          <w:rFonts w:cs="Times New Roman"/>
          <w:szCs w:val="24"/>
        </w:rPr>
        <w:t>(Bates, 2004, str. 151; Novak, 2012, str. 319)</w:t>
      </w:r>
      <w:r w:rsidR="000152A1" w:rsidRPr="00574A09">
        <w:rPr>
          <w:rFonts w:cs="Times New Roman"/>
          <w:szCs w:val="24"/>
        </w:rPr>
        <w:fldChar w:fldCharType="end"/>
      </w:r>
      <w:r w:rsidR="0073173B" w:rsidRPr="00574A09">
        <w:rPr>
          <w:rFonts w:cs="Times New Roman"/>
          <w:szCs w:val="24"/>
        </w:rPr>
        <w:t>.</w:t>
      </w:r>
      <w:r w:rsidR="008E7679" w:rsidRPr="00574A09">
        <w:rPr>
          <w:rFonts w:cs="Times New Roman"/>
          <w:szCs w:val="24"/>
        </w:rPr>
        <w:t xml:space="preserve"> </w:t>
      </w:r>
    </w:p>
    <w:p w14:paraId="4F9CD3EF" w14:textId="0DA71602" w:rsidR="007A6190" w:rsidRPr="00574A09" w:rsidRDefault="008E7679" w:rsidP="005D71AF">
      <w:pPr>
        <w:contextualSpacing/>
        <w:rPr>
          <w:rFonts w:cs="Times New Roman"/>
          <w:szCs w:val="24"/>
        </w:rPr>
      </w:pPr>
      <w:r w:rsidRPr="00574A09">
        <w:rPr>
          <w:rFonts w:cs="Times New Roman"/>
          <w:szCs w:val="24"/>
        </w:rPr>
        <w:t>Pri vodenju takšnih multidisciplinarnih ekip so potrebne usmeritve</w:t>
      </w:r>
      <w:r w:rsidR="00F812CF" w:rsidRPr="00574A09">
        <w:rPr>
          <w:rFonts w:cs="Times New Roman"/>
          <w:szCs w:val="24"/>
        </w:rPr>
        <w:t xml:space="preserve"> v obliki mehkih veščin</w:t>
      </w:r>
      <w:r w:rsidRPr="00574A09">
        <w:rPr>
          <w:rFonts w:cs="Times New Roman"/>
          <w:szCs w:val="24"/>
        </w:rPr>
        <w:t>.</w:t>
      </w:r>
      <w:r w:rsidR="00F812CF" w:rsidRPr="00574A09">
        <w:rPr>
          <w:rFonts w:cs="Times New Roman"/>
          <w:szCs w:val="24"/>
        </w:rPr>
        <w:t xml:space="preserve"> </w:t>
      </w:r>
      <w:r w:rsidR="00C950C6" w:rsidRPr="00574A09">
        <w:rPr>
          <w:rFonts w:cs="Times New Roman"/>
          <w:szCs w:val="24"/>
        </w:rPr>
        <w:t>Priporoča se spodbujanje idej in sod</w:t>
      </w:r>
      <w:r w:rsidR="007B0BB7" w:rsidRPr="00574A09">
        <w:rPr>
          <w:rFonts w:cs="Times New Roman"/>
          <w:szCs w:val="24"/>
        </w:rPr>
        <w:t>elovanje vse ekipe v oblikovanju</w:t>
      </w:r>
      <w:r w:rsidR="00D82265" w:rsidRPr="00574A09">
        <w:rPr>
          <w:rFonts w:cs="Times New Roman"/>
          <w:szCs w:val="24"/>
        </w:rPr>
        <w:t xml:space="preserve"> igre</w:t>
      </w:r>
      <w:r w:rsidR="00BD77CA" w:rsidRPr="00574A09">
        <w:rPr>
          <w:rFonts w:cs="Times New Roman"/>
          <w:szCs w:val="24"/>
        </w:rPr>
        <w:t xml:space="preserve"> </w:t>
      </w:r>
      <w:r w:rsidR="00BD77CA" w:rsidRPr="00574A09">
        <w:rPr>
          <w:rFonts w:cs="Times New Roman"/>
          <w:szCs w:val="24"/>
        </w:rPr>
        <w:fldChar w:fldCharType="begin"/>
      </w:r>
      <w:r w:rsidR="009C77D5" w:rsidRPr="00574A09">
        <w:rPr>
          <w:rFonts w:cs="Times New Roman"/>
          <w:szCs w:val="24"/>
        </w:rPr>
        <w:instrText xml:space="preserve"> ADDIN ZOTERO_ITEM CSL_CITATION {"citationID":"rAXmA1EW","properties":{"formattedCitation":"(Schell, 2008, str. 375)","plainCitation":"(Schell, 2008, str. 375)","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sidRPr="00574A09">
        <w:rPr>
          <w:rFonts w:cs="Times New Roman"/>
          <w:szCs w:val="24"/>
        </w:rPr>
        <w:fldChar w:fldCharType="separate"/>
      </w:r>
      <w:r w:rsidR="009C77D5" w:rsidRPr="00574A09">
        <w:rPr>
          <w:rFonts w:cs="Times New Roman"/>
          <w:szCs w:val="24"/>
        </w:rPr>
        <w:t>(Schell, 2008, str. 375)</w:t>
      </w:r>
      <w:r w:rsidR="00BD77CA" w:rsidRPr="00574A09">
        <w:rPr>
          <w:rFonts w:cs="Times New Roman"/>
          <w:szCs w:val="24"/>
        </w:rPr>
        <w:fldChar w:fldCharType="end"/>
      </w:r>
      <w:r w:rsidR="00D82265" w:rsidRPr="00574A09">
        <w:rPr>
          <w:rFonts w:cs="Times New Roman"/>
          <w:szCs w:val="24"/>
        </w:rPr>
        <w:t>. To omogoča večjo izbiro id</w:t>
      </w:r>
      <w:r w:rsidR="004A63E3" w:rsidRPr="00574A09">
        <w:rPr>
          <w:rFonts w:cs="Times New Roman"/>
          <w:szCs w:val="24"/>
        </w:rPr>
        <w:t>ej, njihovo hitro us</w:t>
      </w:r>
      <w:r w:rsidR="00280014" w:rsidRPr="00574A09">
        <w:rPr>
          <w:rFonts w:cs="Times New Roman"/>
          <w:szCs w:val="24"/>
        </w:rPr>
        <w:t>tvarjanje in zadovoljstvo ekipe</w:t>
      </w:r>
      <w:r w:rsidR="002F4B45" w:rsidRPr="00574A09">
        <w:rPr>
          <w:rFonts w:cs="Times New Roman"/>
          <w:szCs w:val="24"/>
        </w:rPr>
        <w:t xml:space="preserve"> </w:t>
      </w:r>
      <w:r w:rsidR="002F4B45" w:rsidRPr="00574A09">
        <w:rPr>
          <w:rFonts w:cs="Times New Roman"/>
          <w:szCs w:val="24"/>
        </w:rPr>
        <w:fldChar w:fldCharType="begin"/>
      </w:r>
      <w:r w:rsidR="009C77D5" w:rsidRPr="00574A09">
        <w:rPr>
          <w:rFonts w:cs="Times New Roman"/>
          <w:szCs w:val="24"/>
        </w:rPr>
        <w:instrText xml:space="preserve"> ADDIN ZOTERO_ITEM CSL_CITATION {"citationID":"Cs7uFcWT","properties":{"formattedCitation":"(Schell, 2008, str. 375)","plainCitation":"(Schell, 2008, str. 375)","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sidRPr="00574A09">
        <w:rPr>
          <w:rFonts w:cs="Times New Roman"/>
          <w:szCs w:val="24"/>
        </w:rPr>
        <w:fldChar w:fldCharType="separate"/>
      </w:r>
      <w:r w:rsidR="009C77D5" w:rsidRPr="00574A09">
        <w:rPr>
          <w:rFonts w:cs="Times New Roman"/>
          <w:szCs w:val="24"/>
        </w:rPr>
        <w:t>(</w:t>
      </w:r>
      <w:r w:rsidR="00CB18B8" w:rsidRPr="00574A09">
        <w:rPr>
          <w:rFonts w:cs="Times New Roman"/>
          <w:szCs w:val="24"/>
        </w:rPr>
        <w:t>prav tam</w:t>
      </w:r>
      <w:r w:rsidR="009C77D5" w:rsidRPr="00574A09">
        <w:rPr>
          <w:rFonts w:cs="Times New Roman"/>
          <w:szCs w:val="24"/>
        </w:rPr>
        <w:t>)</w:t>
      </w:r>
      <w:r w:rsidR="002F4B45" w:rsidRPr="00574A09">
        <w:rPr>
          <w:rFonts w:cs="Times New Roman"/>
          <w:szCs w:val="24"/>
        </w:rPr>
        <w:fldChar w:fldCharType="end"/>
      </w:r>
      <w:r w:rsidR="00280014" w:rsidRPr="00574A09">
        <w:rPr>
          <w:rFonts w:cs="Times New Roman"/>
          <w:szCs w:val="24"/>
        </w:rPr>
        <w:t>.</w:t>
      </w:r>
      <w:r w:rsidR="00DB4366" w:rsidRPr="00574A09">
        <w:rPr>
          <w:rFonts w:cs="Times New Roman"/>
          <w:szCs w:val="24"/>
        </w:rPr>
        <w:t xml:space="preserve"> Sem spadaj</w:t>
      </w:r>
      <w:r w:rsidR="004F3EF1" w:rsidRPr="00574A09">
        <w:rPr>
          <w:rFonts w:cs="Times New Roman"/>
          <w:szCs w:val="24"/>
        </w:rPr>
        <w:t>o še veščine spodbujanja komunik</w:t>
      </w:r>
      <w:r w:rsidR="00DB4366" w:rsidRPr="00574A09">
        <w:rPr>
          <w:rFonts w:cs="Times New Roman"/>
          <w:szCs w:val="24"/>
        </w:rPr>
        <w:t>acije in njene kvalitete: objektivnost, jasnost, vztrajnost, spoštovanje, zaupanje, iskrenost, zasebnost in skupnost</w:t>
      </w:r>
      <w:r w:rsidR="002F4B45" w:rsidRPr="00574A09">
        <w:rPr>
          <w:rFonts w:cs="Times New Roman"/>
          <w:szCs w:val="24"/>
        </w:rPr>
        <w:t xml:space="preserve"> </w:t>
      </w:r>
      <w:r w:rsidR="002F4B45" w:rsidRPr="00574A09">
        <w:rPr>
          <w:rFonts w:cs="Times New Roman"/>
          <w:szCs w:val="24"/>
        </w:rPr>
        <w:fldChar w:fldCharType="begin"/>
      </w:r>
      <w:r w:rsidR="009C77D5" w:rsidRPr="00574A09">
        <w:rPr>
          <w:rFonts w:cs="Times New Roman"/>
          <w:szCs w:val="24"/>
        </w:rPr>
        <w:instrText xml:space="preserve"> ADDIN ZOTERO_ITEM CSL_CITATION {"citationID":"zfGu0vC1","properties":{"formattedCitation":"(Schell, 2008, str. 376\\uc0\\u8211{}379)","plainCitation":"(Schell, 2008, str. 376–379)","noteIndex":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sidRPr="00574A09">
        <w:rPr>
          <w:rFonts w:cs="Times New Roman"/>
          <w:szCs w:val="24"/>
        </w:rPr>
        <w:fldChar w:fldCharType="separate"/>
      </w:r>
      <w:r w:rsidR="00E8187E" w:rsidRPr="00574A09">
        <w:rPr>
          <w:rFonts w:cs="Times New Roman"/>
          <w:szCs w:val="24"/>
        </w:rPr>
        <w:t>(prav tam</w:t>
      </w:r>
      <w:r w:rsidR="009C77D5" w:rsidRPr="00574A09">
        <w:rPr>
          <w:rFonts w:cs="Times New Roman"/>
          <w:szCs w:val="24"/>
        </w:rPr>
        <w:t>, str. 376–379)</w:t>
      </w:r>
      <w:r w:rsidR="002F4B45" w:rsidRPr="00574A09">
        <w:rPr>
          <w:rFonts w:cs="Times New Roman"/>
          <w:szCs w:val="24"/>
        </w:rPr>
        <w:fldChar w:fldCharType="end"/>
      </w:r>
      <w:r w:rsidR="00430F2F" w:rsidRPr="00574A09">
        <w:rPr>
          <w:rFonts w:cs="Times New Roman"/>
          <w:szCs w:val="24"/>
        </w:rPr>
        <w:t>.</w:t>
      </w:r>
      <w:r w:rsidR="002F4B45" w:rsidRPr="00574A09">
        <w:rPr>
          <w:rFonts w:cs="Times New Roman"/>
          <w:szCs w:val="24"/>
        </w:rPr>
        <w:t xml:space="preserve"> </w:t>
      </w:r>
    </w:p>
    <w:p w14:paraId="3C4788AF" w14:textId="77777777" w:rsidR="003A7FE8" w:rsidRDefault="00194892" w:rsidP="005D71AF">
      <w:pPr>
        <w:rPr>
          <w:rFonts w:cs="Times New Roman"/>
          <w:szCs w:val="24"/>
        </w:rPr>
      </w:pPr>
      <w:r w:rsidRPr="00574A09">
        <w:rPr>
          <w:rFonts w:cs="Times New Roman"/>
          <w:szCs w:val="24"/>
        </w:rPr>
        <w:t xml:space="preserve">Proces je priporočeno podpreti tudi z uporabo digitalnih programskih paketov. Ravnateljstvo že dolgo uporablja takšna orodja za administracijo individualnih ali skupine projektov </w:t>
      </w:r>
      <w:r w:rsidRPr="00574A09">
        <w:rPr>
          <w:rFonts w:cs="Times New Roman"/>
          <w:szCs w:val="24"/>
        </w:rPr>
        <w:fldChar w:fldCharType="begin"/>
      </w:r>
      <w:r w:rsidR="009C77D5" w:rsidRPr="00574A09">
        <w:rPr>
          <w:rFonts w:cs="Times New Roman"/>
          <w:szCs w:val="24"/>
        </w:rPr>
        <w:instrText xml:space="preserve"> ADDIN ZOTERO_ITEM CSL_CITATION {"citationID":"Jd2LVgwR","properties":{"formattedCitation":"(Ahmad &amp; Laplante, 2006)","plainCitation":"(Ahmad &amp; Laplante, 200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74A09">
        <w:rPr>
          <w:rFonts w:cs="Times New Roman"/>
          <w:szCs w:val="24"/>
        </w:rPr>
        <w:fldChar w:fldCharType="separate"/>
      </w:r>
      <w:r w:rsidR="002647AE" w:rsidRPr="00574A09">
        <w:rPr>
          <w:rFonts w:cs="Times New Roman"/>
          <w:szCs w:val="24"/>
        </w:rPr>
        <w:t>(Ahmad in</w:t>
      </w:r>
      <w:r w:rsidR="009C77D5" w:rsidRPr="00574A09">
        <w:rPr>
          <w:rFonts w:cs="Times New Roman"/>
          <w:szCs w:val="24"/>
        </w:rPr>
        <w:t xml:space="preserve"> Laplante, 2006)</w:t>
      </w:r>
      <w:r w:rsidRPr="00574A09">
        <w:rPr>
          <w:rFonts w:cs="Times New Roman"/>
          <w:szCs w:val="24"/>
        </w:rPr>
        <w:fldChar w:fldCharType="end"/>
      </w:r>
      <w:r w:rsidRPr="00574A09">
        <w:rPr>
          <w:rFonts w:cs="Times New Roman"/>
          <w:szCs w:val="24"/>
        </w:rPr>
        <w:t xml:space="preserve">. </w:t>
      </w:r>
    </w:p>
    <w:p w14:paraId="5DA4865B" w14:textId="77777777" w:rsidR="003A7FE8" w:rsidRDefault="003A7FE8" w:rsidP="005D71AF">
      <w:pPr>
        <w:rPr>
          <w:rFonts w:cs="Times New Roman"/>
          <w:szCs w:val="24"/>
        </w:rPr>
      </w:pPr>
    </w:p>
    <w:p w14:paraId="762B8220" w14:textId="1F536709" w:rsidR="00194892" w:rsidRPr="00574A09" w:rsidRDefault="00194892" w:rsidP="005D71AF">
      <w:pPr>
        <w:rPr>
          <w:rFonts w:cs="Times New Roman"/>
          <w:szCs w:val="24"/>
        </w:rPr>
      </w:pPr>
      <w:r w:rsidRPr="00574A09">
        <w:rPr>
          <w:rFonts w:cs="Times New Roman"/>
          <w:szCs w:val="24"/>
        </w:rPr>
        <w:lastRenderedPageBreak/>
        <w:t>Orodja kot so: Blosson, Breeze, Kanbanize, Scrumwise, Kanbanery, Yodiz, ZenHub, Leankit, Jiraso idealna za spremljanje nalog, saj omogočajo kreiranje Kanban tabel (</w:t>
      </w:r>
      <w:r w:rsidR="001E4441" w:rsidRPr="00574A09">
        <w:rPr>
          <w:rFonts w:cs="Times New Roman"/>
          <w:szCs w:val="24"/>
        </w:rPr>
        <w:t xml:space="preserve">''Zapier'', 2017; ''LifeWire'', </w:t>
      </w:r>
      <w:r w:rsidRPr="00574A09">
        <w:rPr>
          <w:rFonts w:cs="Times New Roman"/>
          <w:szCs w:val="24"/>
        </w:rPr>
        <w:t>2018; ''Pcmag'', 2017; ''Technologyadvice'', 2017; ''Agilescout'', 2010; ''Medium'', 2016).</w:t>
      </w:r>
    </w:p>
    <w:p w14:paraId="10C6277B" w14:textId="77777777" w:rsidR="00CD596E" w:rsidRDefault="00CD596E" w:rsidP="005D71AF">
      <w:pPr>
        <w:rPr>
          <w:rFonts w:cs="Times New Roman"/>
          <w:szCs w:val="24"/>
        </w:rPr>
      </w:pPr>
    </w:p>
    <w:p w14:paraId="6863DC01" w14:textId="06AA73E8" w:rsidR="00194892" w:rsidRPr="00A243E7" w:rsidRDefault="00A243E7" w:rsidP="005D71AF">
      <w:pPr>
        <w:pStyle w:val="Napis"/>
        <w:rPr>
          <w:b w:val="0"/>
          <w:color w:val="auto"/>
          <w:sz w:val="24"/>
        </w:rPr>
      </w:pPr>
      <w:bookmarkStart w:id="71" w:name="_Toc511157037"/>
      <w:r w:rsidRPr="00A243E7">
        <w:rPr>
          <w:b w:val="0"/>
          <w:color w:val="auto"/>
          <w:sz w:val="24"/>
        </w:rPr>
        <w:t>Tabela 6.2</w:t>
      </w:r>
      <w:r w:rsidR="00CE2E54">
        <w:rPr>
          <w:b w:val="0"/>
          <w:color w:val="auto"/>
          <w:sz w:val="24"/>
        </w:rPr>
        <w:t>:</w:t>
      </w:r>
      <w:r w:rsidR="00FA247D">
        <w:rPr>
          <w:b w:val="0"/>
          <w:color w:val="auto"/>
          <w:sz w:val="24"/>
        </w:rPr>
        <w:t xml:space="preserve"> O</w:t>
      </w:r>
      <w:r w:rsidRPr="00A243E7">
        <w:rPr>
          <w:b w:val="0"/>
          <w:color w:val="auto"/>
          <w:sz w:val="24"/>
        </w:rPr>
        <w:t>rodja za kreiranje kanban tabel, ki se najpogosteje priporočajo</w:t>
      </w:r>
      <w:bookmarkEnd w:id="71"/>
    </w:p>
    <w:p w14:paraId="725CF7B5" w14:textId="77777777" w:rsidR="00A243E7" w:rsidRPr="00A243E7" w:rsidRDefault="00A243E7" w:rsidP="005D71AF"/>
    <w:tbl>
      <w:tblPr>
        <w:tblStyle w:val="Tabelamrea"/>
        <w:tblW w:w="0" w:type="auto"/>
        <w:jc w:val="center"/>
        <w:tblLayout w:type="fixed"/>
        <w:tblLook w:val="04A0" w:firstRow="1" w:lastRow="0" w:firstColumn="1" w:lastColumn="0" w:noHBand="0" w:noVBand="1"/>
      </w:tblPr>
      <w:tblGrid>
        <w:gridCol w:w="1459"/>
        <w:gridCol w:w="1529"/>
        <w:gridCol w:w="1260"/>
        <w:gridCol w:w="1980"/>
        <w:gridCol w:w="1440"/>
        <w:gridCol w:w="1260"/>
      </w:tblGrid>
      <w:tr w:rsidR="00980159" w:rsidRPr="00574A09" w14:paraId="54871281" w14:textId="77777777" w:rsidTr="00980159">
        <w:trPr>
          <w:jc w:val="center"/>
        </w:trPr>
        <w:tc>
          <w:tcPr>
            <w:tcW w:w="1459" w:type="dxa"/>
            <w:shd w:val="clear" w:color="auto" w:fill="FFC000"/>
          </w:tcPr>
          <w:p w14:paraId="59FC0334" w14:textId="22A7700C" w:rsidR="00194892" w:rsidRPr="00574A09" w:rsidRDefault="00B12901" w:rsidP="005D71AF">
            <w:pPr>
              <w:rPr>
                <w:rFonts w:cs="Times New Roman"/>
                <w:szCs w:val="24"/>
              </w:rPr>
            </w:pPr>
            <w:r w:rsidRPr="00574A09">
              <w:rPr>
                <w:rFonts w:cs="Times New Roman"/>
                <w:szCs w:val="24"/>
              </w:rPr>
              <w:t>zapier</w:t>
            </w:r>
          </w:p>
        </w:tc>
        <w:tc>
          <w:tcPr>
            <w:tcW w:w="1529" w:type="dxa"/>
            <w:shd w:val="clear" w:color="auto" w:fill="FFC000"/>
          </w:tcPr>
          <w:p w14:paraId="3413D0DC" w14:textId="7B82DE9D" w:rsidR="00194892" w:rsidRPr="00574A09" w:rsidRDefault="00B12901" w:rsidP="005D71AF">
            <w:pPr>
              <w:rPr>
                <w:rFonts w:cs="Times New Roman"/>
                <w:szCs w:val="24"/>
              </w:rPr>
            </w:pPr>
            <w:r w:rsidRPr="00574A09">
              <w:rPr>
                <w:rFonts w:cs="Times New Roman"/>
                <w:szCs w:val="24"/>
              </w:rPr>
              <w:t>lifewire</w:t>
            </w:r>
          </w:p>
        </w:tc>
        <w:tc>
          <w:tcPr>
            <w:tcW w:w="1260" w:type="dxa"/>
            <w:shd w:val="clear" w:color="auto" w:fill="FFC000"/>
          </w:tcPr>
          <w:p w14:paraId="77406222" w14:textId="1E53002B" w:rsidR="00194892" w:rsidRPr="00574A09" w:rsidRDefault="00B12901" w:rsidP="005D71AF">
            <w:pPr>
              <w:rPr>
                <w:rFonts w:cs="Times New Roman"/>
                <w:szCs w:val="24"/>
              </w:rPr>
            </w:pPr>
            <w:r w:rsidRPr="00574A09">
              <w:rPr>
                <w:rFonts w:cs="Times New Roman"/>
                <w:szCs w:val="24"/>
              </w:rPr>
              <w:t>pcmag</w:t>
            </w:r>
          </w:p>
        </w:tc>
        <w:tc>
          <w:tcPr>
            <w:tcW w:w="1980" w:type="dxa"/>
            <w:shd w:val="clear" w:color="auto" w:fill="FFC000"/>
          </w:tcPr>
          <w:p w14:paraId="7C01A6DD" w14:textId="5E3DE6CC" w:rsidR="00194892" w:rsidRPr="00574A09" w:rsidRDefault="00B12901" w:rsidP="005D71AF">
            <w:pPr>
              <w:rPr>
                <w:rFonts w:cs="Times New Roman"/>
                <w:szCs w:val="24"/>
              </w:rPr>
            </w:pPr>
            <w:r w:rsidRPr="00574A09">
              <w:rPr>
                <w:rFonts w:cs="Times New Roman"/>
                <w:szCs w:val="24"/>
              </w:rPr>
              <w:t>technologyadvice</w:t>
            </w:r>
          </w:p>
        </w:tc>
        <w:tc>
          <w:tcPr>
            <w:tcW w:w="1440" w:type="dxa"/>
            <w:shd w:val="clear" w:color="auto" w:fill="FFC000"/>
          </w:tcPr>
          <w:p w14:paraId="666B5781" w14:textId="3849250D" w:rsidR="00194892" w:rsidRPr="00574A09" w:rsidRDefault="00B12901" w:rsidP="005D71AF">
            <w:pPr>
              <w:rPr>
                <w:rFonts w:cs="Times New Roman"/>
                <w:szCs w:val="24"/>
              </w:rPr>
            </w:pPr>
            <w:r w:rsidRPr="00574A09">
              <w:rPr>
                <w:rFonts w:cs="Times New Roman"/>
                <w:szCs w:val="24"/>
              </w:rPr>
              <w:t>agilescout</w:t>
            </w:r>
          </w:p>
        </w:tc>
        <w:tc>
          <w:tcPr>
            <w:tcW w:w="1260" w:type="dxa"/>
            <w:shd w:val="clear" w:color="auto" w:fill="FFC000"/>
          </w:tcPr>
          <w:p w14:paraId="3F08ED5E" w14:textId="6F24C800" w:rsidR="00194892" w:rsidRPr="00574A09" w:rsidRDefault="00B12901" w:rsidP="005D71AF">
            <w:pPr>
              <w:rPr>
                <w:rFonts w:cs="Times New Roman"/>
                <w:szCs w:val="24"/>
              </w:rPr>
            </w:pPr>
            <w:r w:rsidRPr="00574A09">
              <w:rPr>
                <w:rFonts w:cs="Times New Roman"/>
                <w:szCs w:val="24"/>
              </w:rPr>
              <w:t>medium</w:t>
            </w:r>
          </w:p>
        </w:tc>
      </w:tr>
      <w:tr w:rsidR="00194892" w:rsidRPr="00574A09" w14:paraId="3510C665" w14:textId="77777777" w:rsidTr="00B12901">
        <w:trPr>
          <w:jc w:val="center"/>
        </w:trPr>
        <w:tc>
          <w:tcPr>
            <w:tcW w:w="1459" w:type="dxa"/>
            <w:shd w:val="clear" w:color="auto" w:fill="9BBB59" w:themeFill="accent3"/>
          </w:tcPr>
          <w:p w14:paraId="5CDDB328" w14:textId="77777777" w:rsidR="00194892" w:rsidRPr="00574A09" w:rsidRDefault="00194892" w:rsidP="005D71AF">
            <w:pPr>
              <w:rPr>
                <w:rFonts w:cs="Times New Roman"/>
                <w:szCs w:val="24"/>
              </w:rPr>
            </w:pPr>
            <w:r w:rsidRPr="00574A09">
              <w:rPr>
                <w:rFonts w:cs="Times New Roman"/>
                <w:szCs w:val="24"/>
              </w:rPr>
              <w:t>Trello</w:t>
            </w:r>
          </w:p>
        </w:tc>
        <w:tc>
          <w:tcPr>
            <w:tcW w:w="1529" w:type="dxa"/>
          </w:tcPr>
          <w:p w14:paraId="402EECA2" w14:textId="77777777" w:rsidR="00194892" w:rsidRPr="00574A09" w:rsidRDefault="00194892" w:rsidP="005D71AF">
            <w:pPr>
              <w:rPr>
                <w:rFonts w:cs="Times New Roman"/>
                <w:szCs w:val="24"/>
              </w:rPr>
            </w:pPr>
            <w:r w:rsidRPr="00574A09">
              <w:rPr>
                <w:rFonts w:cs="Times New Roman"/>
                <w:szCs w:val="24"/>
              </w:rPr>
              <w:t>GreenHopper</w:t>
            </w:r>
          </w:p>
        </w:tc>
        <w:tc>
          <w:tcPr>
            <w:tcW w:w="1260" w:type="dxa"/>
          </w:tcPr>
          <w:p w14:paraId="6338DA4B" w14:textId="77777777" w:rsidR="00194892" w:rsidRPr="00574A09" w:rsidRDefault="00194892" w:rsidP="005D71AF">
            <w:pPr>
              <w:rPr>
                <w:rFonts w:cs="Times New Roman"/>
                <w:szCs w:val="24"/>
              </w:rPr>
            </w:pPr>
            <w:r w:rsidRPr="00574A09">
              <w:rPr>
                <w:rFonts w:cs="Times New Roman"/>
                <w:szCs w:val="24"/>
              </w:rPr>
              <w:t>Asana</w:t>
            </w:r>
          </w:p>
        </w:tc>
        <w:tc>
          <w:tcPr>
            <w:tcW w:w="1980" w:type="dxa"/>
          </w:tcPr>
          <w:p w14:paraId="171B481D" w14:textId="77777777" w:rsidR="00194892" w:rsidRPr="00574A09" w:rsidRDefault="00194892" w:rsidP="005D71AF">
            <w:pPr>
              <w:rPr>
                <w:rFonts w:cs="Times New Roman"/>
                <w:szCs w:val="24"/>
              </w:rPr>
            </w:pPr>
            <w:r w:rsidRPr="00574A09">
              <w:rPr>
                <w:rFonts w:cs="Times New Roman"/>
                <w:szCs w:val="24"/>
              </w:rPr>
              <w:t>Scrumwise</w:t>
            </w:r>
          </w:p>
        </w:tc>
        <w:tc>
          <w:tcPr>
            <w:tcW w:w="1440" w:type="dxa"/>
          </w:tcPr>
          <w:p w14:paraId="0CAA4459" w14:textId="77777777" w:rsidR="00194892" w:rsidRPr="00574A09" w:rsidRDefault="00194892" w:rsidP="005D71AF">
            <w:pPr>
              <w:rPr>
                <w:rFonts w:cs="Times New Roman"/>
                <w:szCs w:val="24"/>
              </w:rPr>
            </w:pPr>
            <w:r w:rsidRPr="00574A09">
              <w:rPr>
                <w:rFonts w:cs="Times New Roman"/>
                <w:szCs w:val="24"/>
              </w:rPr>
              <w:t>AgileZen</w:t>
            </w:r>
          </w:p>
        </w:tc>
        <w:tc>
          <w:tcPr>
            <w:tcW w:w="1260" w:type="dxa"/>
          </w:tcPr>
          <w:p w14:paraId="7B0CCC91" w14:textId="77777777" w:rsidR="00194892" w:rsidRPr="00574A09" w:rsidRDefault="00194892" w:rsidP="005D71AF">
            <w:pPr>
              <w:rPr>
                <w:rFonts w:cs="Times New Roman"/>
                <w:szCs w:val="24"/>
              </w:rPr>
            </w:pPr>
            <w:r w:rsidRPr="00574A09">
              <w:rPr>
                <w:rFonts w:cs="Times New Roman"/>
                <w:szCs w:val="24"/>
              </w:rPr>
              <w:t>ZenHub</w:t>
            </w:r>
          </w:p>
        </w:tc>
      </w:tr>
      <w:tr w:rsidR="00194892" w:rsidRPr="00574A09" w14:paraId="59C041CE" w14:textId="77777777" w:rsidTr="00B12901">
        <w:trPr>
          <w:jc w:val="center"/>
        </w:trPr>
        <w:tc>
          <w:tcPr>
            <w:tcW w:w="1459" w:type="dxa"/>
          </w:tcPr>
          <w:p w14:paraId="5F97E3EF" w14:textId="77777777" w:rsidR="00194892" w:rsidRPr="00574A09" w:rsidRDefault="00194892" w:rsidP="005D71AF">
            <w:pPr>
              <w:rPr>
                <w:rFonts w:cs="Times New Roman"/>
                <w:szCs w:val="24"/>
              </w:rPr>
            </w:pPr>
            <w:r w:rsidRPr="00574A09">
              <w:rPr>
                <w:rFonts w:cs="Times New Roman"/>
                <w:szCs w:val="24"/>
              </w:rPr>
              <w:t>Meister task</w:t>
            </w:r>
          </w:p>
        </w:tc>
        <w:tc>
          <w:tcPr>
            <w:tcW w:w="1529" w:type="dxa"/>
          </w:tcPr>
          <w:p w14:paraId="61104075" w14:textId="77777777" w:rsidR="00194892" w:rsidRPr="00574A09" w:rsidRDefault="00194892" w:rsidP="005D71AF">
            <w:pPr>
              <w:rPr>
                <w:rFonts w:cs="Times New Roman"/>
                <w:szCs w:val="24"/>
              </w:rPr>
            </w:pPr>
            <w:r w:rsidRPr="00574A09">
              <w:rPr>
                <w:rFonts w:cs="Times New Roman"/>
                <w:szCs w:val="24"/>
              </w:rPr>
              <w:t>Kanbanize</w:t>
            </w:r>
          </w:p>
        </w:tc>
        <w:tc>
          <w:tcPr>
            <w:tcW w:w="1260" w:type="dxa"/>
          </w:tcPr>
          <w:p w14:paraId="4785B347" w14:textId="77777777" w:rsidR="00194892" w:rsidRPr="00574A09" w:rsidRDefault="00194892" w:rsidP="005D71AF">
            <w:pPr>
              <w:rPr>
                <w:rFonts w:cs="Times New Roman"/>
                <w:szCs w:val="24"/>
              </w:rPr>
            </w:pPr>
            <w:r w:rsidRPr="00574A09">
              <w:rPr>
                <w:rFonts w:cs="Times New Roman"/>
                <w:szCs w:val="24"/>
              </w:rPr>
              <w:t>Wrike</w:t>
            </w:r>
          </w:p>
        </w:tc>
        <w:tc>
          <w:tcPr>
            <w:tcW w:w="1980" w:type="dxa"/>
          </w:tcPr>
          <w:p w14:paraId="6F3B7E69" w14:textId="77777777" w:rsidR="00194892" w:rsidRPr="00574A09" w:rsidRDefault="00194892" w:rsidP="005D71AF">
            <w:pPr>
              <w:rPr>
                <w:rFonts w:cs="Times New Roman"/>
                <w:szCs w:val="24"/>
              </w:rPr>
            </w:pPr>
            <w:r w:rsidRPr="00574A09">
              <w:rPr>
                <w:rFonts w:cs="Times New Roman"/>
                <w:szCs w:val="24"/>
              </w:rPr>
              <w:t>Kanbanery</w:t>
            </w:r>
          </w:p>
        </w:tc>
        <w:tc>
          <w:tcPr>
            <w:tcW w:w="1440" w:type="dxa"/>
          </w:tcPr>
          <w:p w14:paraId="586D7742" w14:textId="77777777" w:rsidR="00194892" w:rsidRPr="00574A09" w:rsidRDefault="00194892" w:rsidP="005D71AF">
            <w:pPr>
              <w:rPr>
                <w:rFonts w:cs="Times New Roman"/>
                <w:szCs w:val="24"/>
              </w:rPr>
            </w:pPr>
            <w:r w:rsidRPr="00574A09">
              <w:rPr>
                <w:rFonts w:cs="Times New Roman"/>
                <w:szCs w:val="24"/>
              </w:rPr>
              <w:t>Axosoft</w:t>
            </w:r>
          </w:p>
        </w:tc>
        <w:tc>
          <w:tcPr>
            <w:tcW w:w="1260" w:type="dxa"/>
            <w:shd w:val="clear" w:color="auto" w:fill="9BBB59" w:themeFill="accent3"/>
          </w:tcPr>
          <w:p w14:paraId="7A84F537" w14:textId="77777777" w:rsidR="00194892" w:rsidRPr="00574A09" w:rsidRDefault="00194892" w:rsidP="005D71AF">
            <w:pPr>
              <w:rPr>
                <w:rFonts w:cs="Times New Roman"/>
                <w:szCs w:val="24"/>
              </w:rPr>
            </w:pPr>
            <w:r w:rsidRPr="00574A09">
              <w:rPr>
                <w:rFonts w:cs="Times New Roman"/>
                <w:szCs w:val="24"/>
              </w:rPr>
              <w:t>Trello</w:t>
            </w:r>
          </w:p>
        </w:tc>
      </w:tr>
      <w:tr w:rsidR="00194892" w:rsidRPr="00574A09" w14:paraId="62030207" w14:textId="77777777" w:rsidTr="00B12901">
        <w:trPr>
          <w:jc w:val="center"/>
        </w:trPr>
        <w:tc>
          <w:tcPr>
            <w:tcW w:w="1459" w:type="dxa"/>
            <w:shd w:val="clear" w:color="auto" w:fill="9BBB59" w:themeFill="accent3"/>
          </w:tcPr>
          <w:p w14:paraId="3FA95B5F" w14:textId="77777777" w:rsidR="00194892" w:rsidRPr="00574A09" w:rsidRDefault="00194892" w:rsidP="005D71AF">
            <w:pPr>
              <w:rPr>
                <w:rFonts w:cs="Times New Roman"/>
                <w:szCs w:val="24"/>
              </w:rPr>
            </w:pPr>
            <w:r w:rsidRPr="00574A09">
              <w:rPr>
                <w:rFonts w:cs="Times New Roman"/>
                <w:szCs w:val="24"/>
              </w:rPr>
              <w:t>LeanKit</w:t>
            </w:r>
          </w:p>
        </w:tc>
        <w:tc>
          <w:tcPr>
            <w:tcW w:w="1529" w:type="dxa"/>
            <w:shd w:val="clear" w:color="auto" w:fill="9BBB59" w:themeFill="accent3"/>
          </w:tcPr>
          <w:p w14:paraId="5F2315B0" w14:textId="77777777" w:rsidR="00194892" w:rsidRPr="00574A09" w:rsidRDefault="00194892" w:rsidP="005D71AF">
            <w:pPr>
              <w:rPr>
                <w:rFonts w:cs="Times New Roman"/>
                <w:szCs w:val="24"/>
              </w:rPr>
            </w:pPr>
            <w:r w:rsidRPr="00574A09">
              <w:rPr>
                <w:rFonts w:cs="Times New Roman"/>
                <w:szCs w:val="24"/>
              </w:rPr>
              <w:t>KanbanFlow</w:t>
            </w:r>
          </w:p>
        </w:tc>
        <w:tc>
          <w:tcPr>
            <w:tcW w:w="1260" w:type="dxa"/>
            <w:shd w:val="clear" w:color="auto" w:fill="9BBB59" w:themeFill="accent3"/>
          </w:tcPr>
          <w:p w14:paraId="6003FA65" w14:textId="77777777" w:rsidR="00194892" w:rsidRPr="00574A09" w:rsidRDefault="00194892" w:rsidP="005D71AF">
            <w:pPr>
              <w:rPr>
                <w:rFonts w:cs="Times New Roman"/>
                <w:szCs w:val="24"/>
              </w:rPr>
            </w:pPr>
            <w:r w:rsidRPr="00574A09">
              <w:rPr>
                <w:rFonts w:cs="Times New Roman"/>
                <w:szCs w:val="24"/>
              </w:rPr>
              <w:t>LeanKit</w:t>
            </w:r>
          </w:p>
        </w:tc>
        <w:tc>
          <w:tcPr>
            <w:tcW w:w="1980" w:type="dxa"/>
            <w:shd w:val="clear" w:color="auto" w:fill="9BBB59" w:themeFill="accent3"/>
          </w:tcPr>
          <w:p w14:paraId="13A9DF64" w14:textId="77777777" w:rsidR="00194892" w:rsidRPr="00574A09" w:rsidRDefault="00194892" w:rsidP="005D71AF">
            <w:pPr>
              <w:rPr>
                <w:rFonts w:cs="Times New Roman"/>
                <w:szCs w:val="24"/>
              </w:rPr>
            </w:pPr>
            <w:r w:rsidRPr="00574A09">
              <w:rPr>
                <w:rFonts w:cs="Times New Roman"/>
                <w:szCs w:val="24"/>
              </w:rPr>
              <w:t>Volerro</w:t>
            </w:r>
          </w:p>
        </w:tc>
        <w:tc>
          <w:tcPr>
            <w:tcW w:w="1440" w:type="dxa"/>
          </w:tcPr>
          <w:p w14:paraId="76EBCBFA" w14:textId="77777777" w:rsidR="00194892" w:rsidRPr="00574A09" w:rsidRDefault="00194892" w:rsidP="005D71AF">
            <w:pPr>
              <w:rPr>
                <w:rFonts w:cs="Times New Roman"/>
                <w:szCs w:val="24"/>
              </w:rPr>
            </w:pPr>
            <w:r w:rsidRPr="00574A09">
              <w:rPr>
                <w:rFonts w:cs="Times New Roman"/>
                <w:szCs w:val="24"/>
              </w:rPr>
              <w:t>Blossom</w:t>
            </w:r>
          </w:p>
        </w:tc>
        <w:tc>
          <w:tcPr>
            <w:tcW w:w="1260" w:type="dxa"/>
          </w:tcPr>
          <w:p w14:paraId="4EFD2F0E" w14:textId="77777777" w:rsidR="00194892" w:rsidRPr="00574A09" w:rsidRDefault="00194892" w:rsidP="005D71AF">
            <w:pPr>
              <w:rPr>
                <w:rFonts w:cs="Times New Roman"/>
                <w:szCs w:val="24"/>
              </w:rPr>
            </w:pPr>
            <w:r w:rsidRPr="00574A09">
              <w:rPr>
                <w:rFonts w:cs="Times New Roman"/>
                <w:szCs w:val="24"/>
              </w:rPr>
              <w:t>Asana</w:t>
            </w:r>
          </w:p>
        </w:tc>
      </w:tr>
      <w:tr w:rsidR="00194892" w:rsidRPr="00574A09" w14:paraId="6D9DF69B" w14:textId="77777777" w:rsidTr="00B12901">
        <w:trPr>
          <w:jc w:val="center"/>
        </w:trPr>
        <w:tc>
          <w:tcPr>
            <w:tcW w:w="1459" w:type="dxa"/>
            <w:shd w:val="clear" w:color="auto" w:fill="9BBB59" w:themeFill="accent3"/>
          </w:tcPr>
          <w:p w14:paraId="2871AD7F" w14:textId="77777777" w:rsidR="00194892" w:rsidRPr="00574A09" w:rsidRDefault="00194892" w:rsidP="005D71AF">
            <w:pPr>
              <w:rPr>
                <w:rFonts w:cs="Times New Roman"/>
                <w:szCs w:val="24"/>
              </w:rPr>
            </w:pPr>
            <w:r w:rsidRPr="00574A09">
              <w:rPr>
                <w:rFonts w:cs="Times New Roman"/>
                <w:szCs w:val="24"/>
              </w:rPr>
              <w:t>Kanban Tool</w:t>
            </w:r>
          </w:p>
        </w:tc>
        <w:tc>
          <w:tcPr>
            <w:tcW w:w="1529" w:type="dxa"/>
            <w:shd w:val="clear" w:color="auto" w:fill="9BBB59" w:themeFill="accent3"/>
          </w:tcPr>
          <w:p w14:paraId="2C19AAA5" w14:textId="77777777" w:rsidR="00194892" w:rsidRPr="00574A09" w:rsidRDefault="00194892" w:rsidP="005D71AF">
            <w:pPr>
              <w:rPr>
                <w:rFonts w:cs="Times New Roman"/>
                <w:szCs w:val="24"/>
              </w:rPr>
            </w:pPr>
            <w:r w:rsidRPr="00574A09">
              <w:rPr>
                <w:rFonts w:cs="Times New Roman"/>
                <w:szCs w:val="24"/>
              </w:rPr>
              <w:t>Kanban Tool</w:t>
            </w:r>
          </w:p>
        </w:tc>
        <w:tc>
          <w:tcPr>
            <w:tcW w:w="1260" w:type="dxa"/>
            <w:shd w:val="clear" w:color="auto" w:fill="9BBB59" w:themeFill="accent3"/>
          </w:tcPr>
          <w:p w14:paraId="6FB436AF" w14:textId="77777777" w:rsidR="00194892" w:rsidRPr="00574A09" w:rsidRDefault="00194892" w:rsidP="005D71AF">
            <w:pPr>
              <w:rPr>
                <w:rFonts w:cs="Times New Roman"/>
                <w:szCs w:val="24"/>
              </w:rPr>
            </w:pPr>
            <w:r w:rsidRPr="00574A09">
              <w:rPr>
                <w:rFonts w:cs="Times New Roman"/>
                <w:szCs w:val="24"/>
              </w:rPr>
              <w:t>Volerro</w:t>
            </w:r>
          </w:p>
        </w:tc>
        <w:tc>
          <w:tcPr>
            <w:tcW w:w="1980" w:type="dxa"/>
            <w:shd w:val="clear" w:color="auto" w:fill="9BBB59" w:themeFill="accent3"/>
          </w:tcPr>
          <w:p w14:paraId="6FA2C0FF" w14:textId="77777777" w:rsidR="00194892" w:rsidRPr="00574A09" w:rsidRDefault="00194892" w:rsidP="005D71AF">
            <w:pPr>
              <w:rPr>
                <w:rFonts w:cs="Times New Roman"/>
                <w:szCs w:val="24"/>
              </w:rPr>
            </w:pPr>
            <w:r w:rsidRPr="00574A09">
              <w:rPr>
                <w:rFonts w:cs="Times New Roman"/>
                <w:szCs w:val="24"/>
              </w:rPr>
              <w:t>LeanKit</w:t>
            </w:r>
          </w:p>
        </w:tc>
        <w:tc>
          <w:tcPr>
            <w:tcW w:w="1440" w:type="dxa"/>
          </w:tcPr>
          <w:p w14:paraId="51D2E65B" w14:textId="77777777" w:rsidR="00194892" w:rsidRPr="00574A09" w:rsidRDefault="00194892" w:rsidP="005D71AF">
            <w:pPr>
              <w:rPr>
                <w:rFonts w:cs="Times New Roman"/>
                <w:szCs w:val="24"/>
              </w:rPr>
            </w:pPr>
            <w:r w:rsidRPr="00574A09">
              <w:rPr>
                <w:rFonts w:cs="Times New Roman"/>
                <w:szCs w:val="24"/>
              </w:rPr>
              <w:t>Flow</w:t>
            </w:r>
          </w:p>
        </w:tc>
        <w:tc>
          <w:tcPr>
            <w:tcW w:w="1260" w:type="dxa"/>
          </w:tcPr>
          <w:p w14:paraId="22DC044E" w14:textId="77777777" w:rsidR="00194892" w:rsidRPr="00574A09" w:rsidRDefault="00194892" w:rsidP="005D71AF">
            <w:pPr>
              <w:rPr>
                <w:rFonts w:cs="Times New Roman"/>
                <w:szCs w:val="24"/>
              </w:rPr>
            </w:pPr>
            <w:r w:rsidRPr="00574A09">
              <w:rPr>
                <w:rFonts w:cs="Times New Roman"/>
                <w:szCs w:val="24"/>
              </w:rPr>
              <w:t>Swift</w:t>
            </w:r>
          </w:p>
        </w:tc>
      </w:tr>
      <w:tr w:rsidR="00194892" w:rsidRPr="00574A09" w14:paraId="100CF3C7" w14:textId="77777777" w:rsidTr="00B12901">
        <w:trPr>
          <w:jc w:val="center"/>
        </w:trPr>
        <w:tc>
          <w:tcPr>
            <w:tcW w:w="1459" w:type="dxa"/>
            <w:shd w:val="clear" w:color="auto" w:fill="9BBB59" w:themeFill="accent3"/>
          </w:tcPr>
          <w:p w14:paraId="600A8314" w14:textId="77777777" w:rsidR="00194892" w:rsidRPr="00574A09" w:rsidRDefault="00194892" w:rsidP="005D71AF">
            <w:pPr>
              <w:rPr>
                <w:rFonts w:cs="Times New Roman"/>
                <w:szCs w:val="24"/>
              </w:rPr>
            </w:pPr>
            <w:r w:rsidRPr="00574A09">
              <w:rPr>
                <w:rFonts w:cs="Times New Roman"/>
                <w:szCs w:val="24"/>
              </w:rPr>
              <w:t>KanbanFlow</w:t>
            </w:r>
          </w:p>
        </w:tc>
        <w:tc>
          <w:tcPr>
            <w:tcW w:w="1529" w:type="dxa"/>
            <w:shd w:val="clear" w:color="auto" w:fill="9BBB59" w:themeFill="accent3"/>
          </w:tcPr>
          <w:p w14:paraId="0E539054" w14:textId="77777777" w:rsidR="00194892" w:rsidRPr="00574A09" w:rsidRDefault="00194892" w:rsidP="005D71AF">
            <w:pPr>
              <w:rPr>
                <w:rFonts w:cs="Times New Roman"/>
                <w:szCs w:val="24"/>
              </w:rPr>
            </w:pPr>
            <w:r w:rsidRPr="00574A09">
              <w:rPr>
                <w:rFonts w:cs="Times New Roman"/>
                <w:szCs w:val="24"/>
              </w:rPr>
              <w:t>LeanKit</w:t>
            </w:r>
          </w:p>
        </w:tc>
        <w:tc>
          <w:tcPr>
            <w:tcW w:w="1260" w:type="dxa"/>
            <w:shd w:val="clear" w:color="auto" w:fill="9BBB59" w:themeFill="accent3"/>
          </w:tcPr>
          <w:p w14:paraId="36D495DF" w14:textId="77777777" w:rsidR="00194892" w:rsidRPr="00574A09" w:rsidRDefault="00194892" w:rsidP="005D71AF">
            <w:pPr>
              <w:rPr>
                <w:rFonts w:cs="Times New Roman"/>
                <w:szCs w:val="24"/>
              </w:rPr>
            </w:pPr>
            <w:r w:rsidRPr="00574A09">
              <w:rPr>
                <w:rFonts w:cs="Times New Roman"/>
                <w:szCs w:val="24"/>
              </w:rPr>
              <w:t>Trello</w:t>
            </w:r>
          </w:p>
        </w:tc>
        <w:tc>
          <w:tcPr>
            <w:tcW w:w="1980" w:type="dxa"/>
          </w:tcPr>
          <w:p w14:paraId="14865E10" w14:textId="77777777" w:rsidR="00194892" w:rsidRPr="00574A09" w:rsidRDefault="00194892" w:rsidP="005D71AF">
            <w:pPr>
              <w:rPr>
                <w:rFonts w:cs="Times New Roman"/>
                <w:szCs w:val="24"/>
              </w:rPr>
            </w:pPr>
            <w:r w:rsidRPr="00574A09">
              <w:rPr>
                <w:rFonts w:cs="Times New Roman"/>
                <w:szCs w:val="24"/>
              </w:rPr>
              <w:t>Zenhub</w:t>
            </w:r>
          </w:p>
        </w:tc>
        <w:tc>
          <w:tcPr>
            <w:tcW w:w="1440" w:type="dxa"/>
          </w:tcPr>
          <w:p w14:paraId="01D33B52" w14:textId="77777777" w:rsidR="00194892" w:rsidRPr="00574A09" w:rsidRDefault="00194892" w:rsidP="005D71AF">
            <w:pPr>
              <w:rPr>
                <w:rFonts w:cs="Times New Roman"/>
                <w:szCs w:val="24"/>
              </w:rPr>
            </w:pPr>
            <w:r w:rsidRPr="00574A09">
              <w:rPr>
                <w:rFonts w:cs="Times New Roman"/>
                <w:szCs w:val="24"/>
              </w:rPr>
              <w:t>FogBugz</w:t>
            </w:r>
          </w:p>
        </w:tc>
        <w:tc>
          <w:tcPr>
            <w:tcW w:w="1260" w:type="dxa"/>
            <w:shd w:val="clear" w:color="auto" w:fill="9BBB59" w:themeFill="accent3"/>
          </w:tcPr>
          <w:p w14:paraId="1F977269" w14:textId="77777777" w:rsidR="00194892" w:rsidRPr="00574A09" w:rsidRDefault="00194892" w:rsidP="005D71AF">
            <w:pPr>
              <w:rPr>
                <w:rFonts w:cs="Times New Roman"/>
                <w:szCs w:val="24"/>
              </w:rPr>
            </w:pPr>
            <w:r w:rsidRPr="00574A09">
              <w:rPr>
                <w:rFonts w:cs="Times New Roman"/>
                <w:szCs w:val="24"/>
              </w:rPr>
              <w:t>Kanban Tool</w:t>
            </w:r>
          </w:p>
        </w:tc>
      </w:tr>
      <w:tr w:rsidR="00B12901" w:rsidRPr="00574A09" w14:paraId="56E74607" w14:textId="77777777" w:rsidTr="00B12901">
        <w:trPr>
          <w:jc w:val="center"/>
        </w:trPr>
        <w:tc>
          <w:tcPr>
            <w:tcW w:w="1459" w:type="dxa"/>
          </w:tcPr>
          <w:p w14:paraId="5BF0C44D" w14:textId="77777777" w:rsidR="00B12901" w:rsidRPr="00574A09" w:rsidRDefault="00B12901" w:rsidP="005D71AF">
            <w:pPr>
              <w:rPr>
                <w:rFonts w:cs="Times New Roman"/>
                <w:szCs w:val="24"/>
              </w:rPr>
            </w:pPr>
            <w:r w:rsidRPr="00574A09">
              <w:rPr>
                <w:rFonts w:cs="Times New Roman"/>
                <w:szCs w:val="24"/>
              </w:rPr>
              <w:t>Blossom</w:t>
            </w:r>
          </w:p>
        </w:tc>
        <w:tc>
          <w:tcPr>
            <w:tcW w:w="1529" w:type="dxa"/>
            <w:shd w:val="clear" w:color="auto" w:fill="9BBB59" w:themeFill="accent3"/>
          </w:tcPr>
          <w:p w14:paraId="3EA7A1DA" w14:textId="77777777" w:rsidR="00B12901" w:rsidRPr="00574A09" w:rsidRDefault="00B12901" w:rsidP="005D71AF">
            <w:pPr>
              <w:rPr>
                <w:rFonts w:cs="Times New Roman"/>
                <w:szCs w:val="24"/>
              </w:rPr>
            </w:pPr>
            <w:r w:rsidRPr="00574A09">
              <w:rPr>
                <w:rFonts w:cs="Times New Roman"/>
                <w:szCs w:val="24"/>
              </w:rPr>
              <w:t>Trello</w:t>
            </w:r>
          </w:p>
        </w:tc>
        <w:tc>
          <w:tcPr>
            <w:tcW w:w="1260" w:type="dxa"/>
            <w:shd w:val="clear" w:color="auto" w:fill="9BBB59" w:themeFill="accent3"/>
          </w:tcPr>
          <w:p w14:paraId="3FF906E8" w14:textId="77777777" w:rsidR="00B12901" w:rsidRPr="00574A09" w:rsidRDefault="00B12901" w:rsidP="005D71AF">
            <w:pPr>
              <w:rPr>
                <w:rFonts w:cs="Times New Roman"/>
                <w:szCs w:val="24"/>
              </w:rPr>
            </w:pPr>
            <w:r w:rsidRPr="00574A09">
              <w:rPr>
                <w:rFonts w:cs="Times New Roman"/>
                <w:szCs w:val="24"/>
              </w:rPr>
              <w:t>KanbanFlow</w:t>
            </w:r>
          </w:p>
        </w:tc>
        <w:tc>
          <w:tcPr>
            <w:tcW w:w="1980" w:type="dxa"/>
          </w:tcPr>
          <w:p w14:paraId="4F8ABC89" w14:textId="77777777" w:rsidR="00B12901" w:rsidRPr="00574A09" w:rsidRDefault="00B12901" w:rsidP="005D71AF">
            <w:pPr>
              <w:rPr>
                <w:rFonts w:cs="Times New Roman"/>
                <w:szCs w:val="24"/>
              </w:rPr>
            </w:pPr>
            <w:r w:rsidRPr="00574A09">
              <w:rPr>
                <w:rFonts w:cs="Times New Roman"/>
                <w:szCs w:val="24"/>
              </w:rPr>
              <w:t>Yodiz</w:t>
            </w:r>
          </w:p>
        </w:tc>
        <w:tc>
          <w:tcPr>
            <w:tcW w:w="1440" w:type="dxa"/>
          </w:tcPr>
          <w:p w14:paraId="186FADD6" w14:textId="586E0318" w:rsidR="00B12901" w:rsidRPr="00574A09" w:rsidRDefault="00B12901" w:rsidP="005D71AF">
            <w:pPr>
              <w:rPr>
                <w:rFonts w:cs="Times New Roman"/>
                <w:szCs w:val="24"/>
              </w:rPr>
            </w:pPr>
            <w:r w:rsidRPr="00574A09">
              <w:rPr>
                <w:rFonts w:cs="Times New Roman"/>
                <w:szCs w:val="24"/>
              </w:rPr>
              <w:t>Hansoft</w:t>
            </w:r>
          </w:p>
        </w:tc>
        <w:tc>
          <w:tcPr>
            <w:tcW w:w="1260" w:type="dxa"/>
          </w:tcPr>
          <w:p w14:paraId="0F6CAAF6" w14:textId="77777777" w:rsidR="00B12901" w:rsidRPr="00574A09" w:rsidRDefault="00B12901" w:rsidP="005D71AF">
            <w:pPr>
              <w:rPr>
                <w:rFonts w:cs="Times New Roman"/>
                <w:szCs w:val="24"/>
              </w:rPr>
            </w:pPr>
            <w:r w:rsidRPr="00574A09">
              <w:rPr>
                <w:rFonts w:cs="Times New Roman"/>
                <w:szCs w:val="24"/>
              </w:rPr>
              <w:t>Virtual Kanban</w:t>
            </w:r>
          </w:p>
        </w:tc>
      </w:tr>
      <w:tr w:rsidR="00B12901" w:rsidRPr="00574A09" w14:paraId="24E47831" w14:textId="77777777" w:rsidTr="00B12901">
        <w:trPr>
          <w:jc w:val="center"/>
        </w:trPr>
        <w:tc>
          <w:tcPr>
            <w:tcW w:w="1459" w:type="dxa"/>
          </w:tcPr>
          <w:p w14:paraId="01767042" w14:textId="77777777" w:rsidR="00B12901" w:rsidRPr="00574A09" w:rsidRDefault="00B12901" w:rsidP="005D71AF">
            <w:pPr>
              <w:rPr>
                <w:rFonts w:cs="Times New Roman"/>
                <w:szCs w:val="24"/>
              </w:rPr>
            </w:pPr>
            <w:r w:rsidRPr="00574A09">
              <w:rPr>
                <w:rFonts w:cs="Times New Roman"/>
                <w:szCs w:val="24"/>
              </w:rPr>
              <w:t>Breeze</w:t>
            </w:r>
          </w:p>
        </w:tc>
        <w:tc>
          <w:tcPr>
            <w:tcW w:w="1529" w:type="dxa"/>
            <w:shd w:val="clear" w:color="auto" w:fill="9BBB59" w:themeFill="accent3"/>
          </w:tcPr>
          <w:p w14:paraId="37BD552A" w14:textId="77777777" w:rsidR="00B12901" w:rsidRPr="00574A09" w:rsidRDefault="00B12901" w:rsidP="005D71AF">
            <w:pPr>
              <w:rPr>
                <w:rFonts w:cs="Times New Roman"/>
                <w:szCs w:val="24"/>
              </w:rPr>
            </w:pPr>
            <w:r w:rsidRPr="00574A09">
              <w:rPr>
                <w:rFonts w:cs="Times New Roman"/>
                <w:szCs w:val="24"/>
              </w:rPr>
              <w:t>Volerro</w:t>
            </w:r>
          </w:p>
        </w:tc>
        <w:tc>
          <w:tcPr>
            <w:tcW w:w="1260" w:type="dxa"/>
          </w:tcPr>
          <w:p w14:paraId="75790725" w14:textId="77777777" w:rsidR="00B12901" w:rsidRPr="00574A09" w:rsidRDefault="00B12901" w:rsidP="005D71AF">
            <w:pPr>
              <w:rPr>
                <w:rFonts w:cs="Times New Roman"/>
                <w:szCs w:val="24"/>
              </w:rPr>
            </w:pPr>
            <w:r w:rsidRPr="00574A09">
              <w:rPr>
                <w:rFonts w:cs="Times New Roman"/>
                <w:szCs w:val="24"/>
              </w:rPr>
              <w:t>ZenKit</w:t>
            </w:r>
          </w:p>
        </w:tc>
        <w:tc>
          <w:tcPr>
            <w:tcW w:w="1980" w:type="dxa"/>
          </w:tcPr>
          <w:p w14:paraId="3F140868" w14:textId="77777777" w:rsidR="00B12901" w:rsidRPr="00574A09" w:rsidRDefault="00B12901" w:rsidP="005D71AF">
            <w:pPr>
              <w:rPr>
                <w:rFonts w:cs="Times New Roman"/>
                <w:szCs w:val="24"/>
              </w:rPr>
            </w:pPr>
            <w:r w:rsidRPr="00574A09">
              <w:rPr>
                <w:rFonts w:cs="Times New Roman"/>
                <w:szCs w:val="24"/>
              </w:rPr>
              <w:t>Jira</w:t>
            </w:r>
          </w:p>
        </w:tc>
        <w:tc>
          <w:tcPr>
            <w:tcW w:w="1440" w:type="dxa"/>
          </w:tcPr>
          <w:p w14:paraId="7E936242" w14:textId="0F79A3B6" w:rsidR="00B12901" w:rsidRPr="00574A09" w:rsidRDefault="00B12901" w:rsidP="005D71AF">
            <w:pPr>
              <w:rPr>
                <w:rFonts w:cs="Times New Roman"/>
                <w:szCs w:val="24"/>
              </w:rPr>
            </w:pPr>
            <w:r w:rsidRPr="00574A09">
              <w:rPr>
                <w:rFonts w:cs="Times New Roman"/>
                <w:szCs w:val="24"/>
              </w:rPr>
              <w:t>Jam Circle</w:t>
            </w:r>
          </w:p>
        </w:tc>
        <w:tc>
          <w:tcPr>
            <w:tcW w:w="1260" w:type="dxa"/>
          </w:tcPr>
          <w:p w14:paraId="772D6E11" w14:textId="77777777" w:rsidR="00B12901" w:rsidRPr="00574A09" w:rsidRDefault="00B12901" w:rsidP="005D71AF">
            <w:pPr>
              <w:rPr>
                <w:rFonts w:cs="Times New Roman"/>
                <w:szCs w:val="24"/>
              </w:rPr>
            </w:pPr>
          </w:p>
        </w:tc>
      </w:tr>
      <w:tr w:rsidR="00B12901" w:rsidRPr="00574A09" w14:paraId="466D5FB7" w14:textId="77777777" w:rsidTr="00B12901">
        <w:trPr>
          <w:jc w:val="center"/>
        </w:trPr>
        <w:tc>
          <w:tcPr>
            <w:tcW w:w="1459" w:type="dxa"/>
          </w:tcPr>
          <w:p w14:paraId="6BE3A692" w14:textId="77777777" w:rsidR="00B12901" w:rsidRPr="00574A09" w:rsidRDefault="00B12901" w:rsidP="005D71AF">
            <w:pPr>
              <w:rPr>
                <w:rFonts w:cs="Times New Roman"/>
                <w:szCs w:val="24"/>
              </w:rPr>
            </w:pPr>
            <w:r w:rsidRPr="00574A09">
              <w:rPr>
                <w:rFonts w:cs="Times New Roman"/>
                <w:szCs w:val="24"/>
              </w:rPr>
              <w:t>Taskworld</w:t>
            </w:r>
          </w:p>
        </w:tc>
        <w:tc>
          <w:tcPr>
            <w:tcW w:w="1529" w:type="dxa"/>
          </w:tcPr>
          <w:p w14:paraId="177A26C7" w14:textId="77777777" w:rsidR="00B12901" w:rsidRPr="00574A09" w:rsidRDefault="00B12901" w:rsidP="005D71AF">
            <w:pPr>
              <w:rPr>
                <w:rFonts w:cs="Times New Roman"/>
                <w:szCs w:val="24"/>
              </w:rPr>
            </w:pPr>
          </w:p>
        </w:tc>
        <w:tc>
          <w:tcPr>
            <w:tcW w:w="1260" w:type="dxa"/>
          </w:tcPr>
          <w:p w14:paraId="442E5DF6" w14:textId="77777777" w:rsidR="00B12901" w:rsidRPr="00574A09" w:rsidRDefault="00B12901" w:rsidP="005D71AF">
            <w:pPr>
              <w:rPr>
                <w:rFonts w:cs="Times New Roman"/>
                <w:szCs w:val="24"/>
              </w:rPr>
            </w:pPr>
            <w:r w:rsidRPr="00574A09">
              <w:rPr>
                <w:rFonts w:cs="Times New Roman"/>
                <w:szCs w:val="24"/>
              </w:rPr>
              <w:t>MS Planner</w:t>
            </w:r>
          </w:p>
        </w:tc>
        <w:tc>
          <w:tcPr>
            <w:tcW w:w="1980" w:type="dxa"/>
            <w:shd w:val="clear" w:color="auto" w:fill="9BBB59" w:themeFill="accent3"/>
          </w:tcPr>
          <w:p w14:paraId="41D76CA6" w14:textId="77777777" w:rsidR="00B12901" w:rsidRPr="00574A09" w:rsidRDefault="00B12901" w:rsidP="005D71AF">
            <w:pPr>
              <w:rPr>
                <w:rFonts w:cs="Times New Roman"/>
                <w:szCs w:val="24"/>
              </w:rPr>
            </w:pPr>
            <w:r w:rsidRPr="00574A09">
              <w:rPr>
                <w:rFonts w:cs="Times New Roman"/>
                <w:szCs w:val="24"/>
              </w:rPr>
              <w:t>Trello</w:t>
            </w:r>
          </w:p>
        </w:tc>
        <w:tc>
          <w:tcPr>
            <w:tcW w:w="1440" w:type="dxa"/>
          </w:tcPr>
          <w:p w14:paraId="007004AF" w14:textId="488A377C" w:rsidR="00B12901" w:rsidRPr="00574A09" w:rsidRDefault="00B12901" w:rsidP="005D71AF">
            <w:pPr>
              <w:rPr>
                <w:rFonts w:cs="Times New Roman"/>
                <w:szCs w:val="24"/>
              </w:rPr>
            </w:pPr>
            <w:r w:rsidRPr="00574A09">
              <w:rPr>
                <w:rFonts w:cs="Times New Roman"/>
                <w:szCs w:val="24"/>
              </w:rPr>
              <w:t>Kanbanery</w:t>
            </w:r>
          </w:p>
        </w:tc>
        <w:tc>
          <w:tcPr>
            <w:tcW w:w="1260" w:type="dxa"/>
          </w:tcPr>
          <w:p w14:paraId="64706206" w14:textId="77777777" w:rsidR="00B12901" w:rsidRPr="00574A09" w:rsidRDefault="00B12901" w:rsidP="005D71AF">
            <w:pPr>
              <w:rPr>
                <w:rFonts w:cs="Times New Roman"/>
                <w:szCs w:val="24"/>
              </w:rPr>
            </w:pPr>
          </w:p>
        </w:tc>
      </w:tr>
      <w:tr w:rsidR="00B12901" w:rsidRPr="00574A09" w14:paraId="710CCB1F" w14:textId="77777777" w:rsidTr="00B12901">
        <w:trPr>
          <w:jc w:val="center"/>
        </w:trPr>
        <w:tc>
          <w:tcPr>
            <w:tcW w:w="1459" w:type="dxa"/>
          </w:tcPr>
          <w:p w14:paraId="6CFDC51F" w14:textId="77777777" w:rsidR="00B12901" w:rsidRPr="00574A09" w:rsidRDefault="00B12901" w:rsidP="005D71AF">
            <w:pPr>
              <w:rPr>
                <w:rFonts w:cs="Times New Roman"/>
                <w:szCs w:val="24"/>
              </w:rPr>
            </w:pPr>
            <w:r w:rsidRPr="00574A09">
              <w:rPr>
                <w:rFonts w:cs="Times New Roman"/>
                <w:szCs w:val="24"/>
              </w:rPr>
              <w:t>Wekan</w:t>
            </w:r>
          </w:p>
        </w:tc>
        <w:tc>
          <w:tcPr>
            <w:tcW w:w="1529" w:type="dxa"/>
          </w:tcPr>
          <w:p w14:paraId="5E8027B4" w14:textId="77777777" w:rsidR="00B12901" w:rsidRPr="00574A09" w:rsidRDefault="00B12901" w:rsidP="005D71AF">
            <w:pPr>
              <w:rPr>
                <w:rFonts w:cs="Times New Roman"/>
                <w:szCs w:val="24"/>
              </w:rPr>
            </w:pPr>
          </w:p>
        </w:tc>
        <w:tc>
          <w:tcPr>
            <w:tcW w:w="1260" w:type="dxa"/>
          </w:tcPr>
          <w:p w14:paraId="757FFE87" w14:textId="77777777" w:rsidR="00B12901" w:rsidRPr="00574A09" w:rsidRDefault="00B12901" w:rsidP="005D71AF">
            <w:pPr>
              <w:rPr>
                <w:rFonts w:cs="Times New Roman"/>
                <w:szCs w:val="24"/>
              </w:rPr>
            </w:pPr>
            <w:r w:rsidRPr="00574A09">
              <w:rPr>
                <w:rFonts w:cs="Times New Roman"/>
                <w:szCs w:val="24"/>
              </w:rPr>
              <w:t>Taiga</w:t>
            </w:r>
          </w:p>
        </w:tc>
        <w:tc>
          <w:tcPr>
            <w:tcW w:w="1980" w:type="dxa"/>
          </w:tcPr>
          <w:p w14:paraId="4A546E96" w14:textId="77777777" w:rsidR="00B12901" w:rsidRPr="00574A09" w:rsidRDefault="00B12901" w:rsidP="005D71AF">
            <w:pPr>
              <w:rPr>
                <w:rFonts w:cs="Times New Roman"/>
                <w:szCs w:val="24"/>
              </w:rPr>
            </w:pPr>
          </w:p>
        </w:tc>
        <w:tc>
          <w:tcPr>
            <w:tcW w:w="1440" w:type="dxa"/>
          </w:tcPr>
          <w:p w14:paraId="24235FEA" w14:textId="797F7CFD" w:rsidR="00B12901" w:rsidRPr="00574A09" w:rsidRDefault="00B12901" w:rsidP="005D71AF">
            <w:pPr>
              <w:rPr>
                <w:rFonts w:cs="Times New Roman"/>
                <w:szCs w:val="24"/>
              </w:rPr>
            </w:pPr>
            <w:r w:rsidRPr="00574A09">
              <w:rPr>
                <w:rFonts w:cs="Times New Roman"/>
                <w:szCs w:val="24"/>
              </w:rPr>
              <w:t>Kanbanize</w:t>
            </w:r>
          </w:p>
        </w:tc>
        <w:tc>
          <w:tcPr>
            <w:tcW w:w="1260" w:type="dxa"/>
          </w:tcPr>
          <w:p w14:paraId="7C234B4D" w14:textId="77777777" w:rsidR="00B12901" w:rsidRPr="00574A09" w:rsidRDefault="00B12901" w:rsidP="005D71AF">
            <w:pPr>
              <w:rPr>
                <w:rFonts w:cs="Times New Roman"/>
                <w:szCs w:val="24"/>
              </w:rPr>
            </w:pPr>
          </w:p>
        </w:tc>
      </w:tr>
      <w:tr w:rsidR="00B12901" w:rsidRPr="00574A09" w14:paraId="40A4243C" w14:textId="77777777" w:rsidTr="00B12901">
        <w:trPr>
          <w:jc w:val="center"/>
        </w:trPr>
        <w:tc>
          <w:tcPr>
            <w:tcW w:w="1459" w:type="dxa"/>
          </w:tcPr>
          <w:p w14:paraId="12D951BC" w14:textId="77777777" w:rsidR="00B12901" w:rsidRPr="00574A09" w:rsidRDefault="00B12901" w:rsidP="005D71AF">
            <w:pPr>
              <w:rPr>
                <w:rFonts w:cs="Times New Roman"/>
                <w:szCs w:val="24"/>
              </w:rPr>
            </w:pPr>
            <w:r w:rsidRPr="00574A09">
              <w:rPr>
                <w:rFonts w:cs="Times New Roman"/>
                <w:szCs w:val="24"/>
              </w:rPr>
              <w:t>Monday</w:t>
            </w:r>
          </w:p>
        </w:tc>
        <w:tc>
          <w:tcPr>
            <w:tcW w:w="1529" w:type="dxa"/>
          </w:tcPr>
          <w:p w14:paraId="36215B4F" w14:textId="77777777" w:rsidR="00B12901" w:rsidRPr="00574A09" w:rsidRDefault="00B12901" w:rsidP="005D71AF">
            <w:pPr>
              <w:rPr>
                <w:rFonts w:cs="Times New Roman"/>
                <w:szCs w:val="24"/>
              </w:rPr>
            </w:pPr>
          </w:p>
        </w:tc>
        <w:tc>
          <w:tcPr>
            <w:tcW w:w="1260" w:type="dxa"/>
          </w:tcPr>
          <w:p w14:paraId="38B8C083" w14:textId="77777777" w:rsidR="00B12901" w:rsidRPr="00574A09" w:rsidRDefault="00B12901" w:rsidP="005D71AF">
            <w:pPr>
              <w:rPr>
                <w:rFonts w:cs="Times New Roman"/>
                <w:szCs w:val="24"/>
              </w:rPr>
            </w:pPr>
          </w:p>
        </w:tc>
        <w:tc>
          <w:tcPr>
            <w:tcW w:w="1980" w:type="dxa"/>
          </w:tcPr>
          <w:p w14:paraId="22BE4120" w14:textId="77777777" w:rsidR="00B12901" w:rsidRPr="00574A09" w:rsidRDefault="00B12901" w:rsidP="005D71AF">
            <w:pPr>
              <w:rPr>
                <w:rFonts w:cs="Times New Roman"/>
                <w:szCs w:val="24"/>
              </w:rPr>
            </w:pPr>
          </w:p>
        </w:tc>
        <w:tc>
          <w:tcPr>
            <w:tcW w:w="1440" w:type="dxa"/>
            <w:shd w:val="clear" w:color="auto" w:fill="9BBB59" w:themeFill="accent3"/>
          </w:tcPr>
          <w:p w14:paraId="77D532CD" w14:textId="2AEAFA29" w:rsidR="00B12901" w:rsidRPr="00574A09" w:rsidRDefault="00B12901" w:rsidP="005D71AF">
            <w:pPr>
              <w:rPr>
                <w:rFonts w:cs="Times New Roman"/>
                <w:szCs w:val="24"/>
              </w:rPr>
            </w:pPr>
            <w:r w:rsidRPr="00574A09">
              <w:rPr>
                <w:rFonts w:cs="Times New Roman"/>
                <w:szCs w:val="24"/>
              </w:rPr>
              <w:t>Kanban Tool</w:t>
            </w:r>
          </w:p>
        </w:tc>
        <w:tc>
          <w:tcPr>
            <w:tcW w:w="1260" w:type="dxa"/>
          </w:tcPr>
          <w:p w14:paraId="490ADBEE" w14:textId="77777777" w:rsidR="00B12901" w:rsidRPr="00574A09" w:rsidRDefault="00B12901" w:rsidP="005D71AF">
            <w:pPr>
              <w:rPr>
                <w:rFonts w:cs="Times New Roman"/>
                <w:szCs w:val="24"/>
              </w:rPr>
            </w:pPr>
          </w:p>
        </w:tc>
      </w:tr>
      <w:tr w:rsidR="00B12901" w:rsidRPr="00574A09" w14:paraId="129E55EB" w14:textId="77777777" w:rsidTr="00B12901">
        <w:trPr>
          <w:jc w:val="center"/>
        </w:trPr>
        <w:tc>
          <w:tcPr>
            <w:tcW w:w="1459" w:type="dxa"/>
          </w:tcPr>
          <w:p w14:paraId="740EE56A" w14:textId="77777777" w:rsidR="00B12901" w:rsidRPr="00574A09" w:rsidRDefault="00B12901" w:rsidP="005D71AF">
            <w:pPr>
              <w:rPr>
                <w:rFonts w:cs="Times New Roman"/>
                <w:szCs w:val="24"/>
              </w:rPr>
            </w:pPr>
            <w:r w:rsidRPr="00574A09">
              <w:rPr>
                <w:rFonts w:cs="Times New Roman"/>
                <w:szCs w:val="24"/>
              </w:rPr>
              <w:t>Pipefy</w:t>
            </w:r>
          </w:p>
        </w:tc>
        <w:tc>
          <w:tcPr>
            <w:tcW w:w="1529" w:type="dxa"/>
          </w:tcPr>
          <w:p w14:paraId="7A84089E" w14:textId="77777777" w:rsidR="00B12901" w:rsidRPr="00574A09" w:rsidRDefault="00B12901" w:rsidP="005D71AF">
            <w:pPr>
              <w:rPr>
                <w:rFonts w:cs="Times New Roman"/>
                <w:szCs w:val="24"/>
              </w:rPr>
            </w:pPr>
          </w:p>
        </w:tc>
        <w:tc>
          <w:tcPr>
            <w:tcW w:w="1260" w:type="dxa"/>
          </w:tcPr>
          <w:p w14:paraId="364B9201" w14:textId="77777777" w:rsidR="00B12901" w:rsidRPr="00574A09" w:rsidRDefault="00B12901" w:rsidP="005D71AF">
            <w:pPr>
              <w:rPr>
                <w:rFonts w:cs="Times New Roman"/>
                <w:szCs w:val="24"/>
              </w:rPr>
            </w:pPr>
          </w:p>
        </w:tc>
        <w:tc>
          <w:tcPr>
            <w:tcW w:w="1980" w:type="dxa"/>
          </w:tcPr>
          <w:p w14:paraId="0C2D0CE7" w14:textId="77777777" w:rsidR="00B12901" w:rsidRPr="00574A09" w:rsidRDefault="00B12901" w:rsidP="005D71AF">
            <w:pPr>
              <w:rPr>
                <w:rFonts w:cs="Times New Roman"/>
                <w:szCs w:val="24"/>
              </w:rPr>
            </w:pPr>
          </w:p>
        </w:tc>
        <w:tc>
          <w:tcPr>
            <w:tcW w:w="1440" w:type="dxa"/>
            <w:shd w:val="clear" w:color="auto" w:fill="9BBB59" w:themeFill="accent3"/>
          </w:tcPr>
          <w:p w14:paraId="3754B9E8" w14:textId="138BC14D" w:rsidR="00B12901" w:rsidRPr="00574A09" w:rsidRDefault="00B12901" w:rsidP="005D71AF">
            <w:pPr>
              <w:rPr>
                <w:rFonts w:cs="Times New Roman"/>
                <w:szCs w:val="24"/>
              </w:rPr>
            </w:pPr>
            <w:r w:rsidRPr="00574A09">
              <w:rPr>
                <w:rFonts w:cs="Times New Roman"/>
                <w:szCs w:val="24"/>
              </w:rPr>
              <w:t>LeanKit</w:t>
            </w:r>
          </w:p>
        </w:tc>
        <w:tc>
          <w:tcPr>
            <w:tcW w:w="1260" w:type="dxa"/>
          </w:tcPr>
          <w:p w14:paraId="486CD7C4" w14:textId="77777777" w:rsidR="00B12901" w:rsidRPr="00574A09" w:rsidRDefault="00B12901" w:rsidP="005D71AF">
            <w:pPr>
              <w:rPr>
                <w:rFonts w:cs="Times New Roman"/>
                <w:szCs w:val="24"/>
              </w:rPr>
            </w:pPr>
          </w:p>
        </w:tc>
      </w:tr>
    </w:tbl>
    <w:p w14:paraId="070C3045" w14:textId="77777777" w:rsidR="00E87807" w:rsidRDefault="00E87807" w:rsidP="005D71AF">
      <w:pPr>
        <w:rPr>
          <w:rFonts w:cs="Times New Roman"/>
          <w:szCs w:val="24"/>
        </w:rPr>
      </w:pPr>
    </w:p>
    <w:p w14:paraId="1081A190" w14:textId="35666A2E" w:rsidR="00194892" w:rsidRPr="00574A09" w:rsidRDefault="003F63A9" w:rsidP="005D71AF">
      <w:pPr>
        <w:rPr>
          <w:rFonts w:cs="Times New Roman"/>
          <w:szCs w:val="24"/>
        </w:rPr>
      </w:pPr>
      <w:r>
        <w:rPr>
          <w:rFonts w:cs="Times New Roman"/>
          <w:szCs w:val="24"/>
        </w:rPr>
        <w:t xml:space="preserve">Vir: </w:t>
      </w:r>
      <w:r w:rsidR="00CE1077">
        <w:rPr>
          <w:rFonts w:cs="Times New Roman"/>
          <w:szCs w:val="24"/>
        </w:rPr>
        <w:t>''Zapier'' (</w:t>
      </w:r>
      <w:r w:rsidRPr="00574A09">
        <w:rPr>
          <w:rFonts w:cs="Times New Roman"/>
          <w:szCs w:val="24"/>
        </w:rPr>
        <w:t xml:space="preserve"> 2017</w:t>
      </w:r>
      <w:r w:rsidR="00CE1077">
        <w:rPr>
          <w:rFonts w:cs="Times New Roman"/>
          <w:szCs w:val="24"/>
        </w:rPr>
        <w:t>); ''LifeWire'' (</w:t>
      </w:r>
      <w:r w:rsidRPr="00574A09">
        <w:rPr>
          <w:rFonts w:cs="Times New Roman"/>
          <w:szCs w:val="24"/>
        </w:rPr>
        <w:t>2018</w:t>
      </w:r>
      <w:r w:rsidR="00CE1077">
        <w:rPr>
          <w:rFonts w:cs="Times New Roman"/>
          <w:szCs w:val="24"/>
        </w:rPr>
        <w:t>); ''Pcmag'' (</w:t>
      </w:r>
      <w:r w:rsidRPr="00574A09">
        <w:rPr>
          <w:rFonts w:cs="Times New Roman"/>
          <w:szCs w:val="24"/>
        </w:rPr>
        <w:t>2017</w:t>
      </w:r>
      <w:r w:rsidR="00CE1077">
        <w:rPr>
          <w:rFonts w:cs="Times New Roman"/>
          <w:szCs w:val="24"/>
        </w:rPr>
        <w:t>); ''Technologyadvice'' (</w:t>
      </w:r>
      <w:r w:rsidRPr="00574A09">
        <w:rPr>
          <w:rFonts w:cs="Times New Roman"/>
          <w:szCs w:val="24"/>
        </w:rPr>
        <w:t>2017</w:t>
      </w:r>
      <w:r w:rsidR="00CE1077">
        <w:rPr>
          <w:rFonts w:cs="Times New Roman"/>
          <w:szCs w:val="24"/>
        </w:rPr>
        <w:t>); ''Agilescout'' (</w:t>
      </w:r>
      <w:r w:rsidRPr="00574A09">
        <w:rPr>
          <w:rFonts w:cs="Times New Roman"/>
          <w:szCs w:val="24"/>
        </w:rPr>
        <w:t>2010</w:t>
      </w:r>
      <w:r w:rsidR="00CE1077">
        <w:rPr>
          <w:rFonts w:cs="Times New Roman"/>
          <w:szCs w:val="24"/>
        </w:rPr>
        <w:t>); ''Medium'' (</w:t>
      </w:r>
      <w:r w:rsidRPr="00574A09">
        <w:rPr>
          <w:rFonts w:cs="Times New Roman"/>
          <w:szCs w:val="24"/>
        </w:rPr>
        <w:t>2016)</w:t>
      </w:r>
      <w:r>
        <w:rPr>
          <w:rFonts w:cs="Times New Roman"/>
          <w:szCs w:val="24"/>
        </w:rPr>
        <w:t>.</w:t>
      </w:r>
    </w:p>
    <w:p w14:paraId="79A481BB" w14:textId="77777777" w:rsidR="00E87807" w:rsidRDefault="00E87807" w:rsidP="005D71AF">
      <w:pPr>
        <w:rPr>
          <w:rFonts w:cs="Times New Roman"/>
          <w:szCs w:val="24"/>
        </w:rPr>
      </w:pPr>
    </w:p>
    <w:p w14:paraId="43B2E821" w14:textId="77777777" w:rsidR="00E87807" w:rsidRDefault="00E87807" w:rsidP="005D71AF">
      <w:pPr>
        <w:spacing w:after="200" w:line="276" w:lineRule="auto"/>
        <w:rPr>
          <w:rFonts w:cs="Times New Roman"/>
          <w:szCs w:val="24"/>
        </w:rPr>
      </w:pPr>
      <w:r>
        <w:rPr>
          <w:rFonts w:cs="Times New Roman"/>
          <w:szCs w:val="24"/>
        </w:rPr>
        <w:br w:type="page"/>
      </w:r>
    </w:p>
    <w:p w14:paraId="3C2A97C6" w14:textId="53B78D41" w:rsidR="00360F96" w:rsidRPr="00574A09" w:rsidRDefault="00056B60" w:rsidP="005D71AF">
      <w:pPr>
        <w:rPr>
          <w:rFonts w:cs="Times New Roman"/>
          <w:szCs w:val="24"/>
        </w:rPr>
      </w:pPr>
      <w:r w:rsidRPr="00574A09">
        <w:rPr>
          <w:rFonts w:cs="Times New Roman"/>
          <w:szCs w:val="24"/>
        </w:rPr>
        <w:lastRenderedPageBreak/>
        <w:t>Tabela 6.2 prikazuje kanban orodja, ki se najpogosteje priporočajo. Z zeleno so označena orodja, ki se priporočajo pogosteje.</w:t>
      </w:r>
      <w:r w:rsidR="00980159" w:rsidRPr="00574A09">
        <w:rPr>
          <w:rFonts w:cs="Times New Roman"/>
          <w:szCs w:val="24"/>
        </w:rPr>
        <w:t xml:space="preserve"> Zgornja vrstica predstavlja vire (spletne strani končnice .com). </w:t>
      </w:r>
      <w:r w:rsidRPr="00574A09">
        <w:rPr>
          <w:rFonts w:cs="Times New Roman"/>
          <w:szCs w:val="24"/>
        </w:rPr>
        <w:t xml:space="preserve"> </w:t>
      </w:r>
      <w:r w:rsidR="00194892" w:rsidRPr="00574A09">
        <w:rPr>
          <w:rFonts w:cs="Times New Roman"/>
          <w:szCs w:val="24"/>
        </w:rPr>
        <w:t>Poleg teh</w:t>
      </w:r>
      <w:r w:rsidR="00980159" w:rsidRPr="00574A09">
        <w:rPr>
          <w:rFonts w:cs="Times New Roman"/>
          <w:szCs w:val="24"/>
        </w:rPr>
        <w:t xml:space="preserve"> orodij</w:t>
      </w:r>
      <w:r w:rsidR="00194892" w:rsidRPr="00574A09">
        <w:rPr>
          <w:rFonts w:cs="Times New Roman"/>
          <w:szCs w:val="24"/>
        </w:rPr>
        <w:t xml:space="preserve"> se v veliki meri uporabljajo HacknPlan, Hubot, Trello, Asana in Slack (Lin in drugi, 2006, </w:t>
      </w:r>
      <w:r w:rsidR="00AF0AA0" w:rsidRPr="00574A09">
        <w:rPr>
          <w:rFonts w:cs="Times New Roman"/>
          <w:szCs w:val="24"/>
        </w:rPr>
        <w:t xml:space="preserve">str. </w:t>
      </w:r>
      <w:r w:rsidR="00194892" w:rsidRPr="00574A09">
        <w:rPr>
          <w:rFonts w:cs="Times New Roman"/>
          <w:szCs w:val="24"/>
        </w:rPr>
        <w:t>2; ''Gamasutra'', 2017) . Orodja lahko omogočajo tudi definiranje t.i. Gantt</w:t>
      </w:r>
      <w:r w:rsidR="00194892" w:rsidRPr="00574A09">
        <w:rPr>
          <w:rStyle w:val="Sprotnaopomba-sklic"/>
          <w:rFonts w:cs="Times New Roman"/>
          <w:szCs w:val="24"/>
        </w:rPr>
        <w:footnoteReference w:id="45"/>
      </w:r>
      <w:r w:rsidR="00194892" w:rsidRPr="00574A09">
        <w:rPr>
          <w:rFonts w:cs="Times New Roman"/>
          <w:szCs w:val="24"/>
        </w:rPr>
        <w:t xml:space="preserve"> ali PERT</w:t>
      </w:r>
      <w:r w:rsidR="00194892" w:rsidRPr="00574A09">
        <w:rPr>
          <w:rStyle w:val="Sprotnaopomba-sklic"/>
          <w:rFonts w:cs="Times New Roman"/>
          <w:szCs w:val="24"/>
        </w:rPr>
        <w:footnoteReference w:id="46"/>
      </w:r>
      <w:r w:rsidR="00194892" w:rsidRPr="00574A09">
        <w:rPr>
          <w:rFonts w:cs="Times New Roman"/>
          <w:szCs w:val="24"/>
        </w:rPr>
        <w:t xml:space="preserve"> grafov, ki  so primerni za definiranje časovnih načrtov (Baars, 2006, </w:t>
      </w:r>
      <w:r w:rsidR="00D740EE" w:rsidRPr="00574A09">
        <w:rPr>
          <w:rFonts w:cs="Times New Roman"/>
          <w:szCs w:val="24"/>
        </w:rPr>
        <w:t xml:space="preserve">str. </w:t>
      </w:r>
      <w:r w:rsidR="00194892" w:rsidRPr="00574A09">
        <w:rPr>
          <w:rFonts w:cs="Times New Roman"/>
          <w:szCs w:val="24"/>
        </w:rPr>
        <w:t>15).</w:t>
      </w:r>
      <w:r w:rsidR="00E5796B" w:rsidRPr="00574A09">
        <w:rPr>
          <w:rFonts w:cs="Times New Roman"/>
          <w:szCs w:val="24"/>
        </w:rPr>
        <w:t xml:space="preserve"> </w:t>
      </w:r>
      <w:r w:rsidR="00371C6C" w:rsidRPr="00574A09">
        <w:rPr>
          <w:rFonts w:cs="Times New Roman"/>
          <w:szCs w:val="24"/>
        </w:rPr>
        <w:t xml:space="preserve">Novi paketi </w:t>
      </w:r>
      <w:r w:rsidR="00194892" w:rsidRPr="00574A09">
        <w:rPr>
          <w:rFonts w:cs="Times New Roman"/>
          <w:szCs w:val="24"/>
        </w:rPr>
        <w:t>orodij prinašajo prednosti, saj omogočajo upravljanje s tveganji, upravljanje z najboljšimi praksami, e-poštne notifikacije in kolaboracije (Lin in drugi, 2016, 1</w:t>
      </w:r>
      <w:r w:rsidR="00D30D60" w:rsidRPr="00574A09">
        <w:rPr>
          <w:rFonts w:cs="Times New Roman"/>
          <w:szCs w:val="24"/>
        </w:rPr>
        <w:t>–</w:t>
      </w:r>
      <w:r w:rsidR="00194892" w:rsidRPr="00574A09">
        <w:rPr>
          <w:rFonts w:cs="Times New Roman"/>
          <w:szCs w:val="24"/>
        </w:rPr>
        <w:t>4).</w:t>
      </w:r>
      <w:r w:rsidR="00E5796B" w:rsidRPr="00574A09">
        <w:rPr>
          <w:rFonts w:cs="Times New Roman"/>
          <w:szCs w:val="24"/>
        </w:rPr>
        <w:br/>
      </w:r>
      <w:r w:rsidR="00555EBB" w:rsidRPr="00574A09">
        <w:rPr>
          <w:rFonts w:cs="Times New Roman"/>
          <w:szCs w:val="24"/>
        </w:rPr>
        <w:t>Za izbiro</w:t>
      </w:r>
      <w:r w:rsidR="00BE7A18" w:rsidRPr="00574A09">
        <w:rPr>
          <w:rFonts w:cs="Times New Roman"/>
          <w:szCs w:val="24"/>
        </w:rPr>
        <w:t xml:space="preserve"> ustreznega programskega</w:t>
      </w:r>
      <w:r w:rsidR="00555EBB" w:rsidRPr="00574A09">
        <w:rPr>
          <w:rFonts w:cs="Times New Roman"/>
          <w:szCs w:val="24"/>
        </w:rPr>
        <w:t xml:space="preserve"> pake</w:t>
      </w:r>
      <w:r w:rsidR="00BE7A18" w:rsidRPr="00574A09">
        <w:rPr>
          <w:rFonts w:cs="Times New Roman"/>
          <w:szCs w:val="24"/>
        </w:rPr>
        <w:t>ta</w:t>
      </w:r>
      <w:r w:rsidR="00555EBB" w:rsidRPr="00574A09">
        <w:rPr>
          <w:rFonts w:cs="Times New Roman"/>
          <w:szCs w:val="24"/>
        </w:rPr>
        <w:t xml:space="preserve"> predlagamo </w:t>
      </w:r>
      <w:r w:rsidR="00360F96" w:rsidRPr="00574A09">
        <w:rPr>
          <w:rFonts w:cs="Times New Roman"/>
          <w:szCs w:val="24"/>
        </w:rPr>
        <w:t>analitični hierarhični proces</w:t>
      </w:r>
      <w:r w:rsidR="00360F96" w:rsidRPr="00574A09">
        <w:rPr>
          <w:rStyle w:val="Sprotnaopomba-sklic"/>
          <w:rFonts w:cs="Times New Roman"/>
          <w:szCs w:val="24"/>
        </w:rPr>
        <w:footnoteReference w:id="47"/>
      </w:r>
      <w:r w:rsidR="00360F96" w:rsidRPr="00574A09">
        <w:rPr>
          <w:rFonts w:cs="Times New Roman"/>
          <w:szCs w:val="24"/>
        </w:rPr>
        <w:t>, ki omogoča izbiro paketa</w:t>
      </w:r>
      <w:r w:rsidR="00863B4F" w:rsidRPr="00574A09">
        <w:rPr>
          <w:rFonts w:cs="Times New Roman"/>
          <w:szCs w:val="24"/>
        </w:rPr>
        <w:t>,</w:t>
      </w:r>
      <w:r w:rsidR="00360F96" w:rsidRPr="00574A09">
        <w:rPr>
          <w:rFonts w:cs="Times New Roman"/>
          <w:szCs w:val="24"/>
        </w:rPr>
        <w:t xml:space="preserve"> na podlagi teorije izbire po Saatyu. Primarna naloga postopka je kvantifikacija relativnih prioritet za pod</w:t>
      </w:r>
      <w:r w:rsidR="007C10D9" w:rsidRPr="00574A09">
        <w:rPr>
          <w:rFonts w:cs="Times New Roman"/>
          <w:szCs w:val="24"/>
        </w:rPr>
        <w:t xml:space="preserve">ano zbirko alternativ </w:t>
      </w:r>
      <w:r w:rsidR="00033C7C">
        <w:rPr>
          <w:rFonts w:cs="Times New Roman"/>
          <w:szCs w:val="24"/>
        </w:rPr>
        <w:t>(PRILOGA I</w:t>
      </w:r>
      <w:r w:rsidR="00360F96" w:rsidRPr="00574A09">
        <w:rPr>
          <w:rFonts w:cs="Times New Roman"/>
          <w:szCs w:val="24"/>
        </w:rPr>
        <w:t xml:space="preserve">) na podlagi sodb, ki jih poda odločevalec </w:t>
      </w:r>
      <w:r w:rsidR="00360F96" w:rsidRPr="00574A09">
        <w:rPr>
          <w:rFonts w:cs="Times New Roman"/>
          <w:szCs w:val="24"/>
        </w:rPr>
        <w:fldChar w:fldCharType="begin"/>
      </w:r>
      <w:r w:rsidR="009C77D5" w:rsidRPr="00574A09">
        <w:rPr>
          <w:rFonts w:cs="Times New Roman"/>
          <w:szCs w:val="24"/>
        </w:rPr>
        <w:instrText xml:space="preserve"> ADDIN ZOTERO_ITEM CSL_CITATION {"citationID":"GTGRe5bs","properties":{"formattedCitation":"(Ahmad &amp; Laplante, 2006, str. 76)","plainCitation":"(Ahmad &amp; Laplante, 2006, str. 7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574A09">
        <w:rPr>
          <w:rFonts w:cs="Times New Roman"/>
          <w:szCs w:val="24"/>
        </w:rPr>
        <w:fldChar w:fldCharType="separate"/>
      </w:r>
      <w:r w:rsidR="00291D90" w:rsidRPr="00574A09">
        <w:rPr>
          <w:rFonts w:cs="Times New Roman"/>
          <w:szCs w:val="24"/>
        </w:rPr>
        <w:t>(Ahmad in</w:t>
      </w:r>
      <w:r w:rsidR="009C77D5" w:rsidRPr="00574A09">
        <w:rPr>
          <w:rFonts w:cs="Times New Roman"/>
          <w:szCs w:val="24"/>
        </w:rPr>
        <w:t xml:space="preserve"> Laplante, 2006, str. 76)</w:t>
      </w:r>
      <w:r w:rsidR="00360F96" w:rsidRPr="00574A09">
        <w:rPr>
          <w:rFonts w:cs="Times New Roman"/>
          <w:szCs w:val="24"/>
        </w:rPr>
        <w:fldChar w:fldCharType="end"/>
      </w:r>
      <w:r w:rsidR="00360F96" w:rsidRPr="00574A09">
        <w:rPr>
          <w:rFonts w:cs="Times New Roman"/>
          <w:szCs w:val="24"/>
        </w:rPr>
        <w:t>. Krite</w:t>
      </w:r>
      <w:r w:rsidR="006339CD" w:rsidRPr="00574A09">
        <w:rPr>
          <w:rFonts w:cs="Times New Roman"/>
          <w:szCs w:val="24"/>
        </w:rPr>
        <w:t xml:space="preserve">riji se </w:t>
      </w:r>
      <w:r w:rsidR="00360F96" w:rsidRPr="00574A09">
        <w:rPr>
          <w:rFonts w:cs="Times New Roman"/>
          <w:szCs w:val="24"/>
        </w:rPr>
        <w:t>spreminjajo in predlagani predstavljajo le ilustracijo</w:t>
      </w:r>
      <w:r w:rsidR="001507E6" w:rsidRPr="00574A09">
        <w:rPr>
          <w:rFonts w:cs="Times New Roman"/>
          <w:szCs w:val="24"/>
        </w:rPr>
        <w:t xml:space="preserve"> za</w:t>
      </w:r>
      <w:r w:rsidR="00360F96" w:rsidRPr="00574A09">
        <w:rPr>
          <w:rFonts w:cs="Times New Roman"/>
          <w:szCs w:val="24"/>
        </w:rPr>
        <w:t xml:space="preserve"> procesa izbora. Kriterije je potrebno definirati na podlagi hierarhije, ki predstavlja za nas najbolj primerno orodje </w:t>
      </w:r>
      <w:r w:rsidR="00360F96" w:rsidRPr="00574A09">
        <w:rPr>
          <w:rFonts w:cs="Times New Roman"/>
          <w:szCs w:val="24"/>
        </w:rPr>
        <w:fldChar w:fldCharType="begin"/>
      </w:r>
      <w:r w:rsidR="009C77D5" w:rsidRPr="00574A09">
        <w:rPr>
          <w:rFonts w:cs="Times New Roman"/>
          <w:szCs w:val="24"/>
        </w:rPr>
        <w:instrText xml:space="preserve"> ADDIN ZOTERO_ITEM CSL_CITATION {"citationID":"QzjebcFD","properties":{"formattedCitation":"(Ahmad &amp; Laplante, 2006, str. 81)","plainCitation":"(Ahmad &amp; Laplante, 2006, str. 81)","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574A09">
        <w:rPr>
          <w:rFonts w:cs="Times New Roman"/>
          <w:szCs w:val="24"/>
        </w:rPr>
        <w:fldChar w:fldCharType="separate"/>
      </w:r>
      <w:r w:rsidR="00D35512" w:rsidRPr="00574A09">
        <w:rPr>
          <w:rFonts w:cs="Times New Roman"/>
          <w:szCs w:val="24"/>
        </w:rPr>
        <w:t>(</w:t>
      </w:r>
      <w:r w:rsidR="00AF1A77" w:rsidRPr="00574A09">
        <w:rPr>
          <w:rFonts w:cs="Times New Roman"/>
          <w:szCs w:val="24"/>
        </w:rPr>
        <w:t>prav tam</w:t>
      </w:r>
      <w:r w:rsidR="009C77D5" w:rsidRPr="00574A09">
        <w:rPr>
          <w:rFonts w:cs="Times New Roman"/>
          <w:szCs w:val="24"/>
        </w:rPr>
        <w:t>, str. 81)</w:t>
      </w:r>
      <w:r w:rsidR="00360F96" w:rsidRPr="00574A09">
        <w:rPr>
          <w:rFonts w:cs="Times New Roman"/>
          <w:szCs w:val="24"/>
        </w:rPr>
        <w:fldChar w:fldCharType="end"/>
      </w:r>
      <w:r w:rsidR="00360F96" w:rsidRPr="00574A09">
        <w:rPr>
          <w:rFonts w:cs="Times New Roman"/>
          <w:szCs w:val="24"/>
        </w:rPr>
        <w:t>.</w:t>
      </w:r>
      <w:r w:rsidR="00165E39" w:rsidRPr="00574A09">
        <w:rPr>
          <w:rFonts w:cs="Times New Roman"/>
          <w:szCs w:val="24"/>
        </w:rPr>
        <w:t xml:space="preserve"> </w:t>
      </w:r>
      <w:r w:rsidR="00133CC9" w:rsidRPr="00574A09">
        <w:rPr>
          <w:rFonts w:cs="Times New Roman"/>
          <w:szCs w:val="24"/>
        </w:rPr>
        <w:t>Ker lahko projekti zaradi količine defektov postanejo neobvladljivi</w:t>
      </w:r>
      <w:r w:rsidR="00863B4F" w:rsidRPr="00574A09">
        <w:rPr>
          <w:rFonts w:cs="Times New Roman"/>
          <w:szCs w:val="24"/>
        </w:rPr>
        <w:t>,</w:t>
      </w:r>
      <w:r w:rsidR="00133CC9" w:rsidRPr="00574A09">
        <w:rPr>
          <w:rFonts w:cs="Times New Roman"/>
          <w:szCs w:val="24"/>
        </w:rPr>
        <w:t xml:space="preserve"> se priporočajo rešitve za spremljanje izvorne kode </w:t>
      </w:r>
      <w:r w:rsidR="00360F96" w:rsidRPr="00574A09">
        <w:rPr>
          <w:rFonts w:cs="Times New Roman"/>
          <w:szCs w:val="24"/>
        </w:rPr>
        <w:fldChar w:fldCharType="begin"/>
      </w:r>
      <w:r w:rsidR="009C77D5" w:rsidRPr="00574A09">
        <w:rPr>
          <w:rFonts w:cs="Times New Roman"/>
          <w:szCs w:val="24"/>
        </w:rPr>
        <w:instrText xml:space="preserve"> ADDIN ZOTERO_ITEM CSL_CITATION {"citationID":"J5BqAr6k","properties":{"formattedCitation":"(McShaffry &amp; Graham, 2012, str. 111)","plainCitation":"(McShaffry &amp; Graham, 2012, str. 111)","noteIndex":0},"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574A09">
        <w:rPr>
          <w:rFonts w:cs="Times New Roman"/>
          <w:szCs w:val="24"/>
        </w:rPr>
        <w:fldChar w:fldCharType="separate"/>
      </w:r>
      <w:r w:rsidR="00AB34C3" w:rsidRPr="00574A09">
        <w:rPr>
          <w:rFonts w:cs="Times New Roman"/>
          <w:szCs w:val="24"/>
        </w:rPr>
        <w:t>(McShaffry in</w:t>
      </w:r>
      <w:r w:rsidR="009C77D5" w:rsidRPr="00574A09">
        <w:rPr>
          <w:rFonts w:cs="Times New Roman"/>
          <w:szCs w:val="24"/>
        </w:rPr>
        <w:t xml:space="preserve"> Graham, 2012, str. 111)</w:t>
      </w:r>
      <w:r w:rsidR="00360F96" w:rsidRPr="00574A09">
        <w:rPr>
          <w:rFonts w:cs="Times New Roman"/>
          <w:szCs w:val="24"/>
        </w:rPr>
        <w:fldChar w:fldCharType="end"/>
      </w:r>
      <w:r w:rsidR="00133CC9" w:rsidRPr="00574A09">
        <w:rPr>
          <w:rFonts w:cs="Times New Roman"/>
          <w:szCs w:val="24"/>
        </w:rPr>
        <w:t xml:space="preserve">. </w:t>
      </w:r>
      <w:r w:rsidR="00360F96" w:rsidRPr="00574A09">
        <w:rPr>
          <w:rFonts w:cs="Times New Roman"/>
          <w:szCs w:val="24"/>
        </w:rPr>
        <w:t xml:space="preserve">Komercialne rešitve predstavljajo SourceSafe, Perforce in AlienBrain, odprtokodne pa Subversion, TortoiseSVN in Git </w:t>
      </w:r>
      <w:r w:rsidR="00360F96" w:rsidRPr="00574A09">
        <w:rPr>
          <w:rFonts w:cs="Times New Roman"/>
          <w:szCs w:val="24"/>
        </w:rPr>
        <w:fldChar w:fldCharType="begin"/>
      </w:r>
      <w:r w:rsidR="009C77D5" w:rsidRPr="00574A09">
        <w:rPr>
          <w:rFonts w:cs="Times New Roman"/>
          <w:szCs w:val="24"/>
        </w:rPr>
        <w:instrText xml:space="preserve"> ADDIN ZOTERO_ITEM CSL_CITATION {"citationID":"fEPjsKdO","properties":{"formattedCitation":"(McShaffry &amp; Graham, 2012, str. 15\\uc0\\u8211{}114)","plainCitation":"(McShaffry &amp; Graham, 2012, str. 15–114)","noteIndex":0},"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574A09">
        <w:rPr>
          <w:rFonts w:cs="Times New Roman"/>
          <w:szCs w:val="24"/>
        </w:rPr>
        <w:fldChar w:fldCharType="separate"/>
      </w:r>
      <w:r w:rsidR="00E801F1" w:rsidRPr="00574A09">
        <w:rPr>
          <w:rFonts w:cs="Times New Roman"/>
          <w:szCs w:val="24"/>
        </w:rPr>
        <w:t>(McShaffry in</w:t>
      </w:r>
      <w:r w:rsidR="009C77D5" w:rsidRPr="00574A09">
        <w:rPr>
          <w:rFonts w:cs="Times New Roman"/>
          <w:szCs w:val="24"/>
        </w:rPr>
        <w:t xml:space="preserve"> Graham, 2012, str. 15–114)</w:t>
      </w:r>
      <w:r w:rsidR="00360F96" w:rsidRPr="00574A09">
        <w:rPr>
          <w:rFonts w:cs="Times New Roman"/>
          <w:szCs w:val="24"/>
        </w:rPr>
        <w:fldChar w:fldCharType="end"/>
      </w:r>
      <w:r w:rsidR="00360F96" w:rsidRPr="00574A09">
        <w:rPr>
          <w:rFonts w:cs="Times New Roman"/>
          <w:szCs w:val="24"/>
        </w:rPr>
        <w:t>.</w:t>
      </w:r>
    </w:p>
    <w:p w14:paraId="490D5C93" w14:textId="77777777" w:rsidR="007A6190" w:rsidRPr="00574A09" w:rsidRDefault="007A6190" w:rsidP="005D71AF">
      <w:pPr>
        <w:rPr>
          <w:rFonts w:cs="Times New Roman"/>
          <w:szCs w:val="24"/>
        </w:rPr>
      </w:pPr>
      <w:r w:rsidRPr="00574A09">
        <w:rPr>
          <w:rFonts w:cs="Times New Roman"/>
          <w:szCs w:val="24"/>
        </w:rPr>
        <w:br w:type="page"/>
      </w:r>
    </w:p>
    <w:p w14:paraId="3FE31B39" w14:textId="37B1D05F" w:rsidR="00F24489" w:rsidRPr="00574A09" w:rsidRDefault="004554CF" w:rsidP="005D71AF">
      <w:pPr>
        <w:pStyle w:val="Naslov2"/>
      </w:pPr>
      <w:bookmarkStart w:id="72" w:name="_Toc509588448"/>
      <w:bookmarkStart w:id="73" w:name="_Toc511205684"/>
      <w:r w:rsidRPr="00574A09">
        <w:lastRenderedPageBreak/>
        <w:t>6.7</w:t>
      </w:r>
      <w:r w:rsidR="00BB6D28" w:rsidRPr="00574A09">
        <w:t>. OPTIMIZACIJA PROCESA</w:t>
      </w:r>
      <w:bookmarkEnd w:id="72"/>
      <w:bookmarkEnd w:id="73"/>
    </w:p>
    <w:p w14:paraId="39433470" w14:textId="7CB15D9A" w:rsidR="009927AC" w:rsidRPr="00574A09" w:rsidRDefault="00662980" w:rsidP="005D71AF">
      <w:pPr>
        <w:contextualSpacing/>
        <w:rPr>
          <w:rFonts w:cs="Times New Roman"/>
          <w:szCs w:val="24"/>
        </w:rPr>
      </w:pPr>
      <w:r w:rsidRPr="00574A09">
        <w:rPr>
          <w:rFonts w:cs="Times New Roman"/>
          <w:szCs w:val="24"/>
        </w:rPr>
        <w:t>V</w:t>
      </w:r>
      <w:r w:rsidR="005F2116" w:rsidRPr="00574A09">
        <w:rPr>
          <w:rFonts w:cs="Times New Roman"/>
          <w:szCs w:val="24"/>
        </w:rPr>
        <w:t xml:space="preserve"> sklopu RV2</w:t>
      </w:r>
      <w:r w:rsidRPr="00574A09">
        <w:rPr>
          <w:rFonts w:cs="Times New Roman"/>
          <w:szCs w:val="24"/>
        </w:rPr>
        <w:t xml:space="preserve"> smo želeli</w:t>
      </w:r>
      <w:r w:rsidR="005F2116" w:rsidRPr="00574A09">
        <w:rPr>
          <w:rFonts w:cs="Times New Roman"/>
          <w:szCs w:val="24"/>
        </w:rPr>
        <w:t xml:space="preserve"> ugotoviti</w:t>
      </w:r>
      <w:r w:rsidR="00C92A43" w:rsidRPr="00574A09">
        <w:rPr>
          <w:rFonts w:cs="Times New Roman"/>
          <w:szCs w:val="24"/>
        </w:rPr>
        <w:t>,</w:t>
      </w:r>
      <w:r w:rsidR="005F2116" w:rsidRPr="00574A09">
        <w:rPr>
          <w:rFonts w:cs="Times New Roman"/>
          <w:szCs w:val="24"/>
        </w:rPr>
        <w:t xml:space="preserve"> ali je predlagani </w:t>
      </w:r>
      <w:r w:rsidRPr="00574A09">
        <w:rPr>
          <w:rFonts w:cs="Times New Roman"/>
          <w:szCs w:val="24"/>
        </w:rPr>
        <w:t xml:space="preserve">model primeren za optimizacijo. Zato smo z DGMM </w:t>
      </w:r>
      <w:r w:rsidR="005F2116" w:rsidRPr="00574A09">
        <w:rPr>
          <w:rFonts w:cs="Times New Roman"/>
          <w:szCs w:val="24"/>
        </w:rPr>
        <w:t>izvedli</w:t>
      </w:r>
      <w:r w:rsidR="003B006C" w:rsidRPr="00574A09">
        <w:rPr>
          <w:rFonts w:cs="Times New Roman"/>
          <w:szCs w:val="24"/>
        </w:rPr>
        <w:t xml:space="preserve"> </w:t>
      </w:r>
      <w:r w:rsidR="00E452E6" w:rsidRPr="00574A09">
        <w:rPr>
          <w:rFonts w:cs="Times New Roman"/>
          <w:szCs w:val="24"/>
        </w:rPr>
        <w:t>simulacijo optimizacije</w:t>
      </w:r>
      <w:r w:rsidR="000E1047" w:rsidRPr="00574A09">
        <w:rPr>
          <w:rFonts w:cs="Times New Roman"/>
          <w:szCs w:val="24"/>
        </w:rPr>
        <w:t xml:space="preserve">. </w:t>
      </w:r>
      <w:r w:rsidR="005F2116" w:rsidRPr="00574A09">
        <w:rPr>
          <w:rFonts w:cs="Times New Roman"/>
          <w:szCs w:val="24"/>
        </w:rPr>
        <w:t>V prvem delu smo</w:t>
      </w:r>
      <w:r w:rsidR="000E1047" w:rsidRPr="00574A09">
        <w:rPr>
          <w:rFonts w:cs="Times New Roman"/>
          <w:szCs w:val="24"/>
        </w:rPr>
        <w:t xml:space="preserve"> izbrali vprašalnik, ki</w:t>
      </w:r>
      <w:r w:rsidR="00D94D98" w:rsidRPr="00574A09">
        <w:rPr>
          <w:rFonts w:cs="Times New Roman"/>
          <w:szCs w:val="24"/>
        </w:rPr>
        <w:t xml:space="preserve"> vsebuje izjave za ocenjevanje najvišjega nivoja</w:t>
      </w:r>
      <w:r w:rsidR="000E1047" w:rsidRPr="00574A09">
        <w:rPr>
          <w:rFonts w:cs="Times New Roman"/>
          <w:szCs w:val="24"/>
        </w:rPr>
        <w:t xml:space="preserve"> zrelosti. </w:t>
      </w:r>
      <w:r w:rsidR="001F2D1E" w:rsidRPr="00574A09">
        <w:rPr>
          <w:rFonts w:cs="Times New Roman"/>
          <w:szCs w:val="24"/>
        </w:rPr>
        <w:t>Nato smo i</w:t>
      </w:r>
      <w:r w:rsidR="005F2116" w:rsidRPr="00574A09">
        <w:rPr>
          <w:rFonts w:cs="Times New Roman"/>
          <w:szCs w:val="24"/>
        </w:rPr>
        <w:t>zjavam, ki se nanaš</w:t>
      </w:r>
      <w:r w:rsidR="00033C7C">
        <w:rPr>
          <w:rFonts w:cs="Times New Roman"/>
          <w:szCs w:val="24"/>
        </w:rPr>
        <w:t>ajo na izvajanje GDPA (PRILOGA L</w:t>
      </w:r>
      <w:r w:rsidR="005F2116" w:rsidRPr="00574A09">
        <w:rPr>
          <w:rFonts w:cs="Times New Roman"/>
          <w:szCs w:val="24"/>
        </w:rPr>
        <w:t>) za ocenjevanje optimalne zrelosti po DGMM</w:t>
      </w:r>
      <w:r w:rsidR="00C92A43" w:rsidRPr="00574A09">
        <w:rPr>
          <w:rFonts w:cs="Times New Roman"/>
          <w:szCs w:val="24"/>
        </w:rPr>
        <w:t>,</w:t>
      </w:r>
      <w:r w:rsidR="00C63FFB" w:rsidRPr="00574A09">
        <w:rPr>
          <w:rFonts w:cs="Times New Roman"/>
          <w:szCs w:val="24"/>
        </w:rPr>
        <w:t xml:space="preserve"> podali odgovore. </w:t>
      </w:r>
      <w:r w:rsidR="00C92A43" w:rsidRPr="00574A09">
        <w:rPr>
          <w:rFonts w:cs="Times New Roman"/>
          <w:szCs w:val="24"/>
        </w:rPr>
        <w:t>Če</w:t>
      </w:r>
      <w:r w:rsidR="00C63FFB" w:rsidRPr="00574A09">
        <w:rPr>
          <w:rFonts w:cs="Times New Roman"/>
          <w:szCs w:val="24"/>
        </w:rPr>
        <w:t xml:space="preserve"> predlagani </w:t>
      </w:r>
      <w:r w:rsidR="005F2116" w:rsidRPr="00574A09">
        <w:rPr>
          <w:rFonts w:cs="Times New Roman"/>
          <w:szCs w:val="24"/>
        </w:rPr>
        <w:t>model zagotavlja izvajanje posamezne GDPA</w:t>
      </w:r>
      <w:r w:rsidR="00C92A43" w:rsidRPr="00574A09">
        <w:rPr>
          <w:rFonts w:cs="Times New Roman"/>
          <w:szCs w:val="24"/>
        </w:rPr>
        <w:t>,</w:t>
      </w:r>
      <w:r w:rsidR="005F2116" w:rsidRPr="00574A09">
        <w:rPr>
          <w:rFonts w:cs="Times New Roman"/>
          <w:szCs w:val="24"/>
        </w:rPr>
        <w:t xml:space="preserve"> smo v tabelo zapisali DA</w:t>
      </w:r>
      <w:r w:rsidR="00C63FFB" w:rsidRPr="00574A09">
        <w:rPr>
          <w:rFonts w:cs="Times New Roman"/>
          <w:szCs w:val="24"/>
        </w:rPr>
        <w:t>,</w:t>
      </w:r>
      <w:r w:rsidR="005F2116" w:rsidRPr="00574A09">
        <w:rPr>
          <w:rFonts w:cs="Times New Roman"/>
          <w:szCs w:val="24"/>
        </w:rPr>
        <w:t xml:space="preserve"> </w:t>
      </w:r>
      <w:r w:rsidR="00C92A43" w:rsidRPr="00574A09">
        <w:rPr>
          <w:rFonts w:cs="Times New Roman"/>
          <w:szCs w:val="24"/>
        </w:rPr>
        <w:t xml:space="preserve">če pa </w:t>
      </w:r>
      <w:r w:rsidR="00C63FFB" w:rsidRPr="00574A09">
        <w:rPr>
          <w:rFonts w:cs="Times New Roman"/>
          <w:szCs w:val="24"/>
        </w:rPr>
        <w:t xml:space="preserve"> </w:t>
      </w:r>
      <w:r w:rsidR="00330425" w:rsidRPr="00574A09">
        <w:rPr>
          <w:rFonts w:cs="Times New Roman"/>
          <w:szCs w:val="24"/>
        </w:rPr>
        <w:t>ne zagotavlja izvajanja</w:t>
      </w:r>
      <w:r w:rsidR="00C92A43" w:rsidRPr="00574A09">
        <w:rPr>
          <w:rFonts w:cs="Times New Roman"/>
          <w:szCs w:val="24"/>
        </w:rPr>
        <w:t>,</w:t>
      </w:r>
      <w:r w:rsidR="00330425" w:rsidRPr="00574A09">
        <w:rPr>
          <w:rFonts w:cs="Times New Roman"/>
          <w:szCs w:val="24"/>
        </w:rPr>
        <w:t xml:space="preserve"> </w:t>
      </w:r>
      <w:r w:rsidR="005F2116" w:rsidRPr="00574A09">
        <w:rPr>
          <w:rFonts w:cs="Times New Roman"/>
          <w:szCs w:val="24"/>
        </w:rPr>
        <w:t>smo zapisali NE. Rezultati so v PRILOG</w:t>
      </w:r>
      <w:r w:rsidR="00C92A43" w:rsidRPr="00574A09">
        <w:rPr>
          <w:rFonts w:cs="Times New Roman"/>
          <w:szCs w:val="24"/>
        </w:rPr>
        <w:t>I</w:t>
      </w:r>
      <w:r w:rsidR="00033C7C">
        <w:rPr>
          <w:rFonts w:cs="Times New Roman"/>
          <w:szCs w:val="24"/>
        </w:rPr>
        <w:t xml:space="preserve"> M</w:t>
      </w:r>
      <w:r w:rsidR="005F2116" w:rsidRPr="00574A09">
        <w:rPr>
          <w:rFonts w:cs="Times New Roman"/>
          <w:szCs w:val="24"/>
        </w:rPr>
        <w:t>.</w:t>
      </w:r>
      <w:r w:rsidR="009927AC" w:rsidRPr="00574A09">
        <w:rPr>
          <w:rFonts w:cs="Times New Roman"/>
          <w:szCs w:val="24"/>
        </w:rPr>
        <w:t xml:space="preserve"> </w:t>
      </w:r>
    </w:p>
    <w:p w14:paraId="28D988C5" w14:textId="05AC2C32" w:rsidR="00701E3D" w:rsidRPr="00574A09" w:rsidRDefault="0001778E" w:rsidP="005D71AF">
      <w:pPr>
        <w:contextualSpacing/>
        <w:rPr>
          <w:rFonts w:cs="Times New Roman"/>
          <w:szCs w:val="24"/>
        </w:rPr>
      </w:pPr>
      <w:r w:rsidRPr="00574A09">
        <w:rPr>
          <w:rFonts w:cs="Times New Roman"/>
          <w:szCs w:val="24"/>
        </w:rPr>
        <w:t>Ugotovili smo, da n</w:t>
      </w:r>
      <w:r w:rsidR="0062787E" w:rsidRPr="00574A09">
        <w:rPr>
          <w:rFonts w:cs="Times New Roman"/>
          <w:szCs w:val="24"/>
        </w:rPr>
        <w:t>aš model ne zagotavlja izvajanja</w:t>
      </w:r>
      <w:r w:rsidRPr="00574A09">
        <w:rPr>
          <w:rFonts w:cs="Times New Roman"/>
          <w:szCs w:val="24"/>
        </w:rPr>
        <w:t xml:space="preserve"> vseh GDPA, ki jih predvideva DGMM.</w:t>
      </w:r>
      <w:r w:rsidR="00E0709C" w:rsidRPr="00574A09">
        <w:rPr>
          <w:rFonts w:cs="Times New Roman"/>
          <w:szCs w:val="24"/>
        </w:rPr>
        <w:t xml:space="preserve"> </w:t>
      </w:r>
      <w:r w:rsidR="00C00522" w:rsidRPr="00574A09">
        <w:rPr>
          <w:rFonts w:cs="Times New Roman"/>
          <w:szCs w:val="24"/>
        </w:rPr>
        <w:t>Pri posodabljanju dokumentacije smo uporabili drugače</w:t>
      </w:r>
      <w:r w:rsidR="000F5ECA" w:rsidRPr="00574A09">
        <w:rPr>
          <w:rFonts w:cs="Times New Roman"/>
          <w:szCs w:val="24"/>
        </w:rPr>
        <w:t>n</w:t>
      </w:r>
      <w:r w:rsidR="00C00522" w:rsidRPr="00574A09">
        <w:rPr>
          <w:rFonts w:cs="Times New Roman"/>
          <w:szCs w:val="24"/>
        </w:rPr>
        <w:t xml:space="preserve"> pristop</w:t>
      </w:r>
      <w:r w:rsidR="00C92A43" w:rsidRPr="00574A09">
        <w:rPr>
          <w:rFonts w:cs="Times New Roman"/>
          <w:szCs w:val="24"/>
        </w:rPr>
        <w:t>,</w:t>
      </w:r>
      <w:r w:rsidR="00C00522" w:rsidRPr="00574A09">
        <w:rPr>
          <w:rFonts w:cs="Times New Roman"/>
          <w:szCs w:val="24"/>
        </w:rPr>
        <w:t xml:space="preserve"> kot</w:t>
      </w:r>
      <w:r w:rsidR="002A7FE3" w:rsidRPr="00574A09">
        <w:rPr>
          <w:rFonts w:cs="Times New Roman"/>
          <w:szCs w:val="24"/>
        </w:rPr>
        <w:t xml:space="preserve"> ga</w:t>
      </w:r>
      <w:r w:rsidR="00C00522" w:rsidRPr="00574A09">
        <w:rPr>
          <w:rFonts w:cs="Times New Roman"/>
          <w:szCs w:val="24"/>
        </w:rPr>
        <w:t xml:space="preserve"> predvideva DGMM v </w:t>
      </w:r>
      <w:r w:rsidR="00C65D47" w:rsidRPr="00574A09">
        <w:rPr>
          <w:rFonts w:cs="Times New Roman"/>
          <w:szCs w:val="24"/>
        </w:rPr>
        <w:t xml:space="preserve">izjavi </w:t>
      </w:r>
      <w:r w:rsidR="00B944ED" w:rsidRPr="00574A09">
        <w:rPr>
          <w:rFonts w:cs="Times New Roman"/>
          <w:szCs w:val="24"/>
        </w:rPr>
        <w:t>S.5.1.4.</w:t>
      </w:r>
      <w:r w:rsidR="00E90129" w:rsidRPr="00574A09">
        <w:rPr>
          <w:rFonts w:cs="Times New Roman"/>
          <w:szCs w:val="24"/>
        </w:rPr>
        <w:t xml:space="preserve"> Pri </w:t>
      </w:r>
      <w:r w:rsidR="002C2A71" w:rsidRPr="00574A09">
        <w:rPr>
          <w:rFonts w:cs="Times New Roman"/>
          <w:szCs w:val="24"/>
        </w:rPr>
        <w:t xml:space="preserve"> našem </w:t>
      </w:r>
      <w:r w:rsidR="00E90129" w:rsidRPr="00574A09">
        <w:rPr>
          <w:rFonts w:cs="Times New Roman"/>
          <w:szCs w:val="24"/>
        </w:rPr>
        <w:t>modelu smo upoštevali najmanjši potreben obseg dokumentacije, da lahko vzdržujemo kvaliteten razvoj. Dodatna dokumentacija predstavlja odv</w:t>
      </w:r>
      <w:r w:rsidR="00BF77CD" w:rsidRPr="00574A09">
        <w:rPr>
          <w:rFonts w:cs="Times New Roman"/>
          <w:szCs w:val="24"/>
        </w:rPr>
        <w:t>e</w:t>
      </w:r>
      <w:r w:rsidR="00E90129" w:rsidRPr="00574A09">
        <w:rPr>
          <w:rFonts w:cs="Times New Roman"/>
          <w:szCs w:val="24"/>
        </w:rPr>
        <w:t>čno delo, poleg tega pa zavir</w:t>
      </w:r>
      <w:r w:rsidR="00E84C3A" w:rsidRPr="00574A09">
        <w:rPr>
          <w:rFonts w:cs="Times New Roman"/>
          <w:szCs w:val="24"/>
        </w:rPr>
        <w:t>a agilnost</w:t>
      </w:r>
      <w:r w:rsidR="00C92A43" w:rsidRPr="00574A09">
        <w:rPr>
          <w:rFonts w:cs="Times New Roman"/>
          <w:szCs w:val="24"/>
        </w:rPr>
        <w:t>,</w:t>
      </w:r>
      <w:r w:rsidR="00E84C3A" w:rsidRPr="00574A09">
        <w:rPr>
          <w:rFonts w:cs="Times New Roman"/>
          <w:szCs w:val="24"/>
        </w:rPr>
        <w:t xml:space="preserve"> </w:t>
      </w:r>
      <w:r w:rsidR="00C92A43" w:rsidRPr="00574A09">
        <w:rPr>
          <w:rFonts w:cs="Times New Roman"/>
          <w:szCs w:val="24"/>
        </w:rPr>
        <w:t>ki smo jo</w:t>
      </w:r>
      <w:r w:rsidR="00B4116F" w:rsidRPr="00574A09">
        <w:rPr>
          <w:rFonts w:cs="Times New Roman"/>
          <w:szCs w:val="24"/>
        </w:rPr>
        <w:t xml:space="preserve"> želeli</w:t>
      </w:r>
      <w:r w:rsidR="00B97C1E" w:rsidRPr="00574A09">
        <w:rPr>
          <w:rFonts w:cs="Times New Roman"/>
          <w:szCs w:val="24"/>
        </w:rPr>
        <w:t xml:space="preserve"> doseči. </w:t>
      </w:r>
      <w:r w:rsidR="00ED2511" w:rsidRPr="00574A09">
        <w:rPr>
          <w:rFonts w:cs="Times New Roman"/>
          <w:szCs w:val="24"/>
        </w:rPr>
        <w:t>I</w:t>
      </w:r>
      <w:r w:rsidR="00E84C3A" w:rsidRPr="00574A09">
        <w:rPr>
          <w:rFonts w:cs="Times New Roman"/>
          <w:szCs w:val="24"/>
        </w:rPr>
        <w:t>zjavi</w:t>
      </w:r>
      <w:r w:rsidR="00701E3D" w:rsidRPr="00574A09">
        <w:rPr>
          <w:rFonts w:cs="Times New Roman"/>
          <w:szCs w:val="24"/>
        </w:rPr>
        <w:t xml:space="preserve"> </w:t>
      </w:r>
      <w:r w:rsidR="00A96AF3" w:rsidRPr="00574A09">
        <w:rPr>
          <w:rFonts w:cs="Times New Roman"/>
          <w:szCs w:val="24"/>
        </w:rPr>
        <w:t>S.5.8.1</w:t>
      </w:r>
      <w:r w:rsidR="00C92A43" w:rsidRPr="00574A09">
        <w:rPr>
          <w:rFonts w:cs="Times New Roman"/>
          <w:szCs w:val="24"/>
        </w:rPr>
        <w:t xml:space="preserve"> in</w:t>
      </w:r>
      <w:r w:rsidR="00A96AF3" w:rsidRPr="00574A09">
        <w:rPr>
          <w:rFonts w:cs="Times New Roman"/>
          <w:szCs w:val="24"/>
        </w:rPr>
        <w:t xml:space="preserve"> S.5.8.2 </w:t>
      </w:r>
      <w:r w:rsidR="00ED2511" w:rsidRPr="00574A09">
        <w:rPr>
          <w:rFonts w:cs="Times New Roman"/>
          <w:szCs w:val="24"/>
        </w:rPr>
        <w:t>se nanašata na</w:t>
      </w:r>
      <w:r w:rsidR="00975011" w:rsidRPr="00574A09">
        <w:rPr>
          <w:rFonts w:cs="Times New Roman"/>
          <w:szCs w:val="24"/>
        </w:rPr>
        <w:t xml:space="preserve"> aktivnosti</w:t>
      </w:r>
      <w:r w:rsidR="00C92A43" w:rsidRPr="00574A09">
        <w:rPr>
          <w:rFonts w:cs="Times New Roman"/>
          <w:szCs w:val="24"/>
        </w:rPr>
        <w:t>,</w:t>
      </w:r>
      <w:r w:rsidR="00975011" w:rsidRPr="00574A09">
        <w:rPr>
          <w:rFonts w:cs="Times New Roman"/>
          <w:szCs w:val="24"/>
        </w:rPr>
        <w:t xml:space="preserve"> povez</w:t>
      </w:r>
      <w:r w:rsidR="005018FD" w:rsidRPr="00574A09">
        <w:rPr>
          <w:rFonts w:cs="Times New Roman"/>
          <w:szCs w:val="24"/>
        </w:rPr>
        <w:t xml:space="preserve">ane z razvojem in vzdrževanjem </w:t>
      </w:r>
      <w:r w:rsidR="00EE08E4" w:rsidRPr="00574A09">
        <w:rPr>
          <w:rFonts w:cs="Times New Roman"/>
          <w:szCs w:val="24"/>
        </w:rPr>
        <w:t>igralnih pogonov.</w:t>
      </w:r>
      <w:r w:rsidR="00FD5B62" w:rsidRPr="00574A09">
        <w:rPr>
          <w:rFonts w:cs="Times New Roman"/>
          <w:szCs w:val="24"/>
        </w:rPr>
        <w:t xml:space="preserve"> Za to</w:t>
      </w:r>
      <w:r w:rsidR="001E5ABE" w:rsidRPr="00574A09">
        <w:rPr>
          <w:rFonts w:cs="Times New Roman"/>
          <w:szCs w:val="24"/>
        </w:rPr>
        <w:t xml:space="preserve"> nalogo je odgovoren programer</w:t>
      </w:r>
      <w:r w:rsidR="00A2404A" w:rsidRPr="00574A09">
        <w:rPr>
          <w:rFonts w:cs="Times New Roman"/>
          <w:szCs w:val="24"/>
        </w:rPr>
        <w:t xml:space="preserve"> </w:t>
      </w:r>
      <w:r w:rsidR="00A2404A" w:rsidRPr="00574A09">
        <w:rPr>
          <w:rFonts w:cs="Times New Roman"/>
          <w:szCs w:val="24"/>
        </w:rPr>
        <w:fldChar w:fldCharType="begin"/>
      </w:r>
      <w:r w:rsidR="009C77D5" w:rsidRPr="00574A09">
        <w:rPr>
          <w:rFonts w:cs="Times New Roman"/>
          <w:szCs w:val="24"/>
        </w:rPr>
        <w:instrText xml:space="preserve"> ADDIN ZOTERO_ITEM CSL_CITATION {"citationID":"56MlHMKt","properties":{"formattedCitation":"(Novak, 2012, str. 334)","plainCitation":"(Novak, 2012, str. 334)","noteIndex":0},"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sidRPr="00574A09">
        <w:rPr>
          <w:rFonts w:cs="Times New Roman"/>
          <w:szCs w:val="24"/>
        </w:rPr>
        <w:fldChar w:fldCharType="separate"/>
      </w:r>
      <w:r w:rsidR="009C77D5" w:rsidRPr="00574A09">
        <w:rPr>
          <w:rFonts w:cs="Times New Roman"/>
          <w:szCs w:val="24"/>
        </w:rPr>
        <w:t>(Novak, 2012, str. 334)</w:t>
      </w:r>
      <w:r w:rsidR="00A2404A" w:rsidRPr="00574A09">
        <w:rPr>
          <w:rFonts w:cs="Times New Roman"/>
          <w:szCs w:val="24"/>
        </w:rPr>
        <w:fldChar w:fldCharType="end"/>
      </w:r>
      <w:r w:rsidR="001E5ABE" w:rsidRPr="00574A09">
        <w:rPr>
          <w:rFonts w:cs="Times New Roman"/>
          <w:szCs w:val="24"/>
        </w:rPr>
        <w:t xml:space="preserve">. V literaturi je razbrati, da se je pri številčno manjših ekipah bolje </w:t>
      </w:r>
      <w:r w:rsidR="00CA43AF" w:rsidRPr="00574A09">
        <w:rPr>
          <w:rFonts w:cs="Times New Roman"/>
          <w:szCs w:val="24"/>
        </w:rPr>
        <w:t xml:space="preserve">usmeriti </w:t>
      </w:r>
      <w:r w:rsidR="001E5ABE" w:rsidRPr="00574A09">
        <w:rPr>
          <w:rFonts w:cs="Times New Roman"/>
          <w:szCs w:val="24"/>
        </w:rPr>
        <w:t>na oblikovanje in izdelavo igre</w:t>
      </w:r>
      <w:r w:rsidR="00C92A43" w:rsidRPr="00574A09">
        <w:rPr>
          <w:rFonts w:cs="Times New Roman"/>
          <w:szCs w:val="24"/>
        </w:rPr>
        <w:t>,</w:t>
      </w:r>
      <w:r w:rsidR="001E5ABE" w:rsidRPr="00574A09">
        <w:rPr>
          <w:rFonts w:cs="Times New Roman"/>
          <w:szCs w:val="24"/>
        </w:rPr>
        <w:t xml:space="preserve"> kot na izgradnjo </w:t>
      </w:r>
      <w:r w:rsidR="001F52C1" w:rsidRPr="00574A09">
        <w:rPr>
          <w:rFonts w:cs="Times New Roman"/>
          <w:szCs w:val="24"/>
        </w:rPr>
        <w:t xml:space="preserve">igralnega </w:t>
      </w:r>
      <w:r w:rsidR="001E5ABE" w:rsidRPr="00574A09">
        <w:rPr>
          <w:rFonts w:cs="Times New Roman"/>
          <w:szCs w:val="24"/>
        </w:rPr>
        <w:t xml:space="preserve">pogona </w:t>
      </w:r>
      <w:r w:rsidR="001E5ABE" w:rsidRPr="00574A09">
        <w:rPr>
          <w:rFonts w:cs="Times New Roman"/>
          <w:szCs w:val="24"/>
        </w:rPr>
        <w:fldChar w:fldCharType="begin"/>
      </w:r>
      <w:r w:rsidR="009C77D5" w:rsidRPr="00574A09">
        <w:rPr>
          <w:rFonts w:cs="Times New Roman"/>
          <w:szCs w:val="24"/>
        </w:rPr>
        <w:instrText xml:space="preserve"> ADDIN ZOTERO_ITEM CSL_CITATION {"citationID":"nZIhUB67","properties":{"formattedCitation":"(Novak, 2012, str. 344)","plainCitation":"(Novak, 2012, str. 344)","noteIndex":0},"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sidRPr="00574A09">
        <w:rPr>
          <w:rFonts w:cs="Times New Roman"/>
          <w:szCs w:val="24"/>
        </w:rPr>
        <w:fldChar w:fldCharType="separate"/>
      </w:r>
      <w:r w:rsidR="009C77D5" w:rsidRPr="00574A09">
        <w:rPr>
          <w:rFonts w:cs="Times New Roman"/>
          <w:szCs w:val="24"/>
        </w:rPr>
        <w:t>(Novak, 2012, str. 344)</w:t>
      </w:r>
      <w:r w:rsidR="001E5ABE" w:rsidRPr="00574A09">
        <w:rPr>
          <w:rFonts w:cs="Times New Roman"/>
          <w:szCs w:val="24"/>
        </w:rPr>
        <w:fldChar w:fldCharType="end"/>
      </w:r>
      <w:r w:rsidR="001E5ABE" w:rsidRPr="00574A09">
        <w:rPr>
          <w:rFonts w:cs="Times New Roman"/>
          <w:szCs w:val="24"/>
        </w:rPr>
        <w:t xml:space="preserve">. </w:t>
      </w:r>
      <w:r w:rsidR="00593CBF" w:rsidRPr="00574A09">
        <w:rPr>
          <w:rFonts w:cs="Times New Roman"/>
          <w:szCs w:val="24"/>
        </w:rPr>
        <w:t>Sama izdelava pogona, vz</w:t>
      </w:r>
      <w:r w:rsidR="00CA2BC1" w:rsidRPr="00574A09">
        <w:rPr>
          <w:rFonts w:cs="Times New Roman"/>
          <w:szCs w:val="24"/>
        </w:rPr>
        <w:t>drževanje</w:t>
      </w:r>
      <w:r w:rsidR="00C92A43" w:rsidRPr="00574A09">
        <w:rPr>
          <w:rFonts w:cs="Times New Roman"/>
          <w:szCs w:val="24"/>
        </w:rPr>
        <w:t xml:space="preserve"> in</w:t>
      </w:r>
      <w:r w:rsidR="00CA2BC1" w:rsidRPr="00574A09">
        <w:rPr>
          <w:rFonts w:cs="Times New Roman"/>
          <w:szCs w:val="24"/>
        </w:rPr>
        <w:t xml:space="preserve"> nudenje podpore več</w:t>
      </w:r>
      <w:r w:rsidR="00593CBF" w:rsidRPr="00574A09">
        <w:rPr>
          <w:rFonts w:cs="Times New Roman"/>
          <w:szCs w:val="24"/>
        </w:rPr>
        <w:t xml:space="preserve"> platformam je časovno in stroškovno potratno opravilo za manjše ekipe. </w:t>
      </w:r>
      <w:r w:rsidR="009E79D2" w:rsidRPr="00574A09">
        <w:rPr>
          <w:rFonts w:cs="Times New Roman"/>
          <w:szCs w:val="24"/>
        </w:rPr>
        <w:fldChar w:fldCharType="begin"/>
      </w:r>
      <w:r w:rsidR="009C77D5" w:rsidRPr="00574A09">
        <w:rPr>
          <w:rFonts w:cs="Times New Roman"/>
          <w:szCs w:val="24"/>
        </w:rPr>
        <w:instrText xml:space="preserve"> ADDIN ZOTERO_ITEM CSL_CITATION {"citationID":"nZxIpF5Q","properties":{"formattedCitation":"(McShaffry &amp; Graham, 2012, str. 22)","plainCitation":"(McShaffry &amp; Graham, 2012, str. 22)","noteIndex":0},"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sidRPr="00574A09">
        <w:rPr>
          <w:rFonts w:cs="Times New Roman"/>
          <w:szCs w:val="24"/>
        </w:rPr>
        <w:fldChar w:fldCharType="separate"/>
      </w:r>
      <w:r w:rsidR="0063404D" w:rsidRPr="00574A09">
        <w:rPr>
          <w:rFonts w:cs="Times New Roman"/>
          <w:szCs w:val="24"/>
        </w:rPr>
        <w:t>(McShaffry in</w:t>
      </w:r>
      <w:r w:rsidR="009C77D5" w:rsidRPr="00574A09">
        <w:rPr>
          <w:rFonts w:cs="Times New Roman"/>
          <w:szCs w:val="24"/>
        </w:rPr>
        <w:t xml:space="preserve"> Graham, 2012, str. 22)</w:t>
      </w:r>
      <w:r w:rsidR="009E79D2" w:rsidRPr="00574A09">
        <w:rPr>
          <w:rFonts w:cs="Times New Roman"/>
          <w:szCs w:val="24"/>
        </w:rPr>
        <w:fldChar w:fldCharType="end"/>
      </w:r>
      <w:r w:rsidR="00A30698" w:rsidRPr="00574A09">
        <w:rPr>
          <w:rFonts w:cs="Times New Roman"/>
          <w:szCs w:val="24"/>
        </w:rPr>
        <w:t>.</w:t>
      </w:r>
      <w:r w:rsidR="00556361" w:rsidRPr="00574A09">
        <w:rPr>
          <w:rFonts w:cs="Times New Roman"/>
          <w:szCs w:val="24"/>
        </w:rPr>
        <w:t xml:space="preserve"> Ti dve izjavi sta predvsem odvisni od številčnosti ek</w:t>
      </w:r>
      <w:r w:rsidR="006A0300" w:rsidRPr="00574A09">
        <w:rPr>
          <w:rFonts w:cs="Times New Roman"/>
          <w:szCs w:val="24"/>
        </w:rPr>
        <w:t xml:space="preserve">ipe in </w:t>
      </w:r>
      <w:r w:rsidR="00C92A43" w:rsidRPr="00574A09">
        <w:rPr>
          <w:rFonts w:cs="Times New Roman"/>
          <w:szCs w:val="24"/>
        </w:rPr>
        <w:t xml:space="preserve">njene </w:t>
      </w:r>
      <w:r w:rsidR="006A0300" w:rsidRPr="00574A09">
        <w:rPr>
          <w:rFonts w:cs="Times New Roman"/>
          <w:szCs w:val="24"/>
        </w:rPr>
        <w:t>usposobljenosti</w:t>
      </w:r>
      <w:r w:rsidR="008D2F60" w:rsidRPr="00574A09">
        <w:rPr>
          <w:rFonts w:cs="Times New Roman"/>
          <w:szCs w:val="24"/>
        </w:rPr>
        <w:t>,</w:t>
      </w:r>
      <w:r w:rsidR="006A0300" w:rsidRPr="00574A09">
        <w:rPr>
          <w:rFonts w:cs="Times New Roman"/>
          <w:szCs w:val="24"/>
        </w:rPr>
        <w:t xml:space="preserve"> na kar procesni model ne more vplivati.</w:t>
      </w:r>
      <w:r w:rsidR="00FB6595" w:rsidRPr="00574A09">
        <w:rPr>
          <w:rFonts w:cs="Times New Roman"/>
          <w:szCs w:val="24"/>
        </w:rPr>
        <w:t xml:space="preserve"> </w:t>
      </w:r>
      <w:r w:rsidR="008B75A9" w:rsidRPr="00574A09">
        <w:rPr>
          <w:rFonts w:cs="Times New Roman"/>
          <w:szCs w:val="24"/>
        </w:rPr>
        <w:t xml:space="preserve">Izjavo S.5.15.2 smo </w:t>
      </w:r>
      <w:r w:rsidR="00B60FA6" w:rsidRPr="00574A09">
        <w:rPr>
          <w:rFonts w:cs="Times New Roman"/>
          <w:szCs w:val="24"/>
        </w:rPr>
        <w:t>zavrnili, ker se v pr</w:t>
      </w:r>
      <w:r w:rsidR="00F70866" w:rsidRPr="00574A09">
        <w:rPr>
          <w:rFonts w:cs="Times New Roman"/>
          <w:szCs w:val="24"/>
        </w:rPr>
        <w:t>vi vrsti fokusiramo na igralca in uporabniško izkušnjo.</w:t>
      </w:r>
      <w:r w:rsidR="009058CC" w:rsidRPr="00574A09">
        <w:rPr>
          <w:rFonts w:cs="Times New Roman"/>
          <w:szCs w:val="24"/>
        </w:rPr>
        <w:t xml:space="preserve"> </w:t>
      </w:r>
      <w:r w:rsidR="0096496F" w:rsidRPr="00574A09">
        <w:rPr>
          <w:rFonts w:cs="Times New Roman"/>
          <w:szCs w:val="24"/>
        </w:rPr>
        <w:t>Procesni model</w:t>
      </w:r>
      <w:r w:rsidR="00D20096" w:rsidRPr="00574A09">
        <w:rPr>
          <w:rFonts w:cs="Times New Roman"/>
          <w:szCs w:val="24"/>
        </w:rPr>
        <w:t xml:space="preserve"> omogoča</w:t>
      </w:r>
      <w:r w:rsidR="00B60FA6" w:rsidRPr="00574A09">
        <w:rPr>
          <w:rFonts w:cs="Times New Roman"/>
          <w:szCs w:val="24"/>
        </w:rPr>
        <w:t xml:space="preserve"> sicer</w:t>
      </w:r>
      <w:r w:rsidR="00D20096" w:rsidRPr="00574A09">
        <w:rPr>
          <w:rFonts w:cs="Times New Roman"/>
          <w:szCs w:val="24"/>
        </w:rPr>
        <w:t xml:space="preserve"> oba pri</w:t>
      </w:r>
      <w:r w:rsidR="000B0555" w:rsidRPr="00574A09">
        <w:rPr>
          <w:rFonts w:cs="Times New Roman"/>
          <w:szCs w:val="24"/>
        </w:rPr>
        <w:t>stopa strategij</w:t>
      </w:r>
      <w:r w:rsidR="00B43C83" w:rsidRPr="00574A09">
        <w:rPr>
          <w:rFonts w:cs="Times New Roman"/>
          <w:szCs w:val="24"/>
        </w:rPr>
        <w:t xml:space="preserve"> </w:t>
      </w:r>
      <w:r w:rsidR="00C92A43" w:rsidRPr="00574A09">
        <w:rPr>
          <w:rFonts w:cs="Times New Roman"/>
          <w:szCs w:val="24"/>
        </w:rPr>
        <w:t>v</w:t>
      </w:r>
      <w:r w:rsidR="00B43C83" w:rsidRPr="00574A09">
        <w:rPr>
          <w:rFonts w:cs="Times New Roman"/>
          <w:szCs w:val="24"/>
        </w:rPr>
        <w:t>endar se igre bolj fokusirajo na uporabniško izkušnjo</w:t>
      </w:r>
      <w:r w:rsidR="00C92A43" w:rsidRPr="00574A09">
        <w:rPr>
          <w:rFonts w:cs="Times New Roman"/>
          <w:szCs w:val="24"/>
        </w:rPr>
        <w:t>,</w:t>
      </w:r>
      <w:r w:rsidR="00B43C83" w:rsidRPr="00574A09">
        <w:rPr>
          <w:rFonts w:cs="Times New Roman"/>
          <w:szCs w:val="24"/>
        </w:rPr>
        <w:t xml:space="preserve"> </w:t>
      </w:r>
      <w:r w:rsidR="00C92A43" w:rsidRPr="00574A09">
        <w:rPr>
          <w:rFonts w:cs="Times New Roman"/>
          <w:szCs w:val="24"/>
        </w:rPr>
        <w:t xml:space="preserve">ki jo </w:t>
      </w:r>
      <w:r w:rsidR="00B43C83" w:rsidRPr="00574A09">
        <w:rPr>
          <w:rFonts w:cs="Times New Roman"/>
          <w:szCs w:val="24"/>
        </w:rPr>
        <w:t xml:space="preserve">želimo doseči z iterativnim razvojem prototipov </w:t>
      </w:r>
      <w:r w:rsidR="00B43C83" w:rsidRPr="00574A09">
        <w:rPr>
          <w:rFonts w:cs="Times New Roman"/>
          <w:szCs w:val="24"/>
        </w:rPr>
        <w:fldChar w:fldCharType="begin"/>
      </w:r>
      <w:r w:rsidR="009C77D5" w:rsidRPr="00574A09">
        <w:rPr>
          <w:rFonts w:cs="Times New Roman"/>
          <w:szCs w:val="24"/>
        </w:rPr>
        <w:instrText xml:space="preserve"> ADDIN ZOTERO_ITEM CSL_CITATION {"citationID":"t1iZEhtP","properties":{"formattedCitation":"(Fullerton, 2014, str. 14)","plainCitation":"(Fullerton, 2014, str. 14)","noteIndex":0},"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sidRPr="00574A09">
        <w:rPr>
          <w:rFonts w:cs="Times New Roman"/>
          <w:szCs w:val="24"/>
        </w:rPr>
        <w:fldChar w:fldCharType="separate"/>
      </w:r>
      <w:r w:rsidR="009C77D5" w:rsidRPr="00574A09">
        <w:rPr>
          <w:rFonts w:cs="Times New Roman"/>
          <w:szCs w:val="24"/>
        </w:rPr>
        <w:t>(Fullerton, 2014, str. 14)</w:t>
      </w:r>
      <w:r w:rsidR="00B43C83" w:rsidRPr="00574A09">
        <w:rPr>
          <w:rFonts w:cs="Times New Roman"/>
          <w:szCs w:val="24"/>
        </w:rPr>
        <w:fldChar w:fldCharType="end"/>
      </w:r>
      <w:r w:rsidR="00C92A43" w:rsidRPr="00574A09">
        <w:rPr>
          <w:rFonts w:cs="Times New Roman"/>
          <w:szCs w:val="24"/>
        </w:rPr>
        <w:t>.</w:t>
      </w:r>
      <w:r w:rsidR="00073CF0" w:rsidRPr="00574A09">
        <w:rPr>
          <w:rFonts w:cs="Times New Roman"/>
          <w:szCs w:val="24"/>
        </w:rPr>
        <w:t xml:space="preserve"> </w:t>
      </w:r>
    </w:p>
    <w:p w14:paraId="6D7C53DD" w14:textId="5B8C2DF0" w:rsidR="0014192B" w:rsidRPr="00574A09" w:rsidRDefault="00CB1116" w:rsidP="005D71AF">
      <w:pPr>
        <w:autoSpaceDE w:val="0"/>
        <w:autoSpaceDN w:val="0"/>
        <w:adjustRightInd w:val="0"/>
        <w:contextualSpacing/>
        <w:rPr>
          <w:rFonts w:cs="Times New Roman"/>
          <w:szCs w:val="24"/>
        </w:rPr>
      </w:pPr>
      <w:r w:rsidRPr="00574A09">
        <w:rPr>
          <w:rFonts w:cs="Times New Roman"/>
          <w:szCs w:val="24"/>
        </w:rPr>
        <w:t>Rezultati</w:t>
      </w:r>
      <w:r w:rsidR="00033C7C">
        <w:rPr>
          <w:rFonts w:cs="Times New Roman"/>
          <w:szCs w:val="24"/>
        </w:rPr>
        <w:t xml:space="preserve"> (PRILOGA M</w:t>
      </w:r>
      <w:r w:rsidR="00ED2D4B" w:rsidRPr="00574A09">
        <w:rPr>
          <w:rFonts w:cs="Times New Roman"/>
          <w:szCs w:val="24"/>
        </w:rPr>
        <w:t>)</w:t>
      </w:r>
      <w:r w:rsidRPr="00574A09">
        <w:rPr>
          <w:rFonts w:cs="Times New Roman"/>
          <w:szCs w:val="24"/>
        </w:rPr>
        <w:t xml:space="preserve"> so pokazali, da predlagani model od skupno 43 GDPA omogoča izvajanje 39 GDPA. Po metodi DGMM je za ocenjevanje najvišje stopnje zrelosti potrebno izvajanje vsaj 36 GDPA</w:t>
      </w:r>
      <w:r w:rsidR="006017A1" w:rsidRPr="00574A09">
        <w:rPr>
          <w:rFonts w:cs="Times New Roman"/>
          <w:szCs w:val="24"/>
        </w:rPr>
        <w:t xml:space="preserve"> </w:t>
      </w:r>
      <w:r w:rsidR="00033C7C">
        <w:rPr>
          <w:rFonts w:cs="Times New Roman"/>
          <w:szCs w:val="24"/>
        </w:rPr>
        <w:t>(PRILOGA K</w:t>
      </w:r>
      <w:r w:rsidR="00712DC5" w:rsidRPr="00574A09">
        <w:rPr>
          <w:rFonts w:cs="Times New Roman"/>
          <w:szCs w:val="24"/>
        </w:rPr>
        <w:t>)</w:t>
      </w:r>
      <w:r w:rsidR="00C778B2" w:rsidRPr="00574A09">
        <w:rPr>
          <w:rFonts w:cs="Times New Roman"/>
          <w:szCs w:val="24"/>
        </w:rPr>
        <w:t>. Zato k</w:t>
      </w:r>
      <w:r w:rsidR="008B75A9" w:rsidRPr="00574A09">
        <w:rPr>
          <w:rFonts w:cs="Times New Roman"/>
          <w:szCs w:val="24"/>
        </w:rPr>
        <w:t xml:space="preserve">ljub </w:t>
      </w:r>
      <w:r w:rsidR="00C041AF" w:rsidRPr="00574A09">
        <w:rPr>
          <w:rFonts w:cs="Times New Roman"/>
          <w:szCs w:val="24"/>
        </w:rPr>
        <w:t>nekaj</w:t>
      </w:r>
      <w:r w:rsidR="008B75A9" w:rsidRPr="00574A09">
        <w:rPr>
          <w:rFonts w:cs="Times New Roman"/>
          <w:szCs w:val="24"/>
        </w:rPr>
        <w:t xml:space="preserve"> zavrnjenim izjavam </w:t>
      </w:r>
      <w:r w:rsidR="007D664B" w:rsidRPr="00574A09">
        <w:rPr>
          <w:rFonts w:cs="Times New Roman"/>
          <w:szCs w:val="24"/>
        </w:rPr>
        <w:t>potrjujemo</w:t>
      </w:r>
      <w:r w:rsidR="00505A6A" w:rsidRPr="00574A09">
        <w:rPr>
          <w:rFonts w:cs="Times New Roman"/>
          <w:szCs w:val="24"/>
        </w:rPr>
        <w:t>,</w:t>
      </w:r>
      <w:r w:rsidR="0014192B" w:rsidRPr="00574A09">
        <w:rPr>
          <w:rFonts w:cs="Times New Roman"/>
          <w:szCs w:val="24"/>
        </w:rPr>
        <w:t xml:space="preserve"> da bi bil procesni model v praksi p</w:t>
      </w:r>
      <w:r w:rsidRPr="00574A09">
        <w:rPr>
          <w:rFonts w:cs="Times New Roman"/>
          <w:szCs w:val="24"/>
        </w:rPr>
        <w:t xml:space="preserve">rimeren za optimizacijo z DGMM. </w:t>
      </w:r>
    </w:p>
    <w:p w14:paraId="4E2DB30E" w14:textId="54BCE3CF" w:rsidR="0014192B" w:rsidRPr="00574A09" w:rsidRDefault="0014192B" w:rsidP="005D71AF">
      <w:pPr>
        <w:autoSpaceDE w:val="0"/>
        <w:autoSpaceDN w:val="0"/>
        <w:adjustRightInd w:val="0"/>
        <w:rPr>
          <w:rFonts w:cs="Times New Roman"/>
          <w:szCs w:val="24"/>
        </w:rPr>
      </w:pPr>
    </w:p>
    <w:p w14:paraId="34EB8F90" w14:textId="77777777" w:rsidR="003E0D47" w:rsidRPr="00574A09" w:rsidRDefault="003E0D47" w:rsidP="005D71AF">
      <w:pPr>
        <w:rPr>
          <w:rFonts w:cs="Times New Roman"/>
          <w:szCs w:val="24"/>
        </w:rPr>
      </w:pPr>
    </w:p>
    <w:p w14:paraId="4BEF59E2" w14:textId="77777777" w:rsidR="004545CA" w:rsidRPr="00574A09" w:rsidRDefault="004545CA" w:rsidP="005D71AF">
      <w:pPr>
        <w:rPr>
          <w:rFonts w:cs="Times New Roman"/>
          <w:szCs w:val="24"/>
        </w:rPr>
      </w:pPr>
    </w:p>
    <w:p w14:paraId="38581363" w14:textId="77777777" w:rsidR="004545CA" w:rsidRPr="00574A09" w:rsidRDefault="004545CA" w:rsidP="005D71AF">
      <w:pPr>
        <w:rPr>
          <w:rFonts w:cs="Times New Roman"/>
          <w:szCs w:val="24"/>
        </w:rPr>
      </w:pPr>
      <w:r w:rsidRPr="00574A09">
        <w:rPr>
          <w:rFonts w:cs="Times New Roman"/>
          <w:szCs w:val="24"/>
        </w:rPr>
        <w:br w:type="page"/>
      </w:r>
    </w:p>
    <w:p w14:paraId="7DD017DC" w14:textId="77777777" w:rsidR="00A01240" w:rsidRDefault="00A54C40" w:rsidP="005D71AF">
      <w:pPr>
        <w:pStyle w:val="Naslov1"/>
      </w:pPr>
      <w:bookmarkStart w:id="74" w:name="_Toc509588449"/>
      <w:bookmarkStart w:id="75" w:name="_Toc511205685"/>
      <w:r w:rsidRPr="00574A09">
        <w:lastRenderedPageBreak/>
        <w:t>7</w:t>
      </w:r>
      <w:r w:rsidR="00BC654E" w:rsidRPr="00574A09">
        <w:t xml:space="preserve"> </w:t>
      </w:r>
      <w:r w:rsidR="00D30847" w:rsidRPr="00574A09">
        <w:t>ZAKLJUČEK</w:t>
      </w:r>
      <w:bookmarkEnd w:id="74"/>
      <w:bookmarkEnd w:id="75"/>
    </w:p>
    <w:p w14:paraId="0281CC69" w14:textId="77777777" w:rsidR="007C14E6" w:rsidRPr="007C14E6" w:rsidRDefault="007C14E6" w:rsidP="005D71AF"/>
    <w:p w14:paraId="5F6F05C4" w14:textId="77777777" w:rsidR="00F256AC" w:rsidRDefault="00F26CF1" w:rsidP="005D71AF">
      <w:r w:rsidRPr="00574A09">
        <w:t>V</w:t>
      </w:r>
      <w:r w:rsidR="00643B35" w:rsidRPr="00574A09">
        <w:t>sestans</w:t>
      </w:r>
      <w:r w:rsidR="00835215" w:rsidRPr="00574A09">
        <w:t xml:space="preserve">ki </w:t>
      </w:r>
      <w:r w:rsidR="00600B0F" w:rsidRPr="00574A09">
        <w:t>po</w:t>
      </w:r>
      <w:r w:rsidR="00A33FE9" w:rsidRPr="00574A09">
        <w:t>tencial</w:t>
      </w:r>
      <w:r w:rsidR="00617D48" w:rsidRPr="00574A09">
        <w:t xml:space="preserve"> </w:t>
      </w:r>
      <w:r w:rsidR="005A346B" w:rsidRPr="00574A09">
        <w:t>iger</w:t>
      </w:r>
      <w:r w:rsidR="006E0E70" w:rsidRPr="00574A09">
        <w:t xml:space="preserve"> </w:t>
      </w:r>
      <w:r w:rsidR="00600B0F" w:rsidRPr="00574A09">
        <w:t>predsta</w:t>
      </w:r>
      <w:r w:rsidR="006049E4" w:rsidRPr="00574A09">
        <w:t>vlja</w:t>
      </w:r>
      <w:r w:rsidR="00AB2272" w:rsidRPr="00574A09">
        <w:t xml:space="preserve"> veliko</w:t>
      </w:r>
      <w:r w:rsidR="00600B0F" w:rsidRPr="00574A09">
        <w:t xml:space="preserve"> motiv</w:t>
      </w:r>
      <w:r w:rsidR="0042384C" w:rsidRPr="00574A09">
        <w:t>acijo za zagon razvoja številnim</w:t>
      </w:r>
      <w:r w:rsidR="00600B0F" w:rsidRPr="00574A09">
        <w:t xml:space="preserve"> organizacij</w:t>
      </w:r>
      <w:r w:rsidR="0042384C" w:rsidRPr="00574A09">
        <w:t>am in posameznikom</w:t>
      </w:r>
      <w:r w:rsidR="00040760" w:rsidRPr="00574A09">
        <w:t>,</w:t>
      </w:r>
      <w:r w:rsidR="00F550DD" w:rsidRPr="00574A09">
        <w:t xml:space="preserve"> </w:t>
      </w:r>
      <w:r w:rsidR="00040760" w:rsidRPr="00574A09">
        <w:t>v</w:t>
      </w:r>
      <w:r w:rsidR="004477B8" w:rsidRPr="00574A09">
        <w:t>endar</w:t>
      </w:r>
      <w:r w:rsidR="00A9415E" w:rsidRPr="00574A09">
        <w:t xml:space="preserve"> se </w:t>
      </w:r>
      <w:r w:rsidR="00843E80" w:rsidRPr="00574A09">
        <w:t>optimistični n</w:t>
      </w:r>
      <w:r w:rsidR="00157751" w:rsidRPr="00574A09">
        <w:t>ačrti</w:t>
      </w:r>
      <w:r w:rsidR="00C2176C" w:rsidRPr="00574A09">
        <w:t xml:space="preserve"> </w:t>
      </w:r>
      <w:r w:rsidR="008D7485" w:rsidRPr="00574A09">
        <w:t>razvoj</w:t>
      </w:r>
      <w:r w:rsidR="00C2176C" w:rsidRPr="00574A09">
        <w:t>a</w:t>
      </w:r>
      <w:r w:rsidR="008D7485" w:rsidRPr="00574A09">
        <w:t xml:space="preserve"> iger</w:t>
      </w:r>
      <w:r w:rsidR="00157751" w:rsidRPr="00574A09">
        <w:t xml:space="preserve"> </w:t>
      </w:r>
      <w:r w:rsidR="0076144D" w:rsidRPr="00574A09">
        <w:t>kljub tehnično podkovani</w:t>
      </w:r>
      <w:r w:rsidR="00AF62BF" w:rsidRPr="00574A09">
        <w:t>m kad</w:t>
      </w:r>
      <w:r w:rsidR="00C6169D" w:rsidRPr="00574A09">
        <w:t>r</w:t>
      </w:r>
      <w:r w:rsidR="00AF62BF" w:rsidRPr="00574A09">
        <w:t>om</w:t>
      </w:r>
      <w:r w:rsidR="00843E80" w:rsidRPr="00574A09">
        <w:t xml:space="preserve"> in</w:t>
      </w:r>
      <w:r w:rsidR="00981B60" w:rsidRPr="00574A09">
        <w:t xml:space="preserve"> </w:t>
      </w:r>
      <w:r w:rsidR="00FF4D2D" w:rsidRPr="00574A09">
        <w:t>jasnim</w:t>
      </w:r>
      <w:r w:rsidR="00434363" w:rsidRPr="00574A09">
        <w:t xml:space="preserve"> poslovni</w:t>
      </w:r>
      <w:r w:rsidR="00AB2272" w:rsidRPr="00574A09">
        <w:t>m cilj</w:t>
      </w:r>
      <w:r w:rsidR="00434363" w:rsidRPr="00574A09">
        <w:t>em</w:t>
      </w:r>
      <w:r w:rsidR="004477B8" w:rsidRPr="00574A09">
        <w:t xml:space="preserve"> zaradi slabo definiranega procesa</w:t>
      </w:r>
      <w:r w:rsidR="00843E80" w:rsidRPr="00574A09">
        <w:t xml:space="preserve"> </w:t>
      </w:r>
      <w:r w:rsidR="005A7106" w:rsidRPr="00574A09">
        <w:t>pogosto</w:t>
      </w:r>
      <w:r w:rsidR="00A43CF9" w:rsidRPr="00574A09">
        <w:t xml:space="preserve"> konča</w:t>
      </w:r>
      <w:r w:rsidR="001A41A3" w:rsidRPr="00574A09">
        <w:t>jo</w:t>
      </w:r>
      <w:r w:rsidR="00843E80" w:rsidRPr="00574A09">
        <w:t xml:space="preserve"> </w:t>
      </w:r>
      <w:r w:rsidR="003D269C" w:rsidRPr="00574A09">
        <w:t>v</w:t>
      </w:r>
      <w:r w:rsidR="00843E80" w:rsidRPr="00574A09">
        <w:t xml:space="preserve"> </w:t>
      </w:r>
      <w:r w:rsidR="003D269C" w:rsidRPr="00574A09">
        <w:t>neobvladovanju</w:t>
      </w:r>
      <w:r w:rsidR="00F552EC" w:rsidRPr="00574A09">
        <w:t xml:space="preserve"> projekt</w:t>
      </w:r>
      <w:r w:rsidR="003D269C" w:rsidRPr="00574A09">
        <w:t>a</w:t>
      </w:r>
      <w:r w:rsidR="00141910" w:rsidRPr="00574A09">
        <w:t xml:space="preserve"> ali fi</w:t>
      </w:r>
      <w:r w:rsidR="00DD3AC9" w:rsidRPr="00574A09">
        <w:t>nančnih</w:t>
      </w:r>
      <w:r w:rsidR="00C82A3A" w:rsidRPr="00574A09">
        <w:t xml:space="preserve"> izdatkih</w:t>
      </w:r>
      <w:r w:rsidR="001E00C3" w:rsidRPr="00574A09">
        <w:t xml:space="preserve">, ki </w:t>
      </w:r>
      <w:r w:rsidR="00C82A3A" w:rsidRPr="00574A09">
        <w:t>zadušijo razvoj</w:t>
      </w:r>
      <w:r w:rsidR="00C578AD" w:rsidRPr="00574A09">
        <w:t>.</w:t>
      </w:r>
      <w:r w:rsidR="00A01240">
        <w:t xml:space="preserve"> </w:t>
      </w:r>
      <w:r w:rsidR="00E97778" w:rsidRPr="00574A09">
        <w:t xml:space="preserve">Da bi našli </w:t>
      </w:r>
      <w:r w:rsidR="000E4FC8" w:rsidRPr="00574A09">
        <w:t>najustreznejši</w:t>
      </w:r>
      <w:r w:rsidR="00A9415E" w:rsidRPr="00574A09">
        <w:t xml:space="preserve"> razvojni model</w:t>
      </w:r>
      <w:r w:rsidR="00040760" w:rsidRPr="00574A09">
        <w:t>,</w:t>
      </w:r>
      <w:r w:rsidR="00A9415E" w:rsidRPr="00574A09">
        <w:t xml:space="preserve"> </w:t>
      </w:r>
      <w:r w:rsidR="00E97778" w:rsidRPr="00574A09">
        <w:t xml:space="preserve">smo </w:t>
      </w:r>
      <w:r w:rsidR="00C601A3" w:rsidRPr="00574A09">
        <w:t>naredili pregled vseh procesnih modelov</w:t>
      </w:r>
      <w:r w:rsidR="00F3701B" w:rsidRPr="00574A09">
        <w:t xml:space="preserve">, ki so na voljo za razvoj iger. </w:t>
      </w:r>
      <w:r w:rsidR="00712E0C" w:rsidRPr="00574A09">
        <w:t>Ugotovili smo, da obstaja šest</w:t>
      </w:r>
      <w:r w:rsidR="00C95653" w:rsidRPr="00574A09">
        <w:t xml:space="preserve"> kategorij modelov</w:t>
      </w:r>
      <w:r w:rsidR="00040760" w:rsidRPr="00574A09">
        <w:t xml:space="preserve"> za igre</w:t>
      </w:r>
      <w:r w:rsidR="00C95653" w:rsidRPr="00574A09">
        <w:t xml:space="preserve">: ad hoc, sekvenčni, </w:t>
      </w:r>
      <w:r w:rsidR="009B3D69" w:rsidRPr="00574A09">
        <w:t>evoluc</w:t>
      </w:r>
      <w:r w:rsidR="00461CE2" w:rsidRPr="00574A09">
        <w:t>ijski, specializirani, ag</w:t>
      </w:r>
      <w:r w:rsidR="00BB651D" w:rsidRPr="00574A09">
        <w:t>i</w:t>
      </w:r>
      <w:r w:rsidR="00CC041E" w:rsidRPr="00574A09">
        <w:t>lni in procesni</w:t>
      </w:r>
      <w:r w:rsidR="00040760" w:rsidRPr="00574A09">
        <w:t>.</w:t>
      </w:r>
      <w:r w:rsidR="005954E8" w:rsidRPr="00574A09">
        <w:t xml:space="preserve"> </w:t>
      </w:r>
      <w:r w:rsidR="00507E21" w:rsidRPr="00574A09">
        <w:t xml:space="preserve">Nato smo v sklopu </w:t>
      </w:r>
      <w:r w:rsidR="00C6169D" w:rsidRPr="00574A09">
        <w:t>raziskovalnega vprašanja – 1 (</w:t>
      </w:r>
      <w:r w:rsidR="00507E21" w:rsidRPr="00574A09">
        <w:t>RV1</w:t>
      </w:r>
      <w:r w:rsidR="00C6169D" w:rsidRPr="00574A09">
        <w:t>)</w:t>
      </w:r>
      <w:r w:rsidR="00507E21" w:rsidRPr="00574A09">
        <w:t xml:space="preserve"> izvedli pregled uporabe modelov v praksi. </w:t>
      </w:r>
      <w:r w:rsidR="00A2779C" w:rsidRPr="00574A09">
        <w:t>Ugotovili smo,</w:t>
      </w:r>
      <w:r w:rsidR="00507E21" w:rsidRPr="00574A09">
        <w:t xml:space="preserve"> da se v praksi</w:t>
      </w:r>
      <w:r w:rsidR="0095394D" w:rsidRPr="00574A09">
        <w:t xml:space="preserve"> pretežno</w:t>
      </w:r>
      <w:r w:rsidR="00507E21" w:rsidRPr="00574A09">
        <w:t xml:space="preserve"> uporabljajo modeli, ki spadajo v agilno kategorijo </w:t>
      </w:r>
      <w:r w:rsidR="00416D1A" w:rsidRPr="00574A09">
        <w:t xml:space="preserve">ali vsaj </w:t>
      </w:r>
      <w:r w:rsidR="00B60602" w:rsidRPr="00574A09">
        <w:t>indicirajo</w:t>
      </w:r>
      <w:r w:rsidR="00507E21" w:rsidRPr="00574A09">
        <w:t xml:space="preserve"> </w:t>
      </w:r>
      <w:r w:rsidR="00416D1A" w:rsidRPr="00574A09">
        <w:t>lastnosti</w:t>
      </w:r>
      <w:r w:rsidR="00507E21" w:rsidRPr="00574A09">
        <w:t xml:space="preserve"> agilnih praks</w:t>
      </w:r>
      <w:r w:rsidR="00C02AEA" w:rsidRPr="00574A09">
        <w:t>.</w:t>
      </w:r>
      <w:r w:rsidR="00507E21" w:rsidRPr="00574A09">
        <w:t xml:space="preserve"> </w:t>
      </w:r>
      <w:r w:rsidR="009308DE" w:rsidRPr="00574A09">
        <w:t>Čeprav obstajajo</w:t>
      </w:r>
      <w:r w:rsidR="002B7ABF" w:rsidRPr="00574A09">
        <w:t xml:space="preserve"> tudi</w:t>
      </w:r>
      <w:r w:rsidR="000968F3" w:rsidRPr="00574A09">
        <w:t xml:space="preserve"> procesni modeli za igre</w:t>
      </w:r>
      <w:r w:rsidR="00040760" w:rsidRPr="00574A09">
        <w:t>,</w:t>
      </w:r>
      <w:r w:rsidR="000968F3" w:rsidRPr="00574A09">
        <w:t xml:space="preserve"> se</w:t>
      </w:r>
      <w:r w:rsidR="009308DE" w:rsidRPr="00574A09">
        <w:t xml:space="preserve"> n</w:t>
      </w:r>
      <w:r w:rsidR="00614997" w:rsidRPr="00574A09">
        <w:t>ajpogostej</w:t>
      </w:r>
      <w:r w:rsidR="000968F3" w:rsidRPr="00574A09">
        <w:t xml:space="preserve">e uporabljata </w:t>
      </w:r>
      <w:r w:rsidR="008A7799" w:rsidRPr="00574A09">
        <w:t>XP in Scrum, ki</w:t>
      </w:r>
      <w:r w:rsidR="002B5D6B" w:rsidRPr="00574A09">
        <w:t xml:space="preserve"> sta</w:t>
      </w:r>
      <w:r w:rsidR="00FB5ADE" w:rsidRPr="00574A09">
        <w:t xml:space="preserve"> pogosto </w:t>
      </w:r>
      <w:r w:rsidR="002B5D6B" w:rsidRPr="00574A09">
        <w:t>združena</w:t>
      </w:r>
      <w:r w:rsidR="00E84638" w:rsidRPr="00574A09">
        <w:t xml:space="preserve"> z drugimi modeli</w:t>
      </w:r>
      <w:r w:rsidR="00B92788" w:rsidRPr="00574A09">
        <w:t>.</w:t>
      </w:r>
      <w:r w:rsidR="00E84638" w:rsidRPr="00574A09">
        <w:t xml:space="preserve"> To potrjujejo študije uporabe, ki </w:t>
      </w:r>
      <w:r w:rsidR="00F33F43" w:rsidRPr="00574A09">
        <w:t xml:space="preserve">nakazujejo </w:t>
      </w:r>
      <w:r w:rsidR="005C0CBD" w:rsidRPr="00574A09">
        <w:t>uporabo hibridnih pristopov</w:t>
      </w:r>
      <w:r w:rsidR="00A62D52" w:rsidRPr="00574A09">
        <w:t>,</w:t>
      </w:r>
      <w:r w:rsidR="005C0CBD" w:rsidRPr="00574A09">
        <w:t xml:space="preserve"> kjer </w:t>
      </w:r>
      <w:r w:rsidR="00BD30B2" w:rsidRPr="00574A09">
        <w:t>je vsaj en korak v proc</w:t>
      </w:r>
      <w:r w:rsidR="00A0488E" w:rsidRPr="00574A09">
        <w:t>esu podprt</w:t>
      </w:r>
      <w:r w:rsidR="00AA5542" w:rsidRPr="00574A09">
        <w:t xml:space="preserve"> ali izražen</w:t>
      </w:r>
      <w:r w:rsidR="005060F7" w:rsidRPr="00574A09">
        <w:t xml:space="preserve"> z agilnimi praksami</w:t>
      </w:r>
      <w:r w:rsidR="000C660B" w:rsidRPr="00574A09">
        <w:t>.</w:t>
      </w:r>
      <w:r w:rsidR="00E720D8" w:rsidRPr="00574A09">
        <w:t xml:space="preserve"> Kljub pogosti rabi pa so XP, Scrum in njuni hibridi prevzeti od standardnega razvoja programske opreme</w:t>
      </w:r>
      <w:r w:rsidR="006B0A6A" w:rsidRPr="00574A09">
        <w:t xml:space="preserve"> in </w:t>
      </w:r>
      <w:r w:rsidR="006913FA" w:rsidRPr="00574A09">
        <w:t>niso spec</w:t>
      </w:r>
      <w:r w:rsidR="00933A59" w:rsidRPr="00574A09">
        <w:t>i</w:t>
      </w:r>
      <w:r w:rsidR="008B13FE" w:rsidRPr="00574A09">
        <w:t>alizirani za igre.</w:t>
      </w:r>
      <w:r w:rsidR="00F56ED0" w:rsidRPr="00574A09">
        <w:t xml:space="preserve"> </w:t>
      </w:r>
      <w:r w:rsidR="0028176D" w:rsidRPr="00574A09">
        <w:t>Življenjski cikel razvoj</w:t>
      </w:r>
      <w:r w:rsidR="00882C0A" w:rsidRPr="00574A09">
        <w:t>a</w:t>
      </w:r>
      <w:r w:rsidR="00E42FBC" w:rsidRPr="00574A09">
        <w:t xml:space="preserve"> iger </w:t>
      </w:r>
      <w:r w:rsidR="008F0988" w:rsidRPr="00574A09">
        <w:t>z</w:t>
      </w:r>
      <w:r w:rsidR="00723599" w:rsidRPr="00574A09">
        <w:t>aradi</w:t>
      </w:r>
      <w:r w:rsidR="00E42FBC" w:rsidRPr="00574A09">
        <w:t xml:space="preserve"> svoje </w:t>
      </w:r>
      <w:r w:rsidR="00723599" w:rsidRPr="00574A09">
        <w:t>agilnosti</w:t>
      </w:r>
      <w:r w:rsidR="00292E6D" w:rsidRPr="00574A09">
        <w:t>,</w:t>
      </w:r>
      <w:r w:rsidR="00E42FBC" w:rsidRPr="00574A09">
        <w:t xml:space="preserve"> </w:t>
      </w:r>
      <w:r w:rsidR="008511C9" w:rsidRPr="00574A09">
        <w:t>kreativnost</w:t>
      </w:r>
      <w:r w:rsidR="00873753" w:rsidRPr="00574A09">
        <w:t>i</w:t>
      </w:r>
      <w:r w:rsidR="008511C9" w:rsidRPr="00574A09">
        <w:t>,</w:t>
      </w:r>
      <w:r w:rsidR="00E42FBC" w:rsidRPr="00574A09">
        <w:t xml:space="preserve"> tendence po </w:t>
      </w:r>
      <w:r w:rsidR="00052A0F" w:rsidRPr="00574A09">
        <w:t>spremembi</w:t>
      </w:r>
      <w:r w:rsidR="00E42FBC" w:rsidRPr="00574A09">
        <w:t xml:space="preserve"> </w:t>
      </w:r>
      <w:r w:rsidR="00147902" w:rsidRPr="00574A09">
        <w:t>dokume</w:t>
      </w:r>
      <w:r w:rsidR="00F83BE0" w:rsidRPr="00574A09">
        <w:t>ntacije, multidisciplinarnosti</w:t>
      </w:r>
      <w:r w:rsidR="00147902" w:rsidRPr="00574A09">
        <w:t xml:space="preserve">, abstraktno definiranih zahtev in </w:t>
      </w:r>
      <w:r w:rsidR="00292E6D" w:rsidRPr="00574A09">
        <w:t xml:space="preserve">krajšega življenjskega cikla </w:t>
      </w:r>
      <w:r w:rsidR="008F0988" w:rsidRPr="00574A09">
        <w:t>poseduje</w:t>
      </w:r>
      <w:r w:rsidR="0028176D" w:rsidRPr="00574A09">
        <w:t xml:space="preserve"> lastnosti, ki ga </w:t>
      </w:r>
      <w:r w:rsidR="00147902" w:rsidRPr="00574A09">
        <w:t>evidentno ločuje</w:t>
      </w:r>
      <w:r w:rsidR="003F5734" w:rsidRPr="00574A09">
        <w:t>jo</w:t>
      </w:r>
      <w:r w:rsidR="00147902" w:rsidRPr="00574A09">
        <w:t xml:space="preserve"> od standar</w:t>
      </w:r>
      <w:r w:rsidR="00FC6F88" w:rsidRPr="00574A09">
        <w:t>d</w:t>
      </w:r>
      <w:r w:rsidR="008F0988" w:rsidRPr="00574A09">
        <w:t>nega</w:t>
      </w:r>
      <w:r w:rsidR="00B04520" w:rsidRPr="00574A09">
        <w:t xml:space="preserve"> </w:t>
      </w:r>
      <w:r w:rsidR="00C304F8" w:rsidRPr="00574A09">
        <w:t>razvoja pr</w:t>
      </w:r>
      <w:r w:rsidR="0064068E" w:rsidRPr="00574A09">
        <w:t>ogramske opreme</w:t>
      </w:r>
      <w:r w:rsidR="00AC03FF" w:rsidRPr="00574A09">
        <w:t xml:space="preserve">. Nabor </w:t>
      </w:r>
      <w:r w:rsidR="00832107" w:rsidRPr="00574A09">
        <w:t>dokumentacije je pri razvoju iger širši in je lahko skupek ve</w:t>
      </w:r>
      <w:r w:rsidR="000E3452" w:rsidRPr="00574A09">
        <w:t>č samostojih dokumentov</w:t>
      </w:r>
      <w:r w:rsidR="00A62D52" w:rsidRPr="00574A09">
        <w:t>,</w:t>
      </w:r>
      <w:r w:rsidR="007F0287" w:rsidRPr="00574A09">
        <w:t xml:space="preserve"> na katerih lahko sočasno dela več različnih strokovnjakov</w:t>
      </w:r>
      <w:r w:rsidR="00395F33" w:rsidRPr="00574A09">
        <w:t xml:space="preserve">. Ti dokumenti so </w:t>
      </w:r>
      <w:r w:rsidR="00514BE1" w:rsidRPr="00574A09">
        <w:t xml:space="preserve">terminološki </w:t>
      </w:r>
      <w:r w:rsidR="00395F33" w:rsidRPr="00574A09">
        <w:t>konstrukti, ki so nastali v domeni razvoja video iger in jih standarde</w:t>
      </w:r>
      <w:r w:rsidR="00514BE1" w:rsidRPr="00574A09">
        <w:t>n razvoj</w:t>
      </w:r>
      <w:r w:rsidR="00E4050E" w:rsidRPr="00574A09">
        <w:t xml:space="preserve"> programske opreme</w:t>
      </w:r>
      <w:r w:rsidR="00514BE1" w:rsidRPr="00574A09">
        <w:t xml:space="preserve"> ne definira.</w:t>
      </w:r>
      <w:r w:rsidR="00882E83" w:rsidRPr="00574A09">
        <w:t xml:space="preserve"> </w:t>
      </w:r>
      <w:r w:rsidR="0087173B" w:rsidRPr="00574A09">
        <w:t xml:space="preserve">Neenotnost </w:t>
      </w:r>
      <w:r w:rsidR="00882E83" w:rsidRPr="00574A09">
        <w:t>terminologije</w:t>
      </w:r>
      <w:r w:rsidR="0087173B" w:rsidRPr="00574A09">
        <w:t xml:space="preserve"> se</w:t>
      </w:r>
      <w:r w:rsidR="00882E83" w:rsidRPr="00574A09">
        <w:t xml:space="preserve"> </w:t>
      </w:r>
      <w:r w:rsidR="000E3224" w:rsidRPr="00574A09">
        <w:t xml:space="preserve">je </w:t>
      </w:r>
      <w:r w:rsidR="00882E83" w:rsidRPr="00574A09">
        <w:t>prikazala pri pregle</w:t>
      </w:r>
      <w:r w:rsidR="008B5F9D" w:rsidRPr="00574A09">
        <w:t>du faz in določanju artefaktov. Niti dva avtorja nista definirala istih faz ali artefaktov. Nekateri avtorji so definirali več faz, drugi manj. Artefakti so bili definirani v različnih obsegih in</w:t>
      </w:r>
      <w:r w:rsidR="00FF0F46" w:rsidRPr="00574A09">
        <w:t xml:space="preserve"> njihovo poimenovanje ni</w:t>
      </w:r>
      <w:r w:rsidR="00905C93" w:rsidRPr="00574A09">
        <w:t xml:space="preserve"> bilo</w:t>
      </w:r>
      <w:r w:rsidR="00FF0F46" w:rsidRPr="00574A09">
        <w:t xml:space="preserve"> enotno.</w:t>
      </w:r>
      <w:r w:rsidR="006A15BD" w:rsidRPr="00574A09">
        <w:t xml:space="preserve"> </w:t>
      </w:r>
      <w:r w:rsidR="00FB6567" w:rsidRPr="00574A09">
        <w:t>Š</w:t>
      </w:r>
      <w:r w:rsidR="008A29FF" w:rsidRPr="00574A09">
        <w:t>ibkost terminologije in konceptov</w:t>
      </w:r>
      <w:r w:rsidR="00D737B2" w:rsidRPr="00574A09">
        <w:t xml:space="preserve"> vpliva na to, da niti modeli,</w:t>
      </w:r>
      <w:r w:rsidR="00097C2A" w:rsidRPr="00574A09">
        <w:t xml:space="preserve"> ki so </w:t>
      </w:r>
      <w:r w:rsidR="001B052B" w:rsidRPr="00574A09">
        <w:t>specializirani</w:t>
      </w:r>
      <w:r w:rsidR="008A29FF" w:rsidRPr="00574A09">
        <w:t xml:space="preserve"> </w:t>
      </w:r>
      <w:r w:rsidR="00827847" w:rsidRPr="00574A09">
        <w:t>za igre</w:t>
      </w:r>
      <w:r w:rsidR="00A62D52" w:rsidRPr="00574A09">
        <w:t>,</w:t>
      </w:r>
      <w:r w:rsidR="00D737B2" w:rsidRPr="00574A09">
        <w:t xml:space="preserve"> ne </w:t>
      </w:r>
      <w:r w:rsidR="001B052B" w:rsidRPr="00574A09">
        <w:t>definirajo</w:t>
      </w:r>
      <w:r w:rsidR="00873753" w:rsidRPr="00574A09">
        <w:t xml:space="preserve"> najpomembnejše</w:t>
      </w:r>
      <w:r w:rsidR="00793EE8" w:rsidRPr="00574A09">
        <w:t xml:space="preserve"> </w:t>
      </w:r>
      <w:r w:rsidR="00047553" w:rsidRPr="00574A09">
        <w:t>aktivnosti v razvojnem proces</w:t>
      </w:r>
      <w:r w:rsidR="00707418" w:rsidRPr="00574A09">
        <w:t>u</w:t>
      </w:r>
      <w:r w:rsidR="000E3224" w:rsidRPr="00574A09">
        <w:t xml:space="preserve"> igre</w:t>
      </w:r>
      <w:r w:rsidR="00707418" w:rsidRPr="00574A09">
        <w:t>.</w:t>
      </w:r>
      <w:r w:rsidR="00C858BC" w:rsidRPr="00574A09">
        <w:t xml:space="preserve"> </w:t>
      </w:r>
      <w:r w:rsidR="00691AFE" w:rsidRPr="00574A09">
        <w:t>Ne</w:t>
      </w:r>
      <w:r w:rsidR="00962A29" w:rsidRPr="00574A09">
        <w:t xml:space="preserve"> obstaja procesni model, ki bi </w:t>
      </w:r>
      <w:r w:rsidR="00D947A9" w:rsidRPr="00574A09">
        <w:t>definiral</w:t>
      </w:r>
      <w:r w:rsidR="003C0133" w:rsidRPr="00574A09">
        <w:t xml:space="preserve"> aktivnost</w:t>
      </w:r>
      <w:r w:rsidR="0012085C" w:rsidRPr="00574A09">
        <w:t xml:space="preserve"> razvoj</w:t>
      </w:r>
      <w:r w:rsidR="003C0133" w:rsidRPr="00574A09">
        <w:t>a</w:t>
      </w:r>
      <w:r w:rsidR="00A26BC5" w:rsidRPr="00574A09">
        <w:t xml:space="preserve"> kreativnih</w:t>
      </w:r>
      <w:r w:rsidR="0012085C" w:rsidRPr="00574A09">
        <w:t xml:space="preserve"> </w:t>
      </w:r>
      <w:r w:rsidR="00FC074F" w:rsidRPr="00574A09">
        <w:t xml:space="preserve">sredstev. </w:t>
      </w:r>
      <w:r w:rsidR="009D2AF4" w:rsidRPr="00574A09">
        <w:t xml:space="preserve">Prav tako ne obstaja procesni model, ki bi definiral </w:t>
      </w:r>
      <w:r w:rsidR="00D555A1" w:rsidRPr="00574A09">
        <w:t>razvoj</w:t>
      </w:r>
      <w:r w:rsidR="009D2AF4" w:rsidRPr="00574A09">
        <w:t xml:space="preserve"> zabavne izkušnje</w:t>
      </w:r>
      <w:r w:rsidR="0037293D" w:rsidRPr="00574A09">
        <w:t xml:space="preserve">, </w:t>
      </w:r>
      <w:r w:rsidR="004E0AAA" w:rsidRPr="00574A09">
        <w:t>ki je</w:t>
      </w:r>
      <w:r w:rsidR="0037293D" w:rsidRPr="00574A09">
        <w:t xml:space="preserve"> ne moremo poustvariti brez načrtovanja teh sredstev.</w:t>
      </w:r>
      <w:r w:rsidR="00227FED" w:rsidRPr="00574A09">
        <w:t xml:space="preserve"> </w:t>
      </w:r>
      <w:r w:rsidR="00234112" w:rsidRPr="00574A09">
        <w:t>To je problematično</w:t>
      </w:r>
      <w:r w:rsidR="00F6078D" w:rsidRPr="00574A09">
        <w:t>,</w:t>
      </w:r>
      <w:r w:rsidR="00234112" w:rsidRPr="00574A09">
        <w:t xml:space="preserve"> </w:t>
      </w:r>
      <w:r w:rsidR="00F6078D" w:rsidRPr="00574A09">
        <w:t xml:space="preserve">saj </w:t>
      </w:r>
      <w:r w:rsidR="00234112" w:rsidRPr="00574A09">
        <w:t xml:space="preserve">apliciranje delovnega toka razvoja sredstev v razvojni proces iger ustvari </w:t>
      </w:r>
      <w:r w:rsidR="00C052B0" w:rsidRPr="00574A09">
        <w:t>dva vzporedna procesa, ki morata biti usklajena</w:t>
      </w:r>
      <w:r w:rsidR="00234112" w:rsidRPr="00574A09">
        <w:t>.</w:t>
      </w:r>
      <w:r w:rsidR="00125F0B" w:rsidRPr="00574A09">
        <w:t xml:space="preserve"> Takšn</w:t>
      </w:r>
      <w:r w:rsidR="00F6078D" w:rsidRPr="00574A09">
        <w:t>e</w:t>
      </w:r>
      <w:r w:rsidR="003739F3" w:rsidRPr="00574A09">
        <w:t xml:space="preserve"> implementacij</w:t>
      </w:r>
      <w:r w:rsidR="00F6078D" w:rsidRPr="00574A09">
        <w:t>e</w:t>
      </w:r>
      <w:r w:rsidR="003739F3" w:rsidRPr="00574A09">
        <w:t xml:space="preserve"> in </w:t>
      </w:r>
      <w:r w:rsidR="00125F0B" w:rsidRPr="00574A09">
        <w:t>sinhronizacij</w:t>
      </w:r>
      <w:r w:rsidR="00F6078D" w:rsidRPr="00574A09">
        <w:t>e</w:t>
      </w:r>
      <w:r w:rsidR="00125F0B" w:rsidRPr="00574A09">
        <w:t xml:space="preserve"> ne predvideva noben pregledan proces.</w:t>
      </w:r>
      <w:r w:rsidR="00234112" w:rsidRPr="00574A09">
        <w:t xml:space="preserve"> Predvidevamo, da to povzroča oz</w:t>
      </w:r>
      <w:r w:rsidR="0062287C" w:rsidRPr="00574A09">
        <w:t>ka</w:t>
      </w:r>
      <w:r w:rsidR="00234112" w:rsidRPr="00574A09">
        <w:t xml:space="preserve"> grla</w:t>
      </w:r>
      <w:r w:rsidR="003739F3" w:rsidRPr="00574A09">
        <w:t>, ki so</w:t>
      </w:r>
      <w:r w:rsidR="00886981" w:rsidRPr="00574A09">
        <w:t xml:space="preserve"> nato</w:t>
      </w:r>
      <w:r w:rsidR="003739F3" w:rsidRPr="00574A09">
        <w:t xml:space="preserve"> vzrok za</w:t>
      </w:r>
      <w:r w:rsidR="00F256AC">
        <w:t xml:space="preserve"> nastanek </w:t>
      </w:r>
      <w:r w:rsidR="0062287C" w:rsidRPr="00574A09">
        <w:t>najpogostejših zapletov</w:t>
      </w:r>
      <w:r w:rsidR="003739F3" w:rsidRPr="00574A09">
        <w:t xml:space="preserve"> v razvoju</w:t>
      </w:r>
      <w:r w:rsidR="00F256AC">
        <w:t xml:space="preserve"> </w:t>
      </w:r>
      <w:r w:rsidR="00F256AC" w:rsidRPr="00574A09">
        <w:t>(pog. 4.1)</w:t>
      </w:r>
      <w:r w:rsidR="003739F3" w:rsidRPr="00574A09">
        <w:t>.</w:t>
      </w:r>
    </w:p>
    <w:p w14:paraId="0556A013" w14:textId="413D0E03" w:rsidR="00313F27" w:rsidRPr="00574A09" w:rsidRDefault="006F7785" w:rsidP="005D71AF">
      <w:r w:rsidRPr="00574A09">
        <w:lastRenderedPageBreak/>
        <w:t>Zato smo v skopu</w:t>
      </w:r>
      <w:r w:rsidR="006B4322" w:rsidRPr="00574A09">
        <w:t xml:space="preserve"> raziskovalnega vprašanja – 2</w:t>
      </w:r>
      <w:r w:rsidRPr="00574A09">
        <w:t xml:space="preserve"> </w:t>
      </w:r>
      <w:r w:rsidR="006B4322" w:rsidRPr="00574A09">
        <w:t>(</w:t>
      </w:r>
      <w:r w:rsidRPr="00574A09">
        <w:t>RV</w:t>
      </w:r>
      <w:r w:rsidR="00250FA3" w:rsidRPr="00574A09">
        <w:t>2</w:t>
      </w:r>
      <w:r w:rsidR="006B4322" w:rsidRPr="00574A09">
        <w:t>)</w:t>
      </w:r>
      <w:r w:rsidRPr="00574A09">
        <w:t xml:space="preserve"> </w:t>
      </w:r>
      <w:r w:rsidR="00284483" w:rsidRPr="00574A09">
        <w:t>predlagali</w:t>
      </w:r>
      <w:r w:rsidR="009058C3" w:rsidRPr="00574A09">
        <w:t xml:space="preserve"> procesni model za razvoj </w:t>
      </w:r>
      <w:r w:rsidR="00891567" w:rsidRPr="00574A09">
        <w:t xml:space="preserve">video </w:t>
      </w:r>
      <w:r w:rsidR="009058C3" w:rsidRPr="00574A09">
        <w:t>iger</w:t>
      </w:r>
      <w:r w:rsidR="00FA5456" w:rsidRPr="00574A09">
        <w:t>, ki bi</w:t>
      </w:r>
      <w:r w:rsidR="0083074A" w:rsidRPr="00574A09">
        <w:t xml:space="preserve"> služil kot prikaz sistematične izgradnje procesnega modela</w:t>
      </w:r>
      <w:r w:rsidR="00890FBD" w:rsidRPr="00574A09">
        <w:t>, ki bi upošteval</w:t>
      </w:r>
      <w:r w:rsidR="000C7D58" w:rsidRPr="00574A09">
        <w:t xml:space="preserve"> </w:t>
      </w:r>
      <w:r w:rsidR="00D90C38" w:rsidRPr="00574A09">
        <w:t>lastnosti, zahtev</w:t>
      </w:r>
      <w:r w:rsidR="00890FBD" w:rsidRPr="00574A09">
        <w:t>e</w:t>
      </w:r>
      <w:r w:rsidR="00BE5958" w:rsidRPr="00574A09">
        <w:t xml:space="preserve"> in potreb</w:t>
      </w:r>
      <w:r w:rsidR="00890FBD" w:rsidRPr="00574A09">
        <w:t>e</w:t>
      </w:r>
      <w:r w:rsidR="00C00958" w:rsidRPr="00574A09">
        <w:t xml:space="preserve"> </w:t>
      </w:r>
      <w:r w:rsidR="0083074A" w:rsidRPr="00574A09">
        <w:t>discipline razvoja video iger</w:t>
      </w:r>
      <w:r w:rsidR="00CA1846" w:rsidRPr="00574A09">
        <w:t xml:space="preserve">. </w:t>
      </w:r>
      <w:r w:rsidR="005B5FD0" w:rsidRPr="00574A09">
        <w:t>Predlagani procesni model smo</w:t>
      </w:r>
      <w:r w:rsidR="002A3541" w:rsidRPr="00574A09">
        <w:t xml:space="preserve"> </w:t>
      </w:r>
      <w:r w:rsidR="005B5FD0" w:rsidRPr="00574A09">
        <w:t>sestavili z uporabo metode MetaME</w:t>
      </w:r>
      <w:r w:rsidR="00E13ED4" w:rsidRPr="00574A09">
        <w:t xml:space="preserve">, ki ima </w:t>
      </w:r>
      <w:r w:rsidR="00890FBD" w:rsidRPr="00574A09">
        <w:t xml:space="preserve">to </w:t>
      </w:r>
      <w:r w:rsidR="00E13ED4" w:rsidRPr="00574A09">
        <w:t>p</w:t>
      </w:r>
      <w:r w:rsidR="001932CA" w:rsidRPr="00574A09">
        <w:t xml:space="preserve">rednost, </w:t>
      </w:r>
      <w:r w:rsidR="001E6977" w:rsidRPr="00574A09">
        <w:t>da omogoča izgradnjo procesnega modela okoli konce</w:t>
      </w:r>
      <w:r w:rsidR="00F8657F" w:rsidRPr="00574A09">
        <w:t>ptov, ki jih poda</w:t>
      </w:r>
      <w:r w:rsidR="00AA765D" w:rsidRPr="00574A09">
        <w:t>ja disciplina.</w:t>
      </w:r>
      <w:r w:rsidR="008B71E6" w:rsidRPr="00574A09">
        <w:t xml:space="preserve"> Koncepti so bili definirani z identifikacijo in konsolidacijo aktivnosti, ki jih predst</w:t>
      </w:r>
      <w:r w:rsidR="001840DE" w:rsidRPr="00574A09">
        <w:t>avljajo posamezne faze</w:t>
      </w:r>
      <w:r w:rsidR="00AC3497" w:rsidRPr="00574A09">
        <w:t xml:space="preserve"> discipline</w:t>
      </w:r>
      <w:r w:rsidR="001840DE" w:rsidRPr="00574A09">
        <w:t xml:space="preserve"> razvoja</w:t>
      </w:r>
      <w:r w:rsidR="00AC3497" w:rsidRPr="00574A09">
        <w:t xml:space="preserve"> video </w:t>
      </w:r>
      <w:r w:rsidR="00F275EE" w:rsidRPr="00574A09">
        <w:t>iger</w:t>
      </w:r>
      <w:r w:rsidR="001840DE" w:rsidRPr="00574A09">
        <w:t>.</w:t>
      </w:r>
      <w:r w:rsidR="00CC3E56" w:rsidRPr="00574A09">
        <w:t xml:space="preserve"> Tako smo dobili fiksni model, ki predstavlja delovni tok oz. p</w:t>
      </w:r>
      <w:r w:rsidR="00FF6A20" w:rsidRPr="00574A09">
        <w:t xml:space="preserve">rocesno dimenzijo </w:t>
      </w:r>
      <w:r w:rsidR="002470E0" w:rsidRPr="00574A09">
        <w:t>po metodi MetaME. Po istem vzorcu smo sestavili artefakt</w:t>
      </w:r>
      <w:r w:rsidR="00A239AF" w:rsidRPr="00574A09">
        <w:t>ni model, ki predstavlja produktno dimenzijo</w:t>
      </w:r>
      <w:r w:rsidR="00CD1854" w:rsidRPr="00574A09">
        <w:t xml:space="preserve"> po MetaME</w:t>
      </w:r>
      <w:r w:rsidR="00A239AF" w:rsidRPr="00574A09">
        <w:t xml:space="preserve">. Ta je prav tako kot procesni model kronološko razvrščen na podlagi najboljših praks in usmeritev. </w:t>
      </w:r>
      <w:r w:rsidR="006849E6" w:rsidRPr="00574A09">
        <w:t>Z združitvijo teh dimenzij smo sestavili procesni mod</w:t>
      </w:r>
      <w:r w:rsidR="00E44E19" w:rsidRPr="00574A09">
        <w:t>el, ki povzema koncepte, prakse in</w:t>
      </w:r>
      <w:r w:rsidR="0029001E" w:rsidRPr="00574A09">
        <w:t xml:space="preserve"> terminologijo, ki ustrezajo </w:t>
      </w:r>
      <w:r w:rsidR="006849E6" w:rsidRPr="00574A09">
        <w:t>dis</w:t>
      </w:r>
      <w:r w:rsidR="00574983" w:rsidRPr="00574A09">
        <w:t xml:space="preserve">ciplini razvoja </w:t>
      </w:r>
      <w:r w:rsidR="00570E67" w:rsidRPr="00574A09">
        <w:t>v</w:t>
      </w:r>
      <w:r w:rsidR="00C14B0A" w:rsidRPr="00574A09">
        <w:t xml:space="preserve">ideo iger. </w:t>
      </w:r>
      <w:r w:rsidR="000F5355" w:rsidRPr="00574A09">
        <w:t>Medtem ko nam pre</w:t>
      </w:r>
      <w:r w:rsidR="00C14B0A" w:rsidRPr="00574A09">
        <w:t>dlagan</w:t>
      </w:r>
      <w:r w:rsidR="00890FBD" w:rsidRPr="00574A09">
        <w:t>i</w:t>
      </w:r>
      <w:r w:rsidR="00C14B0A" w:rsidRPr="00574A09">
        <w:t xml:space="preserve"> procesni model služi kot rigidni delovi</w:t>
      </w:r>
      <w:r w:rsidR="000F5355" w:rsidRPr="00574A09">
        <w:t xml:space="preserve"> tok</w:t>
      </w:r>
      <w:r w:rsidR="00890FBD" w:rsidRPr="00574A09">
        <w:t>,</w:t>
      </w:r>
      <w:r w:rsidR="000F5355" w:rsidRPr="00574A09">
        <w:t xml:space="preserve"> nam </w:t>
      </w:r>
      <w:r w:rsidR="008D3E62" w:rsidRPr="00574A09">
        <w:t>znotraj</w:t>
      </w:r>
      <w:r w:rsidR="000F5355" w:rsidRPr="00574A09">
        <w:t xml:space="preserve"> posameznih faz</w:t>
      </w:r>
      <w:r w:rsidR="00B86D4D" w:rsidRPr="00574A09">
        <w:t xml:space="preserve"> uporaba</w:t>
      </w:r>
      <w:r w:rsidR="00E25FB2" w:rsidRPr="00574A09">
        <w:t xml:space="preserve"> </w:t>
      </w:r>
      <w:r w:rsidR="007E658D" w:rsidRPr="00574A09">
        <w:t xml:space="preserve">agilnega modeliranja </w:t>
      </w:r>
      <w:r w:rsidR="00E25FB2" w:rsidRPr="00574A09">
        <w:t>omogoča kreativno svobodo.</w:t>
      </w:r>
      <w:r w:rsidR="00847344" w:rsidRPr="00574A09">
        <w:t xml:space="preserve"> </w:t>
      </w:r>
      <w:r w:rsidR="007318DB" w:rsidRPr="00574A09">
        <w:t xml:space="preserve">Fleksibilnost </w:t>
      </w:r>
      <w:r w:rsidR="00CD6305" w:rsidRPr="00574A09">
        <w:t>predlaganega modela se izraža s</w:t>
      </w:r>
      <w:r w:rsidR="0067227F" w:rsidRPr="00574A09">
        <w:t xml:space="preserve"> praksami</w:t>
      </w:r>
      <w:r w:rsidR="00CD6305" w:rsidRPr="00574A09">
        <w:t xml:space="preserve"> in usmeritvami implementacije modela in izbire </w:t>
      </w:r>
      <w:r w:rsidR="00E76292" w:rsidRPr="00574A09">
        <w:t>orodij. Tako smo sestavili model, ki ima j</w:t>
      </w:r>
      <w:r w:rsidR="00847344" w:rsidRPr="00574A09">
        <w:t>a</w:t>
      </w:r>
      <w:r w:rsidR="00E76292" w:rsidRPr="00574A09">
        <w:t>sno določene faze</w:t>
      </w:r>
      <w:r w:rsidR="00890FBD" w:rsidRPr="00574A09">
        <w:t>,</w:t>
      </w:r>
      <w:r w:rsidR="00E76292" w:rsidRPr="00574A09">
        <w:t xml:space="preserve"> znotraj katerih se izvaja fleksibilen razvoj, ki ga predstavlj</w:t>
      </w:r>
      <w:r w:rsidR="00F575BF" w:rsidRPr="00574A09">
        <w:t>ajo priljubljene agi</w:t>
      </w:r>
      <w:r w:rsidR="00D66226" w:rsidRPr="00574A09">
        <w:t xml:space="preserve">lne prakse. Rigiden delovni tok </w:t>
      </w:r>
      <w:r w:rsidR="00F575BF" w:rsidRPr="00574A09">
        <w:t>omogoča jasno definiranje poteka dela, napoved napredka razvoj</w:t>
      </w:r>
      <w:r w:rsidR="00D934EC" w:rsidRPr="00574A09">
        <w:t>a in določitev jasnih mejnikov.</w:t>
      </w:r>
      <w:r w:rsidR="00524EF8" w:rsidRPr="00574A09">
        <w:t xml:space="preserve"> </w:t>
      </w:r>
      <w:r w:rsidR="00C31056" w:rsidRPr="00574A09">
        <w:t>Z uporabo predlaganega modela p</w:t>
      </w:r>
      <w:r w:rsidR="00524EF8" w:rsidRPr="00574A09">
        <w:t>redvidevamo</w:t>
      </w:r>
      <w:r w:rsidR="008455F2" w:rsidRPr="00574A09">
        <w:t xml:space="preserve"> zmanjšanje tveganja,  natančnej</w:t>
      </w:r>
      <w:r w:rsidR="004B02E4" w:rsidRPr="00574A09">
        <w:t xml:space="preserve">šo napoved trajanja projekta, </w:t>
      </w:r>
      <w:r w:rsidR="008455F2" w:rsidRPr="00574A09">
        <w:t>onemogočanje kriznega časa</w:t>
      </w:r>
      <w:r w:rsidR="004B02E4" w:rsidRPr="00574A09">
        <w:t xml:space="preserve"> in ostale</w:t>
      </w:r>
      <w:r w:rsidR="00DC2EFD" w:rsidRPr="00574A09">
        <w:t xml:space="preserve"> </w:t>
      </w:r>
      <w:r w:rsidR="00C41993" w:rsidRPr="00574A09">
        <w:t>najpogostejše težave v razvoju.</w:t>
      </w:r>
      <w:r w:rsidR="000D028C" w:rsidRPr="00574A09">
        <w:t xml:space="preserve"> </w:t>
      </w:r>
      <w:r w:rsidR="005F16AC" w:rsidRPr="00574A09">
        <w:t>Posebnost predlaganega procesa je definiran</w:t>
      </w:r>
      <w:r w:rsidR="007B5B3E" w:rsidRPr="00574A09">
        <w:t xml:space="preserve">je dodatnega delovnega </w:t>
      </w:r>
      <w:r w:rsidR="00E36AA8" w:rsidRPr="00574A09">
        <w:t xml:space="preserve">toka </w:t>
      </w:r>
      <w:r w:rsidR="00F01181" w:rsidRPr="00574A09">
        <w:t>izdelave kreativnih</w:t>
      </w:r>
      <w:r w:rsidR="005F16AC" w:rsidRPr="00574A09">
        <w:t xml:space="preserve"> sred</w:t>
      </w:r>
      <w:r w:rsidR="00E36AA8" w:rsidRPr="00574A09">
        <w:t xml:space="preserve">stev in njegovo sinhronizacijo z razvojem. Razvoj poteka nemoteno z uporabo začasnih sredstev, </w:t>
      </w:r>
      <w:r w:rsidR="00890FBD" w:rsidRPr="00574A09">
        <w:t xml:space="preserve">ki jih </w:t>
      </w:r>
      <w:r w:rsidR="00E36AA8" w:rsidRPr="00574A09">
        <w:t xml:space="preserve">posodablja glede na razpoložljivost in dostavo izdelanih s strani </w:t>
      </w:r>
      <w:r w:rsidR="00D05514" w:rsidRPr="00574A09">
        <w:t xml:space="preserve">delovnega toka </w:t>
      </w:r>
      <w:r w:rsidR="00E36AA8" w:rsidRPr="00574A09">
        <w:t>sredstev.</w:t>
      </w:r>
      <w:r w:rsidR="00A01240">
        <w:t xml:space="preserve"> </w:t>
      </w:r>
      <w:r w:rsidR="00890FBD" w:rsidRPr="00574A09">
        <w:t>Da bi pregledali</w:t>
      </w:r>
      <w:r w:rsidR="0096192E" w:rsidRPr="00574A09">
        <w:t xml:space="preserve"> ustreznost</w:t>
      </w:r>
      <w:r w:rsidR="00890FBD" w:rsidRPr="00574A09">
        <w:t>,</w:t>
      </w:r>
      <w:r w:rsidR="0096192E" w:rsidRPr="00574A09">
        <w:t xml:space="preserve"> </w:t>
      </w:r>
      <w:r w:rsidR="00D41500" w:rsidRPr="00574A09">
        <w:t xml:space="preserve">smo predlagani model preverili s prvim zrelostnim modelom za igre DGMM. </w:t>
      </w:r>
      <w:r w:rsidR="00717707" w:rsidRPr="00574A09">
        <w:t>Predlagani procesni model velja za ustreznega</w:t>
      </w:r>
      <w:r w:rsidR="008F24CB" w:rsidRPr="00574A09">
        <w:t>, saj omogoča izva</w:t>
      </w:r>
      <w:r w:rsidR="003A36FD" w:rsidRPr="00574A09">
        <w:t>janje zad</w:t>
      </w:r>
      <w:r w:rsidR="0007024B" w:rsidRPr="00574A09">
        <w:t>ostnega števila</w:t>
      </w:r>
      <w:r w:rsidR="000A515D" w:rsidRPr="00574A09">
        <w:t xml:space="preserve"> procesnih aktivnosti </w:t>
      </w:r>
      <w:r w:rsidR="0007024B" w:rsidRPr="00574A09">
        <w:t xml:space="preserve">na podlagi </w:t>
      </w:r>
      <w:r w:rsidR="008F24CB" w:rsidRPr="00574A09">
        <w:t>DGMM. Kljub temu</w:t>
      </w:r>
      <w:r w:rsidR="00153142" w:rsidRPr="00574A09">
        <w:t xml:space="preserve"> pa</w:t>
      </w:r>
      <w:r w:rsidR="0096192E" w:rsidRPr="00574A09">
        <w:t xml:space="preserve"> ne moremo potrditi </w:t>
      </w:r>
      <w:r w:rsidR="00890FBD" w:rsidRPr="00574A09">
        <w:t xml:space="preserve">njegove </w:t>
      </w:r>
      <w:r w:rsidR="0096192E" w:rsidRPr="00574A09">
        <w:t>uporabne vrednosti</w:t>
      </w:r>
      <w:r w:rsidR="00717707" w:rsidRPr="00574A09">
        <w:t xml:space="preserve">, </w:t>
      </w:r>
      <w:r w:rsidR="00153142" w:rsidRPr="00574A09">
        <w:t>k</w:t>
      </w:r>
      <w:r w:rsidR="005A4CFC" w:rsidRPr="00574A09">
        <w:t xml:space="preserve">er ga nismo </w:t>
      </w:r>
      <w:r w:rsidR="003B1001" w:rsidRPr="00574A09">
        <w:t>uporabili v praksi. Raziskava, ki bi ovrednotila uporabnost modela</w:t>
      </w:r>
      <w:r w:rsidR="00890FBD" w:rsidRPr="00574A09">
        <w:t>,</w:t>
      </w:r>
      <w:r w:rsidR="003B1001" w:rsidRPr="00574A09">
        <w:t xml:space="preserve"> bi bila k</w:t>
      </w:r>
      <w:r w:rsidR="00DB3915" w:rsidRPr="00574A09">
        <w:t>oristna za prihodnje opt</w:t>
      </w:r>
      <w:r w:rsidR="007C507B" w:rsidRPr="00574A09">
        <w:t>imizacije</w:t>
      </w:r>
      <w:r w:rsidR="00533B5D" w:rsidRPr="00574A09">
        <w:t xml:space="preserve"> modela</w:t>
      </w:r>
      <w:r w:rsidR="003B1001" w:rsidRPr="00574A09">
        <w:t>.</w:t>
      </w:r>
      <w:r w:rsidR="00A01240">
        <w:t xml:space="preserve"> </w:t>
      </w:r>
      <w:r w:rsidR="00F948D3" w:rsidRPr="00574A09">
        <w:t xml:space="preserve">Čeprav smo v delu definirali </w:t>
      </w:r>
      <w:r w:rsidR="00A14223" w:rsidRPr="00574A09">
        <w:t>model, ki je bil sestavljen iz več pristopov</w:t>
      </w:r>
      <w:r w:rsidR="00890FBD" w:rsidRPr="00574A09">
        <w:t>,</w:t>
      </w:r>
      <w:r w:rsidR="00A14223" w:rsidRPr="00574A09">
        <w:t xml:space="preserve"> ne priporočamo hibridizacije modelov, saj vodi v mutirana orodja decentraliziranega upr</w:t>
      </w:r>
      <w:r w:rsidR="00385388" w:rsidRPr="00574A09">
        <w:t>avljanja delovnega toka.</w:t>
      </w:r>
      <w:r w:rsidR="00DC792D" w:rsidRPr="00574A09">
        <w:t xml:space="preserve"> Za to je predvsem odgovorna pomankljivost in neenostnost terminologije, ki </w:t>
      </w:r>
      <w:r w:rsidR="00C14B0A" w:rsidRPr="00574A09">
        <w:t xml:space="preserve">otežuje </w:t>
      </w:r>
      <w:r w:rsidR="00890FBD" w:rsidRPr="00574A09">
        <w:t xml:space="preserve">napredek </w:t>
      </w:r>
      <w:r w:rsidR="00C14B0A" w:rsidRPr="00574A09">
        <w:t xml:space="preserve">discipline. </w:t>
      </w:r>
      <w:r w:rsidR="00DC792D" w:rsidRPr="00574A09">
        <w:t xml:space="preserve"> D</w:t>
      </w:r>
      <w:r w:rsidR="008859D1" w:rsidRPr="00574A09">
        <w:t>isciplina</w:t>
      </w:r>
      <w:r w:rsidR="00DC792D" w:rsidRPr="00574A09">
        <w:t xml:space="preserve"> razvoja video iger </w:t>
      </w:r>
      <w:r w:rsidR="004870DE" w:rsidRPr="00574A09">
        <w:t>potrebuje več tovrstnih študij</w:t>
      </w:r>
      <w:r w:rsidR="00890FBD" w:rsidRPr="00574A09">
        <w:t>,</w:t>
      </w:r>
      <w:r w:rsidR="004870DE" w:rsidRPr="00574A09">
        <w:t xml:space="preserve"> s katerimi bo zgradila trdnejš</w:t>
      </w:r>
      <w:r w:rsidR="00890FBD" w:rsidRPr="00574A09">
        <w:t>e</w:t>
      </w:r>
      <w:r w:rsidR="004870DE" w:rsidRPr="00574A09">
        <w:t xml:space="preserve"> temelj</w:t>
      </w:r>
      <w:r w:rsidR="00890FBD" w:rsidRPr="00574A09">
        <w:t>e</w:t>
      </w:r>
      <w:r w:rsidR="004870DE" w:rsidRPr="00574A09">
        <w:t xml:space="preserve"> in omogočila teoretski in konceptualni napredek.</w:t>
      </w:r>
      <w:r w:rsidR="007C507B" w:rsidRPr="00574A09">
        <w:t xml:space="preserve"> S tem bo dis</w:t>
      </w:r>
      <w:r w:rsidR="007110F5" w:rsidRPr="00574A09">
        <w:t xml:space="preserve">ciplina video iger pridobila </w:t>
      </w:r>
      <w:r w:rsidR="007C507B" w:rsidRPr="00574A09">
        <w:t>terminološk</w:t>
      </w:r>
      <w:r w:rsidR="00890FBD" w:rsidRPr="00574A09">
        <w:t>e</w:t>
      </w:r>
      <w:r w:rsidR="007C507B" w:rsidRPr="00574A09">
        <w:t xml:space="preserve"> t</w:t>
      </w:r>
      <w:r w:rsidR="00036B57" w:rsidRPr="00574A09">
        <w:t>emelj</w:t>
      </w:r>
      <w:r w:rsidR="00F82964" w:rsidRPr="00574A09">
        <w:t>e</w:t>
      </w:r>
      <w:r w:rsidR="00036B57" w:rsidRPr="00574A09">
        <w:t>, ki bodo služili za opis lastnega</w:t>
      </w:r>
      <w:r w:rsidR="007110F5" w:rsidRPr="00574A09">
        <w:t xml:space="preserve"> inženiringa </w:t>
      </w:r>
      <w:r w:rsidR="00C86187" w:rsidRPr="00574A09">
        <w:t>metodologij</w:t>
      </w:r>
      <w:r w:rsidR="006A7D51">
        <w:t>.</w:t>
      </w:r>
    </w:p>
    <w:p w14:paraId="63DBC163" w14:textId="26C860C9" w:rsidR="00D468C8" w:rsidRDefault="009E1C44" w:rsidP="00191C4F">
      <w:pPr>
        <w:pStyle w:val="Naslov1"/>
        <w:contextualSpacing/>
      </w:pPr>
      <w:bookmarkStart w:id="76" w:name="_Toc509588450"/>
      <w:bookmarkStart w:id="77" w:name="_Toc511205686"/>
      <w:r w:rsidRPr="002F534A">
        <w:lastRenderedPageBreak/>
        <w:t>8</w:t>
      </w:r>
      <w:r w:rsidR="00D468C8" w:rsidRPr="002F534A">
        <w:t xml:space="preserve"> VIRI</w:t>
      </w:r>
      <w:bookmarkEnd w:id="76"/>
      <w:bookmarkEnd w:id="77"/>
    </w:p>
    <w:p w14:paraId="5E52C7AB" w14:textId="77777777" w:rsidR="000A32A4" w:rsidRPr="000A32A4" w:rsidRDefault="000A32A4" w:rsidP="00191C4F">
      <w:pPr>
        <w:contextualSpacing/>
      </w:pPr>
    </w:p>
    <w:p w14:paraId="05781135" w14:textId="15C918DA" w:rsidR="00D11AA2" w:rsidRPr="007B6463" w:rsidRDefault="00BD5D0D" w:rsidP="007B6463">
      <w:pPr>
        <w:pStyle w:val="Bibliografija"/>
        <w:spacing w:line="360" w:lineRule="auto"/>
        <w:ind w:left="0" w:firstLine="0"/>
        <w:contextualSpacing/>
        <w:rPr>
          <w:rFonts w:cs="Times New Roman"/>
          <w:i/>
          <w:szCs w:val="24"/>
        </w:rPr>
      </w:pPr>
      <w:r w:rsidRPr="00574A09">
        <w:rPr>
          <w:rFonts w:cs="Times New Roman"/>
          <w:noProof/>
          <w:szCs w:val="24"/>
          <w:lang w:eastAsia="sl-SI"/>
        </w:rPr>
        <w:fldChar w:fldCharType="begin"/>
      </w:r>
      <w:r w:rsidRPr="00574A09">
        <w:rPr>
          <w:rFonts w:cs="Times New Roman"/>
          <w:noProof/>
          <w:szCs w:val="24"/>
          <w:lang w:eastAsia="sl-SI"/>
        </w:rPr>
        <w:instrText xml:space="preserve"> ADDIN ZOTERO_BIBL {"uncited":[],"omitted":[],"custom":[]} CSL_BIBLIOGRAPHY </w:instrText>
      </w:r>
      <w:r w:rsidRPr="00574A09">
        <w:rPr>
          <w:rFonts w:cs="Times New Roman"/>
          <w:noProof/>
          <w:szCs w:val="24"/>
          <w:lang w:eastAsia="sl-SI"/>
        </w:rPr>
        <w:fldChar w:fldCharType="separate"/>
      </w:r>
      <w:r w:rsidR="00174CB4" w:rsidRPr="00574A09">
        <w:rPr>
          <w:rFonts w:cs="Times New Roman"/>
          <w:szCs w:val="24"/>
        </w:rPr>
        <w:t>1. A</w:t>
      </w:r>
      <w:r w:rsidR="00D11AA2" w:rsidRPr="00574A09">
        <w:rPr>
          <w:rFonts w:cs="Times New Roman"/>
          <w:szCs w:val="24"/>
        </w:rPr>
        <w:t>brahamss</w:t>
      </w:r>
      <w:r w:rsidR="004B0F4E">
        <w:rPr>
          <w:rFonts w:cs="Times New Roman"/>
          <w:szCs w:val="24"/>
        </w:rPr>
        <w:t>on, P., Salo, O., Ronkainen, J.</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Wa</w:t>
      </w:r>
      <w:r w:rsidR="005D71AF">
        <w:rPr>
          <w:rFonts w:cs="Times New Roman"/>
          <w:szCs w:val="24"/>
        </w:rPr>
        <w:t xml:space="preserve">rsta, J. (2017). </w:t>
      </w:r>
      <w:r w:rsidR="007B6463">
        <w:rPr>
          <w:rFonts w:cs="Times New Roman"/>
          <w:i/>
          <w:szCs w:val="24"/>
        </w:rPr>
        <w:t xml:space="preserve">Agile Software </w:t>
      </w:r>
      <w:r w:rsidR="00D11AA2" w:rsidRPr="007D7415">
        <w:rPr>
          <w:rFonts w:cs="Times New Roman"/>
          <w:i/>
          <w:szCs w:val="24"/>
        </w:rPr>
        <w:t>Development Methods: Review and Ana</w:t>
      </w:r>
      <w:r w:rsidR="00B223D9" w:rsidRPr="007D7415">
        <w:rPr>
          <w:rFonts w:cs="Times New Roman"/>
          <w:i/>
          <w:szCs w:val="24"/>
        </w:rPr>
        <w:t>lysis</w:t>
      </w:r>
      <w:r w:rsidR="00264C50" w:rsidRPr="00574A09">
        <w:rPr>
          <w:rFonts w:cs="Times New Roman"/>
          <w:szCs w:val="24"/>
        </w:rPr>
        <w:t>.</w:t>
      </w:r>
      <w:r w:rsidR="00B55163">
        <w:rPr>
          <w:rFonts w:cs="Times New Roman"/>
          <w:szCs w:val="24"/>
        </w:rPr>
        <w:t xml:space="preserve"> </w:t>
      </w:r>
      <w:r w:rsidR="00F77732" w:rsidRPr="00574A09">
        <w:rPr>
          <w:rFonts w:cs="Times New Roman"/>
          <w:szCs w:val="24"/>
        </w:rPr>
        <w:t xml:space="preserve">Dostopno prek </w:t>
      </w:r>
      <w:hyperlink r:id="rId29" w:history="1">
        <w:r w:rsidR="00133254" w:rsidRPr="007B6463">
          <w:rPr>
            <w:rStyle w:val="Hiperpovezava"/>
            <w:rFonts w:cs="Times New Roman"/>
            <w:szCs w:val="24"/>
          </w:rPr>
          <w:t>h</w:t>
        </w:r>
        <w:r w:rsidR="00D11AA2" w:rsidRPr="007B6463">
          <w:rPr>
            <w:rStyle w:val="Hiperpovezava"/>
            <w:rFonts w:cs="Times New Roman"/>
            <w:szCs w:val="24"/>
          </w:rPr>
          <w:t>ttp://arxiv.org/abs/1709.08439</w:t>
        </w:r>
      </w:hyperlink>
    </w:p>
    <w:p w14:paraId="41CED03E" w14:textId="77777777" w:rsidR="005D71AF" w:rsidRDefault="005D71AF" w:rsidP="00191C4F">
      <w:pPr>
        <w:pStyle w:val="Bibliografija"/>
        <w:spacing w:line="360" w:lineRule="auto"/>
        <w:contextualSpacing/>
        <w:rPr>
          <w:rFonts w:cs="Times New Roman"/>
          <w:szCs w:val="24"/>
        </w:rPr>
      </w:pPr>
    </w:p>
    <w:p w14:paraId="44279FB6" w14:textId="77777777" w:rsidR="005D71AF" w:rsidRDefault="00932043" w:rsidP="00191C4F">
      <w:pPr>
        <w:pStyle w:val="Bibliografija"/>
        <w:spacing w:line="360" w:lineRule="auto"/>
        <w:contextualSpacing/>
        <w:rPr>
          <w:rFonts w:cs="Times New Roman"/>
          <w:szCs w:val="24"/>
        </w:rPr>
      </w:pPr>
      <w:r w:rsidRPr="00574A09">
        <w:rPr>
          <w:rFonts w:cs="Times New Roman"/>
          <w:szCs w:val="24"/>
        </w:rPr>
        <w:t xml:space="preserve">2. </w:t>
      </w:r>
      <w:r w:rsidR="00D11AA2" w:rsidRPr="00574A09">
        <w:rPr>
          <w:rFonts w:cs="Times New Roman"/>
          <w:szCs w:val="24"/>
        </w:rPr>
        <w:t xml:space="preserve">Adams, E. (2013). </w:t>
      </w:r>
      <w:r w:rsidR="00D11AA2" w:rsidRPr="00574A09">
        <w:rPr>
          <w:rFonts w:cs="Times New Roman"/>
          <w:i/>
          <w:iCs/>
          <w:szCs w:val="24"/>
        </w:rPr>
        <w:t>Fundamentals of Game Design</w:t>
      </w:r>
      <w:r w:rsidR="00D11AA2" w:rsidRPr="00574A09">
        <w:rPr>
          <w:rFonts w:cs="Times New Roman"/>
          <w:szCs w:val="24"/>
        </w:rPr>
        <w:t xml:space="preserve"> (3 edition). Berkeley, CA: New Riders.</w:t>
      </w:r>
    </w:p>
    <w:p w14:paraId="289C8CA6" w14:textId="77777777" w:rsidR="005D71AF" w:rsidRPr="002740AE" w:rsidRDefault="005D71AF" w:rsidP="002740AE">
      <w:pPr>
        <w:pStyle w:val="Bibliografija"/>
        <w:spacing w:line="360" w:lineRule="auto"/>
        <w:ind w:left="0" w:firstLine="0"/>
        <w:contextualSpacing/>
        <w:rPr>
          <w:rFonts w:cs="Times New Roman"/>
          <w:spacing w:val="-5"/>
          <w:szCs w:val="24"/>
        </w:rPr>
      </w:pPr>
    </w:p>
    <w:p w14:paraId="09A6C580" w14:textId="39104180" w:rsidR="00756095" w:rsidRPr="002740AE" w:rsidRDefault="00932043" w:rsidP="002740AE">
      <w:pPr>
        <w:pStyle w:val="Bibliografija"/>
        <w:spacing w:line="360" w:lineRule="auto"/>
        <w:ind w:left="0" w:firstLine="0"/>
        <w:contextualSpacing/>
        <w:rPr>
          <w:rFonts w:cs="Times New Roman"/>
          <w:szCs w:val="24"/>
        </w:rPr>
      </w:pPr>
      <w:r w:rsidRPr="002740AE">
        <w:rPr>
          <w:rFonts w:cs="Times New Roman"/>
          <w:spacing w:val="-5"/>
          <w:szCs w:val="24"/>
        </w:rPr>
        <w:t xml:space="preserve">3. </w:t>
      </w:r>
      <w:r w:rsidR="00756095" w:rsidRPr="002740AE">
        <w:rPr>
          <w:rFonts w:cs="Times New Roman"/>
          <w:spacing w:val="-5"/>
          <w:szCs w:val="24"/>
        </w:rPr>
        <w:t xml:space="preserve">Agilescout. (2010). </w:t>
      </w:r>
      <w:r w:rsidR="00756095" w:rsidRPr="00B8285D">
        <w:rPr>
          <w:rFonts w:cs="Times New Roman"/>
          <w:i/>
          <w:spacing w:val="-5"/>
          <w:szCs w:val="24"/>
        </w:rPr>
        <w:t>Top Agile Tools  - B</w:t>
      </w:r>
      <w:r w:rsidR="005D71AF" w:rsidRPr="00B8285D">
        <w:rPr>
          <w:rFonts w:cs="Times New Roman"/>
          <w:i/>
          <w:spacing w:val="-5"/>
          <w:szCs w:val="24"/>
        </w:rPr>
        <w:t>est Kanban Tools</w:t>
      </w:r>
      <w:r w:rsidR="005D71AF" w:rsidRPr="002740AE">
        <w:rPr>
          <w:rFonts w:cs="Times New Roman"/>
          <w:spacing w:val="-5"/>
          <w:szCs w:val="24"/>
        </w:rPr>
        <w:t>. Dostopno prek</w:t>
      </w:r>
      <w:r w:rsidR="00C7467B">
        <w:rPr>
          <w:rFonts w:cs="Times New Roman"/>
          <w:spacing w:val="-5"/>
          <w:szCs w:val="24"/>
        </w:rPr>
        <w:t xml:space="preserve"> </w:t>
      </w:r>
      <w:hyperlink r:id="rId30" w:history="1">
        <w:r w:rsidR="00756095" w:rsidRPr="004060A9">
          <w:rPr>
            <w:rStyle w:val="Hiperpovezava"/>
            <w:rFonts w:cs="Times New Roman"/>
            <w:spacing w:val="-5"/>
            <w:szCs w:val="24"/>
          </w:rPr>
          <w:t>https://agilescout.com/</w:t>
        </w:r>
        <w:r w:rsidR="00C7467B" w:rsidRPr="004060A9">
          <w:rPr>
            <w:rStyle w:val="Hiperpovezava"/>
            <w:rFonts w:cs="Times New Roman"/>
            <w:spacing w:val="-5"/>
            <w:szCs w:val="24"/>
          </w:rPr>
          <w:br/>
        </w:r>
        <w:r w:rsidR="00756095" w:rsidRPr="004060A9">
          <w:rPr>
            <w:rStyle w:val="Hiperpovezava"/>
            <w:rFonts w:cs="Times New Roman"/>
            <w:spacing w:val="-5"/>
            <w:szCs w:val="24"/>
          </w:rPr>
          <w:t>best-kanban-tools</w:t>
        </w:r>
      </w:hyperlink>
    </w:p>
    <w:p w14:paraId="18CC7208" w14:textId="77777777" w:rsidR="005D71AF" w:rsidRPr="002740AE" w:rsidRDefault="005D71AF" w:rsidP="002740AE">
      <w:pPr>
        <w:pStyle w:val="Bibliografija"/>
        <w:spacing w:line="360" w:lineRule="auto"/>
        <w:ind w:left="0" w:firstLine="0"/>
        <w:contextualSpacing/>
        <w:rPr>
          <w:rFonts w:cs="Times New Roman"/>
          <w:szCs w:val="24"/>
        </w:rPr>
      </w:pPr>
    </w:p>
    <w:p w14:paraId="450F1228" w14:textId="14DAB547" w:rsidR="002740AE" w:rsidRPr="002740AE" w:rsidRDefault="002740AE" w:rsidP="002740AE">
      <w:pPr>
        <w:pStyle w:val="Bibliografija"/>
        <w:spacing w:line="360" w:lineRule="auto"/>
        <w:ind w:left="0" w:firstLine="0"/>
        <w:rPr>
          <w:rFonts w:cs="Times New Roman"/>
          <w:szCs w:val="24"/>
        </w:rPr>
      </w:pPr>
      <w:r>
        <w:rPr>
          <w:rFonts w:cs="Times New Roman"/>
          <w:szCs w:val="24"/>
        </w:rPr>
        <w:t xml:space="preserve">4. </w:t>
      </w:r>
      <w:r w:rsidRPr="002740AE">
        <w:rPr>
          <w:rFonts w:cs="Times New Roman"/>
          <w:szCs w:val="24"/>
        </w:rPr>
        <w:t>Ahmad, N., &amp; Laplante, P. A. (2006). Software Project Management Tools: Making a Practical Decision Using AHP. V</w:t>
      </w:r>
      <w:r w:rsidR="005F5AF1">
        <w:rPr>
          <w:rFonts w:cs="Times New Roman"/>
          <w:szCs w:val="24"/>
        </w:rPr>
        <w:t xml:space="preserve"> E. Hossain, G. Fortino, D. Heirman, X. Li, A. Molisch, S. Nahavandi, R. Perez, L. Shafer, M. Shahidehpour, D. A. Grier, J. Reed, S. Spuregon in A. M. Tekalp</w:t>
      </w:r>
      <w:r w:rsidR="00F539C6">
        <w:rPr>
          <w:rFonts w:cs="Times New Roman"/>
          <w:szCs w:val="24"/>
        </w:rPr>
        <w:t xml:space="preserve"> (ur.)</w:t>
      </w:r>
      <w:r w:rsidR="003C0ACE">
        <w:rPr>
          <w:rFonts w:cs="Times New Roman"/>
          <w:szCs w:val="24"/>
        </w:rPr>
        <w:t>,</w:t>
      </w:r>
      <w:r w:rsidR="004060A9">
        <w:rPr>
          <w:rFonts w:cs="Times New Roman"/>
          <w:szCs w:val="24"/>
        </w:rPr>
        <w:t xml:space="preserve"> </w:t>
      </w:r>
      <w:r w:rsidR="003C0ACE" w:rsidRPr="00745841">
        <w:rPr>
          <w:rFonts w:cs="Times New Roman"/>
          <w:i/>
          <w:szCs w:val="24"/>
        </w:rPr>
        <w:t>200</w:t>
      </w:r>
      <w:r w:rsidRPr="002740AE">
        <w:rPr>
          <w:rFonts w:cs="Times New Roman"/>
          <w:i/>
          <w:iCs/>
          <w:szCs w:val="24"/>
        </w:rPr>
        <w:t>6 30th Annual IEEE/NASA Software Engineering Workshop</w:t>
      </w:r>
      <w:r w:rsidRPr="002740AE">
        <w:rPr>
          <w:rFonts w:cs="Times New Roman"/>
          <w:szCs w:val="24"/>
        </w:rPr>
        <w:t xml:space="preserve"> (str. 76–84). </w:t>
      </w:r>
      <w:hyperlink r:id="rId31" w:history="1">
        <w:r w:rsidRPr="00861FD7">
          <w:rPr>
            <w:rStyle w:val="Hiperpovezava"/>
            <w:rFonts w:cs="Times New Roman"/>
            <w:szCs w:val="24"/>
          </w:rPr>
          <w:t>https://doi.org/10.1109/SEW.2006.30</w:t>
        </w:r>
      </w:hyperlink>
    </w:p>
    <w:p w14:paraId="763F5972" w14:textId="046E59D2" w:rsidR="005D71AF" w:rsidRPr="002740AE" w:rsidRDefault="005D71AF" w:rsidP="002740AE">
      <w:pPr>
        <w:pStyle w:val="Bibliografija"/>
        <w:spacing w:line="360" w:lineRule="auto"/>
        <w:ind w:left="0" w:firstLine="0"/>
        <w:contextualSpacing/>
        <w:rPr>
          <w:rFonts w:cs="Times New Roman"/>
          <w:szCs w:val="24"/>
        </w:rPr>
      </w:pPr>
    </w:p>
    <w:p w14:paraId="6ECA01F0" w14:textId="2CB4DFB6" w:rsidR="00D11AA2" w:rsidRPr="002740AE" w:rsidRDefault="00133254" w:rsidP="002740AE">
      <w:pPr>
        <w:pStyle w:val="Bibliografija"/>
        <w:spacing w:line="360" w:lineRule="auto"/>
        <w:ind w:left="0" w:firstLine="0"/>
        <w:contextualSpacing/>
        <w:rPr>
          <w:rFonts w:cs="Times New Roman"/>
          <w:szCs w:val="24"/>
        </w:rPr>
      </w:pPr>
      <w:r w:rsidRPr="002740AE">
        <w:rPr>
          <w:rFonts w:cs="Times New Roman"/>
          <w:szCs w:val="24"/>
        </w:rPr>
        <w:t xml:space="preserve">5. </w:t>
      </w:r>
      <w:r w:rsidR="0096339D" w:rsidRPr="002740AE">
        <w:rPr>
          <w:rFonts w:cs="Times New Roman"/>
          <w:szCs w:val="24"/>
        </w:rPr>
        <w:t>Aktaş, A.</w:t>
      </w:r>
      <w:r w:rsidR="00D11AA2" w:rsidRPr="002740AE">
        <w:rPr>
          <w:rFonts w:cs="Times New Roman"/>
          <w:szCs w:val="24"/>
        </w:rPr>
        <w:t xml:space="preserve"> </w:t>
      </w:r>
      <w:r w:rsidR="009303E6" w:rsidRPr="002740AE">
        <w:rPr>
          <w:rFonts w:cs="Times New Roman"/>
          <w:szCs w:val="24"/>
        </w:rPr>
        <w:t>in</w:t>
      </w:r>
      <w:r w:rsidR="00D11AA2" w:rsidRPr="002740AE">
        <w:rPr>
          <w:rFonts w:cs="Times New Roman"/>
          <w:szCs w:val="24"/>
        </w:rPr>
        <w:t xml:space="preserve"> Orçun, E. (2016). A survey of computer game development. </w:t>
      </w:r>
      <w:r w:rsidR="00301DDD">
        <w:rPr>
          <w:rFonts w:cs="Times New Roman"/>
          <w:szCs w:val="24"/>
        </w:rPr>
        <w:t xml:space="preserve"> </w:t>
      </w:r>
      <w:r w:rsidR="00301DDD" w:rsidRPr="002740AE">
        <w:rPr>
          <w:rFonts w:cs="Times New Roman"/>
          <w:szCs w:val="24"/>
        </w:rPr>
        <w:t>V</w:t>
      </w:r>
      <w:r w:rsidR="00301DDD">
        <w:rPr>
          <w:rFonts w:cs="Times New Roman"/>
          <w:szCs w:val="24"/>
        </w:rPr>
        <w:t xml:space="preserve"> E. Hossain, G. Fortino, D. Heirman, X. Li, A. Molisch, S. Nahavandi, R. Perez, L. Shafer, M. Shahidehpour, D. A. Grier, J. Reed, S. Spuregon in A. M. Tekalp (ur.), </w:t>
      </w:r>
      <w:r w:rsidR="00D11AA2" w:rsidRPr="002740AE">
        <w:rPr>
          <w:rFonts w:cs="Times New Roman"/>
          <w:i/>
          <w:iCs/>
          <w:szCs w:val="24"/>
        </w:rPr>
        <w:t>The Journal of Defense Modeling and Simulation</w:t>
      </w:r>
      <w:r w:rsidR="00D11AA2" w:rsidRPr="002740AE">
        <w:rPr>
          <w:rFonts w:cs="Times New Roman"/>
          <w:szCs w:val="24"/>
        </w:rPr>
        <w:t xml:space="preserve">, </w:t>
      </w:r>
      <w:r w:rsidR="00D11AA2" w:rsidRPr="002740AE">
        <w:rPr>
          <w:rFonts w:cs="Times New Roman"/>
          <w:i/>
          <w:iCs/>
          <w:szCs w:val="24"/>
        </w:rPr>
        <w:t>13</w:t>
      </w:r>
      <w:r w:rsidR="00D11AA2" w:rsidRPr="002740AE">
        <w:rPr>
          <w:rFonts w:cs="Times New Roman"/>
          <w:szCs w:val="24"/>
        </w:rPr>
        <w:t xml:space="preserve">(2), </w:t>
      </w:r>
      <w:r w:rsidR="00D25B83">
        <w:rPr>
          <w:rFonts w:cs="Times New Roman"/>
          <w:szCs w:val="24"/>
        </w:rPr>
        <w:t xml:space="preserve">(str. </w:t>
      </w:r>
      <w:r w:rsidR="00D11AA2" w:rsidRPr="002740AE">
        <w:rPr>
          <w:rFonts w:cs="Times New Roman"/>
          <w:szCs w:val="24"/>
        </w:rPr>
        <w:t>239–251</w:t>
      </w:r>
      <w:r w:rsidR="00D25B83">
        <w:rPr>
          <w:rFonts w:cs="Times New Roman"/>
          <w:szCs w:val="24"/>
        </w:rPr>
        <w:t>)</w:t>
      </w:r>
      <w:r w:rsidR="00D11AA2" w:rsidRPr="002740AE">
        <w:rPr>
          <w:rFonts w:cs="Times New Roman"/>
          <w:szCs w:val="24"/>
        </w:rPr>
        <w:t xml:space="preserve">. </w:t>
      </w:r>
      <w:r w:rsidRPr="002740AE">
        <w:rPr>
          <w:rFonts w:cs="Times New Roman"/>
          <w:szCs w:val="24"/>
        </w:rPr>
        <w:t>Dostopno pre</w:t>
      </w:r>
      <w:r w:rsidR="008A1CD9">
        <w:rPr>
          <w:rFonts w:cs="Times New Roman"/>
          <w:szCs w:val="24"/>
        </w:rPr>
        <w:t>k</w:t>
      </w:r>
      <w:r w:rsidRPr="002740AE">
        <w:rPr>
          <w:rFonts w:cs="Times New Roman"/>
          <w:szCs w:val="24"/>
        </w:rPr>
        <w:t xml:space="preserve"> </w:t>
      </w:r>
      <w:hyperlink r:id="rId32" w:history="1">
        <w:r w:rsidR="00D11AA2" w:rsidRPr="00320FA0">
          <w:rPr>
            <w:rStyle w:val="Hiperpovezava"/>
            <w:rFonts w:cs="Times New Roman"/>
            <w:szCs w:val="24"/>
          </w:rPr>
          <w:t>https://doi.org/10.1177/1548512914554405</w:t>
        </w:r>
      </w:hyperlink>
    </w:p>
    <w:p w14:paraId="50EE5968" w14:textId="77777777" w:rsidR="004C7980" w:rsidRDefault="004C7980" w:rsidP="00191C4F">
      <w:pPr>
        <w:pStyle w:val="Bibliografija"/>
        <w:spacing w:line="360" w:lineRule="auto"/>
        <w:ind w:left="0" w:firstLine="0"/>
        <w:contextualSpacing/>
        <w:rPr>
          <w:rFonts w:cs="Times New Roman"/>
          <w:szCs w:val="24"/>
        </w:rPr>
      </w:pPr>
    </w:p>
    <w:p w14:paraId="56B93B96" w14:textId="79DB2BD2" w:rsidR="00D11AA2" w:rsidRPr="00574A09" w:rsidRDefault="00913A19" w:rsidP="00191C4F">
      <w:pPr>
        <w:pStyle w:val="Bibliografija"/>
        <w:spacing w:line="360" w:lineRule="auto"/>
        <w:ind w:left="0" w:firstLine="0"/>
        <w:contextualSpacing/>
        <w:rPr>
          <w:rFonts w:cs="Times New Roman"/>
          <w:szCs w:val="24"/>
        </w:rPr>
      </w:pPr>
      <w:r w:rsidRPr="00574A09">
        <w:rPr>
          <w:rFonts w:cs="Times New Roman"/>
          <w:szCs w:val="24"/>
        </w:rPr>
        <w:t xml:space="preserve">6. </w:t>
      </w:r>
      <w:r w:rsidR="00871AC0">
        <w:rPr>
          <w:rFonts w:cs="Times New Roman"/>
          <w:szCs w:val="24"/>
        </w:rPr>
        <w:t>Aleem, S., Capretz, L. F.</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Ahmed, F. (2016a). A Digital Game Maturity Model (DGMM). </w:t>
      </w:r>
      <w:r w:rsidR="00927930">
        <w:rPr>
          <w:rFonts w:cs="Times New Roman"/>
          <w:szCs w:val="24"/>
        </w:rPr>
        <w:t xml:space="preserve">V </w:t>
      </w:r>
      <w:r w:rsidR="006C5F8B">
        <w:rPr>
          <w:rFonts w:cs="Times New Roman"/>
          <w:szCs w:val="24"/>
        </w:rPr>
        <w:t xml:space="preserve">R. </w:t>
      </w:r>
      <w:r w:rsidR="00927930">
        <w:rPr>
          <w:rFonts w:cs="Times New Roman"/>
          <w:szCs w:val="24"/>
        </w:rPr>
        <w:t>Nakatsu</w:t>
      </w:r>
      <w:r w:rsidR="006C5F8B">
        <w:rPr>
          <w:rFonts w:cs="Times New Roman"/>
          <w:szCs w:val="24"/>
        </w:rPr>
        <w:t xml:space="preserve"> </w:t>
      </w:r>
      <w:r w:rsidR="00927930">
        <w:rPr>
          <w:rFonts w:cs="Times New Roman"/>
          <w:szCs w:val="24"/>
        </w:rPr>
        <w:t xml:space="preserve">in </w:t>
      </w:r>
      <w:r w:rsidR="006C5F8B">
        <w:rPr>
          <w:rFonts w:cs="Times New Roman"/>
          <w:szCs w:val="24"/>
        </w:rPr>
        <w:t xml:space="preserve">M. Rauterberg </w:t>
      </w:r>
      <w:r w:rsidR="00927930">
        <w:rPr>
          <w:rFonts w:cs="Times New Roman"/>
          <w:szCs w:val="24"/>
        </w:rPr>
        <w:t xml:space="preserve">(ur.), </w:t>
      </w:r>
      <w:r w:rsidR="00D11AA2" w:rsidRPr="00574A09">
        <w:rPr>
          <w:rFonts w:cs="Times New Roman"/>
          <w:i/>
          <w:iCs/>
          <w:szCs w:val="24"/>
        </w:rPr>
        <w:t>Entertainment Computing</w:t>
      </w:r>
      <w:r w:rsidR="00D11AA2" w:rsidRPr="00574A09">
        <w:rPr>
          <w:rFonts w:cs="Times New Roman"/>
          <w:szCs w:val="24"/>
        </w:rPr>
        <w:t xml:space="preserve">, </w:t>
      </w:r>
      <w:r w:rsidR="00D11AA2" w:rsidRPr="00574A09">
        <w:rPr>
          <w:rFonts w:cs="Times New Roman"/>
          <w:i/>
          <w:iCs/>
          <w:szCs w:val="24"/>
        </w:rPr>
        <w:t>17</w:t>
      </w:r>
      <w:r w:rsidR="00D11AA2" w:rsidRPr="00574A09">
        <w:rPr>
          <w:rFonts w:cs="Times New Roman"/>
          <w:szCs w:val="24"/>
        </w:rPr>
        <w:t xml:space="preserve">(Supplement C), </w:t>
      </w:r>
      <w:r w:rsidR="00EC3264">
        <w:rPr>
          <w:rFonts w:cs="Times New Roman"/>
          <w:szCs w:val="24"/>
        </w:rPr>
        <w:t xml:space="preserve">(str. </w:t>
      </w:r>
      <w:r w:rsidR="00D11AA2" w:rsidRPr="00574A09">
        <w:rPr>
          <w:rFonts w:cs="Times New Roman"/>
          <w:szCs w:val="24"/>
        </w:rPr>
        <w:t>55–73</w:t>
      </w:r>
      <w:r w:rsidR="00EC3264">
        <w:rPr>
          <w:rFonts w:cs="Times New Roman"/>
          <w:szCs w:val="24"/>
        </w:rPr>
        <w:t>)</w:t>
      </w:r>
      <w:r w:rsidR="00D11AA2" w:rsidRPr="00574A09">
        <w:rPr>
          <w:rFonts w:cs="Times New Roman"/>
          <w:szCs w:val="24"/>
        </w:rPr>
        <w:t xml:space="preserve">. </w:t>
      </w:r>
      <w:hyperlink r:id="rId33" w:history="1">
        <w:r w:rsidR="00D11AA2" w:rsidRPr="00D418AE">
          <w:rPr>
            <w:rStyle w:val="Hiperpovezava"/>
            <w:rFonts w:cs="Times New Roman"/>
            <w:szCs w:val="24"/>
          </w:rPr>
          <w:t>https://doi.org/10.1016/j.entcom.2016.08.004</w:t>
        </w:r>
      </w:hyperlink>
    </w:p>
    <w:p w14:paraId="62E8C8D0" w14:textId="77777777" w:rsidR="004C7980" w:rsidRDefault="004C7980" w:rsidP="00191C4F">
      <w:pPr>
        <w:pStyle w:val="Bibliografija"/>
        <w:spacing w:line="360" w:lineRule="auto"/>
        <w:ind w:left="0" w:firstLine="0"/>
        <w:contextualSpacing/>
        <w:rPr>
          <w:rFonts w:cs="Times New Roman"/>
          <w:szCs w:val="24"/>
        </w:rPr>
      </w:pPr>
    </w:p>
    <w:p w14:paraId="1B2FDCCF" w14:textId="57686ACA" w:rsidR="00D11AA2" w:rsidRPr="00574A09" w:rsidRDefault="00913A19" w:rsidP="00191C4F">
      <w:pPr>
        <w:pStyle w:val="Bibliografija"/>
        <w:spacing w:line="360" w:lineRule="auto"/>
        <w:ind w:left="0" w:firstLine="0"/>
        <w:contextualSpacing/>
        <w:rPr>
          <w:rFonts w:cs="Times New Roman"/>
          <w:szCs w:val="24"/>
        </w:rPr>
      </w:pPr>
      <w:r w:rsidRPr="00574A09">
        <w:rPr>
          <w:rFonts w:cs="Times New Roman"/>
          <w:szCs w:val="24"/>
        </w:rPr>
        <w:t xml:space="preserve">7. </w:t>
      </w:r>
      <w:r w:rsidR="00871AC0">
        <w:rPr>
          <w:rFonts w:cs="Times New Roman"/>
          <w:szCs w:val="24"/>
        </w:rPr>
        <w:t>Aleem, S., Capretz, L. F.</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Ahmed, F. (2016b). Game development software engineering process life cycle: a systematic review.</w:t>
      </w:r>
      <w:r w:rsidR="000824A0">
        <w:rPr>
          <w:rFonts w:cs="Times New Roman"/>
          <w:szCs w:val="24"/>
        </w:rPr>
        <w:t xml:space="preserve"> V G. Alessandro, L. Murta in Hoek A.</w:t>
      </w:r>
      <w:r w:rsidR="00D11AA2" w:rsidRPr="00574A09">
        <w:rPr>
          <w:rFonts w:cs="Times New Roman"/>
          <w:szCs w:val="24"/>
        </w:rPr>
        <w:t xml:space="preserve"> </w:t>
      </w:r>
      <w:r w:rsidR="00D11AA2" w:rsidRPr="00574A09">
        <w:rPr>
          <w:rFonts w:cs="Times New Roman"/>
          <w:i/>
          <w:iCs/>
          <w:szCs w:val="24"/>
        </w:rPr>
        <w:t>Journal of Software Engineering Research and Development</w:t>
      </w:r>
      <w:r w:rsidR="00D11AA2" w:rsidRPr="00574A09">
        <w:rPr>
          <w:rFonts w:cs="Times New Roman"/>
          <w:szCs w:val="24"/>
        </w:rPr>
        <w:t xml:space="preserve">, </w:t>
      </w:r>
      <w:r w:rsidR="00D11AA2" w:rsidRPr="00574A09">
        <w:rPr>
          <w:rFonts w:cs="Times New Roman"/>
          <w:i/>
          <w:iCs/>
          <w:szCs w:val="24"/>
        </w:rPr>
        <w:t>4</w:t>
      </w:r>
      <w:r w:rsidR="00D11AA2" w:rsidRPr="00574A09">
        <w:rPr>
          <w:rFonts w:cs="Times New Roman"/>
          <w:szCs w:val="24"/>
        </w:rPr>
        <w:t xml:space="preserve">(1), 6. </w:t>
      </w:r>
      <w:hyperlink r:id="rId34" w:history="1">
        <w:r w:rsidR="00D11AA2" w:rsidRPr="00391EC9">
          <w:rPr>
            <w:rStyle w:val="Hiperpovezava"/>
            <w:rFonts w:cs="Times New Roman"/>
            <w:szCs w:val="24"/>
          </w:rPr>
          <w:t>https://doi.org/10.1186/s40411-016-0032-7</w:t>
        </w:r>
      </w:hyperlink>
    </w:p>
    <w:p w14:paraId="176CD232" w14:textId="77777777" w:rsidR="004C7980" w:rsidRDefault="004C7980" w:rsidP="00191C4F">
      <w:pPr>
        <w:pStyle w:val="Bibliografija"/>
        <w:spacing w:line="360" w:lineRule="auto"/>
        <w:ind w:left="0" w:firstLine="0"/>
        <w:contextualSpacing/>
        <w:rPr>
          <w:rFonts w:cs="Times New Roman"/>
          <w:szCs w:val="24"/>
        </w:rPr>
      </w:pPr>
    </w:p>
    <w:p w14:paraId="1636B995" w14:textId="62F36F88" w:rsidR="00D11AA2" w:rsidRPr="00574A09" w:rsidRDefault="001A4589" w:rsidP="00191C4F">
      <w:pPr>
        <w:pStyle w:val="Bibliografija"/>
        <w:spacing w:line="360" w:lineRule="auto"/>
        <w:ind w:left="0" w:firstLine="0"/>
        <w:contextualSpacing/>
        <w:rPr>
          <w:rFonts w:cs="Times New Roman"/>
          <w:szCs w:val="24"/>
        </w:rPr>
      </w:pPr>
      <w:r w:rsidRPr="00574A09">
        <w:rPr>
          <w:rFonts w:cs="Times New Roman"/>
          <w:szCs w:val="24"/>
        </w:rPr>
        <w:t xml:space="preserve">8. </w:t>
      </w:r>
      <w:r w:rsidR="00D11AA2" w:rsidRPr="00574A09">
        <w:rPr>
          <w:rFonts w:cs="Times New Roman"/>
          <w:szCs w:val="24"/>
        </w:rPr>
        <w:t xml:space="preserve">Ambler, S. (2002). </w:t>
      </w:r>
      <w:r w:rsidR="00D11AA2" w:rsidRPr="00574A09">
        <w:rPr>
          <w:rFonts w:cs="Times New Roman"/>
          <w:i/>
          <w:iCs/>
          <w:szCs w:val="24"/>
        </w:rPr>
        <w:t>Agile Modeling: Effective Practices for eXtreme Programming and the Unified Process</w:t>
      </w:r>
      <w:r w:rsidR="00D11AA2" w:rsidRPr="00574A09">
        <w:rPr>
          <w:rFonts w:cs="Times New Roman"/>
          <w:szCs w:val="24"/>
        </w:rPr>
        <w:t xml:space="preserve"> (1 edition). New York: Wiley.</w:t>
      </w:r>
    </w:p>
    <w:p w14:paraId="44C87A97" w14:textId="77777777" w:rsidR="004C7980" w:rsidRDefault="004C7980" w:rsidP="00191C4F">
      <w:pPr>
        <w:pStyle w:val="Bibliografija"/>
        <w:spacing w:line="360" w:lineRule="auto"/>
        <w:ind w:left="0" w:firstLine="0"/>
        <w:contextualSpacing/>
        <w:rPr>
          <w:rFonts w:cs="Times New Roman"/>
          <w:szCs w:val="24"/>
        </w:rPr>
      </w:pPr>
    </w:p>
    <w:p w14:paraId="4C7A4E70" w14:textId="669B1B0D" w:rsidR="00D11AA2" w:rsidRPr="00574A09" w:rsidRDefault="001A4589" w:rsidP="00191C4F">
      <w:pPr>
        <w:pStyle w:val="Bibliografija"/>
        <w:spacing w:line="360" w:lineRule="auto"/>
        <w:ind w:left="0" w:firstLine="0"/>
        <w:contextualSpacing/>
        <w:rPr>
          <w:rFonts w:cs="Times New Roman"/>
          <w:szCs w:val="24"/>
        </w:rPr>
      </w:pPr>
      <w:r w:rsidRPr="00574A09">
        <w:rPr>
          <w:rFonts w:cs="Times New Roman"/>
          <w:szCs w:val="24"/>
        </w:rPr>
        <w:lastRenderedPageBreak/>
        <w:t xml:space="preserve">9. </w:t>
      </w:r>
      <w:r w:rsidR="00180C72">
        <w:rPr>
          <w:rFonts w:cs="Times New Roman"/>
          <w:szCs w:val="24"/>
        </w:rPr>
        <w:t>Anderson, D. J.</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Carmichael, A. (2016). </w:t>
      </w:r>
      <w:r w:rsidR="00D11AA2" w:rsidRPr="00574A09">
        <w:rPr>
          <w:rFonts w:cs="Times New Roman"/>
          <w:i/>
          <w:iCs/>
          <w:szCs w:val="24"/>
        </w:rPr>
        <w:t>Essential Kanban Condensed</w:t>
      </w:r>
      <w:r w:rsidR="00D11AA2" w:rsidRPr="00574A09">
        <w:rPr>
          <w:rFonts w:cs="Times New Roman"/>
          <w:szCs w:val="24"/>
        </w:rPr>
        <w:t>. Blue Hole Press.</w:t>
      </w:r>
    </w:p>
    <w:p w14:paraId="5A13D60F" w14:textId="77777777" w:rsidR="004C7980" w:rsidRDefault="004C7980" w:rsidP="00191C4F">
      <w:pPr>
        <w:pStyle w:val="Bibliografija"/>
        <w:spacing w:line="360" w:lineRule="auto"/>
        <w:ind w:left="0" w:firstLine="0"/>
        <w:contextualSpacing/>
        <w:rPr>
          <w:rFonts w:cs="Times New Roman"/>
          <w:szCs w:val="24"/>
        </w:rPr>
      </w:pPr>
    </w:p>
    <w:p w14:paraId="0B1FF934" w14:textId="6BA11EB8" w:rsidR="00D11AA2" w:rsidRPr="00574A09" w:rsidRDefault="005F5DFE" w:rsidP="00921B37">
      <w:pPr>
        <w:pStyle w:val="Bibliografija"/>
        <w:spacing w:line="360" w:lineRule="auto"/>
        <w:ind w:left="0" w:firstLine="0"/>
        <w:contextualSpacing/>
        <w:rPr>
          <w:rFonts w:cs="Times New Roman"/>
          <w:szCs w:val="24"/>
        </w:rPr>
      </w:pPr>
      <w:r w:rsidRPr="00574A09">
        <w:rPr>
          <w:rFonts w:cs="Times New Roman"/>
          <w:szCs w:val="24"/>
        </w:rPr>
        <w:t xml:space="preserve">10. </w:t>
      </w:r>
      <w:r w:rsidR="00180C72">
        <w:rPr>
          <w:rFonts w:cs="Times New Roman"/>
          <w:szCs w:val="24"/>
        </w:rPr>
        <w:t>Aslan, S.</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Balci, O. (2015). GAMED: digital educational game development methodology.</w:t>
      </w:r>
      <w:r w:rsidR="00027788">
        <w:rPr>
          <w:rFonts w:cs="Times New Roman"/>
          <w:szCs w:val="24"/>
        </w:rPr>
        <w:t xml:space="preserve"> V M. Petty in G. Wainer (ur.),</w:t>
      </w:r>
      <w:r w:rsidR="00D11AA2" w:rsidRPr="00574A09">
        <w:rPr>
          <w:rFonts w:cs="Times New Roman"/>
          <w:szCs w:val="24"/>
        </w:rPr>
        <w:t xml:space="preserve"> </w:t>
      </w:r>
      <w:r w:rsidR="00D11AA2" w:rsidRPr="00574A09">
        <w:rPr>
          <w:rFonts w:cs="Times New Roman"/>
          <w:i/>
          <w:iCs/>
          <w:szCs w:val="24"/>
        </w:rPr>
        <w:t>SIMULATION</w:t>
      </w:r>
      <w:r w:rsidR="00D11AA2" w:rsidRPr="00574A09">
        <w:rPr>
          <w:rFonts w:cs="Times New Roman"/>
          <w:szCs w:val="24"/>
        </w:rPr>
        <w:t xml:space="preserve">, </w:t>
      </w:r>
      <w:r w:rsidR="00D11AA2" w:rsidRPr="00574A09">
        <w:rPr>
          <w:rFonts w:cs="Times New Roman"/>
          <w:i/>
          <w:iCs/>
          <w:szCs w:val="24"/>
        </w:rPr>
        <w:t>91</w:t>
      </w:r>
      <w:r w:rsidR="00D11AA2" w:rsidRPr="00574A09">
        <w:rPr>
          <w:rFonts w:cs="Times New Roman"/>
          <w:szCs w:val="24"/>
        </w:rPr>
        <w:t xml:space="preserve">(4), </w:t>
      </w:r>
      <w:r w:rsidR="00EC3264">
        <w:rPr>
          <w:rFonts w:cs="Times New Roman"/>
          <w:szCs w:val="24"/>
        </w:rPr>
        <w:t xml:space="preserve">(str. </w:t>
      </w:r>
      <w:r w:rsidR="00D11AA2" w:rsidRPr="00574A09">
        <w:rPr>
          <w:rFonts w:cs="Times New Roman"/>
          <w:szCs w:val="24"/>
        </w:rPr>
        <w:t>307–319</w:t>
      </w:r>
      <w:r w:rsidR="00EC3264">
        <w:rPr>
          <w:rFonts w:cs="Times New Roman"/>
          <w:szCs w:val="24"/>
        </w:rPr>
        <w:t>)</w:t>
      </w:r>
      <w:r w:rsidR="00D11AA2" w:rsidRPr="00574A09">
        <w:rPr>
          <w:rFonts w:cs="Times New Roman"/>
          <w:szCs w:val="24"/>
        </w:rPr>
        <w:t xml:space="preserve">. </w:t>
      </w:r>
      <w:hyperlink r:id="rId35" w:history="1">
        <w:r w:rsidR="00D11AA2" w:rsidRPr="00AA137F">
          <w:rPr>
            <w:rStyle w:val="Hiperpovezava"/>
            <w:rFonts w:cs="Times New Roman"/>
            <w:szCs w:val="24"/>
          </w:rPr>
          <w:t>https://doi.org/10.1177/0037549715572673</w:t>
        </w:r>
      </w:hyperlink>
    </w:p>
    <w:p w14:paraId="4607EA2C" w14:textId="77777777" w:rsidR="004C7980" w:rsidRDefault="004C7980" w:rsidP="00921B37">
      <w:pPr>
        <w:pStyle w:val="Bibliografija"/>
        <w:spacing w:line="360" w:lineRule="auto"/>
        <w:ind w:left="0" w:firstLine="0"/>
        <w:contextualSpacing/>
        <w:rPr>
          <w:rFonts w:cs="Times New Roman"/>
          <w:szCs w:val="24"/>
        </w:rPr>
      </w:pPr>
    </w:p>
    <w:p w14:paraId="543495A0" w14:textId="614E154A" w:rsidR="002714AC" w:rsidRDefault="00431E63" w:rsidP="00921B37">
      <w:pPr>
        <w:widowControl w:val="0"/>
        <w:autoSpaceDE w:val="0"/>
        <w:autoSpaceDN w:val="0"/>
        <w:adjustRightInd w:val="0"/>
        <w:rPr>
          <w:rFonts w:cs="Times New Roman"/>
          <w:szCs w:val="24"/>
        </w:rPr>
      </w:pPr>
      <w:r w:rsidRPr="00574A09">
        <w:rPr>
          <w:rFonts w:cs="Times New Roman"/>
          <w:szCs w:val="24"/>
        </w:rPr>
        <w:t xml:space="preserve">11. </w:t>
      </w:r>
      <w:r w:rsidR="00180C72">
        <w:rPr>
          <w:rFonts w:cs="Times New Roman"/>
          <w:szCs w:val="24"/>
        </w:rPr>
        <w:t>Babu, K. S.</w:t>
      </w:r>
      <w:r w:rsidR="00D11AA2" w:rsidRPr="00574A09">
        <w:rPr>
          <w:rFonts w:cs="Times New Roman"/>
          <w:szCs w:val="24"/>
        </w:rPr>
        <w:t xml:space="preserve"> </w:t>
      </w:r>
      <w:r w:rsidR="009303E6" w:rsidRPr="00574A09">
        <w:rPr>
          <w:rFonts w:cs="Times New Roman"/>
          <w:szCs w:val="24"/>
        </w:rPr>
        <w:t>in</w:t>
      </w:r>
      <w:r w:rsidR="00D11AA2" w:rsidRPr="00574A09">
        <w:rPr>
          <w:rFonts w:cs="Times New Roman"/>
          <w:szCs w:val="24"/>
        </w:rPr>
        <w:t xml:space="preserve"> Maruthi, R. (2013). Lifecycle for Game Development to Ensure Enhanced Productivity. </w:t>
      </w:r>
      <w:r w:rsidR="00921B37">
        <w:rPr>
          <w:rFonts w:cs="Times New Roman"/>
          <w:szCs w:val="24"/>
        </w:rPr>
        <w:t xml:space="preserve"> V </w:t>
      </w:r>
      <w:r w:rsidR="00921B37" w:rsidRPr="00F94655">
        <w:rPr>
          <w:rFonts w:cs="Times New Roman"/>
        </w:rPr>
        <w:t>M. Balakrishnan,V. Balaji, I. Shanin, P. Muralidhar, P. K. D. Pramanik, R. M. F. Allwihan, C. Bhuvaneswari</w:t>
      </w:r>
      <w:r w:rsidR="00921B37">
        <w:rPr>
          <w:rFonts w:cs="Times New Roman"/>
        </w:rPr>
        <w:t xml:space="preserve"> (ur.), </w:t>
      </w:r>
      <w:r w:rsidR="00D11AA2" w:rsidRPr="00574A09">
        <w:rPr>
          <w:rFonts w:cs="Times New Roman"/>
          <w:i/>
          <w:iCs/>
          <w:szCs w:val="24"/>
        </w:rPr>
        <w:t>International Journal of Innovative Research in Computer and Communication Engineering</w:t>
      </w:r>
      <w:r w:rsidR="00D11AA2" w:rsidRPr="00574A09">
        <w:rPr>
          <w:rFonts w:cs="Times New Roman"/>
          <w:szCs w:val="24"/>
        </w:rPr>
        <w:t xml:space="preserve">, </w:t>
      </w:r>
      <w:r w:rsidR="00D11AA2" w:rsidRPr="00574A09">
        <w:rPr>
          <w:rFonts w:cs="Times New Roman"/>
          <w:i/>
          <w:iCs/>
          <w:szCs w:val="24"/>
        </w:rPr>
        <w:t>1</w:t>
      </w:r>
      <w:r w:rsidR="00D11AA2" w:rsidRPr="00574A09">
        <w:rPr>
          <w:rFonts w:cs="Times New Roman"/>
          <w:szCs w:val="24"/>
        </w:rPr>
        <w:t xml:space="preserve">(8), </w:t>
      </w:r>
      <w:r w:rsidR="00340D8C">
        <w:rPr>
          <w:rFonts w:cs="Times New Roman"/>
          <w:szCs w:val="24"/>
        </w:rPr>
        <w:t xml:space="preserve">(str. </w:t>
      </w:r>
      <w:r w:rsidR="00D11AA2" w:rsidRPr="00574A09">
        <w:rPr>
          <w:rFonts w:cs="Times New Roman"/>
          <w:szCs w:val="24"/>
        </w:rPr>
        <w:t>1490–1503</w:t>
      </w:r>
      <w:r w:rsidR="00340D8C">
        <w:rPr>
          <w:rFonts w:cs="Times New Roman"/>
          <w:szCs w:val="24"/>
        </w:rPr>
        <w:t>)</w:t>
      </w:r>
      <w:r w:rsidR="00D11AA2" w:rsidRPr="00574A09">
        <w:rPr>
          <w:rFonts w:cs="Times New Roman"/>
          <w:szCs w:val="24"/>
        </w:rPr>
        <w:t>.</w:t>
      </w:r>
      <w:r w:rsidR="0021588F">
        <w:rPr>
          <w:rFonts w:cs="Times New Roman"/>
          <w:szCs w:val="24"/>
        </w:rPr>
        <w:t xml:space="preserve"> Dostopno prek </w:t>
      </w:r>
      <w:hyperlink r:id="rId36" w:history="1">
        <w:r w:rsidR="00F37351" w:rsidRPr="00975E41">
          <w:rPr>
            <w:rStyle w:val="Hiperpovezava"/>
            <w:rFonts w:cs="Times New Roman"/>
            <w:szCs w:val="24"/>
          </w:rPr>
          <w:t>http://www.i</w:t>
        </w:r>
        <w:r w:rsidR="003F23E5" w:rsidRPr="00975E41">
          <w:rPr>
            <w:rStyle w:val="Hiperpovezava"/>
            <w:rFonts w:cs="Times New Roman"/>
            <w:szCs w:val="24"/>
          </w:rPr>
          <w:t>jircce.com/upload/2013/october/</w:t>
        </w:r>
        <w:r w:rsidR="00F37351" w:rsidRPr="00975E41">
          <w:rPr>
            <w:rStyle w:val="Hiperpovezava"/>
            <w:rFonts w:cs="Times New Roman"/>
            <w:szCs w:val="24"/>
          </w:rPr>
          <w:t>36_Lifecycle.pdf</w:t>
        </w:r>
      </w:hyperlink>
    </w:p>
    <w:p w14:paraId="38AF62F7" w14:textId="77777777" w:rsidR="004C7980" w:rsidRDefault="004C7980" w:rsidP="00921B37">
      <w:pPr>
        <w:pStyle w:val="Bibliografija"/>
        <w:spacing w:line="360" w:lineRule="auto"/>
        <w:ind w:left="0" w:firstLine="0"/>
        <w:contextualSpacing/>
        <w:rPr>
          <w:rFonts w:cs="Times New Roman"/>
          <w:szCs w:val="24"/>
        </w:rPr>
      </w:pPr>
    </w:p>
    <w:p w14:paraId="50EA6010" w14:textId="19169977" w:rsidR="00D11AA2" w:rsidRPr="00574A09" w:rsidRDefault="00431E63" w:rsidP="00921B37">
      <w:pPr>
        <w:pStyle w:val="Bibliografija"/>
        <w:spacing w:line="360" w:lineRule="auto"/>
        <w:ind w:left="0" w:firstLine="0"/>
        <w:contextualSpacing/>
        <w:rPr>
          <w:rFonts w:cs="Times New Roman"/>
          <w:szCs w:val="24"/>
        </w:rPr>
      </w:pPr>
      <w:r w:rsidRPr="00574A09">
        <w:rPr>
          <w:rFonts w:cs="Times New Roman"/>
          <w:szCs w:val="24"/>
        </w:rPr>
        <w:t>12.</w:t>
      </w:r>
      <w:r w:rsidR="00C40C15">
        <w:rPr>
          <w:rFonts w:cs="Times New Roman"/>
          <w:szCs w:val="24"/>
        </w:rPr>
        <w:t xml:space="preserve"> </w:t>
      </w:r>
      <w:r w:rsidR="00D11AA2" w:rsidRPr="00574A09">
        <w:rPr>
          <w:rFonts w:cs="Times New Roman"/>
          <w:szCs w:val="24"/>
        </w:rPr>
        <w:t>Barbosa, E.</w:t>
      </w:r>
      <w:r w:rsidR="00541953">
        <w:rPr>
          <w:rFonts w:cs="Times New Roman"/>
          <w:szCs w:val="24"/>
        </w:rPr>
        <w:t xml:space="preserve"> in </w:t>
      </w:r>
      <w:r w:rsidR="002F64CA">
        <w:rPr>
          <w:rFonts w:cs="Times New Roman"/>
          <w:szCs w:val="24"/>
        </w:rPr>
        <w:t>Godoy</w:t>
      </w:r>
      <w:r w:rsidR="00541953">
        <w:rPr>
          <w:rFonts w:cs="Times New Roman"/>
          <w:szCs w:val="24"/>
        </w:rPr>
        <w:t xml:space="preserve"> A.</w:t>
      </w:r>
      <w:r w:rsidR="00D11AA2" w:rsidRPr="00574A09">
        <w:rPr>
          <w:rFonts w:cs="Times New Roman"/>
          <w:szCs w:val="24"/>
        </w:rPr>
        <w:t xml:space="preserve"> (</w:t>
      </w:r>
      <w:r w:rsidR="009F1FC6">
        <w:rPr>
          <w:rFonts w:cs="Times New Roman"/>
          <w:szCs w:val="24"/>
        </w:rPr>
        <w:t>2010</w:t>
      </w:r>
      <w:r w:rsidR="00D11AA2" w:rsidRPr="00574A09">
        <w:rPr>
          <w:rFonts w:cs="Times New Roman"/>
          <w:szCs w:val="24"/>
        </w:rPr>
        <w:t xml:space="preserve">). </w:t>
      </w:r>
      <w:r w:rsidR="00D11AA2" w:rsidRPr="002F64CA">
        <w:rPr>
          <w:rFonts w:cs="Times New Roman"/>
          <w:szCs w:val="24"/>
        </w:rPr>
        <w:t>Game-Scrum: An Approach to Agile Game Development</w:t>
      </w:r>
      <w:r w:rsidR="00D11AA2" w:rsidRPr="00574A09">
        <w:rPr>
          <w:rFonts w:cs="Times New Roman"/>
          <w:szCs w:val="24"/>
        </w:rPr>
        <w:t>.</w:t>
      </w:r>
      <w:r w:rsidR="002F64CA">
        <w:rPr>
          <w:rFonts w:cs="Times New Roman"/>
          <w:szCs w:val="24"/>
        </w:rPr>
        <w:t xml:space="preserve"> </w:t>
      </w:r>
      <w:r w:rsidR="002F64CA" w:rsidRPr="0099292C">
        <w:rPr>
          <w:rFonts w:cs="Times New Roman"/>
          <w:i/>
          <w:szCs w:val="24"/>
        </w:rPr>
        <w:t>Proc</w:t>
      </w:r>
      <w:r w:rsidR="008C6113" w:rsidRPr="0099292C">
        <w:rPr>
          <w:rFonts w:cs="Times New Roman"/>
          <w:i/>
          <w:szCs w:val="24"/>
        </w:rPr>
        <w:t>e</w:t>
      </w:r>
      <w:r w:rsidR="002F64CA" w:rsidRPr="0099292C">
        <w:rPr>
          <w:rFonts w:cs="Times New Roman"/>
          <w:i/>
          <w:szCs w:val="24"/>
        </w:rPr>
        <w:t>edings of SBGames</w:t>
      </w:r>
      <w:r w:rsidR="00514B19">
        <w:rPr>
          <w:rFonts w:cs="Times New Roman"/>
          <w:szCs w:val="24"/>
        </w:rPr>
        <w:t>, (str. 292–295)</w:t>
      </w:r>
      <w:r w:rsidR="00A57FA8">
        <w:rPr>
          <w:rFonts w:cs="Times New Roman"/>
          <w:szCs w:val="24"/>
        </w:rPr>
        <w:t xml:space="preserve">. </w:t>
      </w:r>
      <w:r w:rsidR="0090013D">
        <w:rPr>
          <w:rFonts w:cs="Times New Roman"/>
          <w:szCs w:val="24"/>
        </w:rPr>
        <w:t>Dostopno prek</w:t>
      </w:r>
      <w:r w:rsidR="002F64CA">
        <w:rPr>
          <w:rFonts w:cs="Times New Roman"/>
          <w:szCs w:val="24"/>
        </w:rPr>
        <w:t xml:space="preserve"> </w:t>
      </w:r>
      <w:hyperlink r:id="rId37" w:history="1">
        <w:r w:rsidR="00D11AA2" w:rsidRPr="00E32375">
          <w:rPr>
            <w:rStyle w:val="Hiperpovezava"/>
            <w:rFonts w:cs="Times New Roman"/>
            <w:szCs w:val="24"/>
          </w:rPr>
          <w:t>https://www.</w:t>
        </w:r>
        <w:r w:rsidR="007F3502" w:rsidRPr="00E32375">
          <w:rPr>
            <w:rStyle w:val="Hiperpovezava"/>
            <w:rFonts w:cs="Times New Roman"/>
            <w:szCs w:val="24"/>
          </w:rPr>
          <w:br/>
        </w:r>
        <w:r w:rsidR="00D11AA2" w:rsidRPr="00E32375">
          <w:rPr>
            <w:rStyle w:val="Hiperpovezava"/>
            <w:rFonts w:cs="Times New Roman"/>
            <w:szCs w:val="24"/>
          </w:rPr>
          <w:t>academia.ed</w:t>
        </w:r>
        <w:r w:rsidR="009E1400" w:rsidRPr="00E32375">
          <w:rPr>
            <w:rStyle w:val="Hiperpovezava"/>
            <w:rFonts w:cs="Times New Roman"/>
            <w:szCs w:val="24"/>
          </w:rPr>
          <w:t>u/15250630/Game</w:t>
        </w:r>
        <w:r w:rsidR="00D11AA2" w:rsidRPr="00E32375">
          <w:rPr>
            <w:rStyle w:val="Hiperpovezava"/>
            <w:rFonts w:cs="Times New Roman"/>
            <w:szCs w:val="24"/>
          </w:rPr>
          <w:t>Scrum_An_Approach_to_Agile_Game_</w:t>
        </w:r>
        <w:r w:rsidR="00732A4C" w:rsidRPr="00E32375">
          <w:rPr>
            <w:rStyle w:val="Hiperpovezava"/>
            <w:rFonts w:cs="Times New Roman"/>
            <w:szCs w:val="24"/>
          </w:rPr>
          <w:t>Develop</w:t>
        </w:r>
        <w:r w:rsidR="00D11AA2" w:rsidRPr="00E32375">
          <w:rPr>
            <w:rStyle w:val="Hiperpovezava"/>
            <w:rFonts w:cs="Times New Roman"/>
            <w:szCs w:val="24"/>
          </w:rPr>
          <w:t>ment</w:t>
        </w:r>
      </w:hyperlink>
    </w:p>
    <w:p w14:paraId="3B74746C" w14:textId="77777777" w:rsidR="004C7980" w:rsidRDefault="004C7980" w:rsidP="00191C4F">
      <w:pPr>
        <w:pStyle w:val="Bibliografija"/>
        <w:spacing w:line="360" w:lineRule="auto"/>
        <w:ind w:left="0" w:firstLine="0"/>
        <w:contextualSpacing/>
        <w:rPr>
          <w:rFonts w:cs="Times New Roman"/>
          <w:szCs w:val="24"/>
        </w:rPr>
      </w:pPr>
    </w:p>
    <w:p w14:paraId="4A74183C" w14:textId="462ADDA0" w:rsidR="00D11AA2" w:rsidRPr="00574A09" w:rsidRDefault="006E5197" w:rsidP="00191C4F">
      <w:pPr>
        <w:pStyle w:val="Bibliografija"/>
        <w:spacing w:line="360" w:lineRule="auto"/>
        <w:ind w:left="0" w:firstLine="0"/>
        <w:contextualSpacing/>
        <w:rPr>
          <w:rFonts w:cs="Times New Roman"/>
          <w:szCs w:val="24"/>
        </w:rPr>
      </w:pPr>
      <w:r w:rsidRPr="00574A09">
        <w:rPr>
          <w:rFonts w:cs="Times New Roman"/>
          <w:szCs w:val="24"/>
        </w:rPr>
        <w:t xml:space="preserve">13. </w:t>
      </w:r>
      <w:r w:rsidR="00D11AA2" w:rsidRPr="00574A09">
        <w:rPr>
          <w:rFonts w:cs="Times New Roman"/>
          <w:szCs w:val="24"/>
        </w:rPr>
        <w:t xml:space="preserve">Bartle, R. (2003). </w:t>
      </w:r>
      <w:r w:rsidR="00D11AA2" w:rsidRPr="00574A09">
        <w:rPr>
          <w:rFonts w:cs="Times New Roman"/>
          <w:i/>
          <w:iCs/>
          <w:szCs w:val="24"/>
        </w:rPr>
        <w:t>Designing Virtual Worlds</w:t>
      </w:r>
      <w:r w:rsidR="00D11AA2" w:rsidRPr="00574A09">
        <w:rPr>
          <w:rFonts w:cs="Times New Roman"/>
          <w:szCs w:val="24"/>
        </w:rPr>
        <w:t>.</w:t>
      </w:r>
      <w:r w:rsidR="00677EC0">
        <w:rPr>
          <w:rFonts w:cs="Times New Roman"/>
          <w:szCs w:val="24"/>
        </w:rPr>
        <w:t xml:space="preserve"> United States:</w:t>
      </w:r>
      <w:r w:rsidR="00D11AA2" w:rsidRPr="00574A09">
        <w:rPr>
          <w:rFonts w:cs="Times New Roman"/>
          <w:szCs w:val="24"/>
        </w:rPr>
        <w:t xml:space="preserve"> New Riders Games.</w:t>
      </w:r>
    </w:p>
    <w:p w14:paraId="7DA33324" w14:textId="77777777" w:rsidR="004C7980" w:rsidRDefault="004C7980" w:rsidP="00191C4F">
      <w:pPr>
        <w:pStyle w:val="Bibliografija"/>
        <w:spacing w:line="360" w:lineRule="auto"/>
        <w:ind w:left="0" w:firstLine="0"/>
        <w:contextualSpacing/>
        <w:rPr>
          <w:rFonts w:cs="Times New Roman"/>
          <w:szCs w:val="24"/>
        </w:rPr>
      </w:pPr>
    </w:p>
    <w:p w14:paraId="57AE7902" w14:textId="77777777" w:rsidR="004C7980" w:rsidRDefault="006E5197" w:rsidP="00191C4F">
      <w:pPr>
        <w:pStyle w:val="Bibliografija"/>
        <w:spacing w:line="360" w:lineRule="auto"/>
        <w:ind w:left="0" w:firstLine="0"/>
        <w:contextualSpacing/>
        <w:rPr>
          <w:rFonts w:cs="Times New Roman"/>
          <w:szCs w:val="24"/>
        </w:rPr>
      </w:pPr>
      <w:r w:rsidRPr="00574A09">
        <w:rPr>
          <w:rFonts w:cs="Times New Roman"/>
          <w:szCs w:val="24"/>
        </w:rPr>
        <w:t xml:space="preserve">14. </w:t>
      </w:r>
      <w:r w:rsidR="00D11AA2" w:rsidRPr="00574A09">
        <w:rPr>
          <w:rFonts w:cs="Times New Roman"/>
          <w:szCs w:val="24"/>
        </w:rPr>
        <w:t xml:space="preserve">Bates, B. (2004). </w:t>
      </w:r>
      <w:r w:rsidR="00D11AA2" w:rsidRPr="00574A09">
        <w:rPr>
          <w:rFonts w:cs="Times New Roman"/>
          <w:i/>
          <w:iCs/>
          <w:szCs w:val="24"/>
        </w:rPr>
        <w:t>Game Design</w:t>
      </w:r>
      <w:r w:rsidR="00D11AA2" w:rsidRPr="00574A09">
        <w:rPr>
          <w:rFonts w:cs="Times New Roman"/>
          <w:szCs w:val="24"/>
        </w:rPr>
        <w:t xml:space="preserve"> (2 edition). Boston, Mass: Cengage Learning PTR.</w:t>
      </w:r>
    </w:p>
    <w:p w14:paraId="54BC2EDC" w14:textId="77777777" w:rsidR="004C7980" w:rsidRDefault="004C7980" w:rsidP="00191C4F">
      <w:pPr>
        <w:pStyle w:val="Bibliografija"/>
        <w:spacing w:line="360" w:lineRule="auto"/>
        <w:ind w:left="0" w:firstLine="0"/>
        <w:contextualSpacing/>
        <w:rPr>
          <w:rFonts w:cs="Times New Roman"/>
          <w:szCs w:val="24"/>
        </w:rPr>
      </w:pPr>
    </w:p>
    <w:p w14:paraId="1BFFFBD9" w14:textId="5B653557" w:rsidR="006E5197" w:rsidRPr="00574A09" w:rsidRDefault="006E5197" w:rsidP="00191C4F">
      <w:pPr>
        <w:pStyle w:val="Bibliografija"/>
        <w:spacing w:line="360" w:lineRule="auto"/>
        <w:ind w:left="0" w:firstLine="0"/>
        <w:contextualSpacing/>
        <w:rPr>
          <w:rFonts w:cs="Times New Roman"/>
          <w:szCs w:val="24"/>
        </w:rPr>
      </w:pPr>
      <w:r w:rsidRPr="00574A09">
        <w:rPr>
          <w:rFonts w:cs="Times New Roman"/>
          <w:szCs w:val="24"/>
          <w:lang w:val="en-US"/>
        </w:rPr>
        <w:t>15. Baars, W. (2006). Project Management Handbook. Hague: Data Archiving and Networked Services.</w:t>
      </w:r>
    </w:p>
    <w:p w14:paraId="525E891C" w14:textId="77777777" w:rsidR="004C7980" w:rsidRDefault="004C7980" w:rsidP="00191C4F">
      <w:pPr>
        <w:pStyle w:val="Bibliografija"/>
        <w:spacing w:line="360" w:lineRule="auto"/>
        <w:ind w:left="0" w:firstLine="0"/>
        <w:contextualSpacing/>
        <w:rPr>
          <w:rFonts w:cs="Times New Roman"/>
          <w:szCs w:val="24"/>
        </w:rPr>
      </w:pPr>
    </w:p>
    <w:p w14:paraId="41BDBED2" w14:textId="72958CBA" w:rsidR="00D11AA2" w:rsidRPr="00574A09" w:rsidRDefault="004A29BE" w:rsidP="00191C4F">
      <w:pPr>
        <w:pStyle w:val="Bibliografija"/>
        <w:spacing w:line="360" w:lineRule="auto"/>
        <w:ind w:left="0" w:firstLine="0"/>
        <w:contextualSpacing/>
        <w:rPr>
          <w:rFonts w:cs="Times New Roman"/>
          <w:szCs w:val="24"/>
        </w:rPr>
      </w:pPr>
      <w:r w:rsidRPr="00574A09">
        <w:rPr>
          <w:rFonts w:cs="Times New Roman"/>
          <w:szCs w:val="24"/>
        </w:rPr>
        <w:t xml:space="preserve">16. </w:t>
      </w:r>
      <w:r w:rsidR="00D11AA2" w:rsidRPr="00574A09">
        <w:rPr>
          <w:rFonts w:cs="Times New Roman"/>
          <w:szCs w:val="24"/>
        </w:rPr>
        <w:t xml:space="preserve">Blow, J. (2004). Game Development: Harder Than You Think. </w:t>
      </w:r>
      <w:r w:rsidR="00C20D90">
        <w:rPr>
          <w:rFonts w:cs="Times New Roman"/>
          <w:szCs w:val="24"/>
        </w:rPr>
        <w:t xml:space="preserve">V S. L. Bahra, E. Allan, P. Bailis, S. Bourne, T. Coatta, M. Compton, S. Feldman, N. Forsgren, C. Fournier, B. Fried, C. </w:t>
      </w:r>
      <w:r w:rsidR="00C20D90" w:rsidRPr="008F2D97">
        <w:rPr>
          <w:rFonts w:cs="Times New Roman"/>
          <w:szCs w:val="24"/>
        </w:rPr>
        <w:t>Grier, T. Killalea, T. Limoncelli, K. Matsudaira, M. K. McKusick, E. Meijer, G. Neville-Neil, T. Schlossnagle, J. Waldo, M. Whittaker.</w:t>
      </w:r>
      <w:r w:rsidR="003F62AB" w:rsidRPr="008F2D97">
        <w:rPr>
          <w:rFonts w:cs="Times New Roman"/>
          <w:szCs w:val="24"/>
        </w:rPr>
        <w:t xml:space="preserve"> (ur.),</w:t>
      </w:r>
      <w:r w:rsidR="00C20D90" w:rsidRPr="008F2D97">
        <w:rPr>
          <w:rFonts w:cs="Times New Roman"/>
          <w:szCs w:val="24"/>
        </w:rPr>
        <w:t xml:space="preserve"> </w:t>
      </w:r>
      <w:r w:rsidR="00D11AA2" w:rsidRPr="008F2D97">
        <w:rPr>
          <w:rFonts w:cs="Times New Roman"/>
          <w:i/>
          <w:iCs/>
          <w:szCs w:val="24"/>
        </w:rPr>
        <w:t>Queue</w:t>
      </w:r>
      <w:r w:rsidR="00D11AA2" w:rsidRPr="008F2D97">
        <w:rPr>
          <w:rFonts w:cs="Times New Roman"/>
          <w:szCs w:val="24"/>
        </w:rPr>
        <w:t xml:space="preserve">, </w:t>
      </w:r>
      <w:r w:rsidR="00D11AA2" w:rsidRPr="008F2D97">
        <w:rPr>
          <w:rFonts w:cs="Times New Roman"/>
          <w:i/>
          <w:iCs/>
          <w:szCs w:val="24"/>
        </w:rPr>
        <w:t>1</w:t>
      </w:r>
      <w:r w:rsidR="00437738" w:rsidRPr="008F2D97">
        <w:rPr>
          <w:rFonts w:cs="Times New Roman"/>
          <w:szCs w:val="24"/>
        </w:rPr>
        <w:t xml:space="preserve">(10), (str. </w:t>
      </w:r>
      <w:r w:rsidR="00D11AA2" w:rsidRPr="008F2D97">
        <w:rPr>
          <w:rFonts w:cs="Times New Roman"/>
          <w:szCs w:val="24"/>
        </w:rPr>
        <w:t>28–37</w:t>
      </w:r>
      <w:r w:rsidR="00437738" w:rsidRPr="008F2D97">
        <w:rPr>
          <w:rFonts w:cs="Times New Roman"/>
          <w:szCs w:val="24"/>
        </w:rPr>
        <w:t>)</w:t>
      </w:r>
      <w:r w:rsidR="009769DA" w:rsidRPr="008F2D97">
        <w:rPr>
          <w:rFonts w:cs="Times New Roman"/>
          <w:szCs w:val="24"/>
        </w:rPr>
        <w:t xml:space="preserve">. </w:t>
      </w:r>
      <w:r w:rsidR="00BE6753">
        <w:rPr>
          <w:rFonts w:cs="Times New Roman"/>
          <w:szCs w:val="24"/>
        </w:rPr>
        <w:br/>
      </w:r>
      <w:hyperlink r:id="rId38" w:history="1">
        <w:r w:rsidR="00F73EC1" w:rsidRPr="00BE6753">
          <w:rPr>
            <w:rStyle w:val="Hiperpovezava"/>
            <w:rFonts w:cs="Times New Roman"/>
            <w:szCs w:val="24"/>
          </w:rPr>
          <w:t>https://doi.org/</w:t>
        </w:r>
        <w:r w:rsidR="008F2D97" w:rsidRPr="00BE6753">
          <w:rPr>
            <w:rStyle w:val="Hiperpovezava"/>
            <w:rFonts w:cs="Times New Roman"/>
            <w:szCs w:val="24"/>
            <w:shd w:val="clear" w:color="auto" w:fill="FFFFFF"/>
          </w:rPr>
          <w:t>10.1145/971564.971590</w:t>
        </w:r>
      </w:hyperlink>
    </w:p>
    <w:p w14:paraId="0FBED330" w14:textId="77777777" w:rsidR="004C7980" w:rsidRDefault="004C7980" w:rsidP="00191C4F">
      <w:pPr>
        <w:pStyle w:val="Bibliografija"/>
        <w:spacing w:line="360" w:lineRule="auto"/>
        <w:ind w:left="0" w:firstLine="0"/>
        <w:contextualSpacing/>
        <w:rPr>
          <w:rFonts w:cs="Times New Roman"/>
          <w:szCs w:val="24"/>
        </w:rPr>
      </w:pPr>
    </w:p>
    <w:p w14:paraId="274E4DCA" w14:textId="60E8CB88" w:rsidR="00D11AA2" w:rsidRPr="00574A09" w:rsidRDefault="004A29BE" w:rsidP="00191C4F">
      <w:pPr>
        <w:pStyle w:val="Bibliografija"/>
        <w:spacing w:line="360" w:lineRule="auto"/>
        <w:ind w:left="0" w:firstLine="0"/>
        <w:contextualSpacing/>
        <w:rPr>
          <w:rFonts w:cs="Times New Roman"/>
          <w:szCs w:val="24"/>
        </w:rPr>
      </w:pPr>
      <w:r w:rsidRPr="00574A09">
        <w:rPr>
          <w:rFonts w:cs="Times New Roman"/>
          <w:szCs w:val="24"/>
        </w:rPr>
        <w:t xml:space="preserve">17. </w:t>
      </w:r>
      <w:r w:rsidR="00D11AA2" w:rsidRPr="00574A09">
        <w:rPr>
          <w:rFonts w:cs="Times New Roman"/>
          <w:szCs w:val="24"/>
        </w:rPr>
        <w:t>Booth, A., Papaioannou, D.</w:t>
      </w:r>
      <w:r w:rsidR="00180C72">
        <w:rPr>
          <w:rFonts w:cs="Times New Roman"/>
          <w:szCs w:val="24"/>
        </w:rPr>
        <w:t xml:space="preserve"> in</w:t>
      </w:r>
      <w:r w:rsidR="00D11AA2" w:rsidRPr="00574A09">
        <w:rPr>
          <w:rFonts w:cs="Times New Roman"/>
          <w:szCs w:val="24"/>
        </w:rPr>
        <w:t xml:space="preserve"> Sutton, A. (2012). </w:t>
      </w:r>
      <w:r w:rsidR="00D11AA2" w:rsidRPr="00574A09">
        <w:rPr>
          <w:rFonts w:cs="Times New Roman"/>
          <w:i/>
          <w:iCs/>
          <w:szCs w:val="24"/>
        </w:rPr>
        <w:t>Systematic Approaches to a Successful Literature Review</w:t>
      </w:r>
      <w:r w:rsidR="00D11AA2" w:rsidRPr="00574A09">
        <w:rPr>
          <w:rFonts w:cs="Times New Roman"/>
          <w:szCs w:val="24"/>
        </w:rPr>
        <w:t>.</w:t>
      </w:r>
    </w:p>
    <w:p w14:paraId="26B88E03" w14:textId="77777777" w:rsidR="004C7980" w:rsidRDefault="004C7980" w:rsidP="00191C4F">
      <w:pPr>
        <w:pStyle w:val="Bibliografija"/>
        <w:spacing w:line="360" w:lineRule="auto"/>
        <w:ind w:left="0" w:firstLine="0"/>
        <w:contextualSpacing/>
        <w:rPr>
          <w:rFonts w:cs="Times New Roman"/>
          <w:szCs w:val="24"/>
        </w:rPr>
      </w:pPr>
    </w:p>
    <w:p w14:paraId="020B0D83" w14:textId="190E854F" w:rsidR="00D11AA2" w:rsidRPr="00574A09" w:rsidRDefault="004A29BE" w:rsidP="00191C4F">
      <w:pPr>
        <w:pStyle w:val="Bibliografija"/>
        <w:spacing w:line="360" w:lineRule="auto"/>
        <w:ind w:left="0" w:firstLine="0"/>
        <w:contextualSpacing/>
        <w:rPr>
          <w:rFonts w:cs="Times New Roman"/>
          <w:szCs w:val="24"/>
        </w:rPr>
      </w:pPr>
      <w:r w:rsidRPr="00574A09">
        <w:rPr>
          <w:rFonts w:cs="Times New Roman"/>
          <w:szCs w:val="24"/>
        </w:rPr>
        <w:t xml:space="preserve">18. </w:t>
      </w:r>
      <w:r w:rsidR="00D11AA2" w:rsidRPr="00574A09">
        <w:rPr>
          <w:rFonts w:cs="Times New Roman"/>
          <w:szCs w:val="24"/>
        </w:rPr>
        <w:t>Breathing Labs. (b. d.).</w:t>
      </w:r>
      <w:r w:rsidR="00A06F63" w:rsidRPr="00574A09">
        <w:rPr>
          <w:rFonts w:cs="Times New Roman"/>
          <w:szCs w:val="24"/>
        </w:rPr>
        <w:t xml:space="preserve"> Dostopno prek</w:t>
      </w:r>
      <w:r w:rsidR="00D11AA2" w:rsidRPr="00574A09">
        <w:rPr>
          <w:rFonts w:cs="Times New Roman"/>
          <w:szCs w:val="24"/>
        </w:rPr>
        <w:t xml:space="preserve"> </w:t>
      </w:r>
      <w:hyperlink r:id="rId39" w:history="1">
        <w:r w:rsidR="00D11AA2" w:rsidRPr="00687377">
          <w:rPr>
            <w:rStyle w:val="Hiperpovezava"/>
            <w:rFonts w:cs="Times New Roman"/>
            <w:szCs w:val="24"/>
          </w:rPr>
          <w:t>https://www.breathinglabs.com/</w:t>
        </w:r>
      </w:hyperlink>
    </w:p>
    <w:p w14:paraId="112CDE10" w14:textId="77777777" w:rsidR="004C7980" w:rsidRDefault="004C7980" w:rsidP="00191C4F">
      <w:pPr>
        <w:pStyle w:val="Bibliografija"/>
        <w:spacing w:line="360" w:lineRule="auto"/>
        <w:ind w:left="0" w:firstLine="0"/>
        <w:contextualSpacing/>
        <w:rPr>
          <w:rFonts w:cs="Times New Roman"/>
          <w:szCs w:val="24"/>
        </w:rPr>
      </w:pPr>
    </w:p>
    <w:p w14:paraId="19213D13" w14:textId="77777777" w:rsidR="004C7980" w:rsidRDefault="00103CEA" w:rsidP="00191C4F">
      <w:pPr>
        <w:pStyle w:val="Bibliografija"/>
        <w:spacing w:line="360" w:lineRule="auto"/>
        <w:ind w:left="0" w:firstLine="0"/>
        <w:contextualSpacing/>
        <w:rPr>
          <w:rFonts w:cs="Times New Roman"/>
          <w:szCs w:val="24"/>
        </w:rPr>
      </w:pPr>
      <w:r w:rsidRPr="00574A09">
        <w:rPr>
          <w:rFonts w:cs="Times New Roman"/>
          <w:szCs w:val="24"/>
        </w:rPr>
        <w:lastRenderedPageBreak/>
        <w:t xml:space="preserve">19. </w:t>
      </w:r>
      <w:r w:rsidR="00D11AA2" w:rsidRPr="00574A09">
        <w:rPr>
          <w:rFonts w:cs="Times New Roman"/>
          <w:szCs w:val="24"/>
        </w:rPr>
        <w:t>Clark, D. B., Tanner-Smith, E. E.</w:t>
      </w:r>
      <w:r w:rsidR="00180C72">
        <w:rPr>
          <w:rFonts w:cs="Times New Roman"/>
          <w:szCs w:val="24"/>
        </w:rPr>
        <w:t xml:space="preserve"> in</w:t>
      </w:r>
      <w:r w:rsidR="00D11AA2" w:rsidRPr="00574A09">
        <w:rPr>
          <w:rFonts w:cs="Times New Roman"/>
          <w:szCs w:val="24"/>
        </w:rPr>
        <w:t xml:space="preserve"> Killingsworth, S. S.</w:t>
      </w:r>
      <w:r w:rsidR="004C7980">
        <w:rPr>
          <w:rFonts w:cs="Times New Roman"/>
          <w:szCs w:val="24"/>
        </w:rPr>
        <w:t xml:space="preserve"> (2016). Digital Games, Design,</w:t>
      </w:r>
    </w:p>
    <w:p w14:paraId="7D1206DE" w14:textId="6C713D8F" w:rsidR="00D11AA2" w:rsidRPr="00D677F8" w:rsidRDefault="00D11AA2" w:rsidP="00D677F8">
      <w:pPr>
        <w:widowControl w:val="0"/>
        <w:autoSpaceDE w:val="0"/>
        <w:autoSpaceDN w:val="0"/>
        <w:adjustRightInd w:val="0"/>
        <w:spacing w:line="240" w:lineRule="auto"/>
        <w:rPr>
          <w:rFonts w:cs="Times New Roman"/>
        </w:rPr>
      </w:pPr>
      <w:r w:rsidRPr="00574A09">
        <w:rPr>
          <w:rFonts w:cs="Times New Roman"/>
          <w:szCs w:val="24"/>
        </w:rPr>
        <w:t>and Learning: A Systematic Review and Meta-Analysis.</w:t>
      </w:r>
      <w:r w:rsidR="00D677F8">
        <w:rPr>
          <w:rFonts w:cs="Times New Roman"/>
          <w:szCs w:val="24"/>
        </w:rPr>
        <w:t xml:space="preserve"> </w:t>
      </w:r>
      <w:r w:rsidR="00D677F8">
        <w:rPr>
          <w:rFonts w:cs="Times New Roman"/>
        </w:rPr>
        <w:t xml:space="preserve">V P. K. Murphy, A. C. Dowd, G. M. Lloyd (ur.), </w:t>
      </w:r>
      <w:r w:rsidRPr="00574A09">
        <w:rPr>
          <w:rFonts w:cs="Times New Roman"/>
          <w:i/>
          <w:iCs/>
          <w:szCs w:val="24"/>
        </w:rPr>
        <w:t>Review of Educational Research</w:t>
      </w:r>
      <w:r w:rsidRPr="00574A09">
        <w:rPr>
          <w:rFonts w:cs="Times New Roman"/>
          <w:szCs w:val="24"/>
        </w:rPr>
        <w:t xml:space="preserve">, </w:t>
      </w:r>
      <w:r w:rsidRPr="00574A09">
        <w:rPr>
          <w:rFonts w:cs="Times New Roman"/>
          <w:i/>
          <w:iCs/>
          <w:szCs w:val="24"/>
        </w:rPr>
        <w:t>86</w:t>
      </w:r>
      <w:r w:rsidRPr="00574A09">
        <w:rPr>
          <w:rFonts w:cs="Times New Roman"/>
          <w:szCs w:val="24"/>
        </w:rPr>
        <w:t xml:space="preserve">(1), </w:t>
      </w:r>
      <w:r w:rsidR="00D677F8">
        <w:rPr>
          <w:rFonts w:cs="Times New Roman"/>
          <w:szCs w:val="24"/>
        </w:rPr>
        <w:t xml:space="preserve">(str. </w:t>
      </w:r>
      <w:r w:rsidRPr="00574A09">
        <w:rPr>
          <w:rFonts w:cs="Times New Roman"/>
          <w:szCs w:val="24"/>
        </w:rPr>
        <w:t>79–122</w:t>
      </w:r>
      <w:r w:rsidR="00D677F8">
        <w:rPr>
          <w:rFonts w:cs="Times New Roman"/>
          <w:szCs w:val="24"/>
        </w:rPr>
        <w:t>)</w:t>
      </w:r>
      <w:r w:rsidRPr="00574A09">
        <w:rPr>
          <w:rFonts w:cs="Times New Roman"/>
          <w:szCs w:val="24"/>
        </w:rPr>
        <w:t xml:space="preserve">. </w:t>
      </w:r>
      <w:hyperlink r:id="rId40" w:history="1">
        <w:r w:rsidRPr="00687377">
          <w:rPr>
            <w:rStyle w:val="Hiperpovezava"/>
            <w:rFonts w:cs="Times New Roman"/>
            <w:szCs w:val="24"/>
          </w:rPr>
          <w:t>https://doi.org/10.3102</w:t>
        </w:r>
        <w:r w:rsidR="00D677F8" w:rsidRPr="00687377">
          <w:rPr>
            <w:rStyle w:val="Hiperpovezava"/>
            <w:rFonts w:cs="Times New Roman"/>
            <w:szCs w:val="24"/>
          </w:rPr>
          <w:br/>
        </w:r>
        <w:r w:rsidRPr="00687377">
          <w:rPr>
            <w:rStyle w:val="Hiperpovezava"/>
            <w:rFonts w:cs="Times New Roman"/>
            <w:szCs w:val="24"/>
          </w:rPr>
          <w:t>/0034654315582065</w:t>
        </w:r>
      </w:hyperlink>
    </w:p>
    <w:p w14:paraId="061B6261" w14:textId="77777777" w:rsidR="004C7980" w:rsidRDefault="004C7980" w:rsidP="00191C4F">
      <w:pPr>
        <w:pStyle w:val="Bibliografija"/>
        <w:spacing w:line="360" w:lineRule="auto"/>
        <w:ind w:left="0" w:firstLine="0"/>
        <w:contextualSpacing/>
        <w:rPr>
          <w:rFonts w:cs="Times New Roman"/>
          <w:szCs w:val="24"/>
        </w:rPr>
      </w:pPr>
    </w:p>
    <w:p w14:paraId="379E8044" w14:textId="4F214BBC" w:rsidR="00D11AA2" w:rsidRPr="00574A09" w:rsidRDefault="00103CEA" w:rsidP="00191C4F">
      <w:pPr>
        <w:pStyle w:val="Bibliografija"/>
        <w:spacing w:line="360" w:lineRule="auto"/>
        <w:ind w:left="0" w:firstLine="0"/>
        <w:contextualSpacing/>
        <w:rPr>
          <w:rFonts w:cs="Times New Roman"/>
          <w:szCs w:val="24"/>
        </w:rPr>
      </w:pPr>
      <w:r w:rsidRPr="00574A09">
        <w:rPr>
          <w:rFonts w:cs="Times New Roman"/>
          <w:szCs w:val="24"/>
        </w:rPr>
        <w:t xml:space="preserve">20. </w:t>
      </w:r>
      <w:r w:rsidR="00D11AA2" w:rsidRPr="00574A09">
        <w:rPr>
          <w:rFonts w:cs="Times New Roman"/>
          <w:szCs w:val="24"/>
        </w:rPr>
        <w:t xml:space="preserve">Cockburn, A. (2006). </w:t>
      </w:r>
      <w:r w:rsidR="00D11AA2" w:rsidRPr="00574A09">
        <w:rPr>
          <w:rFonts w:cs="Times New Roman"/>
          <w:i/>
          <w:iCs/>
          <w:szCs w:val="24"/>
        </w:rPr>
        <w:t>Agile Software Development: The Cooperative Game</w:t>
      </w:r>
      <w:r w:rsidR="00D11AA2" w:rsidRPr="00574A09">
        <w:rPr>
          <w:rFonts w:cs="Times New Roman"/>
          <w:szCs w:val="24"/>
        </w:rPr>
        <w:t xml:space="preserve"> (2 edition). Upper Saddle River, NJ: Addison-Wesley Professional.</w:t>
      </w:r>
    </w:p>
    <w:p w14:paraId="6399E480" w14:textId="77777777" w:rsidR="004C7980" w:rsidRDefault="004C7980" w:rsidP="00191C4F">
      <w:pPr>
        <w:pStyle w:val="Bibliografija"/>
        <w:spacing w:line="360" w:lineRule="auto"/>
        <w:ind w:left="0" w:firstLine="0"/>
        <w:contextualSpacing/>
        <w:rPr>
          <w:rFonts w:cs="Times New Roman"/>
          <w:szCs w:val="24"/>
        </w:rPr>
      </w:pPr>
    </w:p>
    <w:p w14:paraId="56AB86CB" w14:textId="64C8CF9F" w:rsidR="00D11AA2" w:rsidRPr="00574A09" w:rsidRDefault="00103CEA" w:rsidP="00191C4F">
      <w:pPr>
        <w:pStyle w:val="Bibliografija"/>
        <w:spacing w:line="360" w:lineRule="auto"/>
        <w:ind w:left="0" w:firstLine="0"/>
        <w:contextualSpacing/>
        <w:rPr>
          <w:rFonts w:cs="Times New Roman"/>
          <w:szCs w:val="24"/>
        </w:rPr>
      </w:pPr>
      <w:r w:rsidRPr="00574A09">
        <w:rPr>
          <w:rFonts w:cs="Times New Roman"/>
          <w:szCs w:val="24"/>
        </w:rPr>
        <w:t xml:space="preserve">21. </w:t>
      </w:r>
      <w:r w:rsidR="00D11AA2" w:rsidRPr="00574A09">
        <w:rPr>
          <w:rFonts w:cs="Times New Roman"/>
          <w:szCs w:val="24"/>
        </w:rPr>
        <w:t>Cooper, K. M. L.</w:t>
      </w:r>
      <w:r w:rsidR="00180C72">
        <w:rPr>
          <w:rFonts w:cs="Times New Roman"/>
          <w:szCs w:val="24"/>
        </w:rPr>
        <w:t xml:space="preserve"> in</w:t>
      </w:r>
      <w:r w:rsidR="00D11AA2" w:rsidRPr="00574A09">
        <w:rPr>
          <w:rFonts w:cs="Times New Roman"/>
          <w:szCs w:val="24"/>
        </w:rPr>
        <w:t xml:space="preserve"> Scacchi, W. (Ur.). (2015). </w:t>
      </w:r>
      <w:r w:rsidR="00D11AA2" w:rsidRPr="00574A09">
        <w:rPr>
          <w:rFonts w:cs="Times New Roman"/>
          <w:i/>
          <w:iCs/>
          <w:szCs w:val="24"/>
        </w:rPr>
        <w:t>Computer Games and Software Engineering</w:t>
      </w:r>
      <w:r w:rsidR="00D11AA2" w:rsidRPr="00574A09">
        <w:rPr>
          <w:rFonts w:cs="Times New Roman"/>
          <w:szCs w:val="24"/>
        </w:rPr>
        <w:t xml:space="preserve"> (1 edition). Boca Raton: Chapman and Hall/CRC.</w:t>
      </w:r>
    </w:p>
    <w:p w14:paraId="21DFE45C" w14:textId="77777777" w:rsidR="004C7980" w:rsidRDefault="004C7980" w:rsidP="00191C4F">
      <w:pPr>
        <w:pStyle w:val="Bibliografija"/>
        <w:spacing w:line="360" w:lineRule="auto"/>
        <w:ind w:left="0" w:firstLine="0"/>
        <w:contextualSpacing/>
        <w:rPr>
          <w:rFonts w:cs="Times New Roman"/>
          <w:szCs w:val="24"/>
        </w:rPr>
      </w:pPr>
    </w:p>
    <w:p w14:paraId="31A057CD" w14:textId="0F5AFC1B" w:rsidR="00834434" w:rsidRPr="00574A09" w:rsidRDefault="00E3566A" w:rsidP="00191C4F">
      <w:pPr>
        <w:pStyle w:val="Bibliografija"/>
        <w:spacing w:line="360" w:lineRule="auto"/>
        <w:ind w:left="0" w:firstLine="0"/>
        <w:contextualSpacing/>
        <w:rPr>
          <w:rFonts w:cs="Times New Roman"/>
          <w:szCs w:val="24"/>
        </w:rPr>
      </w:pPr>
      <w:r w:rsidRPr="00574A09">
        <w:rPr>
          <w:rFonts w:cs="Times New Roman"/>
          <w:szCs w:val="24"/>
        </w:rPr>
        <w:t xml:space="preserve">22. </w:t>
      </w:r>
      <w:r w:rsidR="00D11AA2" w:rsidRPr="00574A09">
        <w:rPr>
          <w:rFonts w:cs="Times New Roman"/>
          <w:szCs w:val="24"/>
        </w:rPr>
        <w:t>Duka, D.</w:t>
      </w:r>
      <w:r w:rsidR="00180C72">
        <w:rPr>
          <w:rFonts w:cs="Times New Roman"/>
          <w:szCs w:val="24"/>
        </w:rPr>
        <w:t xml:space="preserve"> in</w:t>
      </w:r>
      <w:r w:rsidR="00D11AA2" w:rsidRPr="00574A09">
        <w:rPr>
          <w:rFonts w:cs="Times New Roman"/>
          <w:szCs w:val="24"/>
        </w:rPr>
        <w:t xml:space="preserve"> Hribar, L. (2010). </w:t>
      </w:r>
      <w:r w:rsidR="00D11AA2" w:rsidRPr="00DB3A8B">
        <w:rPr>
          <w:rFonts w:cs="Times New Roman"/>
          <w:i/>
          <w:szCs w:val="24"/>
        </w:rPr>
        <w:t>Test Driven Development Method i</w:t>
      </w:r>
      <w:r w:rsidR="005F6D26" w:rsidRPr="00DB3A8B">
        <w:rPr>
          <w:rFonts w:cs="Times New Roman"/>
          <w:i/>
          <w:szCs w:val="24"/>
        </w:rPr>
        <w:t>n Software Development Process</w:t>
      </w:r>
      <w:r w:rsidR="00D11AA2" w:rsidRPr="00574A09">
        <w:rPr>
          <w:rFonts w:cs="Times New Roman"/>
          <w:szCs w:val="24"/>
        </w:rPr>
        <w:t xml:space="preserve">. </w:t>
      </w:r>
      <w:r w:rsidR="00E91996" w:rsidRPr="00574A09">
        <w:rPr>
          <w:rFonts w:cs="Times New Roman"/>
          <w:szCs w:val="24"/>
        </w:rPr>
        <w:t>Dostopno prek</w:t>
      </w:r>
      <w:r w:rsidR="00D11AA2" w:rsidRPr="00574A09">
        <w:rPr>
          <w:rFonts w:cs="Times New Roman"/>
          <w:szCs w:val="24"/>
        </w:rPr>
        <w:t xml:space="preserve"> </w:t>
      </w:r>
      <w:hyperlink r:id="rId41" w:history="1">
        <w:r w:rsidR="00D11AA2" w:rsidRPr="00BE5083">
          <w:rPr>
            <w:rStyle w:val="Hiperpovezava"/>
            <w:rFonts w:cs="Times New Roman"/>
            <w:szCs w:val="24"/>
          </w:rPr>
          <w:t>http://bib.irb.hr/prikazi-rad?rad=483416</w:t>
        </w:r>
      </w:hyperlink>
    </w:p>
    <w:p w14:paraId="25485971" w14:textId="77777777" w:rsidR="004C7980" w:rsidRDefault="004C7980" w:rsidP="00191C4F">
      <w:pPr>
        <w:pStyle w:val="Bibliografija"/>
        <w:spacing w:line="360" w:lineRule="auto"/>
        <w:ind w:left="0" w:firstLine="0"/>
        <w:contextualSpacing/>
        <w:rPr>
          <w:rFonts w:cs="Times New Roman"/>
          <w:szCs w:val="24"/>
        </w:rPr>
      </w:pPr>
    </w:p>
    <w:p w14:paraId="08866879" w14:textId="610BB009" w:rsidR="00834434" w:rsidRPr="00574A09" w:rsidRDefault="00834434" w:rsidP="00191C4F">
      <w:pPr>
        <w:pStyle w:val="Bibliografija"/>
        <w:spacing w:line="360" w:lineRule="auto"/>
        <w:ind w:left="0" w:firstLine="0"/>
        <w:contextualSpacing/>
        <w:rPr>
          <w:rFonts w:cs="Times New Roman"/>
          <w:szCs w:val="24"/>
        </w:rPr>
      </w:pPr>
      <w:r w:rsidRPr="00574A09">
        <w:rPr>
          <w:rFonts w:cs="Times New Roman"/>
          <w:szCs w:val="24"/>
        </w:rPr>
        <w:t xml:space="preserve">23. EcuRed. </w:t>
      </w:r>
      <w:r w:rsidRPr="00574A09">
        <w:rPr>
          <w:rFonts w:cs="Times New Roman"/>
          <w:szCs w:val="24"/>
          <w:lang w:val="en-US"/>
        </w:rPr>
        <w:t>(b.d.)</w:t>
      </w:r>
      <w:r w:rsidRPr="00574A09">
        <w:rPr>
          <w:rFonts w:cs="Times New Roman"/>
          <w:szCs w:val="24"/>
        </w:rPr>
        <w:t xml:space="preserve">. </w:t>
      </w:r>
      <w:r w:rsidR="00EB171C" w:rsidRPr="00F26C5B">
        <w:rPr>
          <w:rFonts w:cs="Times New Roman"/>
          <w:i/>
          <w:szCs w:val="24"/>
        </w:rPr>
        <w:t>Game unified Process</w:t>
      </w:r>
      <w:r w:rsidR="00F26C5B">
        <w:rPr>
          <w:rFonts w:cs="Times New Roman"/>
          <w:szCs w:val="24"/>
        </w:rPr>
        <w:t>.</w:t>
      </w:r>
      <w:r w:rsidR="00EB171C">
        <w:rPr>
          <w:rFonts w:cs="Times New Roman"/>
          <w:szCs w:val="24"/>
        </w:rPr>
        <w:t xml:space="preserve"> </w:t>
      </w:r>
      <w:r w:rsidRPr="00574A09">
        <w:rPr>
          <w:rFonts w:cs="Times New Roman"/>
          <w:szCs w:val="24"/>
        </w:rPr>
        <w:t xml:space="preserve">Dostopno prek </w:t>
      </w:r>
      <w:hyperlink r:id="rId42" w:history="1">
        <w:r w:rsidRPr="00BE5083">
          <w:rPr>
            <w:rStyle w:val="Hiperpovezava"/>
            <w:rFonts w:cs="Times New Roman"/>
            <w:szCs w:val="24"/>
          </w:rPr>
          <w:t>https://www.ecured.cu/Game</w:t>
        </w:r>
        <w:r w:rsidR="00EB171C" w:rsidRPr="00BE5083">
          <w:rPr>
            <w:rStyle w:val="Hiperpovezava"/>
            <w:rFonts w:cs="Times New Roman"/>
            <w:szCs w:val="24"/>
          </w:rPr>
          <w:br/>
        </w:r>
        <w:r w:rsidRPr="00BE5083">
          <w:rPr>
            <w:rStyle w:val="Hiperpovezava"/>
            <w:rFonts w:cs="Times New Roman"/>
            <w:szCs w:val="24"/>
          </w:rPr>
          <w:t>_Unified_Process</w:t>
        </w:r>
      </w:hyperlink>
    </w:p>
    <w:p w14:paraId="639C0A7B" w14:textId="77777777" w:rsidR="004C7980" w:rsidRPr="008C5F58" w:rsidRDefault="004C7980" w:rsidP="00191C4F">
      <w:pPr>
        <w:pStyle w:val="Bibliografija"/>
        <w:spacing w:line="360" w:lineRule="auto"/>
        <w:ind w:left="0" w:firstLine="0"/>
        <w:contextualSpacing/>
        <w:rPr>
          <w:rFonts w:cs="Times New Roman"/>
          <w:szCs w:val="24"/>
        </w:rPr>
      </w:pPr>
    </w:p>
    <w:p w14:paraId="2EB4F54F" w14:textId="2A47B232" w:rsidR="00097F1D" w:rsidRPr="008C5F58" w:rsidRDefault="00834434" w:rsidP="00191C4F">
      <w:pPr>
        <w:pStyle w:val="Bibliografija"/>
        <w:spacing w:line="360" w:lineRule="auto"/>
        <w:ind w:left="0" w:firstLine="0"/>
        <w:contextualSpacing/>
        <w:rPr>
          <w:rFonts w:cs="Times New Roman"/>
          <w:szCs w:val="24"/>
        </w:rPr>
      </w:pPr>
      <w:r w:rsidRPr="008C5F58">
        <w:rPr>
          <w:rFonts w:cs="Times New Roman"/>
          <w:szCs w:val="24"/>
        </w:rPr>
        <w:t>24</w:t>
      </w:r>
      <w:r w:rsidR="006802EC" w:rsidRPr="008C5F58">
        <w:rPr>
          <w:rFonts w:cs="Times New Roman"/>
          <w:szCs w:val="24"/>
        </w:rPr>
        <w:t xml:space="preserve">. </w:t>
      </w:r>
      <w:r w:rsidR="00D11AA2" w:rsidRPr="008C5F58">
        <w:rPr>
          <w:rFonts w:cs="Times New Roman"/>
          <w:szCs w:val="24"/>
        </w:rPr>
        <w:t>Engels, G.</w:t>
      </w:r>
      <w:r w:rsidR="00180C72" w:rsidRPr="008C5F58">
        <w:rPr>
          <w:rFonts w:cs="Times New Roman"/>
          <w:szCs w:val="24"/>
        </w:rPr>
        <w:t xml:space="preserve"> in</w:t>
      </w:r>
      <w:r w:rsidR="00D11AA2" w:rsidRPr="008C5F58">
        <w:rPr>
          <w:rFonts w:cs="Times New Roman"/>
          <w:szCs w:val="24"/>
        </w:rPr>
        <w:t xml:space="preserve"> Sauer, S. (2010). A Meta-Method for Defining Software Engineering </w:t>
      </w:r>
      <w:r w:rsidR="00B1665C" w:rsidRPr="008C5F58">
        <w:rPr>
          <w:rFonts w:cs="Times New Roman"/>
          <w:szCs w:val="24"/>
        </w:rPr>
        <w:t xml:space="preserve">Methods. </w:t>
      </w:r>
      <w:r w:rsidR="008C5F58" w:rsidRPr="008C5F58">
        <w:rPr>
          <w:rFonts w:cs="Times New Roman"/>
          <w:szCs w:val="24"/>
        </w:rPr>
        <w:t>V</w:t>
      </w:r>
      <w:r w:rsidR="00964337">
        <w:rPr>
          <w:rFonts w:cs="Times New Roman"/>
          <w:szCs w:val="24"/>
        </w:rPr>
        <w:t xml:space="preserve"> G. </w:t>
      </w:r>
      <w:r w:rsidR="008C5F58" w:rsidRPr="008C5F58">
        <w:rPr>
          <w:rStyle w:val="Krepko"/>
          <w:rFonts w:cs="Times New Roman"/>
          <w:b w:val="0"/>
          <w:color w:val="333333"/>
          <w:szCs w:val="24"/>
          <w:shd w:val="clear" w:color="auto" w:fill="FFFFFF"/>
        </w:rPr>
        <w:t>Engels</w:t>
      </w:r>
      <w:r w:rsidR="008C5F58" w:rsidRPr="008C5F58">
        <w:rPr>
          <w:rFonts w:cs="Times New Roman"/>
          <w:color w:val="333333"/>
          <w:szCs w:val="24"/>
          <w:shd w:val="clear" w:color="auto" w:fill="FFFFFF"/>
        </w:rPr>
        <w:t>,</w:t>
      </w:r>
      <w:r w:rsidR="00964337">
        <w:rPr>
          <w:rFonts w:cs="Times New Roman"/>
          <w:color w:val="333333"/>
          <w:szCs w:val="24"/>
          <w:shd w:val="clear" w:color="auto" w:fill="FFFFFF"/>
        </w:rPr>
        <w:t xml:space="preserve"> C. </w:t>
      </w:r>
      <w:r w:rsidR="008C5F58" w:rsidRPr="008C5F58">
        <w:rPr>
          <w:rStyle w:val="Krepko"/>
          <w:rFonts w:cs="Times New Roman"/>
          <w:b w:val="0"/>
          <w:color w:val="333333"/>
          <w:szCs w:val="24"/>
          <w:shd w:val="clear" w:color="auto" w:fill="FFFFFF"/>
        </w:rPr>
        <w:t>Lewerentz</w:t>
      </w:r>
      <w:r w:rsidR="008C5F58" w:rsidRPr="008C5F58">
        <w:rPr>
          <w:rFonts w:cs="Times New Roman"/>
          <w:color w:val="333333"/>
          <w:szCs w:val="24"/>
          <w:shd w:val="clear" w:color="auto" w:fill="FFFFFF"/>
        </w:rPr>
        <w:t>, </w:t>
      </w:r>
      <w:r w:rsidR="00964337">
        <w:rPr>
          <w:rFonts w:cs="Times New Roman"/>
          <w:color w:val="333333"/>
          <w:szCs w:val="24"/>
          <w:shd w:val="clear" w:color="auto" w:fill="FFFFFF"/>
        </w:rPr>
        <w:t xml:space="preserve">W. </w:t>
      </w:r>
      <w:r w:rsidR="008C5F58" w:rsidRPr="008C5F58">
        <w:rPr>
          <w:rStyle w:val="Krepko"/>
          <w:rFonts w:cs="Times New Roman"/>
          <w:b w:val="0"/>
          <w:color w:val="333333"/>
          <w:szCs w:val="24"/>
          <w:shd w:val="clear" w:color="auto" w:fill="FFFFFF"/>
        </w:rPr>
        <w:t>Schäfer</w:t>
      </w:r>
      <w:r w:rsidR="008C5F58" w:rsidRPr="008C5F58">
        <w:rPr>
          <w:rFonts w:cs="Times New Roman"/>
          <w:color w:val="333333"/>
          <w:szCs w:val="24"/>
          <w:shd w:val="clear" w:color="auto" w:fill="FFFFFF"/>
        </w:rPr>
        <w:t>,</w:t>
      </w:r>
      <w:r w:rsidR="00964337">
        <w:rPr>
          <w:rFonts w:cs="Times New Roman"/>
          <w:color w:val="333333"/>
          <w:szCs w:val="24"/>
          <w:shd w:val="clear" w:color="auto" w:fill="FFFFFF"/>
        </w:rPr>
        <w:t xml:space="preserve"> A.</w:t>
      </w:r>
      <w:r w:rsidR="008C5F58" w:rsidRPr="008C5F58">
        <w:rPr>
          <w:rFonts w:cs="Times New Roman"/>
          <w:color w:val="333333"/>
          <w:szCs w:val="24"/>
          <w:shd w:val="clear" w:color="auto" w:fill="FFFFFF"/>
        </w:rPr>
        <w:t> </w:t>
      </w:r>
      <w:r w:rsidR="008C5F58" w:rsidRPr="008C5F58">
        <w:rPr>
          <w:rStyle w:val="Krepko"/>
          <w:rFonts w:cs="Times New Roman"/>
          <w:b w:val="0"/>
          <w:color w:val="333333"/>
          <w:szCs w:val="24"/>
          <w:shd w:val="clear" w:color="auto" w:fill="FFFFFF"/>
        </w:rPr>
        <w:t>Schürr</w:t>
      </w:r>
      <w:r w:rsidR="008C5F58" w:rsidRPr="008C5F58">
        <w:rPr>
          <w:rFonts w:cs="Times New Roman"/>
          <w:color w:val="333333"/>
          <w:szCs w:val="24"/>
          <w:shd w:val="clear" w:color="auto" w:fill="FFFFFF"/>
        </w:rPr>
        <w:t>,</w:t>
      </w:r>
      <w:r w:rsidR="00964337">
        <w:rPr>
          <w:rFonts w:cs="Times New Roman"/>
          <w:color w:val="333333"/>
          <w:szCs w:val="24"/>
          <w:shd w:val="clear" w:color="auto" w:fill="FFFFFF"/>
        </w:rPr>
        <w:t xml:space="preserve"> B.</w:t>
      </w:r>
      <w:r w:rsidR="008C5F58" w:rsidRPr="008C5F58">
        <w:rPr>
          <w:rFonts w:cs="Times New Roman"/>
          <w:color w:val="333333"/>
          <w:szCs w:val="24"/>
          <w:shd w:val="clear" w:color="auto" w:fill="FFFFFF"/>
        </w:rPr>
        <w:t> </w:t>
      </w:r>
      <w:r w:rsidR="008C5F58" w:rsidRPr="008C5F58">
        <w:rPr>
          <w:rStyle w:val="Krepko"/>
          <w:rFonts w:cs="Times New Roman"/>
          <w:b w:val="0"/>
          <w:color w:val="333333"/>
          <w:szCs w:val="24"/>
          <w:shd w:val="clear" w:color="auto" w:fill="FFFFFF"/>
        </w:rPr>
        <w:t>Westfechtel</w:t>
      </w:r>
      <w:r w:rsidR="00964337">
        <w:rPr>
          <w:rStyle w:val="Krepko"/>
          <w:rFonts w:cs="Times New Roman"/>
          <w:b w:val="0"/>
          <w:color w:val="333333"/>
          <w:szCs w:val="24"/>
          <w:shd w:val="clear" w:color="auto" w:fill="FFFFFF"/>
        </w:rPr>
        <w:t xml:space="preserve"> </w:t>
      </w:r>
      <w:r w:rsidR="008C5F58">
        <w:rPr>
          <w:rFonts w:cs="Times New Roman"/>
          <w:color w:val="333333"/>
          <w:szCs w:val="24"/>
          <w:shd w:val="clear" w:color="auto" w:fill="FFFFFF"/>
        </w:rPr>
        <w:t>(ur</w:t>
      </w:r>
      <w:r w:rsidR="008C5F58" w:rsidRPr="008C5F58">
        <w:rPr>
          <w:rFonts w:cs="Times New Roman"/>
          <w:color w:val="333333"/>
          <w:szCs w:val="24"/>
          <w:shd w:val="clear" w:color="auto" w:fill="FFFFFF"/>
        </w:rPr>
        <w:t>.)</w:t>
      </w:r>
      <w:r w:rsidR="003D3421">
        <w:rPr>
          <w:rFonts w:cs="Times New Roman"/>
          <w:color w:val="333333"/>
          <w:szCs w:val="24"/>
          <w:shd w:val="clear" w:color="auto" w:fill="FFFFFF"/>
        </w:rPr>
        <w:t>,</w:t>
      </w:r>
      <w:r w:rsidR="008C5F58" w:rsidRPr="008C5F58">
        <w:rPr>
          <w:rFonts w:cs="Times New Roman"/>
          <w:i/>
          <w:iCs/>
          <w:szCs w:val="24"/>
        </w:rPr>
        <w:t xml:space="preserve"> </w:t>
      </w:r>
      <w:r w:rsidR="00D11AA2" w:rsidRPr="008C5F58">
        <w:rPr>
          <w:rFonts w:cs="Times New Roman"/>
          <w:i/>
          <w:iCs/>
          <w:szCs w:val="24"/>
        </w:rPr>
        <w:t>Graph Transformations and Model-Driven Engineering</w:t>
      </w:r>
      <w:r w:rsidR="00D11AA2" w:rsidRPr="008C5F58">
        <w:rPr>
          <w:rFonts w:cs="Times New Roman"/>
          <w:szCs w:val="24"/>
        </w:rPr>
        <w:t xml:space="preserve"> (str. 411–440). Springer, Berlin, Heidelberg. </w:t>
      </w:r>
      <w:hyperlink r:id="rId43" w:history="1">
        <w:r w:rsidR="00D11AA2" w:rsidRPr="00594A2C">
          <w:rPr>
            <w:rStyle w:val="Hiperpovezava"/>
            <w:rFonts w:cs="Times New Roman"/>
            <w:szCs w:val="24"/>
          </w:rPr>
          <w:t>https://doi.org/10.1007/978-3-642-17322-6_18</w:t>
        </w:r>
      </w:hyperlink>
    </w:p>
    <w:p w14:paraId="744B06FE" w14:textId="77777777" w:rsidR="004C7980" w:rsidRPr="008C5F58" w:rsidRDefault="004C7980" w:rsidP="00191C4F">
      <w:pPr>
        <w:pStyle w:val="Bibliografija"/>
        <w:spacing w:line="360" w:lineRule="auto"/>
        <w:ind w:left="0" w:firstLine="0"/>
        <w:contextualSpacing/>
        <w:rPr>
          <w:rFonts w:cs="Times New Roman"/>
          <w:szCs w:val="24"/>
        </w:rPr>
      </w:pPr>
    </w:p>
    <w:p w14:paraId="1F121FF8" w14:textId="3DB51B3A" w:rsidR="00097F1D" w:rsidRPr="00574A09" w:rsidRDefault="00834434" w:rsidP="00191C4F">
      <w:pPr>
        <w:pStyle w:val="Bibliografija"/>
        <w:spacing w:line="360" w:lineRule="auto"/>
        <w:ind w:left="0" w:firstLine="0"/>
        <w:contextualSpacing/>
        <w:rPr>
          <w:rFonts w:cs="Times New Roman"/>
          <w:szCs w:val="24"/>
          <w:lang w:val="en-US"/>
        </w:rPr>
      </w:pPr>
      <w:r w:rsidRPr="008C5F58">
        <w:rPr>
          <w:rFonts w:cs="Times New Roman"/>
          <w:szCs w:val="24"/>
        </w:rPr>
        <w:t>25</w:t>
      </w:r>
      <w:r w:rsidR="00097F1D" w:rsidRPr="008C5F58">
        <w:rPr>
          <w:rFonts w:cs="Times New Roman"/>
          <w:szCs w:val="24"/>
        </w:rPr>
        <w:t xml:space="preserve">. </w:t>
      </w:r>
      <w:r w:rsidR="001452C1" w:rsidRPr="008C5F58">
        <w:rPr>
          <w:rFonts w:cs="Times New Roman"/>
          <w:szCs w:val="24"/>
        </w:rPr>
        <w:t xml:space="preserve">Entertainment Software Association. </w:t>
      </w:r>
      <w:r w:rsidR="001452C1" w:rsidRPr="008C5F58">
        <w:rPr>
          <w:rFonts w:cs="Times New Roman"/>
          <w:szCs w:val="24"/>
          <w:lang w:val="en-US"/>
        </w:rPr>
        <w:t>(</w:t>
      </w:r>
      <w:r w:rsidR="00F22D65">
        <w:rPr>
          <w:rFonts w:cs="Times New Roman"/>
          <w:szCs w:val="24"/>
          <w:lang w:val="en-US"/>
        </w:rPr>
        <w:t>2017</w:t>
      </w:r>
      <w:r w:rsidR="001452C1" w:rsidRPr="008C5F58">
        <w:rPr>
          <w:rFonts w:cs="Times New Roman"/>
          <w:szCs w:val="24"/>
          <w:lang w:val="en-US"/>
        </w:rPr>
        <w:t>).</w:t>
      </w:r>
      <w:r w:rsidR="0002393A">
        <w:rPr>
          <w:rFonts w:cs="Times New Roman"/>
          <w:szCs w:val="24"/>
          <w:lang w:val="en-US"/>
        </w:rPr>
        <w:t xml:space="preserve"> </w:t>
      </w:r>
      <w:r w:rsidR="0002393A" w:rsidRPr="00C72B61">
        <w:rPr>
          <w:rFonts w:cs="Times New Roman"/>
          <w:i/>
          <w:szCs w:val="24"/>
          <w:lang w:val="en-US"/>
        </w:rPr>
        <w:t>Essential</w:t>
      </w:r>
      <w:r w:rsidR="003B32F3" w:rsidRPr="00C72B61">
        <w:rPr>
          <w:rFonts w:cs="Times New Roman"/>
          <w:i/>
          <w:szCs w:val="24"/>
          <w:lang w:val="en-US"/>
        </w:rPr>
        <w:t xml:space="preserve"> Facts about the Computer and Video Game Industry</w:t>
      </w:r>
      <w:r w:rsidR="00091610">
        <w:rPr>
          <w:rFonts w:cs="Times New Roman"/>
          <w:szCs w:val="24"/>
          <w:lang w:val="en-US"/>
        </w:rPr>
        <w:t>.</w:t>
      </w:r>
      <w:r w:rsidR="003B32F3">
        <w:rPr>
          <w:rFonts w:cs="Times New Roman"/>
          <w:szCs w:val="24"/>
          <w:lang w:val="en-US"/>
        </w:rPr>
        <w:t xml:space="preserve"> </w:t>
      </w:r>
      <w:r w:rsidR="00091610">
        <w:rPr>
          <w:rFonts w:cs="Times New Roman"/>
          <w:szCs w:val="24"/>
        </w:rPr>
        <w:t xml:space="preserve">Dostopno prek </w:t>
      </w:r>
      <w:hyperlink r:id="rId44" w:history="1">
        <w:r w:rsidR="00091610" w:rsidRPr="00CC5F8C">
          <w:rPr>
            <w:rStyle w:val="Hiperpovezava"/>
            <w:rFonts w:cs="Times New Roman"/>
            <w:szCs w:val="24"/>
          </w:rPr>
          <w:t>http://www.theesa.com/wp-content/uploads/2017/04/</w:t>
        </w:r>
        <w:r w:rsidR="00091610" w:rsidRPr="00CC5F8C">
          <w:rPr>
            <w:rStyle w:val="Hiperpovezava"/>
            <w:rFonts w:cs="Times New Roman"/>
            <w:szCs w:val="24"/>
          </w:rPr>
          <w:br/>
          <w:t>EF2017_FinalDigital.pdf</w:t>
        </w:r>
      </w:hyperlink>
    </w:p>
    <w:p w14:paraId="7D583734" w14:textId="77777777" w:rsidR="004C7980" w:rsidRDefault="004C7980" w:rsidP="00191C4F">
      <w:pPr>
        <w:pStyle w:val="Bibliografija"/>
        <w:spacing w:line="360" w:lineRule="auto"/>
        <w:ind w:left="0" w:firstLine="0"/>
        <w:contextualSpacing/>
        <w:rPr>
          <w:rFonts w:cs="Times New Roman"/>
          <w:szCs w:val="24"/>
          <w:lang w:val="en-US"/>
        </w:rPr>
      </w:pPr>
    </w:p>
    <w:p w14:paraId="7A62B17D" w14:textId="597858AF" w:rsidR="00614BDE" w:rsidRPr="00574A09" w:rsidRDefault="00834434" w:rsidP="00191C4F">
      <w:pPr>
        <w:pStyle w:val="Bibliografija"/>
        <w:spacing w:line="360" w:lineRule="auto"/>
        <w:ind w:left="0" w:firstLine="0"/>
        <w:contextualSpacing/>
        <w:rPr>
          <w:rFonts w:cs="Times New Roman"/>
          <w:szCs w:val="24"/>
          <w:lang w:val="en-US"/>
        </w:rPr>
      </w:pPr>
      <w:r w:rsidRPr="00574A09">
        <w:rPr>
          <w:rFonts w:cs="Times New Roman"/>
          <w:szCs w:val="24"/>
          <w:lang w:val="en-US"/>
        </w:rPr>
        <w:t>26</w:t>
      </w:r>
      <w:r w:rsidR="00097F1D" w:rsidRPr="00574A09">
        <w:rPr>
          <w:rFonts w:cs="Times New Roman"/>
          <w:szCs w:val="24"/>
          <w:lang w:val="en-US"/>
        </w:rPr>
        <w:t xml:space="preserve">. </w:t>
      </w:r>
      <w:r w:rsidR="001452C1" w:rsidRPr="00574A09">
        <w:rPr>
          <w:rFonts w:cs="Times New Roman"/>
          <w:szCs w:val="24"/>
          <w:lang w:val="en-US"/>
        </w:rPr>
        <w:t xml:space="preserve">Eurostat. (2017). </w:t>
      </w:r>
      <w:r w:rsidR="0016558B" w:rsidRPr="0016558B">
        <w:rPr>
          <w:rFonts w:cs="Times New Roman"/>
          <w:i/>
          <w:szCs w:val="24"/>
          <w:lang w:val="en-US"/>
        </w:rPr>
        <w:t>Labour market</w:t>
      </w:r>
      <w:r w:rsidR="0016558B">
        <w:rPr>
          <w:rFonts w:cs="Times New Roman"/>
          <w:szCs w:val="24"/>
          <w:lang w:val="en-US"/>
        </w:rPr>
        <w:t xml:space="preserve">. </w:t>
      </w:r>
      <w:r w:rsidR="00270C6F">
        <w:rPr>
          <w:rFonts w:cs="Times New Roman"/>
          <w:szCs w:val="24"/>
          <w:lang w:val="en-US"/>
        </w:rPr>
        <w:t>Dostopno pre</w:t>
      </w:r>
      <w:r w:rsidR="001B0D0D">
        <w:rPr>
          <w:rFonts w:cs="Times New Roman"/>
          <w:szCs w:val="24"/>
          <w:lang w:val="en-US"/>
        </w:rPr>
        <w:t xml:space="preserve">k </w:t>
      </w:r>
      <w:hyperlink r:id="rId45" w:history="1">
        <w:r w:rsidR="001B0D0D" w:rsidRPr="001B0D0D">
          <w:rPr>
            <w:rStyle w:val="Hiperpovezava"/>
            <w:rFonts w:cs="Times New Roman"/>
            <w:szCs w:val="24"/>
            <w:lang w:val="en-US"/>
          </w:rPr>
          <w:t>http://ec.europa.eu/eurostat/web/labour-market/labour-costs/database</w:t>
        </w:r>
      </w:hyperlink>
    </w:p>
    <w:p w14:paraId="3C4ACCB0" w14:textId="77777777" w:rsidR="004C7980" w:rsidRDefault="004C7980" w:rsidP="00191C4F">
      <w:pPr>
        <w:pStyle w:val="Bibliografija"/>
        <w:spacing w:line="360" w:lineRule="auto"/>
        <w:ind w:left="0" w:firstLine="0"/>
        <w:contextualSpacing/>
        <w:rPr>
          <w:rFonts w:cs="Times New Roman"/>
          <w:szCs w:val="24"/>
          <w:lang w:val="en-US"/>
        </w:rPr>
      </w:pPr>
    </w:p>
    <w:p w14:paraId="3E9B95B3" w14:textId="457C0FCF" w:rsidR="00614BDE" w:rsidRPr="00574A09" w:rsidRDefault="00BD71D1" w:rsidP="00191C4F">
      <w:pPr>
        <w:pStyle w:val="Bibliografija"/>
        <w:spacing w:line="360" w:lineRule="auto"/>
        <w:ind w:left="0" w:firstLine="0"/>
        <w:contextualSpacing/>
        <w:rPr>
          <w:rFonts w:cs="Times New Roman"/>
          <w:szCs w:val="24"/>
          <w:lang w:val="en-US"/>
        </w:rPr>
      </w:pPr>
      <w:r w:rsidRPr="00574A09">
        <w:rPr>
          <w:rFonts w:cs="Times New Roman"/>
          <w:szCs w:val="24"/>
          <w:lang w:val="en-US"/>
        </w:rPr>
        <w:t>2</w:t>
      </w:r>
      <w:r w:rsidR="00834434" w:rsidRPr="00574A09">
        <w:rPr>
          <w:rFonts w:cs="Times New Roman"/>
          <w:szCs w:val="24"/>
          <w:lang w:val="en-US"/>
        </w:rPr>
        <w:t>7</w:t>
      </w:r>
      <w:r w:rsidR="00644719">
        <w:rPr>
          <w:rFonts w:cs="Times New Roman"/>
          <w:szCs w:val="24"/>
          <w:lang w:val="en-US"/>
        </w:rPr>
        <w:t>.</w:t>
      </w:r>
      <w:r w:rsidR="00C40C15">
        <w:rPr>
          <w:rFonts w:cs="Times New Roman"/>
          <w:szCs w:val="24"/>
          <w:lang w:val="en-US"/>
        </w:rPr>
        <w:t xml:space="preserve"> </w:t>
      </w:r>
      <w:r w:rsidR="00614BDE" w:rsidRPr="00574A09">
        <w:rPr>
          <w:rFonts w:cs="Times New Roman"/>
          <w:szCs w:val="24"/>
          <w:lang w:val="en-US"/>
        </w:rPr>
        <w:t>Ey. (</w:t>
      </w:r>
      <w:r w:rsidR="00607072">
        <w:rPr>
          <w:rFonts w:cs="Times New Roman"/>
          <w:szCs w:val="24"/>
          <w:lang w:val="en-US"/>
        </w:rPr>
        <w:t>2014</w:t>
      </w:r>
      <w:r w:rsidR="00614BDE" w:rsidRPr="00574A09">
        <w:rPr>
          <w:rFonts w:cs="Times New Roman"/>
          <w:szCs w:val="24"/>
          <w:lang w:val="en-US"/>
        </w:rPr>
        <w:t>).</w:t>
      </w:r>
      <w:r w:rsidR="00607072">
        <w:rPr>
          <w:rFonts w:cs="Times New Roman"/>
          <w:szCs w:val="24"/>
          <w:lang w:val="en-US"/>
        </w:rPr>
        <w:t xml:space="preserve"> </w:t>
      </w:r>
      <w:r w:rsidR="00C5311C" w:rsidRPr="001C070B">
        <w:rPr>
          <w:rFonts w:cs="Times New Roman"/>
          <w:i/>
          <w:szCs w:val="24"/>
          <w:lang w:val="en-US"/>
        </w:rPr>
        <w:t>Creating Growth</w:t>
      </w:r>
      <w:r w:rsidR="001C070B">
        <w:rPr>
          <w:rFonts w:cs="Times New Roman"/>
          <w:i/>
          <w:szCs w:val="24"/>
          <w:lang w:val="en-US"/>
        </w:rPr>
        <w:t>,</w:t>
      </w:r>
      <w:r w:rsidR="001C070B" w:rsidRPr="001C070B">
        <w:rPr>
          <w:rFonts w:cs="Times New Roman"/>
          <w:i/>
          <w:szCs w:val="24"/>
          <w:lang w:val="en-US"/>
        </w:rPr>
        <w:t xml:space="preserve"> </w:t>
      </w:r>
      <w:r w:rsidR="00607072" w:rsidRPr="00D55ED7">
        <w:rPr>
          <w:rFonts w:cs="Times New Roman"/>
          <w:i/>
          <w:szCs w:val="24"/>
          <w:lang w:val="en-US"/>
        </w:rPr>
        <w:t>Measurning curtural and creative markets in the EU</w:t>
      </w:r>
      <w:r w:rsidR="00607072">
        <w:rPr>
          <w:rFonts w:cs="Times New Roman"/>
          <w:szCs w:val="24"/>
          <w:lang w:val="en-US"/>
        </w:rPr>
        <w:t xml:space="preserve">. </w:t>
      </w:r>
      <w:r w:rsidR="00C5311C">
        <w:rPr>
          <w:rFonts w:cs="Times New Roman"/>
          <w:szCs w:val="24"/>
          <w:lang w:val="en-US"/>
        </w:rPr>
        <w:t xml:space="preserve">Dostopno prek </w:t>
      </w:r>
      <w:hyperlink r:id="rId46" w:history="1">
        <w:r w:rsidR="00C5311C" w:rsidRPr="004940D4">
          <w:rPr>
            <w:rStyle w:val="Hiperpovezava"/>
            <w:rFonts w:cs="Times New Roman"/>
            <w:szCs w:val="24"/>
            <w:lang w:val="en-US"/>
          </w:rPr>
          <w:t>http://www.ey.com/Publication/vwLUAssets/Measuring_cultural_and_</w:t>
        </w:r>
        <w:r w:rsidR="004940D4" w:rsidRPr="004940D4">
          <w:rPr>
            <w:rStyle w:val="Hiperpovezava"/>
            <w:rFonts w:cs="Times New Roman"/>
            <w:szCs w:val="24"/>
            <w:lang w:val="en-US"/>
          </w:rPr>
          <w:br/>
        </w:r>
        <w:r w:rsidR="00C5311C" w:rsidRPr="004940D4">
          <w:rPr>
            <w:rStyle w:val="Hiperpovezava"/>
            <w:rFonts w:cs="Times New Roman"/>
            <w:szCs w:val="24"/>
            <w:lang w:val="en-US"/>
          </w:rPr>
          <w:t>creative_markets_in_the_EU/$FILE/Creating-Growth.pdf</w:t>
        </w:r>
      </w:hyperlink>
    </w:p>
    <w:p w14:paraId="42753EB6" w14:textId="77777777" w:rsidR="00191C4F" w:rsidRDefault="00191C4F" w:rsidP="00191C4F">
      <w:pPr>
        <w:pStyle w:val="Bibliografija"/>
        <w:spacing w:line="360" w:lineRule="auto"/>
        <w:ind w:left="0" w:firstLine="0"/>
        <w:contextualSpacing/>
        <w:rPr>
          <w:rFonts w:cs="Times New Roman"/>
          <w:szCs w:val="24"/>
        </w:rPr>
      </w:pPr>
    </w:p>
    <w:p w14:paraId="1B6CDE2E" w14:textId="33E2AC1C" w:rsidR="00D11AA2" w:rsidRPr="00574A09" w:rsidRDefault="00834434" w:rsidP="00191C4F">
      <w:pPr>
        <w:pStyle w:val="Bibliografija"/>
        <w:spacing w:line="360" w:lineRule="auto"/>
        <w:ind w:left="0" w:firstLine="0"/>
        <w:contextualSpacing/>
        <w:rPr>
          <w:rFonts w:cs="Times New Roman"/>
          <w:szCs w:val="24"/>
        </w:rPr>
      </w:pPr>
      <w:r w:rsidRPr="00574A09">
        <w:rPr>
          <w:rFonts w:cs="Times New Roman"/>
          <w:szCs w:val="24"/>
        </w:rPr>
        <w:t xml:space="preserve">28. </w:t>
      </w:r>
      <w:r w:rsidR="00D11AA2" w:rsidRPr="00574A09">
        <w:rPr>
          <w:rFonts w:cs="Times New Roman"/>
          <w:szCs w:val="24"/>
        </w:rPr>
        <w:t>Flynt, P. D. J. P.</w:t>
      </w:r>
      <w:r w:rsidR="00180C72">
        <w:rPr>
          <w:rFonts w:cs="Times New Roman"/>
          <w:szCs w:val="24"/>
        </w:rPr>
        <w:t xml:space="preserve"> in</w:t>
      </w:r>
      <w:r w:rsidR="00D11AA2" w:rsidRPr="00574A09">
        <w:rPr>
          <w:rFonts w:cs="Times New Roman"/>
          <w:szCs w:val="24"/>
        </w:rPr>
        <w:t xml:space="preserve"> Salem, O. (2004). </w:t>
      </w:r>
      <w:r w:rsidR="00D11AA2" w:rsidRPr="00574A09">
        <w:rPr>
          <w:rFonts w:cs="Times New Roman"/>
          <w:i/>
          <w:iCs/>
          <w:szCs w:val="24"/>
        </w:rPr>
        <w:t>Software Engineering for Game Developers</w:t>
      </w:r>
      <w:r w:rsidR="00D11AA2" w:rsidRPr="00574A09">
        <w:rPr>
          <w:rFonts w:cs="Times New Roman"/>
          <w:szCs w:val="24"/>
        </w:rPr>
        <w:t xml:space="preserve"> (1 edition). Boston, Mass: Course Technology PTR.</w:t>
      </w:r>
    </w:p>
    <w:p w14:paraId="26F3B41F" w14:textId="77777777" w:rsidR="00191C4F" w:rsidRDefault="00191C4F" w:rsidP="00191C4F">
      <w:pPr>
        <w:pStyle w:val="Bibliografija"/>
        <w:spacing w:line="360" w:lineRule="auto"/>
        <w:ind w:left="0" w:firstLine="0"/>
        <w:contextualSpacing/>
        <w:rPr>
          <w:rFonts w:cs="Times New Roman"/>
          <w:szCs w:val="24"/>
        </w:rPr>
      </w:pPr>
    </w:p>
    <w:p w14:paraId="77B3144A" w14:textId="77777777" w:rsidR="001358C1" w:rsidRPr="00574A09" w:rsidRDefault="00834434" w:rsidP="00191C4F">
      <w:pPr>
        <w:pStyle w:val="Bibliografija"/>
        <w:spacing w:line="360" w:lineRule="auto"/>
        <w:ind w:left="0" w:firstLine="0"/>
        <w:contextualSpacing/>
        <w:rPr>
          <w:rFonts w:cs="Times New Roman"/>
          <w:szCs w:val="24"/>
        </w:rPr>
      </w:pPr>
      <w:r w:rsidRPr="00574A09">
        <w:rPr>
          <w:rFonts w:cs="Times New Roman"/>
          <w:szCs w:val="24"/>
        </w:rPr>
        <w:t xml:space="preserve">29. </w:t>
      </w:r>
      <w:r w:rsidR="00D11AA2" w:rsidRPr="00574A09">
        <w:rPr>
          <w:rFonts w:cs="Times New Roman"/>
          <w:szCs w:val="24"/>
        </w:rPr>
        <w:t xml:space="preserve">Fullerton, T. (2014). </w:t>
      </w:r>
      <w:r w:rsidR="00D11AA2" w:rsidRPr="00574A09">
        <w:rPr>
          <w:rFonts w:cs="Times New Roman"/>
          <w:i/>
          <w:iCs/>
          <w:szCs w:val="24"/>
        </w:rPr>
        <w:t>Game Design Workshop: A Playcentric Approach to Creating Innovative Games, Third Edition</w:t>
      </w:r>
      <w:r w:rsidR="00D11AA2" w:rsidRPr="00574A09">
        <w:rPr>
          <w:rFonts w:cs="Times New Roman"/>
          <w:szCs w:val="24"/>
        </w:rPr>
        <w:t xml:space="preserve"> (3 edition). Bo</w:t>
      </w:r>
      <w:r w:rsidR="001358C1" w:rsidRPr="00574A09">
        <w:rPr>
          <w:rFonts w:cs="Times New Roman"/>
          <w:szCs w:val="24"/>
        </w:rPr>
        <w:t>ca Raton: A K Peters/CRC Press.</w:t>
      </w:r>
    </w:p>
    <w:p w14:paraId="2BB0FB6A" w14:textId="77777777" w:rsidR="009A1F0B" w:rsidRDefault="009A1F0B" w:rsidP="00191C4F">
      <w:pPr>
        <w:pStyle w:val="Bibliografija"/>
        <w:spacing w:line="360" w:lineRule="auto"/>
        <w:ind w:left="0" w:firstLine="0"/>
        <w:contextualSpacing/>
        <w:rPr>
          <w:rFonts w:cs="Times New Roman"/>
          <w:szCs w:val="24"/>
          <w:lang w:val="en-US"/>
        </w:rPr>
      </w:pPr>
    </w:p>
    <w:p w14:paraId="4252D152" w14:textId="51C3A514" w:rsidR="00872385" w:rsidRPr="00574A09" w:rsidRDefault="00872385" w:rsidP="00872385">
      <w:pPr>
        <w:pStyle w:val="Bibliografija"/>
        <w:spacing w:line="360" w:lineRule="auto"/>
        <w:ind w:left="0" w:firstLine="0"/>
        <w:contextualSpacing/>
        <w:rPr>
          <w:rFonts w:cs="Times New Roman"/>
          <w:szCs w:val="24"/>
        </w:rPr>
      </w:pPr>
      <w:r>
        <w:rPr>
          <w:rFonts w:cs="Times New Roman"/>
          <w:szCs w:val="24"/>
        </w:rPr>
        <w:t>30</w:t>
      </w:r>
      <w:r w:rsidRPr="00574A09">
        <w:rPr>
          <w:rFonts w:cs="Times New Roman"/>
          <w:szCs w:val="24"/>
        </w:rPr>
        <w:t xml:space="preserve">. Gamasutra. (2014). </w:t>
      </w:r>
      <w:r w:rsidRPr="00574A09">
        <w:rPr>
          <w:rFonts w:cs="Times New Roman"/>
          <w:color w:val="000000"/>
          <w:spacing w:val="-12"/>
          <w:szCs w:val="24"/>
        </w:rPr>
        <w:t xml:space="preserve">Game Developer Salary Survey 2014: The results are in!. </w:t>
      </w:r>
      <w:r w:rsidRPr="00574A09">
        <w:rPr>
          <w:rFonts w:cs="Times New Roman"/>
          <w:szCs w:val="24"/>
        </w:rPr>
        <w:t xml:space="preserve">Dostopno prek </w:t>
      </w:r>
      <w:hyperlink r:id="rId47" w:history="1">
        <w:r w:rsidRPr="00574A09">
          <w:rPr>
            <w:rStyle w:val="Hiperpovezava"/>
            <w:rFonts w:cs="Times New Roman"/>
            <w:szCs w:val="24"/>
          </w:rPr>
          <w:t>https://www.gamasutra.com/view/news/221533/Game_Developer_Salary_Survey_2014_The_results_are_in.php</w:t>
        </w:r>
      </w:hyperlink>
    </w:p>
    <w:p w14:paraId="4355816B" w14:textId="77777777" w:rsidR="00872385" w:rsidRDefault="00872385" w:rsidP="00191C4F">
      <w:pPr>
        <w:pStyle w:val="Bibliografija"/>
        <w:spacing w:line="360" w:lineRule="auto"/>
        <w:ind w:left="0" w:firstLine="0"/>
        <w:contextualSpacing/>
        <w:rPr>
          <w:rFonts w:cs="Times New Roman"/>
          <w:szCs w:val="24"/>
          <w:lang w:val="en-US"/>
        </w:rPr>
      </w:pPr>
    </w:p>
    <w:p w14:paraId="04AD2D67" w14:textId="02548384" w:rsidR="00F11EE1" w:rsidRPr="00574A09" w:rsidRDefault="00872385" w:rsidP="00191C4F">
      <w:pPr>
        <w:pStyle w:val="Bibliografija"/>
        <w:spacing w:line="360" w:lineRule="auto"/>
        <w:ind w:left="0" w:firstLine="0"/>
        <w:contextualSpacing/>
        <w:rPr>
          <w:rFonts w:cs="Times New Roman"/>
          <w:szCs w:val="24"/>
          <w:lang w:val="en-US"/>
        </w:rPr>
      </w:pPr>
      <w:r>
        <w:rPr>
          <w:rFonts w:cs="Times New Roman"/>
          <w:szCs w:val="24"/>
          <w:lang w:val="en-US"/>
        </w:rPr>
        <w:t>31</w:t>
      </w:r>
      <w:r w:rsidR="00F11EE1" w:rsidRPr="00574A09">
        <w:rPr>
          <w:rFonts w:cs="Times New Roman"/>
          <w:szCs w:val="24"/>
          <w:lang w:val="en-US"/>
        </w:rPr>
        <w:t xml:space="preserve">. Gamasutra. (2017). </w:t>
      </w:r>
      <w:r w:rsidR="00F11EE1">
        <w:rPr>
          <w:rFonts w:cs="Times New Roman"/>
          <w:szCs w:val="24"/>
          <w:lang w:val="en-US"/>
        </w:rPr>
        <w:t xml:space="preserve">Extreme Game Development: Right on </w:t>
      </w:r>
      <w:r w:rsidR="00114255">
        <w:rPr>
          <w:rFonts w:cs="Times New Roman"/>
          <w:szCs w:val="24"/>
          <w:lang w:val="en-US"/>
        </w:rPr>
        <w:t xml:space="preserve">Time, Every Time. Dostopno prek </w:t>
      </w:r>
      <w:hyperlink r:id="rId48" w:history="1">
        <w:r w:rsidR="00F11EE1" w:rsidRPr="00114255">
          <w:rPr>
            <w:rStyle w:val="Hiperpovezava"/>
            <w:rFonts w:cs="Times New Roman"/>
            <w:szCs w:val="24"/>
            <w:lang w:val="en-US"/>
          </w:rPr>
          <w:t>https://www.gamasutra.com/view/feature/131236/extreme_game_development_right_on</w:t>
        </w:r>
        <w:r w:rsidR="00114255" w:rsidRPr="00114255">
          <w:rPr>
            <w:rStyle w:val="Hiperpovezava"/>
            <w:rFonts w:cs="Times New Roman"/>
            <w:szCs w:val="24"/>
            <w:lang w:val="en-US"/>
          </w:rPr>
          <w:br/>
        </w:r>
        <w:r w:rsidR="00F11EE1" w:rsidRPr="00114255">
          <w:rPr>
            <w:rStyle w:val="Hiperpovezava"/>
            <w:rFonts w:cs="Times New Roman"/>
            <w:szCs w:val="24"/>
            <w:lang w:val="en-US"/>
          </w:rPr>
          <w:t>_.php</w:t>
        </w:r>
      </w:hyperlink>
    </w:p>
    <w:p w14:paraId="72EB932F" w14:textId="77777777" w:rsidR="00F11EE1" w:rsidRDefault="00F11EE1" w:rsidP="00191C4F">
      <w:pPr>
        <w:pStyle w:val="Bibliografija"/>
        <w:spacing w:line="360" w:lineRule="auto"/>
        <w:contextualSpacing/>
        <w:rPr>
          <w:rFonts w:cs="Times New Roman"/>
          <w:szCs w:val="24"/>
          <w:lang w:val="en-US"/>
        </w:rPr>
      </w:pPr>
    </w:p>
    <w:p w14:paraId="094CC25B" w14:textId="3C46CE45" w:rsidR="001358C1" w:rsidRPr="00574A09" w:rsidRDefault="00750B62" w:rsidP="004D64D5">
      <w:pPr>
        <w:pStyle w:val="Bibliografija"/>
        <w:spacing w:line="360" w:lineRule="auto"/>
        <w:ind w:left="0" w:firstLine="0"/>
        <w:contextualSpacing/>
        <w:rPr>
          <w:rFonts w:cs="Times New Roman"/>
          <w:szCs w:val="24"/>
          <w:lang w:val="en-US"/>
        </w:rPr>
      </w:pPr>
      <w:r>
        <w:rPr>
          <w:rFonts w:cs="Times New Roman"/>
          <w:szCs w:val="24"/>
          <w:lang w:val="en-US"/>
        </w:rPr>
        <w:t>3</w:t>
      </w:r>
      <w:r w:rsidR="00872385">
        <w:rPr>
          <w:rFonts w:cs="Times New Roman"/>
          <w:szCs w:val="24"/>
          <w:lang w:val="en-US"/>
        </w:rPr>
        <w:t>2</w:t>
      </w:r>
      <w:r w:rsidR="00C00092" w:rsidRPr="00574A09">
        <w:rPr>
          <w:rFonts w:cs="Times New Roman"/>
          <w:szCs w:val="24"/>
          <w:lang w:val="en-US"/>
        </w:rPr>
        <w:t xml:space="preserve">. </w:t>
      </w:r>
      <w:r w:rsidR="001358C1" w:rsidRPr="00574A09">
        <w:rPr>
          <w:rFonts w:cs="Times New Roman"/>
          <w:szCs w:val="24"/>
          <w:lang w:val="en-US"/>
        </w:rPr>
        <w:t xml:space="preserve">Gamasutra. (2017). Finally! A project </w:t>
      </w:r>
      <w:r w:rsidR="008D581C">
        <w:rPr>
          <w:rFonts w:cs="Times New Roman"/>
          <w:szCs w:val="24"/>
          <w:lang w:val="en-US"/>
        </w:rPr>
        <w:t>a</w:t>
      </w:r>
      <w:r w:rsidR="001358C1" w:rsidRPr="00574A09">
        <w:rPr>
          <w:rFonts w:cs="Times New Roman"/>
          <w:szCs w:val="24"/>
          <w:lang w:val="en-US"/>
        </w:rPr>
        <w:t>managing tool for G</w:t>
      </w:r>
      <w:r w:rsidR="00043E91">
        <w:rPr>
          <w:rFonts w:cs="Times New Roman"/>
          <w:szCs w:val="24"/>
          <w:lang w:val="en-US"/>
        </w:rPr>
        <w:t xml:space="preserve">ame Development!. Dostopno prek </w:t>
      </w:r>
      <w:hyperlink r:id="rId49" w:history="1">
        <w:r w:rsidR="001358C1" w:rsidRPr="000C7105">
          <w:rPr>
            <w:rStyle w:val="Hiperpovezava"/>
            <w:rFonts w:cs="Times New Roman"/>
            <w:szCs w:val="24"/>
            <w:lang w:val="en-US"/>
          </w:rPr>
          <w:t>https://www.gamasutra.com/blogs/GustavoMonforte/20170213/291283/Finally_A_proje</w:t>
        </w:r>
        <w:r w:rsidR="00043E91" w:rsidRPr="000C7105">
          <w:rPr>
            <w:rStyle w:val="Hiperpovezava"/>
            <w:rFonts w:cs="Times New Roman"/>
            <w:szCs w:val="24"/>
            <w:lang w:val="en-US"/>
          </w:rPr>
          <w:br/>
        </w:r>
        <w:r w:rsidR="001358C1" w:rsidRPr="000C7105">
          <w:rPr>
            <w:rStyle w:val="Hiperpovezava"/>
            <w:rFonts w:cs="Times New Roman"/>
            <w:szCs w:val="24"/>
            <w:lang w:val="en-US"/>
          </w:rPr>
          <w:t>ct_managing_tool_for_Game_Development.php</w:t>
        </w:r>
      </w:hyperlink>
    </w:p>
    <w:p w14:paraId="55C19262" w14:textId="77777777" w:rsidR="00E10029" w:rsidRDefault="00E10029" w:rsidP="00E10029">
      <w:pPr>
        <w:pStyle w:val="Bibliografija"/>
        <w:spacing w:line="360" w:lineRule="auto"/>
        <w:ind w:left="0" w:firstLine="0"/>
        <w:contextualSpacing/>
        <w:rPr>
          <w:rFonts w:cs="Times New Roman"/>
          <w:szCs w:val="24"/>
        </w:rPr>
      </w:pPr>
    </w:p>
    <w:p w14:paraId="25ED1063" w14:textId="52F26862" w:rsidR="001358C1" w:rsidRPr="00574A09" w:rsidRDefault="005721E9" w:rsidP="00E10029">
      <w:pPr>
        <w:pStyle w:val="Bibliografija"/>
        <w:spacing w:line="360" w:lineRule="auto"/>
        <w:ind w:left="0" w:firstLine="0"/>
        <w:contextualSpacing/>
        <w:rPr>
          <w:rFonts w:cs="Times New Roman"/>
          <w:szCs w:val="24"/>
        </w:rPr>
      </w:pPr>
      <w:r>
        <w:rPr>
          <w:rFonts w:cs="Times New Roman"/>
          <w:szCs w:val="24"/>
        </w:rPr>
        <w:t>33</w:t>
      </w:r>
      <w:r w:rsidR="00C00092" w:rsidRPr="00574A09">
        <w:rPr>
          <w:rFonts w:cs="Times New Roman"/>
          <w:szCs w:val="24"/>
        </w:rPr>
        <w:t xml:space="preserve">. </w:t>
      </w:r>
      <w:r w:rsidR="001358C1" w:rsidRPr="00574A09">
        <w:rPr>
          <w:rFonts w:cs="Times New Roman"/>
          <w:szCs w:val="24"/>
        </w:rPr>
        <w:t>Gamedev. (2013).</w:t>
      </w:r>
      <w:r w:rsidR="00D4761F">
        <w:rPr>
          <w:rFonts w:cs="Times New Roman"/>
          <w:szCs w:val="24"/>
        </w:rPr>
        <w:t xml:space="preserve"> </w:t>
      </w:r>
      <w:r w:rsidR="00D4761F" w:rsidRPr="00D4761F">
        <w:rPr>
          <w:rFonts w:cs="Times New Roman"/>
          <w:i/>
          <w:szCs w:val="24"/>
        </w:rPr>
        <w:t>Game Unified Process.</w:t>
      </w:r>
      <w:r w:rsidR="001358C1" w:rsidRPr="00574A09">
        <w:rPr>
          <w:rFonts w:cs="Times New Roman"/>
          <w:szCs w:val="24"/>
        </w:rPr>
        <w:t xml:space="preserve"> Dostopno prek </w:t>
      </w:r>
      <w:hyperlink r:id="rId50" w:history="1">
        <w:r w:rsidR="001358C1" w:rsidRPr="008277DE">
          <w:rPr>
            <w:rStyle w:val="Hiperpovezava"/>
            <w:rFonts w:cs="Times New Roman"/>
            <w:szCs w:val="24"/>
          </w:rPr>
          <w:t>https://www.gamedev.net/</w:t>
        </w:r>
        <w:r w:rsidR="00D81AE5" w:rsidRPr="008277DE">
          <w:rPr>
            <w:rStyle w:val="Hiperpovezava"/>
            <w:rFonts w:cs="Times New Roman"/>
            <w:szCs w:val="24"/>
          </w:rPr>
          <w:br/>
        </w:r>
        <w:r w:rsidR="001358C1" w:rsidRPr="008277DE">
          <w:rPr>
            <w:rStyle w:val="Hiperpovezava"/>
            <w:rFonts w:cs="Times New Roman"/>
            <w:szCs w:val="24"/>
          </w:rPr>
          <w:t>articles/programming/general-and-gameplay-programming/game-unified-process-r1940/</w:t>
        </w:r>
      </w:hyperlink>
    </w:p>
    <w:p w14:paraId="7E199ED4" w14:textId="77777777" w:rsidR="00E10029" w:rsidRDefault="00E10029" w:rsidP="00E10029">
      <w:pPr>
        <w:pStyle w:val="Bibliografija"/>
        <w:spacing w:line="360" w:lineRule="auto"/>
        <w:ind w:left="0" w:firstLine="0"/>
        <w:contextualSpacing/>
        <w:rPr>
          <w:rFonts w:cs="Times New Roman"/>
          <w:szCs w:val="24"/>
        </w:rPr>
      </w:pPr>
    </w:p>
    <w:p w14:paraId="374DF819" w14:textId="07EB199C" w:rsidR="00D11AA2" w:rsidRPr="00574A09" w:rsidRDefault="005721E9" w:rsidP="00E10029">
      <w:pPr>
        <w:pStyle w:val="Bibliografija"/>
        <w:spacing w:line="360" w:lineRule="auto"/>
        <w:ind w:left="0" w:firstLine="0"/>
        <w:contextualSpacing/>
        <w:rPr>
          <w:rFonts w:cs="Times New Roman"/>
          <w:szCs w:val="24"/>
        </w:rPr>
      </w:pPr>
      <w:r>
        <w:rPr>
          <w:rFonts w:cs="Times New Roman"/>
          <w:szCs w:val="24"/>
        </w:rPr>
        <w:t>34</w:t>
      </w:r>
      <w:r w:rsidR="00EF5DDF">
        <w:rPr>
          <w:rFonts w:cs="Times New Roman"/>
          <w:szCs w:val="24"/>
        </w:rPr>
        <w:t xml:space="preserve">. </w:t>
      </w:r>
      <w:r w:rsidR="00D11AA2" w:rsidRPr="00574A09">
        <w:rPr>
          <w:rFonts w:cs="Times New Roman"/>
          <w:szCs w:val="24"/>
        </w:rPr>
        <w:t>Schott</w:t>
      </w:r>
      <w:r w:rsidR="00EF5DDF">
        <w:rPr>
          <w:rFonts w:cs="Times New Roman"/>
          <w:szCs w:val="24"/>
        </w:rPr>
        <w:t xml:space="preserve"> G.</w:t>
      </w:r>
      <w:r w:rsidR="00180C72">
        <w:rPr>
          <w:rFonts w:cs="Times New Roman"/>
          <w:szCs w:val="24"/>
        </w:rPr>
        <w:t xml:space="preserve"> in</w:t>
      </w:r>
      <w:r w:rsidR="000D7018">
        <w:rPr>
          <w:rFonts w:cs="Times New Roman"/>
          <w:szCs w:val="24"/>
        </w:rPr>
        <w:t xml:space="preserve"> D.</w:t>
      </w:r>
      <w:r w:rsidR="00D11AA2" w:rsidRPr="00574A09">
        <w:rPr>
          <w:rFonts w:cs="Times New Roman"/>
          <w:szCs w:val="24"/>
        </w:rPr>
        <w:t xml:space="preserve"> Hodgetts. (2006). Health and Digital Gaming: The Benefits of a Community of Practice. </w:t>
      </w:r>
      <w:r w:rsidR="00D11AA2" w:rsidRPr="00574A09">
        <w:rPr>
          <w:rFonts w:cs="Times New Roman"/>
          <w:i/>
          <w:iCs/>
          <w:szCs w:val="24"/>
        </w:rPr>
        <w:t>Journal of Health Psychology</w:t>
      </w:r>
      <w:r w:rsidR="00D11AA2" w:rsidRPr="00574A09">
        <w:rPr>
          <w:rFonts w:cs="Times New Roman"/>
          <w:szCs w:val="24"/>
        </w:rPr>
        <w:t xml:space="preserve">, </w:t>
      </w:r>
      <w:r w:rsidR="00D11AA2" w:rsidRPr="00574A09">
        <w:rPr>
          <w:rFonts w:cs="Times New Roman"/>
          <w:i/>
          <w:iCs/>
          <w:szCs w:val="24"/>
        </w:rPr>
        <w:t>11</w:t>
      </w:r>
      <w:r w:rsidR="00D11AA2" w:rsidRPr="00574A09">
        <w:rPr>
          <w:rFonts w:cs="Times New Roman"/>
          <w:szCs w:val="24"/>
        </w:rPr>
        <w:t xml:space="preserve">(2), </w:t>
      </w:r>
      <w:r w:rsidR="00D162D9">
        <w:rPr>
          <w:rFonts w:cs="Times New Roman"/>
          <w:szCs w:val="24"/>
        </w:rPr>
        <w:t xml:space="preserve">(str. </w:t>
      </w:r>
      <w:r w:rsidR="00D11AA2" w:rsidRPr="00574A09">
        <w:rPr>
          <w:rFonts w:cs="Times New Roman"/>
          <w:szCs w:val="24"/>
        </w:rPr>
        <w:t>309–316</w:t>
      </w:r>
      <w:r w:rsidR="00D162D9">
        <w:rPr>
          <w:rFonts w:cs="Times New Roman"/>
          <w:szCs w:val="24"/>
        </w:rPr>
        <w:t>)</w:t>
      </w:r>
      <w:r w:rsidR="00D11AA2" w:rsidRPr="00574A09">
        <w:rPr>
          <w:rFonts w:cs="Times New Roman"/>
          <w:szCs w:val="24"/>
        </w:rPr>
        <w:t xml:space="preserve">. </w:t>
      </w:r>
      <w:hyperlink r:id="rId51" w:history="1">
        <w:r w:rsidR="00D11AA2" w:rsidRPr="00334E18">
          <w:rPr>
            <w:rStyle w:val="Hiperpovezava"/>
            <w:rFonts w:cs="Times New Roman"/>
            <w:szCs w:val="24"/>
          </w:rPr>
          <w:t>https://doi.org/10.1177/1359105306061189</w:t>
        </w:r>
      </w:hyperlink>
    </w:p>
    <w:p w14:paraId="37EF1411" w14:textId="77777777" w:rsidR="00E10029" w:rsidRDefault="00E10029" w:rsidP="00E10029">
      <w:pPr>
        <w:pStyle w:val="Bibliografija"/>
        <w:spacing w:line="360" w:lineRule="auto"/>
        <w:ind w:left="0" w:firstLine="0"/>
        <w:contextualSpacing/>
        <w:rPr>
          <w:rFonts w:cs="Times New Roman"/>
          <w:szCs w:val="24"/>
        </w:rPr>
      </w:pPr>
    </w:p>
    <w:p w14:paraId="1988334D" w14:textId="16C26E67" w:rsidR="006A5E5B" w:rsidRPr="00574A09" w:rsidRDefault="005721E9" w:rsidP="00E10029">
      <w:pPr>
        <w:pStyle w:val="Bibliografija"/>
        <w:spacing w:line="360" w:lineRule="auto"/>
        <w:ind w:left="0" w:firstLine="0"/>
        <w:contextualSpacing/>
        <w:rPr>
          <w:rFonts w:cs="Times New Roman"/>
          <w:szCs w:val="24"/>
        </w:rPr>
      </w:pPr>
      <w:r>
        <w:rPr>
          <w:rFonts w:cs="Times New Roman"/>
          <w:szCs w:val="24"/>
        </w:rPr>
        <w:t>35</w:t>
      </w:r>
      <w:r w:rsidR="00B97694" w:rsidRPr="00574A09">
        <w:rPr>
          <w:rFonts w:cs="Times New Roman"/>
          <w:szCs w:val="24"/>
        </w:rPr>
        <w:t xml:space="preserve">. </w:t>
      </w:r>
      <w:r w:rsidR="00170721">
        <w:rPr>
          <w:rFonts w:cs="Times New Roman"/>
          <w:szCs w:val="24"/>
        </w:rPr>
        <w:t>Hamari J.</w:t>
      </w:r>
      <w:r w:rsidR="00180C72">
        <w:rPr>
          <w:rFonts w:cs="Times New Roman"/>
          <w:szCs w:val="24"/>
        </w:rPr>
        <w:t xml:space="preserve"> in</w:t>
      </w:r>
      <w:r w:rsidR="00170721">
        <w:rPr>
          <w:rFonts w:cs="Times New Roman"/>
          <w:szCs w:val="24"/>
        </w:rPr>
        <w:t xml:space="preserve"> </w:t>
      </w:r>
      <w:r w:rsidR="006A5E5B" w:rsidRPr="00574A09">
        <w:rPr>
          <w:rFonts w:cs="Times New Roman"/>
          <w:szCs w:val="24"/>
        </w:rPr>
        <w:t>Keronen</w:t>
      </w:r>
      <w:r w:rsidR="00170721">
        <w:rPr>
          <w:rFonts w:cs="Times New Roman"/>
          <w:szCs w:val="24"/>
        </w:rPr>
        <w:t xml:space="preserve"> L</w:t>
      </w:r>
      <w:r w:rsidR="006A5E5B" w:rsidRPr="00574A09">
        <w:rPr>
          <w:rFonts w:cs="Times New Roman"/>
          <w:szCs w:val="24"/>
        </w:rPr>
        <w:t xml:space="preserve">. (2017). Why do people play games? A meta-analysis. </w:t>
      </w:r>
      <w:r w:rsidR="00DB7D6D">
        <w:rPr>
          <w:rFonts w:cs="Times New Roman"/>
          <w:szCs w:val="24"/>
        </w:rPr>
        <w:t xml:space="preserve"> V P. Hills (ur.), </w:t>
      </w:r>
      <w:r w:rsidR="006A5E5B" w:rsidRPr="00574A09">
        <w:rPr>
          <w:rFonts w:cs="Times New Roman"/>
          <w:i/>
          <w:iCs/>
          <w:szCs w:val="24"/>
        </w:rPr>
        <w:t>International Journal of Information Management</w:t>
      </w:r>
      <w:r w:rsidR="006A5E5B" w:rsidRPr="00574A09">
        <w:rPr>
          <w:rFonts w:cs="Times New Roman"/>
          <w:szCs w:val="24"/>
        </w:rPr>
        <w:t xml:space="preserve"> 37 (3): </w:t>
      </w:r>
      <w:r w:rsidR="00894668">
        <w:rPr>
          <w:rFonts w:cs="Times New Roman"/>
          <w:szCs w:val="24"/>
        </w:rPr>
        <w:t xml:space="preserve">(str. </w:t>
      </w:r>
      <w:r w:rsidR="006A5E5B" w:rsidRPr="00574A09">
        <w:rPr>
          <w:rFonts w:cs="Times New Roman"/>
          <w:szCs w:val="24"/>
        </w:rPr>
        <w:t>125–41</w:t>
      </w:r>
      <w:r w:rsidR="00894668">
        <w:rPr>
          <w:rFonts w:cs="Times New Roman"/>
          <w:szCs w:val="24"/>
        </w:rPr>
        <w:t>)</w:t>
      </w:r>
      <w:r w:rsidR="006A5E5B" w:rsidRPr="00574A09">
        <w:rPr>
          <w:rFonts w:cs="Times New Roman"/>
          <w:szCs w:val="24"/>
        </w:rPr>
        <w:t xml:space="preserve">. </w:t>
      </w:r>
      <w:hyperlink r:id="rId52" w:history="1">
        <w:r w:rsidR="00B97694" w:rsidRPr="00E7287F">
          <w:rPr>
            <w:rStyle w:val="Hiperpovezava"/>
            <w:rFonts w:cs="Times New Roman"/>
            <w:szCs w:val="24"/>
          </w:rPr>
          <w:t>https://doi.org/</w:t>
        </w:r>
        <w:r w:rsidR="008A2555" w:rsidRPr="00E7287F">
          <w:rPr>
            <w:rStyle w:val="Hiperpovezava"/>
            <w:rFonts w:cs="Times New Roman"/>
            <w:szCs w:val="24"/>
          </w:rPr>
          <w:br/>
        </w:r>
        <w:r w:rsidR="00B97694" w:rsidRPr="00E7287F">
          <w:rPr>
            <w:rStyle w:val="Hiperpovezava"/>
            <w:rFonts w:cs="Times New Roman"/>
            <w:szCs w:val="24"/>
          </w:rPr>
          <w:t>10.1016/j.ijinfomgt.2017.01.006</w:t>
        </w:r>
      </w:hyperlink>
    </w:p>
    <w:p w14:paraId="69E19D20" w14:textId="77777777" w:rsidR="00E10029" w:rsidRDefault="00E10029" w:rsidP="00E10029">
      <w:pPr>
        <w:pStyle w:val="Bibliografija"/>
        <w:spacing w:line="360" w:lineRule="auto"/>
        <w:ind w:left="0" w:firstLine="0"/>
        <w:contextualSpacing/>
        <w:rPr>
          <w:rFonts w:cs="Times New Roman"/>
          <w:szCs w:val="24"/>
        </w:rPr>
      </w:pPr>
    </w:p>
    <w:p w14:paraId="4533A9A7" w14:textId="7FB6E65A" w:rsidR="00D11AA2" w:rsidRPr="00574A09" w:rsidRDefault="00985F0E" w:rsidP="00E10029">
      <w:pPr>
        <w:pStyle w:val="Bibliografija"/>
        <w:spacing w:line="360" w:lineRule="auto"/>
        <w:ind w:left="0" w:firstLine="0"/>
        <w:contextualSpacing/>
        <w:rPr>
          <w:rFonts w:cs="Times New Roman"/>
          <w:szCs w:val="24"/>
        </w:rPr>
      </w:pPr>
      <w:r w:rsidRPr="00574A09">
        <w:rPr>
          <w:rFonts w:cs="Times New Roman"/>
          <w:szCs w:val="24"/>
        </w:rPr>
        <w:t>3</w:t>
      </w:r>
      <w:r w:rsidR="005721E9">
        <w:rPr>
          <w:rFonts w:cs="Times New Roman"/>
          <w:szCs w:val="24"/>
        </w:rPr>
        <w:t>6</w:t>
      </w:r>
      <w:r w:rsidRPr="00574A09">
        <w:rPr>
          <w:rFonts w:cs="Times New Roman"/>
          <w:szCs w:val="24"/>
        </w:rPr>
        <w:t xml:space="preserve">. </w:t>
      </w:r>
      <w:r w:rsidR="00D11AA2" w:rsidRPr="00574A09">
        <w:rPr>
          <w:rFonts w:cs="Times New Roman"/>
          <w:szCs w:val="24"/>
        </w:rPr>
        <w:t xml:space="preserve">III, R. R. (2004). </w:t>
      </w:r>
      <w:r w:rsidR="00D11AA2" w:rsidRPr="00574A09">
        <w:rPr>
          <w:rFonts w:cs="Times New Roman"/>
          <w:i/>
          <w:iCs/>
          <w:szCs w:val="24"/>
        </w:rPr>
        <w:t>Game Design: Theory and Practice</w:t>
      </w:r>
      <w:r w:rsidR="00D11AA2" w:rsidRPr="00574A09">
        <w:rPr>
          <w:rFonts w:cs="Times New Roman"/>
          <w:szCs w:val="24"/>
        </w:rPr>
        <w:t xml:space="preserve"> (2 edition). Plano, Tex: Jones &amp; Bartlett Learning.</w:t>
      </w:r>
    </w:p>
    <w:p w14:paraId="0F55C35F" w14:textId="77777777" w:rsidR="00E10029" w:rsidRDefault="00E10029" w:rsidP="00E10029">
      <w:pPr>
        <w:pStyle w:val="Bibliografija"/>
        <w:spacing w:line="360" w:lineRule="auto"/>
        <w:ind w:left="0" w:firstLine="0"/>
        <w:contextualSpacing/>
        <w:rPr>
          <w:rFonts w:cs="Times New Roman"/>
          <w:szCs w:val="24"/>
        </w:rPr>
      </w:pPr>
    </w:p>
    <w:p w14:paraId="6A004BF3" w14:textId="6BE046F0" w:rsidR="00D11AA2" w:rsidRPr="00574A09" w:rsidRDefault="005721E9" w:rsidP="00E10029">
      <w:pPr>
        <w:pStyle w:val="Bibliografija"/>
        <w:spacing w:line="360" w:lineRule="auto"/>
        <w:ind w:left="0" w:firstLine="0"/>
        <w:contextualSpacing/>
        <w:rPr>
          <w:rFonts w:cs="Times New Roman"/>
          <w:szCs w:val="24"/>
        </w:rPr>
      </w:pPr>
      <w:r>
        <w:rPr>
          <w:rFonts w:cs="Times New Roman"/>
          <w:szCs w:val="24"/>
        </w:rPr>
        <w:t>37</w:t>
      </w:r>
      <w:r w:rsidR="00985F0E" w:rsidRPr="00574A09">
        <w:rPr>
          <w:rFonts w:cs="Times New Roman"/>
          <w:szCs w:val="24"/>
        </w:rPr>
        <w:t xml:space="preserve">. </w:t>
      </w:r>
      <w:r w:rsidR="00D11AA2" w:rsidRPr="00574A09">
        <w:rPr>
          <w:rFonts w:cs="Times New Roman"/>
          <w:szCs w:val="24"/>
        </w:rPr>
        <w:t>Jalote, P., Palit, A., Kurien, P.</w:t>
      </w:r>
      <w:r w:rsidR="00180C72">
        <w:rPr>
          <w:rFonts w:cs="Times New Roman"/>
          <w:szCs w:val="24"/>
        </w:rPr>
        <w:t xml:space="preserve"> in</w:t>
      </w:r>
      <w:r w:rsidR="00D11AA2" w:rsidRPr="00574A09">
        <w:rPr>
          <w:rFonts w:cs="Times New Roman"/>
          <w:szCs w:val="24"/>
        </w:rPr>
        <w:t xml:space="preserve"> Peethamber, V. T. (2004). Timeboxing: a process model for iterative software development.</w:t>
      </w:r>
      <w:r w:rsidR="00997E40">
        <w:rPr>
          <w:rFonts w:cs="Times New Roman"/>
          <w:szCs w:val="24"/>
        </w:rPr>
        <w:t xml:space="preserve"> V P. Avgeriou in D. Shepherd (ur.),</w:t>
      </w:r>
      <w:r w:rsidR="00D11AA2" w:rsidRPr="00574A09">
        <w:rPr>
          <w:rFonts w:cs="Times New Roman"/>
          <w:szCs w:val="24"/>
        </w:rPr>
        <w:t xml:space="preserve"> </w:t>
      </w:r>
      <w:r w:rsidR="00D11AA2" w:rsidRPr="00574A09">
        <w:rPr>
          <w:rFonts w:cs="Times New Roman"/>
          <w:i/>
          <w:iCs/>
          <w:szCs w:val="24"/>
        </w:rPr>
        <w:t>Journal of Systems and Software</w:t>
      </w:r>
      <w:r w:rsidR="00D11AA2" w:rsidRPr="00574A09">
        <w:rPr>
          <w:rFonts w:cs="Times New Roman"/>
          <w:szCs w:val="24"/>
        </w:rPr>
        <w:t xml:space="preserve">, </w:t>
      </w:r>
      <w:r w:rsidR="00D11AA2" w:rsidRPr="00574A09">
        <w:rPr>
          <w:rFonts w:cs="Times New Roman"/>
          <w:i/>
          <w:iCs/>
          <w:szCs w:val="24"/>
        </w:rPr>
        <w:t>70</w:t>
      </w:r>
      <w:r w:rsidR="00D11AA2" w:rsidRPr="00574A09">
        <w:rPr>
          <w:rFonts w:cs="Times New Roman"/>
          <w:szCs w:val="24"/>
        </w:rPr>
        <w:t xml:space="preserve">(1), </w:t>
      </w:r>
      <w:r w:rsidR="003056F9">
        <w:rPr>
          <w:rFonts w:cs="Times New Roman"/>
          <w:szCs w:val="24"/>
        </w:rPr>
        <w:t xml:space="preserve">(str. </w:t>
      </w:r>
      <w:r w:rsidR="00D11AA2" w:rsidRPr="00574A09">
        <w:rPr>
          <w:rFonts w:cs="Times New Roman"/>
          <w:szCs w:val="24"/>
        </w:rPr>
        <w:t>117–127</w:t>
      </w:r>
      <w:r w:rsidR="003056F9">
        <w:rPr>
          <w:rFonts w:cs="Times New Roman"/>
          <w:szCs w:val="24"/>
        </w:rPr>
        <w:t>)</w:t>
      </w:r>
      <w:r w:rsidR="00D11AA2" w:rsidRPr="00574A09">
        <w:rPr>
          <w:rFonts w:cs="Times New Roman"/>
          <w:szCs w:val="24"/>
        </w:rPr>
        <w:t xml:space="preserve">. </w:t>
      </w:r>
      <w:hyperlink r:id="rId53" w:history="1">
        <w:r w:rsidR="00D11AA2" w:rsidRPr="00BC40FE">
          <w:rPr>
            <w:rStyle w:val="Hiperpovezava"/>
            <w:rFonts w:cs="Times New Roman"/>
            <w:szCs w:val="24"/>
          </w:rPr>
          <w:t>https://doi.org/10.1016/S0164-1212(03)00010-4</w:t>
        </w:r>
      </w:hyperlink>
    </w:p>
    <w:p w14:paraId="222B2C1D" w14:textId="77777777" w:rsidR="008F0C72" w:rsidRDefault="008F0C72" w:rsidP="00E10029">
      <w:pPr>
        <w:pStyle w:val="Bibliografija"/>
        <w:spacing w:line="360" w:lineRule="auto"/>
        <w:ind w:left="0" w:firstLine="0"/>
        <w:contextualSpacing/>
        <w:rPr>
          <w:rFonts w:cs="Times New Roman"/>
          <w:szCs w:val="24"/>
        </w:rPr>
      </w:pPr>
    </w:p>
    <w:p w14:paraId="286E92C7" w14:textId="60E237B9" w:rsidR="00D11AA2" w:rsidRPr="00574A09" w:rsidRDefault="005721E9" w:rsidP="00E10029">
      <w:pPr>
        <w:pStyle w:val="Bibliografija"/>
        <w:spacing w:line="360" w:lineRule="auto"/>
        <w:ind w:left="0" w:firstLine="0"/>
        <w:contextualSpacing/>
        <w:rPr>
          <w:rFonts w:cs="Times New Roman"/>
          <w:szCs w:val="24"/>
        </w:rPr>
      </w:pPr>
      <w:r>
        <w:rPr>
          <w:rFonts w:cs="Times New Roman"/>
          <w:szCs w:val="24"/>
        </w:rPr>
        <w:lastRenderedPageBreak/>
        <w:t>38</w:t>
      </w:r>
      <w:r w:rsidR="006D51D8" w:rsidRPr="00574A09">
        <w:rPr>
          <w:rFonts w:cs="Times New Roman"/>
          <w:szCs w:val="24"/>
        </w:rPr>
        <w:t>.</w:t>
      </w:r>
      <w:r w:rsidR="00DC35C3">
        <w:rPr>
          <w:rFonts w:cs="Times New Roman"/>
          <w:szCs w:val="24"/>
        </w:rPr>
        <w:t xml:space="preserve"> </w:t>
      </w:r>
      <w:r w:rsidR="00D11AA2" w:rsidRPr="00574A09">
        <w:rPr>
          <w:rFonts w:cs="Times New Roman"/>
          <w:szCs w:val="24"/>
        </w:rPr>
        <w:t>Janes, A.</w:t>
      </w:r>
      <w:r w:rsidR="00180C72">
        <w:rPr>
          <w:rFonts w:cs="Times New Roman"/>
          <w:szCs w:val="24"/>
        </w:rPr>
        <w:t xml:space="preserve"> in</w:t>
      </w:r>
      <w:r w:rsidR="00D11AA2" w:rsidRPr="00574A09">
        <w:rPr>
          <w:rFonts w:cs="Times New Roman"/>
          <w:szCs w:val="24"/>
        </w:rPr>
        <w:t xml:space="preserve"> Succi, G. (2014). </w:t>
      </w:r>
      <w:r w:rsidR="00D11AA2" w:rsidRPr="00574A09">
        <w:rPr>
          <w:rFonts w:cs="Times New Roman"/>
          <w:i/>
          <w:iCs/>
          <w:szCs w:val="24"/>
        </w:rPr>
        <w:t>Lean Software Development in Action</w:t>
      </w:r>
      <w:r w:rsidR="00D11AA2" w:rsidRPr="00574A09">
        <w:rPr>
          <w:rFonts w:cs="Times New Roman"/>
          <w:szCs w:val="24"/>
        </w:rPr>
        <w:t xml:space="preserve"> (2014 edition). New York: Springer.</w:t>
      </w:r>
    </w:p>
    <w:p w14:paraId="6834D8D1" w14:textId="77777777" w:rsidR="00E10029" w:rsidRDefault="00E10029" w:rsidP="00E10029">
      <w:pPr>
        <w:pStyle w:val="Bibliografija"/>
        <w:spacing w:line="360" w:lineRule="auto"/>
        <w:ind w:left="0" w:firstLine="0"/>
        <w:contextualSpacing/>
        <w:rPr>
          <w:rFonts w:cs="Times New Roman"/>
          <w:szCs w:val="24"/>
        </w:rPr>
      </w:pPr>
    </w:p>
    <w:p w14:paraId="3501AC8B" w14:textId="7B251404" w:rsidR="00D11AA2" w:rsidRPr="00574A09" w:rsidRDefault="005721E9" w:rsidP="00E10029">
      <w:pPr>
        <w:pStyle w:val="Bibliografija"/>
        <w:spacing w:line="360" w:lineRule="auto"/>
        <w:ind w:left="0" w:firstLine="0"/>
        <w:contextualSpacing/>
        <w:rPr>
          <w:rFonts w:cs="Times New Roman"/>
          <w:szCs w:val="24"/>
        </w:rPr>
      </w:pPr>
      <w:r>
        <w:rPr>
          <w:rFonts w:cs="Times New Roman"/>
          <w:szCs w:val="24"/>
        </w:rPr>
        <w:t>39</w:t>
      </w:r>
      <w:r w:rsidR="006D51D8" w:rsidRPr="00574A09">
        <w:rPr>
          <w:rFonts w:cs="Times New Roman"/>
          <w:szCs w:val="24"/>
        </w:rPr>
        <w:t xml:space="preserve">. </w:t>
      </w:r>
      <w:r w:rsidR="00D11AA2" w:rsidRPr="00574A09">
        <w:rPr>
          <w:rFonts w:cs="Times New Roman"/>
          <w:szCs w:val="24"/>
        </w:rPr>
        <w:t>Kanode, C. M.</w:t>
      </w:r>
      <w:r w:rsidR="00180C72">
        <w:rPr>
          <w:rFonts w:cs="Times New Roman"/>
          <w:szCs w:val="24"/>
        </w:rPr>
        <w:t xml:space="preserve"> in</w:t>
      </w:r>
      <w:r w:rsidR="00D11AA2" w:rsidRPr="00574A09">
        <w:rPr>
          <w:rFonts w:cs="Times New Roman"/>
          <w:szCs w:val="24"/>
        </w:rPr>
        <w:t xml:space="preserve"> Haddad, H. M. (2009). Software Engineering Ch</w:t>
      </w:r>
      <w:r w:rsidR="00B1665C" w:rsidRPr="00574A09">
        <w:rPr>
          <w:rFonts w:cs="Times New Roman"/>
          <w:szCs w:val="24"/>
        </w:rPr>
        <w:t xml:space="preserve">allenges in Game Development. </w:t>
      </w:r>
      <w:r w:rsidR="005D759E">
        <w:rPr>
          <w:rFonts w:cs="Times New Roman"/>
          <w:szCs w:val="24"/>
        </w:rPr>
        <w:t xml:space="preserve">V S. A. Madani (ur.), </w:t>
      </w:r>
      <w:r w:rsidR="00D11AA2" w:rsidRPr="00574A09">
        <w:rPr>
          <w:rFonts w:cs="Times New Roman"/>
          <w:i/>
          <w:iCs/>
          <w:szCs w:val="24"/>
        </w:rPr>
        <w:t>Proceedings of the 2009 Sixth International Conference on Information Technology: New Generations</w:t>
      </w:r>
      <w:r w:rsidR="00D11AA2" w:rsidRPr="00574A09">
        <w:rPr>
          <w:rFonts w:cs="Times New Roman"/>
          <w:szCs w:val="24"/>
        </w:rPr>
        <w:t xml:space="preserve"> (str. 260–265). Washington, DC, USA: IEEE Computer Society. </w:t>
      </w:r>
      <w:hyperlink r:id="rId54" w:history="1">
        <w:r w:rsidR="00D11AA2" w:rsidRPr="00574A09">
          <w:rPr>
            <w:rStyle w:val="Hiperpovezava"/>
            <w:rFonts w:cs="Times New Roman"/>
            <w:szCs w:val="24"/>
          </w:rPr>
          <w:t>https://doi.org/10.1109/ITNG.2009.74</w:t>
        </w:r>
      </w:hyperlink>
    </w:p>
    <w:p w14:paraId="4E6ECACD" w14:textId="77777777" w:rsidR="00E10029" w:rsidRDefault="00E10029" w:rsidP="00E10029">
      <w:pPr>
        <w:pStyle w:val="Bibliografija"/>
        <w:spacing w:line="360" w:lineRule="auto"/>
        <w:ind w:left="0" w:firstLine="0"/>
        <w:contextualSpacing/>
        <w:rPr>
          <w:rFonts w:cs="Times New Roman"/>
          <w:szCs w:val="24"/>
        </w:rPr>
      </w:pPr>
    </w:p>
    <w:p w14:paraId="1C451894" w14:textId="0A230F91" w:rsidR="00D11AA2" w:rsidRPr="00574A09" w:rsidRDefault="00A9309D" w:rsidP="00E10029">
      <w:pPr>
        <w:pStyle w:val="Bibliografija"/>
        <w:spacing w:line="360" w:lineRule="auto"/>
        <w:ind w:left="0" w:firstLine="0"/>
        <w:contextualSpacing/>
        <w:rPr>
          <w:rFonts w:cs="Times New Roman"/>
          <w:szCs w:val="24"/>
        </w:rPr>
      </w:pPr>
      <w:r>
        <w:rPr>
          <w:rFonts w:cs="Times New Roman"/>
          <w:szCs w:val="24"/>
        </w:rPr>
        <w:t>40</w:t>
      </w:r>
      <w:r w:rsidR="006D51D8" w:rsidRPr="00574A09">
        <w:rPr>
          <w:rFonts w:cs="Times New Roman"/>
          <w:szCs w:val="24"/>
        </w:rPr>
        <w:t xml:space="preserve">. </w:t>
      </w:r>
      <w:r w:rsidR="00D11AA2" w:rsidRPr="00574A09">
        <w:rPr>
          <w:rFonts w:cs="Times New Roman"/>
          <w:szCs w:val="24"/>
        </w:rPr>
        <w:t xml:space="preserve">Keith, C. (2010). </w:t>
      </w:r>
      <w:r w:rsidR="00D11AA2" w:rsidRPr="00574A09">
        <w:rPr>
          <w:rFonts w:cs="Times New Roman"/>
          <w:i/>
          <w:iCs/>
          <w:szCs w:val="24"/>
        </w:rPr>
        <w:t>Agile Game Development with Scrum</w:t>
      </w:r>
      <w:r w:rsidR="00D11AA2" w:rsidRPr="00574A09">
        <w:rPr>
          <w:rFonts w:cs="Times New Roman"/>
          <w:szCs w:val="24"/>
        </w:rPr>
        <w:t xml:space="preserve"> (1 edition). Upper Saddle River, NJ: Addison-Wesley Professional.</w:t>
      </w:r>
    </w:p>
    <w:p w14:paraId="0B670480" w14:textId="77777777" w:rsidR="00E10029" w:rsidRDefault="00E10029" w:rsidP="00E10029">
      <w:pPr>
        <w:pStyle w:val="Bibliografija"/>
        <w:spacing w:line="360" w:lineRule="auto"/>
        <w:ind w:left="0" w:firstLine="0"/>
        <w:contextualSpacing/>
        <w:rPr>
          <w:rFonts w:cs="Times New Roman"/>
          <w:szCs w:val="24"/>
        </w:rPr>
      </w:pPr>
    </w:p>
    <w:p w14:paraId="21CCB591" w14:textId="0298880A" w:rsidR="00D11AA2" w:rsidRPr="00574A09" w:rsidRDefault="006D51D8" w:rsidP="00E10029">
      <w:pPr>
        <w:pStyle w:val="Bibliografija"/>
        <w:spacing w:line="360" w:lineRule="auto"/>
        <w:ind w:left="0" w:firstLine="0"/>
        <w:contextualSpacing/>
        <w:rPr>
          <w:rFonts w:cs="Times New Roman"/>
          <w:szCs w:val="24"/>
        </w:rPr>
      </w:pPr>
      <w:r w:rsidRPr="00574A09">
        <w:rPr>
          <w:rFonts w:cs="Times New Roman"/>
          <w:szCs w:val="24"/>
        </w:rPr>
        <w:t>4</w:t>
      </w:r>
      <w:r w:rsidR="00A9309D">
        <w:rPr>
          <w:rFonts w:cs="Times New Roman"/>
          <w:szCs w:val="24"/>
        </w:rPr>
        <w:t>1</w:t>
      </w:r>
      <w:r w:rsidRPr="00574A09">
        <w:rPr>
          <w:rFonts w:cs="Times New Roman"/>
          <w:szCs w:val="24"/>
        </w:rPr>
        <w:t xml:space="preserve">. </w:t>
      </w:r>
      <w:r w:rsidR="00D11AA2" w:rsidRPr="00574A09">
        <w:rPr>
          <w:rFonts w:cs="Times New Roman"/>
          <w:szCs w:val="24"/>
        </w:rPr>
        <w:t xml:space="preserve">Kinestica. (b. d.). </w:t>
      </w:r>
      <w:r w:rsidR="004F62E9" w:rsidRPr="00574A09">
        <w:rPr>
          <w:rFonts w:cs="Times New Roman"/>
          <w:szCs w:val="24"/>
        </w:rPr>
        <w:t>Dostopno prek</w:t>
      </w:r>
      <w:r w:rsidR="00D11AA2" w:rsidRPr="00574A09">
        <w:rPr>
          <w:rFonts w:cs="Times New Roman"/>
          <w:szCs w:val="24"/>
        </w:rPr>
        <w:t xml:space="preserve"> </w:t>
      </w:r>
      <w:hyperlink r:id="rId55" w:history="1">
        <w:r w:rsidR="00D11AA2" w:rsidRPr="00574A09">
          <w:rPr>
            <w:rStyle w:val="Hiperpovezava"/>
            <w:rFonts w:cs="Times New Roman"/>
            <w:szCs w:val="24"/>
          </w:rPr>
          <w:t>http://www.kinestica.com/</w:t>
        </w:r>
      </w:hyperlink>
    </w:p>
    <w:p w14:paraId="0A2456CE" w14:textId="77777777" w:rsidR="00E10029" w:rsidRDefault="00E10029" w:rsidP="00E10029">
      <w:pPr>
        <w:pStyle w:val="Bibliografija"/>
        <w:spacing w:line="360" w:lineRule="auto"/>
        <w:ind w:left="0" w:firstLine="0"/>
        <w:contextualSpacing/>
        <w:rPr>
          <w:rFonts w:cs="Times New Roman"/>
          <w:szCs w:val="24"/>
        </w:rPr>
      </w:pPr>
    </w:p>
    <w:p w14:paraId="455E404F" w14:textId="108E4FED" w:rsidR="00D11AA2" w:rsidRPr="00574A09" w:rsidRDefault="006D51D8" w:rsidP="00E10029">
      <w:pPr>
        <w:pStyle w:val="Bibliografija"/>
        <w:spacing w:line="360" w:lineRule="auto"/>
        <w:ind w:left="0" w:firstLine="0"/>
        <w:contextualSpacing/>
        <w:rPr>
          <w:rFonts w:cs="Times New Roman"/>
          <w:szCs w:val="24"/>
        </w:rPr>
      </w:pPr>
      <w:r w:rsidRPr="00574A09">
        <w:rPr>
          <w:rFonts w:cs="Times New Roman"/>
          <w:szCs w:val="24"/>
        </w:rPr>
        <w:t>4</w:t>
      </w:r>
      <w:r w:rsidR="00A9309D">
        <w:rPr>
          <w:rFonts w:cs="Times New Roman"/>
          <w:szCs w:val="24"/>
        </w:rPr>
        <w:t>2</w:t>
      </w:r>
      <w:r w:rsidRPr="00574A09">
        <w:rPr>
          <w:rFonts w:cs="Times New Roman"/>
          <w:szCs w:val="24"/>
        </w:rPr>
        <w:t xml:space="preserve">. </w:t>
      </w:r>
      <w:r w:rsidR="00D11AA2" w:rsidRPr="00574A09">
        <w:rPr>
          <w:rFonts w:cs="Times New Roman"/>
          <w:szCs w:val="24"/>
        </w:rPr>
        <w:t xml:space="preserve">Koster, R. (2013). </w:t>
      </w:r>
      <w:r w:rsidR="00D11AA2" w:rsidRPr="00574A09">
        <w:rPr>
          <w:rFonts w:cs="Times New Roman"/>
          <w:i/>
          <w:iCs/>
          <w:szCs w:val="24"/>
        </w:rPr>
        <w:t>Theory of Fun for Game Design</w:t>
      </w:r>
      <w:r w:rsidR="00D11AA2" w:rsidRPr="00574A09">
        <w:rPr>
          <w:rFonts w:cs="Times New Roman"/>
          <w:szCs w:val="24"/>
        </w:rPr>
        <w:t xml:space="preserve"> (2 edition). Sebastopol, CA: O’Reilly Media.</w:t>
      </w:r>
    </w:p>
    <w:p w14:paraId="2F22C812" w14:textId="77777777" w:rsidR="00E10029" w:rsidRDefault="00E10029" w:rsidP="00E10029">
      <w:pPr>
        <w:pStyle w:val="Bibliografija"/>
        <w:spacing w:line="360" w:lineRule="auto"/>
        <w:ind w:left="0" w:firstLine="0"/>
        <w:contextualSpacing/>
        <w:rPr>
          <w:rFonts w:cs="Times New Roman"/>
          <w:szCs w:val="24"/>
        </w:rPr>
      </w:pPr>
    </w:p>
    <w:p w14:paraId="4BD5FF39" w14:textId="419BAAF8" w:rsidR="00D11AA2" w:rsidRPr="00574A09" w:rsidRDefault="007E774A" w:rsidP="00E10029">
      <w:pPr>
        <w:pStyle w:val="Bibliografija"/>
        <w:spacing w:line="360" w:lineRule="auto"/>
        <w:ind w:left="0" w:firstLine="0"/>
        <w:contextualSpacing/>
        <w:rPr>
          <w:rFonts w:cs="Times New Roman"/>
          <w:szCs w:val="24"/>
        </w:rPr>
      </w:pPr>
      <w:r>
        <w:rPr>
          <w:rFonts w:cs="Times New Roman"/>
          <w:szCs w:val="24"/>
        </w:rPr>
        <w:t>4</w:t>
      </w:r>
      <w:r w:rsidR="00A9309D">
        <w:rPr>
          <w:rFonts w:cs="Times New Roman"/>
          <w:szCs w:val="24"/>
        </w:rPr>
        <w:t>3</w:t>
      </w:r>
      <w:r w:rsidR="00DC35C3">
        <w:rPr>
          <w:rFonts w:cs="Times New Roman"/>
          <w:szCs w:val="24"/>
        </w:rPr>
        <w:t>.</w:t>
      </w:r>
      <w:r w:rsidR="006D51D8" w:rsidRPr="00574A09">
        <w:rPr>
          <w:rFonts w:cs="Times New Roman"/>
          <w:szCs w:val="24"/>
        </w:rPr>
        <w:t xml:space="preserve"> </w:t>
      </w:r>
      <w:r w:rsidR="00D11AA2" w:rsidRPr="00574A09">
        <w:rPr>
          <w:rFonts w:cs="Times New Roman"/>
          <w:szCs w:val="24"/>
        </w:rPr>
        <w:t>Koutonen, J.</w:t>
      </w:r>
      <w:r w:rsidR="00180C72">
        <w:rPr>
          <w:rFonts w:cs="Times New Roman"/>
          <w:szCs w:val="24"/>
        </w:rPr>
        <w:t xml:space="preserve"> in</w:t>
      </w:r>
      <w:r w:rsidR="00D11AA2" w:rsidRPr="00574A09">
        <w:rPr>
          <w:rFonts w:cs="Times New Roman"/>
          <w:szCs w:val="24"/>
        </w:rPr>
        <w:t xml:space="preserve"> Leppänen, M. (2013). </w:t>
      </w:r>
      <w:r w:rsidR="00D11AA2" w:rsidRPr="00574A09">
        <w:rPr>
          <w:rFonts w:cs="Times New Roman"/>
          <w:i/>
          <w:iCs/>
          <w:szCs w:val="24"/>
        </w:rPr>
        <w:t>How Are Agile Methods and Practices Deployed in Video Game Development? A Survey into Finnish Game Studios</w:t>
      </w:r>
      <w:r w:rsidR="00D11AA2" w:rsidRPr="00574A09">
        <w:rPr>
          <w:rFonts w:cs="Times New Roman"/>
          <w:szCs w:val="24"/>
        </w:rPr>
        <w:t xml:space="preserve">. </w:t>
      </w:r>
      <w:hyperlink r:id="rId56" w:history="1">
        <w:r w:rsidR="00D11AA2" w:rsidRPr="00574A09">
          <w:rPr>
            <w:rStyle w:val="Hiperpovezava"/>
            <w:rFonts w:cs="Times New Roman"/>
            <w:szCs w:val="24"/>
          </w:rPr>
          <w:t>https://doi.org/10.1007/978-3-642-38314-4_10</w:t>
        </w:r>
      </w:hyperlink>
    </w:p>
    <w:p w14:paraId="64622CF5" w14:textId="77777777" w:rsidR="00E10029" w:rsidRDefault="00E10029" w:rsidP="00E10029">
      <w:pPr>
        <w:pStyle w:val="Bibliografija"/>
        <w:spacing w:line="360" w:lineRule="auto"/>
        <w:ind w:left="0" w:firstLine="0"/>
        <w:contextualSpacing/>
        <w:rPr>
          <w:rFonts w:cs="Times New Roman"/>
          <w:szCs w:val="24"/>
        </w:rPr>
      </w:pPr>
    </w:p>
    <w:p w14:paraId="6BAD1674" w14:textId="168619B7" w:rsidR="00D11AA2" w:rsidRPr="00574A09" w:rsidRDefault="00A9309D" w:rsidP="00E10029">
      <w:pPr>
        <w:pStyle w:val="Bibliografija"/>
        <w:spacing w:line="360" w:lineRule="auto"/>
        <w:ind w:left="0" w:firstLine="0"/>
        <w:contextualSpacing/>
        <w:rPr>
          <w:rFonts w:cs="Times New Roman"/>
          <w:szCs w:val="24"/>
        </w:rPr>
      </w:pPr>
      <w:r>
        <w:rPr>
          <w:rFonts w:cs="Times New Roman"/>
          <w:szCs w:val="24"/>
        </w:rPr>
        <w:t>44</w:t>
      </w:r>
      <w:r w:rsidR="006D51D8" w:rsidRPr="00574A09">
        <w:rPr>
          <w:rFonts w:cs="Times New Roman"/>
          <w:szCs w:val="24"/>
        </w:rPr>
        <w:t xml:space="preserve">. </w:t>
      </w:r>
      <w:r w:rsidR="00D11AA2" w:rsidRPr="00574A09">
        <w:rPr>
          <w:rFonts w:cs="Times New Roman"/>
          <w:szCs w:val="24"/>
        </w:rPr>
        <w:t>L. Rakestraw, T., V. Eunni, R.</w:t>
      </w:r>
      <w:r w:rsidR="00180C72">
        <w:rPr>
          <w:rFonts w:cs="Times New Roman"/>
          <w:szCs w:val="24"/>
        </w:rPr>
        <w:t xml:space="preserve"> in</w:t>
      </w:r>
      <w:r w:rsidR="00D11AA2" w:rsidRPr="00574A09">
        <w:rPr>
          <w:rFonts w:cs="Times New Roman"/>
          <w:szCs w:val="24"/>
        </w:rPr>
        <w:t xml:space="preserve"> Kasuganti, R. (2013). The mobile apps industry: A case study. </w:t>
      </w:r>
      <w:r w:rsidR="00E10029">
        <w:rPr>
          <w:rFonts w:cs="Times New Roman"/>
          <w:szCs w:val="24"/>
        </w:rPr>
        <w:t xml:space="preserve">V D. Haytko, C. Sharp (ur.), </w:t>
      </w:r>
      <w:r w:rsidR="00D11AA2" w:rsidRPr="00574A09">
        <w:rPr>
          <w:rFonts w:cs="Times New Roman"/>
          <w:i/>
          <w:iCs/>
          <w:szCs w:val="24"/>
        </w:rPr>
        <w:t>Journal of Business Cases and Applications</w:t>
      </w:r>
      <w:r w:rsidR="00D11AA2" w:rsidRPr="00574A09">
        <w:rPr>
          <w:rFonts w:cs="Times New Roman"/>
          <w:szCs w:val="24"/>
        </w:rPr>
        <w:t xml:space="preserve">, </w:t>
      </w:r>
      <w:r w:rsidR="00D11AA2" w:rsidRPr="00574A09">
        <w:rPr>
          <w:rFonts w:cs="Times New Roman"/>
          <w:i/>
          <w:iCs/>
          <w:szCs w:val="24"/>
        </w:rPr>
        <w:t>The mobile apps industry</w:t>
      </w:r>
      <w:r w:rsidR="00D11AA2" w:rsidRPr="00574A09">
        <w:rPr>
          <w:rFonts w:cs="Times New Roman"/>
          <w:szCs w:val="24"/>
        </w:rPr>
        <w:t xml:space="preserve">, </w:t>
      </w:r>
      <w:r w:rsidR="00E10029">
        <w:rPr>
          <w:rFonts w:cs="Times New Roman"/>
          <w:szCs w:val="24"/>
        </w:rPr>
        <w:t xml:space="preserve">(str. </w:t>
      </w:r>
      <w:r w:rsidR="00D11AA2" w:rsidRPr="00574A09">
        <w:rPr>
          <w:rFonts w:cs="Times New Roman"/>
          <w:szCs w:val="24"/>
        </w:rPr>
        <w:t>74–98</w:t>
      </w:r>
      <w:r w:rsidR="00E10029">
        <w:rPr>
          <w:rFonts w:cs="Times New Roman"/>
          <w:szCs w:val="24"/>
        </w:rPr>
        <w:t>)</w:t>
      </w:r>
      <w:r w:rsidR="00D11AA2" w:rsidRPr="00574A09">
        <w:rPr>
          <w:rFonts w:cs="Times New Roman"/>
          <w:szCs w:val="24"/>
        </w:rPr>
        <w:t>.</w:t>
      </w:r>
      <w:r w:rsidR="00E10029">
        <w:rPr>
          <w:rFonts w:cs="Times New Roman"/>
          <w:szCs w:val="24"/>
        </w:rPr>
        <w:t xml:space="preserve"> Dostopno prek </w:t>
      </w:r>
      <w:hyperlink r:id="rId57" w:history="1">
        <w:r w:rsidR="00E10029" w:rsidRPr="00E622B6">
          <w:rPr>
            <w:rStyle w:val="Hiperpovezava"/>
            <w:rFonts w:cs="Times New Roman"/>
            <w:szCs w:val="24"/>
          </w:rPr>
          <w:t>https://www.researchgate.net/publication/</w:t>
        </w:r>
        <w:r w:rsidR="00E622B6" w:rsidRPr="00E622B6">
          <w:rPr>
            <w:rStyle w:val="Hiperpovezava"/>
            <w:rFonts w:cs="Times New Roman"/>
            <w:szCs w:val="24"/>
          </w:rPr>
          <w:br/>
        </w:r>
        <w:r w:rsidR="00E10029" w:rsidRPr="00E622B6">
          <w:rPr>
            <w:rStyle w:val="Hiperpovezava"/>
            <w:rFonts w:cs="Times New Roman"/>
            <w:szCs w:val="24"/>
          </w:rPr>
          <w:t>257735171_The_mobile_apps_industry_A_case_study</w:t>
        </w:r>
      </w:hyperlink>
    </w:p>
    <w:p w14:paraId="2563ABB7" w14:textId="77777777" w:rsidR="00E10029" w:rsidRDefault="00E10029" w:rsidP="00E10029">
      <w:pPr>
        <w:pStyle w:val="Bibliografija"/>
        <w:spacing w:line="360" w:lineRule="auto"/>
        <w:ind w:left="0" w:firstLine="0"/>
        <w:contextualSpacing/>
        <w:rPr>
          <w:rFonts w:cs="Times New Roman"/>
          <w:szCs w:val="24"/>
        </w:rPr>
      </w:pPr>
    </w:p>
    <w:p w14:paraId="6A435DCB" w14:textId="574F0E97" w:rsidR="00D11AA2" w:rsidRPr="00574A09" w:rsidRDefault="00A9309D" w:rsidP="00E10029">
      <w:pPr>
        <w:pStyle w:val="Bibliografija"/>
        <w:spacing w:line="360" w:lineRule="auto"/>
        <w:ind w:left="0" w:firstLine="0"/>
        <w:contextualSpacing/>
        <w:rPr>
          <w:rFonts w:cs="Times New Roman"/>
          <w:szCs w:val="24"/>
        </w:rPr>
      </w:pPr>
      <w:r>
        <w:rPr>
          <w:rFonts w:cs="Times New Roman"/>
          <w:szCs w:val="24"/>
        </w:rPr>
        <w:t>45</w:t>
      </w:r>
      <w:r w:rsidR="006D51D8" w:rsidRPr="00574A09">
        <w:rPr>
          <w:rFonts w:cs="Times New Roman"/>
          <w:szCs w:val="24"/>
        </w:rPr>
        <w:t xml:space="preserve">. </w:t>
      </w:r>
      <w:r w:rsidR="00D11AA2" w:rsidRPr="00574A09">
        <w:rPr>
          <w:rFonts w:cs="Times New Roman"/>
          <w:szCs w:val="24"/>
        </w:rPr>
        <w:t>Lethbridge, T.</w:t>
      </w:r>
      <w:r w:rsidR="00180C72">
        <w:rPr>
          <w:rFonts w:cs="Times New Roman"/>
          <w:szCs w:val="24"/>
        </w:rPr>
        <w:t xml:space="preserve"> in</w:t>
      </w:r>
      <w:r w:rsidR="00D11AA2" w:rsidRPr="00574A09">
        <w:rPr>
          <w:rFonts w:cs="Times New Roman"/>
          <w:szCs w:val="24"/>
        </w:rPr>
        <w:t xml:space="preserve"> Laganiere, R. (2005). </w:t>
      </w:r>
      <w:r w:rsidR="00D11AA2" w:rsidRPr="00574A09">
        <w:rPr>
          <w:rFonts w:cs="Times New Roman"/>
          <w:i/>
          <w:iCs/>
          <w:szCs w:val="24"/>
        </w:rPr>
        <w:t>Object-Oriented Software Engineering</w:t>
      </w:r>
      <w:r w:rsidR="00D11AA2" w:rsidRPr="00574A09">
        <w:rPr>
          <w:rFonts w:cs="Times New Roman"/>
          <w:szCs w:val="24"/>
        </w:rPr>
        <w:t xml:space="preserve"> (2 edition). London: McGraw-Hill Science/Engineering/Math.</w:t>
      </w:r>
    </w:p>
    <w:p w14:paraId="0CD2570C" w14:textId="77777777" w:rsidR="004D756C" w:rsidRDefault="004D756C" w:rsidP="004D756C">
      <w:pPr>
        <w:pStyle w:val="Bibliografija"/>
        <w:spacing w:line="360" w:lineRule="auto"/>
        <w:ind w:left="0" w:firstLine="0"/>
        <w:contextualSpacing/>
        <w:rPr>
          <w:rFonts w:cs="Times New Roman"/>
          <w:szCs w:val="24"/>
        </w:rPr>
      </w:pPr>
    </w:p>
    <w:p w14:paraId="3572261D" w14:textId="1A8E4BCF" w:rsidR="00D11AA2" w:rsidRPr="00574A09" w:rsidRDefault="00A9309D" w:rsidP="004D756C">
      <w:pPr>
        <w:pStyle w:val="Bibliografija"/>
        <w:spacing w:line="360" w:lineRule="auto"/>
        <w:ind w:left="0" w:firstLine="0"/>
        <w:contextualSpacing/>
        <w:rPr>
          <w:rFonts w:cs="Times New Roman"/>
          <w:szCs w:val="24"/>
        </w:rPr>
      </w:pPr>
      <w:r>
        <w:rPr>
          <w:rFonts w:cs="Times New Roman"/>
          <w:szCs w:val="24"/>
        </w:rPr>
        <w:t>46</w:t>
      </w:r>
      <w:r w:rsidR="006D51D8" w:rsidRPr="00574A09">
        <w:rPr>
          <w:rFonts w:cs="Times New Roman"/>
          <w:szCs w:val="24"/>
        </w:rPr>
        <w:t xml:space="preserve">. </w:t>
      </w:r>
      <w:r w:rsidR="00D11AA2" w:rsidRPr="00574A09">
        <w:rPr>
          <w:rFonts w:cs="Times New Roman"/>
          <w:szCs w:val="24"/>
        </w:rPr>
        <w:t>Levy, L.</w:t>
      </w:r>
      <w:r w:rsidR="00180C72">
        <w:rPr>
          <w:rFonts w:cs="Times New Roman"/>
          <w:szCs w:val="24"/>
        </w:rPr>
        <w:t xml:space="preserve"> in</w:t>
      </w:r>
      <w:r w:rsidR="00D11AA2" w:rsidRPr="00574A09">
        <w:rPr>
          <w:rFonts w:cs="Times New Roman"/>
          <w:szCs w:val="24"/>
        </w:rPr>
        <w:t xml:space="preserve"> Novak, J. (2009). </w:t>
      </w:r>
      <w:r w:rsidR="00D11AA2" w:rsidRPr="00574A09">
        <w:rPr>
          <w:rFonts w:cs="Times New Roman"/>
          <w:i/>
          <w:iCs/>
          <w:szCs w:val="24"/>
        </w:rPr>
        <w:t>Game Development Essentials: Game QA &amp; Testing</w:t>
      </w:r>
      <w:r w:rsidR="00D11AA2" w:rsidRPr="00574A09">
        <w:rPr>
          <w:rFonts w:cs="Times New Roman"/>
          <w:szCs w:val="24"/>
        </w:rPr>
        <w:t xml:space="preserve"> (1 edition). Clifton Park, N.Y: Course Technology.</w:t>
      </w:r>
    </w:p>
    <w:p w14:paraId="18291417" w14:textId="77777777" w:rsidR="005B1C5F" w:rsidRDefault="005B1C5F" w:rsidP="004D756C">
      <w:pPr>
        <w:pStyle w:val="Bibliografija"/>
        <w:spacing w:line="360" w:lineRule="auto"/>
        <w:ind w:left="0" w:firstLine="0"/>
        <w:contextualSpacing/>
        <w:rPr>
          <w:rFonts w:cs="Times New Roman"/>
          <w:szCs w:val="24"/>
        </w:rPr>
      </w:pPr>
    </w:p>
    <w:p w14:paraId="56DBA89E" w14:textId="77777777" w:rsidR="00F52977" w:rsidRDefault="00F52977" w:rsidP="00F52977">
      <w:pPr>
        <w:rPr>
          <w:rFonts w:cs="Times New Roman"/>
          <w:szCs w:val="24"/>
        </w:rPr>
      </w:pPr>
    </w:p>
    <w:p w14:paraId="43E0A351" w14:textId="77777777" w:rsidR="00F52977" w:rsidRDefault="00F52977" w:rsidP="00F52977">
      <w:pPr>
        <w:rPr>
          <w:rFonts w:cs="Times New Roman"/>
          <w:szCs w:val="24"/>
        </w:rPr>
      </w:pPr>
    </w:p>
    <w:p w14:paraId="2BB504A3" w14:textId="218F9E78" w:rsidR="006A0A8B" w:rsidRPr="00574A09" w:rsidRDefault="00A9309D" w:rsidP="00F52977">
      <w:pPr>
        <w:rPr>
          <w:rFonts w:cs="Times New Roman"/>
          <w:szCs w:val="24"/>
        </w:rPr>
      </w:pPr>
      <w:r>
        <w:rPr>
          <w:rFonts w:cs="Times New Roman"/>
          <w:szCs w:val="24"/>
        </w:rPr>
        <w:lastRenderedPageBreak/>
        <w:t>47</w:t>
      </w:r>
      <w:r w:rsidR="00BD56A8" w:rsidRPr="00574A09">
        <w:rPr>
          <w:rFonts w:cs="Times New Roman"/>
          <w:szCs w:val="24"/>
        </w:rPr>
        <w:t xml:space="preserve">. </w:t>
      </w:r>
      <w:r w:rsidR="00D11AA2" w:rsidRPr="00574A09">
        <w:rPr>
          <w:rFonts w:cs="Times New Roman"/>
          <w:szCs w:val="24"/>
        </w:rPr>
        <w:t>Levy, Y.</w:t>
      </w:r>
      <w:r w:rsidR="00180C72">
        <w:rPr>
          <w:rFonts w:cs="Times New Roman"/>
          <w:szCs w:val="24"/>
        </w:rPr>
        <w:t xml:space="preserve"> in</w:t>
      </w:r>
      <w:r w:rsidR="00D11AA2" w:rsidRPr="00574A09">
        <w:rPr>
          <w:rFonts w:cs="Times New Roman"/>
          <w:szCs w:val="24"/>
        </w:rPr>
        <w:t xml:space="preserve"> J. Ellis, T. (2006). A Systems Approach to Conduct an Effective Literature Review in Support of Information Systems Research.</w:t>
      </w:r>
      <w:r w:rsidR="00F52977">
        <w:rPr>
          <w:rFonts w:cs="Times New Roman"/>
          <w:szCs w:val="24"/>
        </w:rPr>
        <w:t xml:space="preserve"> V R. G. Saad</w:t>
      </w:r>
      <w:r w:rsidR="00F52977" w:rsidRPr="00F52977">
        <w:rPr>
          <w:rFonts w:cs="Times New Roman"/>
          <w:szCs w:val="24"/>
        </w:rPr>
        <w:t>é</w:t>
      </w:r>
      <w:r w:rsidR="00F52977">
        <w:rPr>
          <w:rFonts w:cs="Times New Roman"/>
          <w:szCs w:val="24"/>
        </w:rPr>
        <w:t xml:space="preserve"> in E. Cohen (ur.),</w:t>
      </w:r>
      <w:r w:rsidR="00D11AA2" w:rsidRPr="00574A09">
        <w:rPr>
          <w:rFonts w:cs="Times New Roman"/>
          <w:szCs w:val="24"/>
        </w:rPr>
        <w:t xml:space="preserve"> </w:t>
      </w:r>
      <w:r w:rsidR="00D11AA2" w:rsidRPr="00574A09">
        <w:rPr>
          <w:rFonts w:cs="Times New Roman"/>
          <w:i/>
          <w:iCs/>
          <w:szCs w:val="24"/>
        </w:rPr>
        <w:t>Informing Science: The International Journal of an Emerging Transdiscipline</w:t>
      </w:r>
      <w:r w:rsidR="00D11AA2" w:rsidRPr="00574A09">
        <w:rPr>
          <w:rFonts w:cs="Times New Roman"/>
          <w:szCs w:val="24"/>
        </w:rPr>
        <w:t xml:space="preserve">, </w:t>
      </w:r>
      <w:r w:rsidR="00D11AA2" w:rsidRPr="00574A09">
        <w:rPr>
          <w:rFonts w:cs="Times New Roman"/>
          <w:i/>
          <w:iCs/>
          <w:szCs w:val="24"/>
        </w:rPr>
        <w:t>9</w:t>
      </w:r>
      <w:r w:rsidR="00D11AA2" w:rsidRPr="00574A09">
        <w:rPr>
          <w:rFonts w:cs="Times New Roman"/>
          <w:szCs w:val="24"/>
        </w:rPr>
        <w:t xml:space="preserve">, </w:t>
      </w:r>
      <w:r w:rsidR="00B223A9">
        <w:rPr>
          <w:rFonts w:cs="Times New Roman"/>
          <w:szCs w:val="24"/>
        </w:rPr>
        <w:t xml:space="preserve">(str. </w:t>
      </w:r>
      <w:r w:rsidR="00D11AA2" w:rsidRPr="00574A09">
        <w:rPr>
          <w:rFonts w:cs="Times New Roman"/>
          <w:szCs w:val="24"/>
        </w:rPr>
        <w:t>181–212</w:t>
      </w:r>
      <w:r w:rsidR="00B223A9">
        <w:rPr>
          <w:rFonts w:cs="Times New Roman"/>
          <w:szCs w:val="24"/>
        </w:rPr>
        <w:t>)</w:t>
      </w:r>
      <w:r w:rsidR="00D11AA2" w:rsidRPr="00574A09">
        <w:rPr>
          <w:rFonts w:cs="Times New Roman"/>
          <w:szCs w:val="24"/>
        </w:rPr>
        <w:t xml:space="preserve">. </w:t>
      </w:r>
      <w:hyperlink r:id="rId58" w:history="1">
        <w:r w:rsidR="00D11AA2" w:rsidRPr="00574A09">
          <w:rPr>
            <w:rStyle w:val="Hiperpovezava"/>
            <w:rFonts w:cs="Times New Roman"/>
            <w:szCs w:val="24"/>
          </w:rPr>
          <w:t>https://doi.org/10.28945/479</w:t>
        </w:r>
      </w:hyperlink>
    </w:p>
    <w:p w14:paraId="7AF46DE0" w14:textId="77777777" w:rsidR="005B1C5F" w:rsidRDefault="005B1C5F" w:rsidP="005B1C5F">
      <w:pPr>
        <w:pStyle w:val="Bibliografija"/>
        <w:spacing w:line="360" w:lineRule="auto"/>
        <w:ind w:left="0" w:firstLine="0"/>
        <w:contextualSpacing/>
        <w:rPr>
          <w:rFonts w:cs="Times New Roman"/>
          <w:spacing w:val="-5"/>
          <w:szCs w:val="24"/>
        </w:rPr>
      </w:pPr>
    </w:p>
    <w:p w14:paraId="22240583" w14:textId="18499FB6" w:rsidR="006A0A8B" w:rsidRPr="00574A09" w:rsidRDefault="00A9309D" w:rsidP="005B1C5F">
      <w:pPr>
        <w:pStyle w:val="Bibliografija"/>
        <w:spacing w:line="360" w:lineRule="auto"/>
        <w:ind w:left="0" w:firstLine="0"/>
        <w:contextualSpacing/>
        <w:rPr>
          <w:rFonts w:cs="Times New Roman"/>
          <w:spacing w:val="-5"/>
          <w:szCs w:val="24"/>
        </w:rPr>
      </w:pPr>
      <w:r>
        <w:rPr>
          <w:rFonts w:cs="Times New Roman"/>
          <w:spacing w:val="-5"/>
          <w:szCs w:val="24"/>
        </w:rPr>
        <w:t>48</w:t>
      </w:r>
      <w:r w:rsidR="006A0A8B" w:rsidRPr="00574A09">
        <w:rPr>
          <w:rFonts w:cs="Times New Roman"/>
          <w:spacing w:val="-5"/>
          <w:szCs w:val="24"/>
        </w:rPr>
        <w:t xml:space="preserve">. Lifewire. (2018). 7 Kanban Board Tools for Project Collaboration. Dostopno prek </w:t>
      </w:r>
      <w:hyperlink r:id="rId59" w:history="1">
        <w:r w:rsidR="006A0A8B" w:rsidRPr="00574A09">
          <w:rPr>
            <w:rStyle w:val="Hiperpovezava"/>
            <w:rFonts w:cs="Times New Roman"/>
            <w:spacing w:val="-5"/>
            <w:szCs w:val="24"/>
          </w:rPr>
          <w:t>https://www.lifewire.com/kanban-board-tools-for-project-collaboration-771630</w:t>
        </w:r>
      </w:hyperlink>
    </w:p>
    <w:p w14:paraId="0E281B12" w14:textId="77777777" w:rsidR="005B1C5F" w:rsidRDefault="005B1C5F" w:rsidP="005B1C5F">
      <w:pPr>
        <w:pStyle w:val="Bibliografija"/>
        <w:spacing w:line="360" w:lineRule="auto"/>
        <w:ind w:left="0" w:firstLine="0"/>
        <w:contextualSpacing/>
        <w:rPr>
          <w:rFonts w:cs="Times New Roman"/>
          <w:szCs w:val="24"/>
          <w:lang w:val="en-US"/>
        </w:rPr>
      </w:pPr>
    </w:p>
    <w:p w14:paraId="7A7FEA2A" w14:textId="273347C9" w:rsidR="006A0A8B" w:rsidRPr="00574A09" w:rsidRDefault="00A9309D" w:rsidP="005B1C5F">
      <w:pPr>
        <w:pStyle w:val="Bibliografija"/>
        <w:spacing w:line="360" w:lineRule="auto"/>
        <w:ind w:left="0" w:firstLine="0"/>
        <w:contextualSpacing/>
        <w:rPr>
          <w:rFonts w:cs="Times New Roman"/>
          <w:szCs w:val="24"/>
        </w:rPr>
      </w:pPr>
      <w:r>
        <w:rPr>
          <w:rFonts w:cs="Times New Roman"/>
          <w:szCs w:val="24"/>
          <w:lang w:val="en-US"/>
        </w:rPr>
        <w:t>49</w:t>
      </w:r>
      <w:r w:rsidR="006A0A8B" w:rsidRPr="00574A09">
        <w:rPr>
          <w:rFonts w:cs="Times New Roman"/>
          <w:szCs w:val="24"/>
          <w:lang w:val="en-US"/>
        </w:rPr>
        <w:t>. Lin, Bin, Alexey Zagalsky, Margaret-Anne Storey</w:t>
      </w:r>
      <w:r w:rsidR="00180C72">
        <w:rPr>
          <w:rFonts w:cs="Times New Roman"/>
          <w:szCs w:val="24"/>
          <w:lang w:val="en-US"/>
        </w:rPr>
        <w:t xml:space="preserve"> in</w:t>
      </w:r>
      <w:r w:rsidR="006A0A8B" w:rsidRPr="00574A09">
        <w:rPr>
          <w:rFonts w:cs="Times New Roman"/>
          <w:szCs w:val="24"/>
          <w:lang w:val="en-US"/>
        </w:rPr>
        <w:t xml:space="preserve"> Alexander Serebrenik. (2016). Why Developers Are Slacking Off: Understanding How Software Teams Use Slack. </w:t>
      </w:r>
      <w:r w:rsidR="006A0A8B" w:rsidRPr="00285D8E">
        <w:rPr>
          <w:rFonts w:cs="Times New Roman"/>
          <w:i/>
          <w:szCs w:val="24"/>
          <w:lang w:val="en-US"/>
        </w:rPr>
        <w:t>Proceedings of the 19th ACM Conference on Computer Supported Cooperative Work and Social Computing Companion</w:t>
      </w:r>
      <w:r w:rsidR="006A0A8B" w:rsidRPr="00574A09">
        <w:rPr>
          <w:rFonts w:cs="Times New Roman"/>
          <w:szCs w:val="24"/>
          <w:lang w:val="en-US"/>
        </w:rPr>
        <w:t xml:space="preserve">, </w:t>
      </w:r>
      <w:r w:rsidR="00285D8E">
        <w:rPr>
          <w:rFonts w:cs="Times New Roman"/>
          <w:szCs w:val="24"/>
          <w:lang w:val="en-US"/>
        </w:rPr>
        <w:t xml:space="preserve">(str. </w:t>
      </w:r>
      <w:r w:rsidR="006A0A8B" w:rsidRPr="00574A09">
        <w:rPr>
          <w:rFonts w:cs="Times New Roman"/>
          <w:szCs w:val="24"/>
          <w:lang w:val="en-US"/>
        </w:rPr>
        <w:t>333–336</w:t>
      </w:r>
      <w:r w:rsidR="00285D8E">
        <w:rPr>
          <w:rFonts w:cs="Times New Roman"/>
          <w:szCs w:val="24"/>
          <w:lang w:val="en-US"/>
        </w:rPr>
        <w:t>)</w:t>
      </w:r>
      <w:r w:rsidR="006A0A8B" w:rsidRPr="00574A09">
        <w:rPr>
          <w:rFonts w:cs="Times New Roman"/>
          <w:szCs w:val="24"/>
          <w:lang w:val="en-US"/>
        </w:rPr>
        <w:t xml:space="preserve">. CSCW ’16 Companion. New York, NY, USA: ACM. </w:t>
      </w:r>
      <w:hyperlink r:id="rId60" w:history="1">
        <w:r w:rsidR="006A0A8B" w:rsidRPr="00574A09">
          <w:rPr>
            <w:rStyle w:val="Hiperpovezava"/>
            <w:rFonts w:cs="Times New Roman"/>
            <w:szCs w:val="24"/>
            <w:lang w:val="en-US"/>
          </w:rPr>
          <w:t>https://doi.org/10.1145/2818052.2869117</w:t>
        </w:r>
      </w:hyperlink>
    </w:p>
    <w:p w14:paraId="33A33C36" w14:textId="77777777" w:rsidR="005B1C5F" w:rsidRDefault="005B1C5F" w:rsidP="005B1C5F">
      <w:pPr>
        <w:pStyle w:val="Bibliografija"/>
        <w:spacing w:line="360" w:lineRule="auto"/>
        <w:ind w:left="0" w:firstLine="0"/>
        <w:contextualSpacing/>
        <w:rPr>
          <w:rFonts w:cs="Times New Roman"/>
          <w:szCs w:val="24"/>
        </w:rPr>
      </w:pPr>
    </w:p>
    <w:p w14:paraId="136EA052" w14:textId="2727E52C" w:rsidR="00D11AA2" w:rsidRPr="00574A09" w:rsidRDefault="00A9309D" w:rsidP="005B1C5F">
      <w:pPr>
        <w:pStyle w:val="Bibliografija"/>
        <w:spacing w:line="360" w:lineRule="auto"/>
        <w:ind w:left="0" w:firstLine="0"/>
        <w:contextualSpacing/>
        <w:rPr>
          <w:rFonts w:cs="Times New Roman"/>
          <w:szCs w:val="24"/>
        </w:rPr>
      </w:pPr>
      <w:r>
        <w:rPr>
          <w:rFonts w:cs="Times New Roman"/>
          <w:szCs w:val="24"/>
        </w:rPr>
        <w:t>50</w:t>
      </w:r>
      <w:r w:rsidR="003F520D" w:rsidRPr="00574A09">
        <w:rPr>
          <w:rFonts w:cs="Times New Roman"/>
          <w:szCs w:val="24"/>
        </w:rPr>
        <w:t xml:space="preserve">. </w:t>
      </w:r>
      <w:r w:rsidR="00D11AA2" w:rsidRPr="00574A09">
        <w:rPr>
          <w:rFonts w:cs="Times New Roman"/>
          <w:szCs w:val="24"/>
        </w:rPr>
        <w:t>Ma, M.</w:t>
      </w:r>
      <w:r w:rsidR="00180C72">
        <w:rPr>
          <w:rFonts w:cs="Times New Roman"/>
          <w:szCs w:val="24"/>
        </w:rPr>
        <w:t xml:space="preserve"> in</w:t>
      </w:r>
      <w:r w:rsidR="00D11AA2" w:rsidRPr="00574A09">
        <w:rPr>
          <w:rFonts w:cs="Times New Roman"/>
          <w:szCs w:val="24"/>
        </w:rPr>
        <w:t xml:space="preserve"> Zheng, H. (2011). Virtual Reality an</w:t>
      </w:r>
      <w:r w:rsidR="00B1665C" w:rsidRPr="00574A09">
        <w:rPr>
          <w:rFonts w:cs="Times New Roman"/>
          <w:szCs w:val="24"/>
        </w:rPr>
        <w:t>d Serious Games in Healthcare.</w:t>
      </w:r>
      <w:r w:rsidR="00E53884">
        <w:rPr>
          <w:rFonts w:cs="Times New Roman"/>
          <w:szCs w:val="24"/>
        </w:rPr>
        <w:t xml:space="preserve"> V S. Brahnam</w:t>
      </w:r>
      <w:r w:rsidR="001F54E6">
        <w:rPr>
          <w:rFonts w:cs="Times New Roman"/>
          <w:szCs w:val="24"/>
        </w:rPr>
        <w:t xml:space="preserve"> in</w:t>
      </w:r>
      <w:r w:rsidR="00E53884">
        <w:rPr>
          <w:rFonts w:cs="Times New Roman"/>
          <w:szCs w:val="24"/>
        </w:rPr>
        <w:t xml:space="preserve"> L. C. Jain (ur.),</w:t>
      </w:r>
      <w:r w:rsidR="00B1665C" w:rsidRPr="00574A09">
        <w:rPr>
          <w:rFonts w:cs="Times New Roman"/>
          <w:szCs w:val="24"/>
        </w:rPr>
        <w:t xml:space="preserve"> </w:t>
      </w:r>
      <w:r w:rsidR="00D11AA2" w:rsidRPr="00574A09">
        <w:rPr>
          <w:rFonts w:cs="Times New Roman"/>
          <w:i/>
          <w:iCs/>
          <w:szCs w:val="24"/>
        </w:rPr>
        <w:t>Advanced Computational Intelligence Paradigms in Healthcare 6. Virtual Reality in Psychotherapy, Rehabilitation, and Assessment</w:t>
      </w:r>
      <w:r w:rsidR="00D11AA2" w:rsidRPr="00574A09">
        <w:rPr>
          <w:rFonts w:cs="Times New Roman"/>
          <w:szCs w:val="24"/>
        </w:rPr>
        <w:t xml:space="preserve"> (str. 169–192). Springer, Berlin, Heidelberg. </w:t>
      </w:r>
      <w:hyperlink r:id="rId61" w:history="1">
        <w:r w:rsidR="00D11AA2" w:rsidRPr="00574A09">
          <w:rPr>
            <w:rStyle w:val="Hiperpovezava"/>
            <w:rFonts w:cs="Times New Roman"/>
            <w:szCs w:val="24"/>
          </w:rPr>
          <w:t>https://doi.org/10.1007/978-3-642-17824-5_9</w:t>
        </w:r>
      </w:hyperlink>
    </w:p>
    <w:p w14:paraId="608895BC" w14:textId="77777777" w:rsidR="00FC3909" w:rsidRDefault="00FC3909" w:rsidP="00191C4F">
      <w:pPr>
        <w:pStyle w:val="Bibliografija"/>
        <w:spacing w:line="360" w:lineRule="auto"/>
        <w:contextualSpacing/>
        <w:rPr>
          <w:rFonts w:cs="Times New Roman"/>
          <w:szCs w:val="24"/>
        </w:rPr>
      </w:pPr>
    </w:p>
    <w:p w14:paraId="700E0867" w14:textId="55F8DAC1" w:rsidR="00956403" w:rsidRPr="00574A09" w:rsidRDefault="00A9309D" w:rsidP="00154DAC">
      <w:pPr>
        <w:pStyle w:val="Bibliografija"/>
        <w:spacing w:line="360" w:lineRule="auto"/>
        <w:ind w:left="0" w:firstLine="0"/>
        <w:contextualSpacing/>
        <w:rPr>
          <w:rFonts w:cs="Times New Roman"/>
          <w:szCs w:val="24"/>
        </w:rPr>
      </w:pPr>
      <w:r>
        <w:rPr>
          <w:rFonts w:cs="Times New Roman"/>
          <w:szCs w:val="24"/>
        </w:rPr>
        <w:t>51</w:t>
      </w:r>
      <w:r w:rsidR="00956403" w:rsidRPr="00574A09">
        <w:rPr>
          <w:rFonts w:cs="Times New Roman"/>
          <w:szCs w:val="24"/>
        </w:rPr>
        <w:t xml:space="preserve">. </w:t>
      </w:r>
      <w:r w:rsidR="00D11AA2" w:rsidRPr="00574A09">
        <w:rPr>
          <w:rFonts w:cs="Times New Roman"/>
          <w:szCs w:val="24"/>
        </w:rPr>
        <w:t>Madani, K., Pierce, T. W.</w:t>
      </w:r>
      <w:r w:rsidR="00180C72">
        <w:rPr>
          <w:rFonts w:cs="Times New Roman"/>
          <w:szCs w:val="24"/>
        </w:rPr>
        <w:t xml:space="preserve"> in</w:t>
      </w:r>
      <w:r w:rsidR="00D11AA2" w:rsidRPr="00574A09">
        <w:rPr>
          <w:rFonts w:cs="Times New Roman"/>
          <w:szCs w:val="24"/>
        </w:rPr>
        <w:t xml:space="preserve"> Mirchi, A. (2017). Serious games on environmental management. </w:t>
      </w:r>
      <w:r w:rsidR="00D11AA2" w:rsidRPr="00574A09">
        <w:rPr>
          <w:rFonts w:cs="Times New Roman"/>
          <w:i/>
          <w:iCs/>
          <w:szCs w:val="24"/>
        </w:rPr>
        <w:t>Sustainable Cities and Society</w:t>
      </w:r>
      <w:r w:rsidR="00D11AA2" w:rsidRPr="00574A09">
        <w:rPr>
          <w:rFonts w:cs="Times New Roman"/>
          <w:szCs w:val="24"/>
        </w:rPr>
        <w:t xml:space="preserve">, </w:t>
      </w:r>
      <w:r w:rsidR="00D11AA2" w:rsidRPr="00574A09">
        <w:rPr>
          <w:rFonts w:cs="Times New Roman"/>
          <w:i/>
          <w:iCs/>
          <w:szCs w:val="24"/>
        </w:rPr>
        <w:t>29</w:t>
      </w:r>
      <w:r w:rsidR="00D11AA2" w:rsidRPr="00574A09">
        <w:rPr>
          <w:rFonts w:cs="Times New Roman"/>
          <w:szCs w:val="24"/>
        </w:rPr>
        <w:t xml:space="preserve">, 1–11. </w:t>
      </w:r>
      <w:hyperlink r:id="rId62" w:history="1">
        <w:r w:rsidR="00D11AA2" w:rsidRPr="00C00CE9">
          <w:rPr>
            <w:rStyle w:val="Hiperpovezava"/>
            <w:rFonts w:cs="Times New Roman"/>
            <w:szCs w:val="24"/>
          </w:rPr>
          <w:t>https://doi.org/10.1016/j.scs.2016</w:t>
        </w:r>
        <w:r w:rsidR="00343D29" w:rsidRPr="00C00CE9">
          <w:rPr>
            <w:rStyle w:val="Hiperpovezava"/>
            <w:rFonts w:cs="Times New Roman"/>
            <w:szCs w:val="24"/>
          </w:rPr>
          <w:br/>
        </w:r>
        <w:r w:rsidR="00D11AA2" w:rsidRPr="00C00CE9">
          <w:rPr>
            <w:rStyle w:val="Hiperpovezava"/>
            <w:rFonts w:cs="Times New Roman"/>
            <w:szCs w:val="24"/>
          </w:rPr>
          <w:t>.11.007</w:t>
        </w:r>
      </w:hyperlink>
    </w:p>
    <w:p w14:paraId="72E542B5" w14:textId="77777777" w:rsidR="00FC3909" w:rsidRDefault="00FC3909" w:rsidP="00191C4F">
      <w:pPr>
        <w:pStyle w:val="Bibliografija"/>
        <w:spacing w:line="360" w:lineRule="auto"/>
        <w:contextualSpacing/>
        <w:rPr>
          <w:rFonts w:cs="Times New Roman"/>
          <w:szCs w:val="24"/>
        </w:rPr>
      </w:pPr>
    </w:p>
    <w:p w14:paraId="20216AD9" w14:textId="1FA3A202" w:rsidR="002D0F99" w:rsidRPr="00574A09" w:rsidRDefault="00A9309D" w:rsidP="00154DAC">
      <w:pPr>
        <w:pStyle w:val="Bibliografija"/>
        <w:spacing w:line="360" w:lineRule="auto"/>
        <w:ind w:left="0" w:firstLine="0"/>
        <w:contextualSpacing/>
        <w:rPr>
          <w:rFonts w:cs="Times New Roman"/>
          <w:szCs w:val="24"/>
        </w:rPr>
      </w:pPr>
      <w:r>
        <w:rPr>
          <w:rFonts w:cs="Times New Roman"/>
          <w:szCs w:val="24"/>
        </w:rPr>
        <w:t>52</w:t>
      </w:r>
      <w:r w:rsidR="006350E2" w:rsidRPr="00574A09">
        <w:rPr>
          <w:rFonts w:cs="Times New Roman"/>
          <w:szCs w:val="24"/>
        </w:rPr>
        <w:t xml:space="preserve">. </w:t>
      </w:r>
      <w:r w:rsidR="00956403" w:rsidRPr="00574A09">
        <w:rPr>
          <w:rFonts w:cs="Times New Roman"/>
          <w:szCs w:val="24"/>
        </w:rPr>
        <w:t>Manjuka, R, M Chakradhar Raju</w:t>
      </w:r>
      <w:r w:rsidR="00180C72">
        <w:rPr>
          <w:rFonts w:cs="Times New Roman"/>
          <w:szCs w:val="24"/>
        </w:rPr>
        <w:t xml:space="preserve"> in</w:t>
      </w:r>
      <w:r w:rsidR="00956403" w:rsidRPr="00574A09">
        <w:rPr>
          <w:rFonts w:cs="Times New Roman"/>
          <w:szCs w:val="24"/>
        </w:rPr>
        <w:t xml:space="preserve"> M Sai Chand. (2016). Software Engineering Challenges in Game Development. </w:t>
      </w:r>
      <w:r w:rsidR="00956403" w:rsidRPr="00574A09">
        <w:rPr>
          <w:rFonts w:cs="Times New Roman"/>
          <w:i/>
          <w:iCs/>
          <w:szCs w:val="24"/>
        </w:rPr>
        <w:t xml:space="preserve">International Journal of Research in Applied Science and Engineering Tehnology. </w:t>
      </w:r>
      <w:r w:rsidR="00956403" w:rsidRPr="00574A09">
        <w:rPr>
          <w:rFonts w:cs="Times New Roman"/>
          <w:iCs/>
          <w:szCs w:val="24"/>
        </w:rPr>
        <w:t xml:space="preserve">Dostopno prek </w:t>
      </w:r>
      <w:hyperlink r:id="rId63" w:history="1">
        <w:r w:rsidR="00956403" w:rsidRPr="00696A6D">
          <w:rPr>
            <w:rStyle w:val="Hiperpovezava"/>
            <w:rFonts w:cs="Times New Roman"/>
            <w:iCs/>
            <w:szCs w:val="24"/>
          </w:rPr>
          <w:t>https://www.ijraset.com/fileserve.php?FID=5768</w:t>
        </w:r>
      </w:hyperlink>
    </w:p>
    <w:p w14:paraId="603D0BCB" w14:textId="77777777" w:rsidR="00FC3909" w:rsidRDefault="00FC3909" w:rsidP="00191C4F">
      <w:pPr>
        <w:pStyle w:val="Bibliografija"/>
        <w:spacing w:line="360" w:lineRule="auto"/>
        <w:contextualSpacing/>
        <w:rPr>
          <w:rFonts w:cs="Times New Roman"/>
          <w:szCs w:val="24"/>
        </w:rPr>
      </w:pPr>
    </w:p>
    <w:p w14:paraId="5389FD2A" w14:textId="34B56469" w:rsidR="002D0F99" w:rsidRPr="00574A09" w:rsidRDefault="002D0F99" w:rsidP="00154DAC">
      <w:pPr>
        <w:pStyle w:val="Bibliografija"/>
        <w:spacing w:line="360" w:lineRule="auto"/>
        <w:ind w:left="0" w:firstLine="0"/>
        <w:contextualSpacing/>
        <w:rPr>
          <w:rFonts w:cs="Times New Roman"/>
          <w:szCs w:val="24"/>
        </w:rPr>
      </w:pPr>
      <w:r w:rsidRPr="00574A09">
        <w:rPr>
          <w:rFonts w:cs="Times New Roman"/>
          <w:szCs w:val="24"/>
        </w:rPr>
        <w:t>5</w:t>
      </w:r>
      <w:r w:rsidR="00A9309D">
        <w:rPr>
          <w:rFonts w:cs="Times New Roman"/>
          <w:szCs w:val="24"/>
        </w:rPr>
        <w:t>3</w:t>
      </w:r>
      <w:r w:rsidRPr="00574A09">
        <w:rPr>
          <w:rFonts w:cs="Times New Roman"/>
          <w:szCs w:val="24"/>
        </w:rPr>
        <w:t>. McAllister, Graham</w:t>
      </w:r>
      <w:r w:rsidR="00180C72">
        <w:rPr>
          <w:rFonts w:cs="Times New Roman"/>
          <w:szCs w:val="24"/>
        </w:rPr>
        <w:t xml:space="preserve"> in</w:t>
      </w:r>
      <w:r w:rsidRPr="00574A09">
        <w:rPr>
          <w:rFonts w:cs="Times New Roman"/>
          <w:szCs w:val="24"/>
        </w:rPr>
        <w:t xml:space="preserve"> Gareth R. White. (2015). Video Game Development and User Experience. </w:t>
      </w:r>
      <w:r w:rsidRPr="00574A09">
        <w:rPr>
          <w:rFonts w:cs="Times New Roman"/>
          <w:i/>
          <w:iCs/>
          <w:szCs w:val="24"/>
        </w:rPr>
        <w:t>Game User Experience Evaluation</w:t>
      </w:r>
      <w:r w:rsidRPr="00574A09">
        <w:rPr>
          <w:rFonts w:cs="Times New Roman"/>
          <w:szCs w:val="24"/>
        </w:rPr>
        <w:t xml:space="preserve">, 11–35. Human–Computer Interaction Series. Springer, Cham. </w:t>
      </w:r>
      <w:hyperlink r:id="rId64" w:history="1">
        <w:r w:rsidRPr="00574A09">
          <w:rPr>
            <w:rStyle w:val="Hiperpovezava"/>
            <w:rFonts w:cs="Times New Roman"/>
            <w:szCs w:val="24"/>
          </w:rPr>
          <w:t>https:/doi.org/10.1007/978-3-319-15985-0_2</w:t>
        </w:r>
      </w:hyperlink>
    </w:p>
    <w:p w14:paraId="20FA5645" w14:textId="77777777" w:rsidR="00FC3909" w:rsidRDefault="00FC3909" w:rsidP="00191C4F">
      <w:pPr>
        <w:pStyle w:val="Bibliografija"/>
        <w:spacing w:line="360" w:lineRule="auto"/>
        <w:contextualSpacing/>
        <w:rPr>
          <w:rFonts w:cs="Times New Roman"/>
          <w:szCs w:val="24"/>
        </w:rPr>
      </w:pPr>
    </w:p>
    <w:p w14:paraId="267E55AC" w14:textId="4B29C2F8" w:rsidR="00D11AA2" w:rsidRPr="00574A09" w:rsidRDefault="00245C33" w:rsidP="00154DAC">
      <w:pPr>
        <w:pStyle w:val="Bibliografija"/>
        <w:spacing w:line="360" w:lineRule="auto"/>
        <w:ind w:left="0" w:firstLine="0"/>
        <w:contextualSpacing/>
        <w:rPr>
          <w:rFonts w:cs="Times New Roman"/>
          <w:szCs w:val="24"/>
        </w:rPr>
      </w:pPr>
      <w:r w:rsidRPr="00574A09">
        <w:rPr>
          <w:rFonts w:cs="Times New Roman"/>
          <w:szCs w:val="24"/>
        </w:rPr>
        <w:t>5</w:t>
      </w:r>
      <w:r w:rsidR="00A9309D">
        <w:rPr>
          <w:rFonts w:cs="Times New Roman"/>
          <w:szCs w:val="24"/>
        </w:rPr>
        <w:t>4</w:t>
      </w:r>
      <w:r w:rsidRPr="00574A09">
        <w:rPr>
          <w:rFonts w:cs="Times New Roman"/>
          <w:szCs w:val="24"/>
        </w:rPr>
        <w:t xml:space="preserve">. </w:t>
      </w:r>
      <w:r w:rsidR="00D11AA2" w:rsidRPr="00574A09">
        <w:rPr>
          <w:rFonts w:cs="Times New Roman"/>
          <w:szCs w:val="24"/>
        </w:rPr>
        <w:t>McShaffry, M.</w:t>
      </w:r>
      <w:r w:rsidR="00180C72">
        <w:rPr>
          <w:rFonts w:cs="Times New Roman"/>
          <w:szCs w:val="24"/>
        </w:rPr>
        <w:t xml:space="preserve"> in</w:t>
      </w:r>
      <w:r w:rsidR="00D11AA2" w:rsidRPr="00574A09">
        <w:rPr>
          <w:rFonts w:cs="Times New Roman"/>
          <w:szCs w:val="24"/>
        </w:rPr>
        <w:t xml:space="preserve"> Graham, D. (2012). </w:t>
      </w:r>
      <w:r w:rsidR="00D11AA2" w:rsidRPr="00574A09">
        <w:rPr>
          <w:rFonts w:cs="Times New Roman"/>
          <w:i/>
          <w:iCs/>
          <w:szCs w:val="24"/>
        </w:rPr>
        <w:t>Game Coding Complete, Fourth Edition</w:t>
      </w:r>
      <w:r w:rsidR="00D11AA2" w:rsidRPr="00574A09">
        <w:rPr>
          <w:rFonts w:cs="Times New Roman"/>
          <w:szCs w:val="24"/>
        </w:rPr>
        <w:t xml:space="preserve"> (4 edition). Boston, MA: Cengage Learning PTR.</w:t>
      </w:r>
    </w:p>
    <w:p w14:paraId="74CC4F3D" w14:textId="77777777" w:rsidR="00154DAC" w:rsidRDefault="00154DAC" w:rsidP="00154DAC">
      <w:pPr>
        <w:pStyle w:val="Bibliografija"/>
        <w:spacing w:line="360" w:lineRule="auto"/>
        <w:ind w:left="0" w:firstLine="0"/>
        <w:contextualSpacing/>
        <w:rPr>
          <w:rFonts w:cs="Times New Roman"/>
          <w:spacing w:val="-5"/>
          <w:szCs w:val="24"/>
        </w:rPr>
      </w:pPr>
    </w:p>
    <w:p w14:paraId="4C3C72B5" w14:textId="2DD9E51D" w:rsidR="00245C33" w:rsidRPr="00574A09" w:rsidRDefault="00BC5594" w:rsidP="00154DAC">
      <w:pPr>
        <w:pStyle w:val="Bibliografija"/>
        <w:spacing w:line="360" w:lineRule="auto"/>
        <w:ind w:left="0" w:firstLine="0"/>
        <w:contextualSpacing/>
        <w:rPr>
          <w:rFonts w:cs="Times New Roman"/>
          <w:szCs w:val="24"/>
        </w:rPr>
      </w:pPr>
      <w:r w:rsidRPr="00574A09">
        <w:rPr>
          <w:rFonts w:cs="Times New Roman"/>
          <w:spacing w:val="-5"/>
          <w:szCs w:val="24"/>
        </w:rPr>
        <w:lastRenderedPageBreak/>
        <w:t>5</w:t>
      </w:r>
      <w:r w:rsidR="00A9309D">
        <w:rPr>
          <w:rFonts w:cs="Times New Roman"/>
          <w:spacing w:val="-5"/>
          <w:szCs w:val="24"/>
        </w:rPr>
        <w:t>5</w:t>
      </w:r>
      <w:r w:rsidRPr="00574A09">
        <w:rPr>
          <w:rFonts w:cs="Times New Roman"/>
          <w:spacing w:val="-5"/>
          <w:szCs w:val="24"/>
        </w:rPr>
        <w:t>.</w:t>
      </w:r>
      <w:r w:rsidR="00052C57" w:rsidRPr="00574A09">
        <w:rPr>
          <w:rFonts w:cs="Times New Roman"/>
          <w:spacing w:val="-5"/>
          <w:szCs w:val="24"/>
        </w:rPr>
        <w:t xml:space="preserve"> </w:t>
      </w:r>
      <w:r w:rsidR="00245C33" w:rsidRPr="00574A09">
        <w:rPr>
          <w:rFonts w:cs="Times New Roman"/>
          <w:spacing w:val="-5"/>
          <w:szCs w:val="24"/>
        </w:rPr>
        <w:t xml:space="preserve">Medium. (2016). Free Kanban board software. Dostopno prek </w:t>
      </w:r>
      <w:hyperlink r:id="rId65" w:history="1">
        <w:r w:rsidR="00245C33" w:rsidRPr="00574A09">
          <w:rPr>
            <w:rStyle w:val="Hiperpovezava"/>
            <w:rFonts w:cs="Times New Roman"/>
            <w:spacing w:val="-5"/>
            <w:szCs w:val="24"/>
          </w:rPr>
          <w:t>https://medium.com/project-management-learnings/free-kanban-board-softwares-478faabf91b0</w:t>
        </w:r>
      </w:hyperlink>
    </w:p>
    <w:p w14:paraId="3ECC61A5" w14:textId="77777777" w:rsidR="00FC3909" w:rsidRDefault="00FC3909" w:rsidP="00191C4F">
      <w:pPr>
        <w:pStyle w:val="Bibliografija"/>
        <w:spacing w:line="360" w:lineRule="auto"/>
        <w:contextualSpacing/>
        <w:rPr>
          <w:rFonts w:cs="Times New Roman"/>
          <w:szCs w:val="24"/>
        </w:rPr>
      </w:pPr>
    </w:p>
    <w:p w14:paraId="57A97ACE" w14:textId="5949B45F" w:rsidR="00D11AA2" w:rsidRPr="00574A09" w:rsidRDefault="00A9309D" w:rsidP="00191C4F">
      <w:pPr>
        <w:pStyle w:val="Bibliografija"/>
        <w:spacing w:line="360" w:lineRule="auto"/>
        <w:contextualSpacing/>
        <w:rPr>
          <w:rFonts w:cs="Times New Roman"/>
          <w:szCs w:val="24"/>
        </w:rPr>
      </w:pPr>
      <w:r>
        <w:rPr>
          <w:rFonts w:cs="Times New Roman"/>
          <w:szCs w:val="24"/>
        </w:rPr>
        <w:t>56</w:t>
      </w:r>
      <w:r w:rsidR="00AE1A4C" w:rsidRPr="00574A09">
        <w:rPr>
          <w:rFonts w:cs="Times New Roman"/>
          <w:szCs w:val="24"/>
        </w:rPr>
        <w:t>.</w:t>
      </w:r>
      <w:r w:rsidR="00174CB4" w:rsidRPr="00574A09">
        <w:rPr>
          <w:rFonts w:cs="Times New Roman"/>
          <w:szCs w:val="24"/>
        </w:rPr>
        <w:t xml:space="preserve"> </w:t>
      </w:r>
      <w:r w:rsidR="00D11AA2" w:rsidRPr="00574A09">
        <w:rPr>
          <w:rFonts w:cs="Times New Roman"/>
          <w:szCs w:val="24"/>
        </w:rPr>
        <w:t xml:space="preserve">Mitchell, B. L. (2012). </w:t>
      </w:r>
      <w:r w:rsidR="00D11AA2" w:rsidRPr="00574A09">
        <w:rPr>
          <w:rFonts w:cs="Times New Roman"/>
          <w:i/>
          <w:iCs/>
          <w:szCs w:val="24"/>
        </w:rPr>
        <w:t>Game Design Essentials</w:t>
      </w:r>
      <w:r w:rsidR="00D11AA2" w:rsidRPr="00574A09">
        <w:rPr>
          <w:rFonts w:cs="Times New Roman"/>
          <w:szCs w:val="24"/>
        </w:rPr>
        <w:t>. John Wiley &amp; Sons.</w:t>
      </w:r>
    </w:p>
    <w:p w14:paraId="1AA1B263" w14:textId="77777777" w:rsidR="00FC3909" w:rsidRDefault="00FC3909" w:rsidP="00FC3909">
      <w:pPr>
        <w:pStyle w:val="Bibliografija"/>
        <w:spacing w:line="360" w:lineRule="auto"/>
        <w:ind w:left="0" w:firstLine="0"/>
        <w:contextualSpacing/>
        <w:rPr>
          <w:rFonts w:cs="Times New Roman"/>
          <w:szCs w:val="24"/>
        </w:rPr>
      </w:pPr>
    </w:p>
    <w:p w14:paraId="1BD90A14" w14:textId="78B77F60" w:rsidR="00D11AA2" w:rsidRPr="00574A09" w:rsidRDefault="00A9309D" w:rsidP="00FC3909">
      <w:pPr>
        <w:pStyle w:val="Bibliografija"/>
        <w:spacing w:line="360" w:lineRule="auto"/>
        <w:ind w:left="0" w:firstLine="0"/>
        <w:contextualSpacing/>
        <w:rPr>
          <w:rFonts w:cs="Times New Roman"/>
          <w:szCs w:val="24"/>
        </w:rPr>
      </w:pPr>
      <w:r>
        <w:rPr>
          <w:rFonts w:cs="Times New Roman"/>
          <w:szCs w:val="24"/>
        </w:rPr>
        <w:t>57</w:t>
      </w:r>
      <w:r w:rsidR="00A57B64" w:rsidRPr="00574A09">
        <w:rPr>
          <w:rFonts w:cs="Times New Roman"/>
          <w:szCs w:val="24"/>
        </w:rPr>
        <w:t xml:space="preserve">. </w:t>
      </w:r>
      <w:r w:rsidR="00D11AA2" w:rsidRPr="00574A09">
        <w:rPr>
          <w:rFonts w:cs="Times New Roman"/>
          <w:szCs w:val="24"/>
        </w:rPr>
        <w:t xml:space="preserve">Muffatto, M. (2006). </w:t>
      </w:r>
      <w:r w:rsidR="00D11AA2" w:rsidRPr="00574A09">
        <w:rPr>
          <w:rFonts w:cs="Times New Roman"/>
          <w:i/>
          <w:iCs/>
          <w:szCs w:val="24"/>
        </w:rPr>
        <w:t>Open Source: A Multidisciplinary Approach</w:t>
      </w:r>
      <w:r w:rsidR="00D11AA2" w:rsidRPr="00574A09">
        <w:rPr>
          <w:rFonts w:cs="Times New Roman"/>
          <w:szCs w:val="24"/>
        </w:rPr>
        <w:t>. London : Singapore ; Hackensack, NJ: Imperial College Press.</w:t>
      </w:r>
    </w:p>
    <w:p w14:paraId="4845323E" w14:textId="77777777" w:rsidR="00FC3909" w:rsidRDefault="00FC3909" w:rsidP="00FC3909">
      <w:pPr>
        <w:pStyle w:val="Bibliografija"/>
        <w:spacing w:line="360" w:lineRule="auto"/>
        <w:ind w:left="0" w:firstLine="0"/>
        <w:contextualSpacing/>
        <w:rPr>
          <w:rFonts w:cs="Times New Roman"/>
          <w:szCs w:val="24"/>
        </w:rPr>
      </w:pPr>
    </w:p>
    <w:p w14:paraId="7064618D" w14:textId="18084F91" w:rsidR="00D11AA2" w:rsidRPr="00574A09" w:rsidRDefault="00A9309D" w:rsidP="00F6790F">
      <w:pPr>
        <w:rPr>
          <w:rFonts w:cs="Times New Roman"/>
          <w:szCs w:val="24"/>
        </w:rPr>
      </w:pPr>
      <w:r>
        <w:rPr>
          <w:rFonts w:cs="Times New Roman"/>
          <w:szCs w:val="24"/>
        </w:rPr>
        <w:t>58</w:t>
      </w:r>
      <w:r w:rsidR="00A57B64" w:rsidRPr="00574A09">
        <w:rPr>
          <w:rFonts w:cs="Times New Roman"/>
          <w:szCs w:val="24"/>
        </w:rPr>
        <w:t xml:space="preserve">. </w:t>
      </w:r>
      <w:r w:rsidR="00D11AA2" w:rsidRPr="00574A09">
        <w:rPr>
          <w:rFonts w:cs="Times New Roman"/>
          <w:szCs w:val="24"/>
        </w:rPr>
        <w:t>Musil, J., Schweda, A., Winkler, D.</w:t>
      </w:r>
      <w:r w:rsidR="00180C72">
        <w:rPr>
          <w:rFonts w:cs="Times New Roman"/>
          <w:szCs w:val="24"/>
        </w:rPr>
        <w:t xml:space="preserve"> in</w:t>
      </w:r>
      <w:r w:rsidR="00D11AA2" w:rsidRPr="00574A09">
        <w:rPr>
          <w:rFonts w:cs="Times New Roman"/>
          <w:szCs w:val="24"/>
        </w:rPr>
        <w:t xml:space="preserve"> Biffl, S. (2010). Improving Video Game Development: Facilitating Heterogeneous Team Collaboration through</w:t>
      </w:r>
      <w:r w:rsidR="00B1665C" w:rsidRPr="00574A09">
        <w:rPr>
          <w:rFonts w:cs="Times New Roman"/>
          <w:szCs w:val="24"/>
        </w:rPr>
        <w:t xml:space="preserve"> Flexible Software Processes.</w:t>
      </w:r>
      <w:r w:rsidR="00F6790F">
        <w:rPr>
          <w:rFonts w:cs="Times New Roman"/>
          <w:szCs w:val="24"/>
        </w:rPr>
        <w:t xml:space="preserve"> V </w:t>
      </w:r>
      <w:r w:rsidR="00F6790F">
        <w:rPr>
          <w:rFonts w:cs="Times New Roman"/>
        </w:rPr>
        <w:t xml:space="preserve">A. Riel, R. O'Connor, S. Tichkiewitch, R. Messnarz (ur.), </w:t>
      </w:r>
      <w:r w:rsidR="00D11AA2" w:rsidRPr="00574A09">
        <w:rPr>
          <w:rFonts w:cs="Times New Roman"/>
          <w:i/>
          <w:iCs/>
          <w:szCs w:val="24"/>
        </w:rPr>
        <w:t>Systems, Software and Services Process Improvement</w:t>
      </w:r>
      <w:r w:rsidR="00D11AA2" w:rsidRPr="00574A09">
        <w:rPr>
          <w:rFonts w:cs="Times New Roman"/>
          <w:szCs w:val="24"/>
        </w:rPr>
        <w:t xml:space="preserve"> (str. 83–94). Springer, Berlin, Heidelberg. </w:t>
      </w:r>
      <w:hyperlink r:id="rId66" w:history="1">
        <w:r w:rsidR="00D11AA2" w:rsidRPr="00651BC4">
          <w:rPr>
            <w:rStyle w:val="Hiperpovezava"/>
            <w:rFonts w:cs="Times New Roman"/>
            <w:szCs w:val="24"/>
          </w:rPr>
          <w:t>https://doi.org</w:t>
        </w:r>
        <w:r w:rsidR="003C05E3" w:rsidRPr="00651BC4">
          <w:rPr>
            <w:rStyle w:val="Hiperpovezava"/>
            <w:rFonts w:cs="Times New Roman"/>
            <w:szCs w:val="24"/>
          </w:rPr>
          <w:br/>
        </w:r>
        <w:r w:rsidR="00D11AA2" w:rsidRPr="00651BC4">
          <w:rPr>
            <w:rStyle w:val="Hiperpovezava"/>
            <w:rFonts w:cs="Times New Roman"/>
            <w:szCs w:val="24"/>
          </w:rPr>
          <w:t>/10.1007/978-3-642-15666-3_8</w:t>
        </w:r>
      </w:hyperlink>
    </w:p>
    <w:p w14:paraId="37129E58" w14:textId="77777777" w:rsidR="00154DAC" w:rsidRDefault="00154DAC" w:rsidP="00191C4F">
      <w:pPr>
        <w:pStyle w:val="Bibliografija"/>
        <w:spacing w:line="360" w:lineRule="auto"/>
        <w:contextualSpacing/>
        <w:rPr>
          <w:rFonts w:cs="Times New Roman"/>
          <w:szCs w:val="24"/>
        </w:rPr>
      </w:pPr>
    </w:p>
    <w:p w14:paraId="55FF5894" w14:textId="57160EB5" w:rsidR="00D11AA2" w:rsidRPr="00574A09" w:rsidRDefault="00A9309D" w:rsidP="00191C4F">
      <w:pPr>
        <w:pStyle w:val="Bibliografija"/>
        <w:spacing w:line="360" w:lineRule="auto"/>
        <w:contextualSpacing/>
        <w:rPr>
          <w:rFonts w:cs="Times New Roman"/>
          <w:szCs w:val="24"/>
        </w:rPr>
      </w:pPr>
      <w:r>
        <w:rPr>
          <w:rFonts w:cs="Times New Roman"/>
          <w:szCs w:val="24"/>
        </w:rPr>
        <w:t>59</w:t>
      </w:r>
      <w:r w:rsidR="00A57B64" w:rsidRPr="00574A09">
        <w:rPr>
          <w:rFonts w:cs="Times New Roman"/>
          <w:szCs w:val="24"/>
        </w:rPr>
        <w:t xml:space="preserve">. </w:t>
      </w:r>
      <w:r w:rsidR="00D11AA2" w:rsidRPr="00574A09">
        <w:rPr>
          <w:rFonts w:cs="Times New Roman"/>
          <w:szCs w:val="24"/>
        </w:rPr>
        <w:t xml:space="preserve">Novak, J. (2012). </w:t>
      </w:r>
      <w:r w:rsidR="00D11AA2" w:rsidRPr="00574A09">
        <w:rPr>
          <w:rFonts w:cs="Times New Roman"/>
          <w:i/>
          <w:iCs/>
          <w:szCs w:val="24"/>
        </w:rPr>
        <w:t>Game Development Essentials: An Introduction 3rd Edition</w:t>
      </w:r>
      <w:r w:rsidR="00D11AA2" w:rsidRPr="00574A09">
        <w:rPr>
          <w:rFonts w:cs="Times New Roman"/>
          <w:szCs w:val="24"/>
        </w:rPr>
        <w:t>.</w:t>
      </w:r>
    </w:p>
    <w:p w14:paraId="5D08D650" w14:textId="77777777" w:rsidR="00154DAC" w:rsidRDefault="00154DAC" w:rsidP="00154DAC">
      <w:pPr>
        <w:pStyle w:val="Bibliografija"/>
        <w:spacing w:line="360" w:lineRule="auto"/>
        <w:ind w:left="0" w:firstLine="0"/>
        <w:contextualSpacing/>
        <w:rPr>
          <w:rFonts w:cs="Times New Roman"/>
          <w:szCs w:val="24"/>
        </w:rPr>
      </w:pPr>
    </w:p>
    <w:p w14:paraId="3FF6176F" w14:textId="43852899" w:rsidR="00D11AA2" w:rsidRPr="00574A09" w:rsidRDefault="00A9309D" w:rsidP="00503DE3">
      <w:pPr>
        <w:rPr>
          <w:rFonts w:cs="Times New Roman"/>
          <w:szCs w:val="24"/>
        </w:rPr>
      </w:pPr>
      <w:r>
        <w:rPr>
          <w:rFonts w:cs="Times New Roman"/>
          <w:szCs w:val="24"/>
        </w:rPr>
        <w:t>60</w:t>
      </w:r>
      <w:r w:rsidR="00064B4B" w:rsidRPr="00574A09">
        <w:rPr>
          <w:rFonts w:cs="Times New Roman"/>
          <w:szCs w:val="24"/>
        </w:rPr>
        <w:t xml:space="preserve">. </w:t>
      </w:r>
      <w:r w:rsidR="00D11AA2" w:rsidRPr="00574A09">
        <w:rPr>
          <w:rFonts w:cs="Times New Roman"/>
          <w:szCs w:val="24"/>
        </w:rPr>
        <w:t>O’Hagan, A. O., Coleman, G.</w:t>
      </w:r>
      <w:r w:rsidR="00180C72">
        <w:rPr>
          <w:rFonts w:cs="Times New Roman"/>
          <w:szCs w:val="24"/>
        </w:rPr>
        <w:t xml:space="preserve"> in</w:t>
      </w:r>
      <w:r w:rsidR="00FA4CB7" w:rsidRPr="00574A09">
        <w:rPr>
          <w:rFonts w:cs="Times New Roman"/>
          <w:szCs w:val="24"/>
        </w:rPr>
        <w:t xml:space="preserve"> O’Connor, R. V. (2014</w:t>
      </w:r>
      <w:r w:rsidR="00D11AA2" w:rsidRPr="00574A09">
        <w:rPr>
          <w:rFonts w:cs="Times New Roman"/>
          <w:szCs w:val="24"/>
        </w:rPr>
        <w:t xml:space="preserve">). Software Development Processes for Games: A </w:t>
      </w:r>
      <w:r w:rsidR="00B1665C" w:rsidRPr="00574A09">
        <w:rPr>
          <w:rFonts w:cs="Times New Roman"/>
          <w:szCs w:val="24"/>
        </w:rPr>
        <w:t>Systematic Literature Review.</w:t>
      </w:r>
      <w:r w:rsidR="00503DE3">
        <w:rPr>
          <w:rFonts w:cs="Times New Roman"/>
          <w:szCs w:val="24"/>
        </w:rPr>
        <w:t xml:space="preserve"> V B. Barafort, R. V. O'Connor, A. Poth in </w:t>
      </w:r>
      <w:r w:rsidR="005C7229">
        <w:rPr>
          <w:rFonts w:cs="Times New Roman"/>
          <w:szCs w:val="24"/>
        </w:rPr>
        <w:t xml:space="preserve">R. </w:t>
      </w:r>
      <w:r w:rsidR="00503DE3">
        <w:rPr>
          <w:rFonts w:cs="Times New Roman"/>
          <w:szCs w:val="24"/>
        </w:rPr>
        <w:t>M</w:t>
      </w:r>
      <w:r w:rsidR="005C7229">
        <w:rPr>
          <w:rFonts w:cs="Times New Roman"/>
          <w:szCs w:val="24"/>
        </w:rPr>
        <w:t>essnarz</w:t>
      </w:r>
      <w:r w:rsidR="00503DE3">
        <w:rPr>
          <w:rFonts w:cs="Times New Roman"/>
          <w:szCs w:val="24"/>
        </w:rPr>
        <w:t xml:space="preserve"> (ur.),</w:t>
      </w:r>
      <w:r w:rsidR="00B1665C" w:rsidRPr="00574A09">
        <w:rPr>
          <w:rFonts w:cs="Times New Roman"/>
          <w:szCs w:val="24"/>
        </w:rPr>
        <w:t xml:space="preserve"> </w:t>
      </w:r>
      <w:r w:rsidR="00D11AA2" w:rsidRPr="00574A09">
        <w:rPr>
          <w:rFonts w:cs="Times New Roman"/>
          <w:i/>
          <w:iCs/>
          <w:szCs w:val="24"/>
        </w:rPr>
        <w:t>Systems, Software and Services Process Improvement</w:t>
      </w:r>
      <w:r w:rsidR="00D11AA2" w:rsidRPr="00574A09">
        <w:rPr>
          <w:rFonts w:cs="Times New Roman"/>
          <w:szCs w:val="24"/>
        </w:rPr>
        <w:t xml:space="preserve"> (str. 182–193). Springer, Berlin, Heidelberg. </w:t>
      </w:r>
      <w:hyperlink r:id="rId67" w:history="1">
        <w:r w:rsidR="00D11AA2" w:rsidRPr="00B36CB3">
          <w:rPr>
            <w:rStyle w:val="Hiperpovezava"/>
            <w:rFonts w:cs="Times New Roman"/>
            <w:szCs w:val="24"/>
          </w:rPr>
          <w:t>https://doi.org/10.1007/978-3-662-43896-1_16</w:t>
        </w:r>
      </w:hyperlink>
    </w:p>
    <w:p w14:paraId="6051634B" w14:textId="77777777" w:rsidR="00154DAC" w:rsidRDefault="00154DAC" w:rsidP="00154DAC">
      <w:pPr>
        <w:pStyle w:val="Bibliografija"/>
        <w:spacing w:line="360" w:lineRule="auto"/>
        <w:ind w:left="0" w:firstLine="0"/>
        <w:contextualSpacing/>
        <w:rPr>
          <w:rFonts w:cs="Times New Roman"/>
          <w:szCs w:val="24"/>
        </w:rPr>
      </w:pPr>
    </w:p>
    <w:p w14:paraId="62CC35CD" w14:textId="74363F3B" w:rsidR="00D11AA2" w:rsidRPr="00574A09" w:rsidRDefault="00A9309D" w:rsidP="00154DAC">
      <w:pPr>
        <w:pStyle w:val="Bibliografija"/>
        <w:spacing w:line="360" w:lineRule="auto"/>
        <w:ind w:left="0" w:firstLine="0"/>
        <w:contextualSpacing/>
        <w:rPr>
          <w:rFonts w:cs="Times New Roman"/>
          <w:szCs w:val="24"/>
        </w:rPr>
      </w:pPr>
      <w:r>
        <w:rPr>
          <w:rFonts w:cs="Times New Roman"/>
          <w:szCs w:val="24"/>
        </w:rPr>
        <w:t>61</w:t>
      </w:r>
      <w:r w:rsidR="00726A4D" w:rsidRPr="00574A09">
        <w:rPr>
          <w:rFonts w:cs="Times New Roman"/>
          <w:szCs w:val="24"/>
        </w:rPr>
        <w:t xml:space="preserve">. </w:t>
      </w:r>
      <w:r w:rsidR="00D11AA2" w:rsidRPr="00574A09">
        <w:rPr>
          <w:rFonts w:cs="Times New Roman"/>
          <w:szCs w:val="24"/>
        </w:rPr>
        <w:t>O’Hagan, A. O.</w:t>
      </w:r>
      <w:r w:rsidR="00180C72">
        <w:rPr>
          <w:rFonts w:cs="Times New Roman"/>
          <w:szCs w:val="24"/>
        </w:rPr>
        <w:t xml:space="preserve"> in</w:t>
      </w:r>
      <w:r w:rsidR="00D11AA2" w:rsidRPr="00574A09">
        <w:rPr>
          <w:rFonts w:cs="Times New Roman"/>
          <w:szCs w:val="24"/>
        </w:rPr>
        <w:t xml:space="preserve"> O’Connor, R. V. (2015). Towards an Understanding of Game Software Develop</w:t>
      </w:r>
      <w:r w:rsidR="00B96F70">
        <w:rPr>
          <w:rFonts w:cs="Times New Roman"/>
          <w:szCs w:val="24"/>
        </w:rPr>
        <w:t>ment Processes: A Case Study. V R. V. O'Connor, M. U. Akkaya, K. Kem</w:t>
      </w:r>
      <w:r w:rsidR="00927759">
        <w:rPr>
          <w:rFonts w:cs="Times New Roman"/>
          <w:szCs w:val="24"/>
        </w:rPr>
        <w:t xml:space="preserve">aneci, M. Yilmaz, A. Poth in R. Messnarz (ur.), </w:t>
      </w:r>
      <w:r w:rsidR="00D11AA2" w:rsidRPr="00574A09">
        <w:rPr>
          <w:rFonts w:cs="Times New Roman"/>
          <w:i/>
          <w:iCs/>
          <w:szCs w:val="24"/>
        </w:rPr>
        <w:t>Systems, Software and Services Process Improvement</w:t>
      </w:r>
      <w:r w:rsidR="00D11AA2" w:rsidRPr="00574A09">
        <w:rPr>
          <w:rFonts w:cs="Times New Roman"/>
          <w:szCs w:val="24"/>
        </w:rPr>
        <w:t xml:space="preserve"> (str. 3–16). Springer, Cham. </w:t>
      </w:r>
      <w:hyperlink r:id="rId68" w:history="1">
        <w:r w:rsidR="00D11AA2" w:rsidRPr="00BB519B">
          <w:rPr>
            <w:rStyle w:val="Hiperpovezava"/>
            <w:rFonts w:cs="Times New Roman"/>
            <w:szCs w:val="24"/>
          </w:rPr>
          <w:t>https://doi.org/10.1007/978-3-319-24647-5_1</w:t>
        </w:r>
      </w:hyperlink>
    </w:p>
    <w:p w14:paraId="2D5B1F78" w14:textId="77777777" w:rsidR="00154DAC" w:rsidRDefault="00154DAC" w:rsidP="00154DAC">
      <w:pPr>
        <w:pStyle w:val="Bibliografija"/>
        <w:spacing w:line="360" w:lineRule="auto"/>
        <w:ind w:left="0" w:firstLine="0"/>
        <w:contextualSpacing/>
        <w:rPr>
          <w:rFonts w:cs="Times New Roman"/>
          <w:szCs w:val="24"/>
        </w:rPr>
      </w:pPr>
    </w:p>
    <w:p w14:paraId="6B50920D" w14:textId="61F8E01A" w:rsidR="004C53B1" w:rsidRPr="00574A09" w:rsidRDefault="004C53B1" w:rsidP="00154DAC">
      <w:pPr>
        <w:pStyle w:val="Bibliografija"/>
        <w:spacing w:line="360" w:lineRule="auto"/>
        <w:ind w:left="0" w:firstLine="0"/>
        <w:contextualSpacing/>
        <w:rPr>
          <w:rFonts w:cs="Times New Roman"/>
          <w:szCs w:val="24"/>
        </w:rPr>
      </w:pPr>
      <w:r w:rsidRPr="00574A09">
        <w:rPr>
          <w:rFonts w:cs="Times New Roman"/>
          <w:szCs w:val="24"/>
        </w:rPr>
        <w:t>6</w:t>
      </w:r>
      <w:r w:rsidR="002C3AA0">
        <w:rPr>
          <w:rFonts w:cs="Times New Roman"/>
          <w:szCs w:val="24"/>
        </w:rPr>
        <w:t>2</w:t>
      </w:r>
      <w:r w:rsidRPr="00574A09">
        <w:rPr>
          <w:rFonts w:cs="Times New Roman"/>
          <w:szCs w:val="24"/>
        </w:rPr>
        <w:t xml:space="preserve">. </w:t>
      </w:r>
      <w:r w:rsidR="00D11AA2" w:rsidRPr="00574A09">
        <w:rPr>
          <w:rFonts w:cs="Times New Roman"/>
          <w:szCs w:val="24"/>
        </w:rPr>
        <w:t>Palmer, S. R.</w:t>
      </w:r>
      <w:r w:rsidR="00180C72">
        <w:rPr>
          <w:rFonts w:cs="Times New Roman"/>
          <w:szCs w:val="24"/>
        </w:rPr>
        <w:t xml:space="preserve"> in</w:t>
      </w:r>
      <w:r w:rsidR="00D11AA2" w:rsidRPr="00574A09">
        <w:rPr>
          <w:rFonts w:cs="Times New Roman"/>
          <w:szCs w:val="24"/>
        </w:rPr>
        <w:t xml:space="preserve"> Felsing, J. M. (2002). </w:t>
      </w:r>
      <w:r w:rsidR="00D11AA2" w:rsidRPr="00574A09">
        <w:rPr>
          <w:rFonts w:cs="Times New Roman"/>
          <w:i/>
          <w:iCs/>
          <w:szCs w:val="24"/>
        </w:rPr>
        <w:t>A Practical Guide to Feature-Driven Development</w:t>
      </w:r>
      <w:r w:rsidR="00D11AA2" w:rsidRPr="00574A09">
        <w:rPr>
          <w:rFonts w:cs="Times New Roman"/>
          <w:szCs w:val="24"/>
        </w:rPr>
        <w:t xml:space="preserve"> (1 edition). Upper Saddle River, NJ: Prentice Hall.</w:t>
      </w:r>
    </w:p>
    <w:p w14:paraId="1BD315AA" w14:textId="77777777" w:rsidR="00154DAC" w:rsidRDefault="00154DAC" w:rsidP="00154DAC">
      <w:pPr>
        <w:pStyle w:val="Bibliografija"/>
        <w:spacing w:line="360" w:lineRule="auto"/>
        <w:ind w:left="0" w:firstLine="0"/>
        <w:contextualSpacing/>
        <w:rPr>
          <w:rFonts w:cs="Times New Roman"/>
          <w:spacing w:val="-5"/>
          <w:szCs w:val="24"/>
        </w:rPr>
      </w:pPr>
    </w:p>
    <w:p w14:paraId="15C9301D" w14:textId="263D464C" w:rsidR="004C53B1" w:rsidRPr="00574A09" w:rsidRDefault="002C3AA0" w:rsidP="00154DAC">
      <w:pPr>
        <w:pStyle w:val="Bibliografija"/>
        <w:spacing w:line="360" w:lineRule="auto"/>
        <w:ind w:left="0" w:firstLine="0"/>
        <w:contextualSpacing/>
        <w:rPr>
          <w:rFonts w:cs="Times New Roman"/>
          <w:szCs w:val="24"/>
        </w:rPr>
      </w:pPr>
      <w:r>
        <w:rPr>
          <w:rFonts w:cs="Times New Roman"/>
          <w:spacing w:val="-5"/>
          <w:szCs w:val="24"/>
        </w:rPr>
        <w:t>63</w:t>
      </w:r>
      <w:r w:rsidR="004C53B1" w:rsidRPr="00574A09">
        <w:rPr>
          <w:rFonts w:cs="Times New Roman"/>
          <w:spacing w:val="-5"/>
          <w:szCs w:val="24"/>
        </w:rPr>
        <w:t xml:space="preserve">. Pcmag. (2017). The Best Kanban Apps of 2018. Dostopno prek </w:t>
      </w:r>
      <w:hyperlink r:id="rId69" w:history="1">
        <w:r w:rsidR="004C53B1" w:rsidRPr="0000764C">
          <w:rPr>
            <w:rStyle w:val="Hiperpovezava"/>
            <w:rFonts w:cs="Times New Roman"/>
            <w:spacing w:val="-5"/>
            <w:szCs w:val="24"/>
          </w:rPr>
          <w:t>https://www.pcmag.</w:t>
        </w:r>
        <w:r w:rsidR="003D16A2" w:rsidRPr="0000764C">
          <w:rPr>
            <w:rStyle w:val="Hiperpovezava"/>
            <w:rFonts w:cs="Times New Roman"/>
            <w:spacing w:val="-5"/>
            <w:szCs w:val="24"/>
          </w:rPr>
          <w:br/>
        </w:r>
        <w:r w:rsidR="004C53B1" w:rsidRPr="0000764C">
          <w:rPr>
            <w:rStyle w:val="Hiperpovezava"/>
            <w:rFonts w:cs="Times New Roman"/>
            <w:spacing w:val="-5"/>
            <w:szCs w:val="24"/>
          </w:rPr>
          <w:t>com/roundup/356732/the-best-kanban-apps</w:t>
        </w:r>
      </w:hyperlink>
    </w:p>
    <w:p w14:paraId="0BF2D0C9" w14:textId="77777777" w:rsidR="00154DAC" w:rsidRDefault="00154DAC" w:rsidP="00154DAC">
      <w:pPr>
        <w:pStyle w:val="Bibliografija"/>
        <w:spacing w:line="360" w:lineRule="auto"/>
        <w:ind w:left="0" w:firstLine="0"/>
        <w:contextualSpacing/>
        <w:rPr>
          <w:rFonts w:cs="Times New Roman"/>
          <w:szCs w:val="24"/>
        </w:rPr>
      </w:pPr>
    </w:p>
    <w:p w14:paraId="56ACE095" w14:textId="624755A8"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64</w:t>
      </w:r>
      <w:r w:rsidR="001014FF" w:rsidRPr="00574A09">
        <w:rPr>
          <w:rFonts w:cs="Times New Roman"/>
          <w:szCs w:val="24"/>
        </w:rPr>
        <w:t xml:space="preserve">. </w:t>
      </w:r>
      <w:r w:rsidR="00D11AA2" w:rsidRPr="00574A09">
        <w:rPr>
          <w:rFonts w:cs="Times New Roman"/>
          <w:szCs w:val="24"/>
        </w:rPr>
        <w:t xml:space="preserve">Peters, L. J. (2008). </w:t>
      </w:r>
      <w:r w:rsidR="00D11AA2" w:rsidRPr="00574A09">
        <w:rPr>
          <w:rFonts w:cs="Times New Roman"/>
          <w:i/>
          <w:iCs/>
          <w:szCs w:val="24"/>
        </w:rPr>
        <w:t>Getting Results from Software Development Teams</w:t>
      </w:r>
      <w:r w:rsidR="00D11AA2" w:rsidRPr="00574A09">
        <w:rPr>
          <w:rFonts w:cs="Times New Roman"/>
          <w:szCs w:val="24"/>
        </w:rPr>
        <w:t xml:space="preserve"> (1 edition). Redmond, WA: Microsoft Press.</w:t>
      </w:r>
    </w:p>
    <w:p w14:paraId="7D406111" w14:textId="77777777" w:rsidR="00154DAC" w:rsidRDefault="00154DAC" w:rsidP="00154DAC">
      <w:pPr>
        <w:pStyle w:val="Bibliografija"/>
        <w:spacing w:line="360" w:lineRule="auto"/>
        <w:ind w:left="0" w:firstLine="0"/>
        <w:contextualSpacing/>
        <w:rPr>
          <w:rFonts w:cs="Times New Roman"/>
          <w:szCs w:val="24"/>
        </w:rPr>
      </w:pPr>
    </w:p>
    <w:p w14:paraId="413087C0" w14:textId="7E0254BF" w:rsidR="00D11AA2" w:rsidRPr="00574A09" w:rsidRDefault="002C3AA0" w:rsidP="00346F8E">
      <w:pPr>
        <w:pStyle w:val="Bibliografija"/>
        <w:spacing w:line="360" w:lineRule="auto"/>
        <w:ind w:left="0" w:firstLine="0"/>
        <w:contextualSpacing/>
        <w:rPr>
          <w:rFonts w:cs="Times New Roman"/>
          <w:szCs w:val="24"/>
        </w:rPr>
      </w:pPr>
      <w:r>
        <w:rPr>
          <w:rFonts w:cs="Times New Roman"/>
          <w:szCs w:val="24"/>
        </w:rPr>
        <w:t>65</w:t>
      </w:r>
      <w:r w:rsidR="00BB09D8" w:rsidRPr="00574A09">
        <w:rPr>
          <w:rFonts w:cs="Times New Roman"/>
          <w:szCs w:val="24"/>
        </w:rPr>
        <w:t xml:space="preserve">. </w:t>
      </w:r>
      <w:r w:rsidR="006E7D4D">
        <w:rPr>
          <w:rFonts w:cs="Times New Roman"/>
          <w:szCs w:val="24"/>
        </w:rPr>
        <w:t>Petrill</w:t>
      </w:r>
      <w:r w:rsidR="006E7D4D" w:rsidRPr="00346F8E">
        <w:rPr>
          <w:rFonts w:cs="Times New Roman"/>
          <w:szCs w:val="24"/>
        </w:rPr>
        <w:t>o F.</w:t>
      </w:r>
      <w:r w:rsidR="00180C72" w:rsidRPr="00346F8E">
        <w:rPr>
          <w:rFonts w:cs="Times New Roman"/>
          <w:szCs w:val="24"/>
        </w:rPr>
        <w:t xml:space="preserve"> in</w:t>
      </w:r>
      <w:r w:rsidR="006E7D4D" w:rsidRPr="00346F8E">
        <w:rPr>
          <w:rFonts w:cs="Times New Roman"/>
          <w:szCs w:val="24"/>
        </w:rPr>
        <w:t xml:space="preserve"> Pimenta </w:t>
      </w:r>
      <w:r w:rsidR="00D11AA2" w:rsidRPr="00346F8E">
        <w:rPr>
          <w:rFonts w:cs="Times New Roman"/>
          <w:szCs w:val="24"/>
        </w:rPr>
        <w:t xml:space="preserve">M. (2010). </w:t>
      </w:r>
      <w:r w:rsidR="00D11AA2" w:rsidRPr="00346F8E">
        <w:rPr>
          <w:rFonts w:cs="Times New Roman"/>
          <w:iCs/>
          <w:szCs w:val="24"/>
        </w:rPr>
        <w:t>Is agility out there? Agile practices in game development</w:t>
      </w:r>
      <w:r w:rsidR="00346F8E" w:rsidRPr="00346F8E">
        <w:rPr>
          <w:rFonts w:cs="Times New Roman"/>
          <w:szCs w:val="24"/>
        </w:rPr>
        <w:t>.</w:t>
      </w:r>
      <w:r w:rsidR="00E926DB">
        <w:rPr>
          <w:rFonts w:cs="Times New Roman"/>
          <w:szCs w:val="24"/>
        </w:rPr>
        <w:t xml:space="preserve"> V E. Tardos in H. McCormick (ur.),</w:t>
      </w:r>
      <w:r w:rsidR="00346F8E" w:rsidRPr="00346F8E">
        <w:rPr>
          <w:rFonts w:cs="Times New Roman"/>
          <w:szCs w:val="24"/>
        </w:rPr>
        <w:t xml:space="preserve"> </w:t>
      </w:r>
      <w:r w:rsidR="00346F8E" w:rsidRPr="00346F8E">
        <w:rPr>
          <w:rFonts w:cs="Times New Roman"/>
          <w:i/>
          <w:color w:val="000000"/>
          <w:szCs w:val="24"/>
        </w:rPr>
        <w:t>Proceedings of the 28th ACM International Conference on Design of Communication</w:t>
      </w:r>
      <w:r w:rsidR="007827C8" w:rsidRPr="00346F8E">
        <w:rPr>
          <w:rFonts w:cs="Times New Roman"/>
          <w:szCs w:val="24"/>
        </w:rPr>
        <w:t>, (str. 9</w:t>
      </w:r>
      <w:r w:rsidR="007827C8">
        <w:rPr>
          <w:rFonts w:cs="Times New Roman"/>
          <w:szCs w:val="24"/>
        </w:rPr>
        <w:t>–15).</w:t>
      </w:r>
      <w:r w:rsidR="00D11AA2" w:rsidRPr="00574A09">
        <w:rPr>
          <w:rFonts w:cs="Times New Roman"/>
          <w:szCs w:val="24"/>
        </w:rPr>
        <w:t xml:space="preserve"> </w:t>
      </w:r>
      <w:hyperlink r:id="rId70" w:history="1">
        <w:r w:rsidR="00D11AA2" w:rsidRPr="003737EE">
          <w:rPr>
            <w:rStyle w:val="Hiperpovezava"/>
            <w:rFonts w:cs="Times New Roman"/>
            <w:szCs w:val="24"/>
          </w:rPr>
          <w:t>https://doi.org/10.1145/1878450</w:t>
        </w:r>
        <w:r w:rsidR="005A3338" w:rsidRPr="003737EE">
          <w:rPr>
            <w:rStyle w:val="Hiperpovezava"/>
            <w:rFonts w:cs="Times New Roman"/>
            <w:szCs w:val="24"/>
          </w:rPr>
          <w:br/>
        </w:r>
        <w:r w:rsidR="00D11AA2" w:rsidRPr="003737EE">
          <w:rPr>
            <w:rStyle w:val="Hiperpovezava"/>
            <w:rFonts w:cs="Times New Roman"/>
            <w:szCs w:val="24"/>
          </w:rPr>
          <w:t>.1878453</w:t>
        </w:r>
      </w:hyperlink>
    </w:p>
    <w:p w14:paraId="29D8D644" w14:textId="77777777" w:rsidR="00154DAC" w:rsidRDefault="00154DAC" w:rsidP="00154DAC">
      <w:pPr>
        <w:pStyle w:val="Bibliografija"/>
        <w:spacing w:line="360" w:lineRule="auto"/>
        <w:ind w:left="0" w:firstLine="0"/>
        <w:contextualSpacing/>
        <w:rPr>
          <w:rFonts w:cs="Times New Roman"/>
          <w:szCs w:val="24"/>
        </w:rPr>
      </w:pPr>
    </w:p>
    <w:p w14:paraId="7DD49F7F" w14:textId="728826D0" w:rsidR="00D11AA2" w:rsidRPr="00F74F6B" w:rsidRDefault="00CE4297" w:rsidP="00154DAC">
      <w:pPr>
        <w:pStyle w:val="Bibliografija"/>
        <w:spacing w:line="360" w:lineRule="auto"/>
        <w:ind w:left="0" w:firstLine="0"/>
        <w:contextualSpacing/>
        <w:rPr>
          <w:rFonts w:cs="Times New Roman"/>
          <w:szCs w:val="24"/>
        </w:rPr>
      </w:pPr>
      <w:r w:rsidRPr="00F74F6B">
        <w:rPr>
          <w:rFonts w:cs="Times New Roman"/>
          <w:szCs w:val="24"/>
        </w:rPr>
        <w:t>6</w:t>
      </w:r>
      <w:r w:rsidR="002C3AA0" w:rsidRPr="00F74F6B">
        <w:rPr>
          <w:rFonts w:cs="Times New Roman"/>
          <w:szCs w:val="24"/>
        </w:rPr>
        <w:t>6</w:t>
      </w:r>
      <w:r w:rsidRPr="00F74F6B">
        <w:rPr>
          <w:rFonts w:cs="Times New Roman"/>
          <w:szCs w:val="24"/>
        </w:rPr>
        <w:t xml:space="preserve">. </w:t>
      </w:r>
      <w:r w:rsidR="00023730" w:rsidRPr="00F74F6B">
        <w:rPr>
          <w:rFonts w:cs="Times New Roman"/>
          <w:szCs w:val="24"/>
        </w:rPr>
        <w:t xml:space="preserve">Petrillo </w:t>
      </w:r>
      <w:r w:rsidR="00D11AA2" w:rsidRPr="00F74F6B">
        <w:rPr>
          <w:rFonts w:cs="Times New Roman"/>
          <w:szCs w:val="24"/>
        </w:rPr>
        <w:t>F</w:t>
      </w:r>
      <w:r w:rsidR="00023730" w:rsidRPr="00F74F6B">
        <w:rPr>
          <w:rFonts w:cs="Times New Roman"/>
          <w:szCs w:val="24"/>
        </w:rPr>
        <w:t xml:space="preserve">., Pimenta M., </w:t>
      </w:r>
      <w:r w:rsidR="00D11AA2" w:rsidRPr="00F74F6B">
        <w:rPr>
          <w:rFonts w:cs="Times New Roman"/>
          <w:szCs w:val="24"/>
        </w:rPr>
        <w:t>Trindade, F.</w:t>
      </w:r>
      <w:r w:rsidR="00180C72" w:rsidRPr="00F74F6B">
        <w:rPr>
          <w:rFonts w:cs="Times New Roman"/>
          <w:szCs w:val="24"/>
        </w:rPr>
        <w:t xml:space="preserve"> in</w:t>
      </w:r>
      <w:r w:rsidR="00D11AA2" w:rsidRPr="00F74F6B">
        <w:rPr>
          <w:rFonts w:cs="Times New Roman"/>
          <w:szCs w:val="24"/>
        </w:rPr>
        <w:t xml:space="preserve"> Dietrich, C. (2008). Houston, we have a problem...: a survey of actual problems in computer games development.</w:t>
      </w:r>
      <w:r w:rsidR="00F74F6B" w:rsidRPr="00F74F6B">
        <w:rPr>
          <w:rFonts w:cs="Times New Roman"/>
          <w:szCs w:val="24"/>
        </w:rPr>
        <w:t xml:space="preserve"> </w:t>
      </w:r>
      <w:r w:rsidR="00922671">
        <w:rPr>
          <w:rFonts w:cs="Times New Roman"/>
          <w:szCs w:val="24"/>
        </w:rPr>
        <w:t xml:space="preserve">V E. Tardos in H. McCormick (ur.), </w:t>
      </w:r>
      <w:r w:rsidR="00F74F6B" w:rsidRPr="00F74F6B">
        <w:rPr>
          <w:rFonts w:cs="Times New Roman"/>
          <w:i/>
          <w:color w:val="000000"/>
          <w:szCs w:val="24"/>
        </w:rPr>
        <w:t>Proceedings of the 2008 ACM symposium on Applied computing</w:t>
      </w:r>
      <w:r w:rsidR="00D11AA2" w:rsidRPr="00F74F6B">
        <w:rPr>
          <w:rFonts w:cs="Times New Roman"/>
          <w:i/>
          <w:szCs w:val="24"/>
        </w:rPr>
        <w:t xml:space="preserve"> </w:t>
      </w:r>
      <w:r w:rsidR="00D11AA2" w:rsidRPr="00F74F6B">
        <w:rPr>
          <w:rFonts w:cs="Times New Roman"/>
          <w:szCs w:val="24"/>
        </w:rPr>
        <w:t xml:space="preserve">(str. 707–711). </w:t>
      </w:r>
      <w:hyperlink r:id="rId71" w:history="1">
        <w:r w:rsidR="00D11AA2" w:rsidRPr="000C79AB">
          <w:rPr>
            <w:rStyle w:val="Hiperpovezava"/>
            <w:rFonts w:cs="Times New Roman"/>
            <w:szCs w:val="24"/>
          </w:rPr>
          <w:t>https://doi.org/10.1145/1363686.1363854</w:t>
        </w:r>
      </w:hyperlink>
    </w:p>
    <w:p w14:paraId="7EA0C9BD" w14:textId="77777777" w:rsidR="00154DAC" w:rsidRDefault="00154DAC" w:rsidP="00154DAC">
      <w:pPr>
        <w:pStyle w:val="Bibliografija"/>
        <w:spacing w:line="360" w:lineRule="auto"/>
        <w:ind w:left="0" w:firstLine="0"/>
        <w:contextualSpacing/>
        <w:rPr>
          <w:rFonts w:cs="Times New Roman"/>
          <w:szCs w:val="24"/>
        </w:rPr>
      </w:pPr>
    </w:p>
    <w:p w14:paraId="2873162D" w14:textId="14D76405" w:rsidR="005E41EA" w:rsidRPr="00574A09" w:rsidRDefault="00B70A38" w:rsidP="00154DAC">
      <w:pPr>
        <w:pStyle w:val="Bibliografija"/>
        <w:spacing w:line="360" w:lineRule="auto"/>
        <w:ind w:left="0" w:firstLine="0"/>
        <w:contextualSpacing/>
        <w:rPr>
          <w:rFonts w:cs="Times New Roman"/>
          <w:szCs w:val="24"/>
        </w:rPr>
      </w:pPr>
      <w:r w:rsidRPr="00574A09">
        <w:rPr>
          <w:rFonts w:cs="Times New Roman"/>
          <w:szCs w:val="24"/>
        </w:rPr>
        <w:t>6</w:t>
      </w:r>
      <w:r w:rsidR="002C3AA0">
        <w:rPr>
          <w:rFonts w:cs="Times New Roman"/>
          <w:szCs w:val="24"/>
        </w:rPr>
        <w:t>7</w:t>
      </w:r>
      <w:r w:rsidRPr="00574A09">
        <w:rPr>
          <w:rFonts w:cs="Times New Roman"/>
          <w:szCs w:val="24"/>
        </w:rPr>
        <w:t xml:space="preserve">. </w:t>
      </w:r>
      <w:r w:rsidR="00C95F93">
        <w:rPr>
          <w:rFonts w:cs="Times New Roman"/>
          <w:szCs w:val="24"/>
        </w:rPr>
        <w:t xml:space="preserve">Petrillo F., Pimenta </w:t>
      </w:r>
      <w:r w:rsidR="00D11AA2" w:rsidRPr="00574A09">
        <w:rPr>
          <w:rFonts w:cs="Times New Roman"/>
          <w:szCs w:val="24"/>
        </w:rPr>
        <w:t xml:space="preserve">M., </w:t>
      </w:r>
      <w:r w:rsidR="00D11AA2" w:rsidRPr="00BB1A47">
        <w:rPr>
          <w:rFonts w:cs="Times New Roman"/>
          <w:szCs w:val="24"/>
        </w:rPr>
        <w:t>Trindade, F.</w:t>
      </w:r>
      <w:r w:rsidR="00180C72" w:rsidRPr="00BB1A47">
        <w:rPr>
          <w:rFonts w:cs="Times New Roman"/>
          <w:szCs w:val="24"/>
        </w:rPr>
        <w:t xml:space="preserve"> in</w:t>
      </w:r>
      <w:r w:rsidR="00D11AA2" w:rsidRPr="00BB1A47">
        <w:rPr>
          <w:rFonts w:cs="Times New Roman"/>
          <w:szCs w:val="24"/>
        </w:rPr>
        <w:t xml:space="preserve"> Dietrich, C. (2009). What Went Wrong? A Survey of Problems in Game Development.</w:t>
      </w:r>
      <w:r w:rsidR="00C86440">
        <w:rPr>
          <w:rFonts w:cs="Times New Roman"/>
          <w:szCs w:val="24"/>
        </w:rPr>
        <w:t xml:space="preserve"> V E. Tardos in H. McCormick (ur.),</w:t>
      </w:r>
      <w:r w:rsidR="00D11AA2" w:rsidRPr="00BB1A47">
        <w:rPr>
          <w:rFonts w:cs="Times New Roman"/>
          <w:szCs w:val="24"/>
        </w:rPr>
        <w:t xml:space="preserve"> </w:t>
      </w:r>
      <w:r w:rsidR="00BB1A47" w:rsidRPr="00BB1A47">
        <w:rPr>
          <w:rFonts w:cs="Times New Roman"/>
          <w:i/>
          <w:color w:val="000000"/>
          <w:szCs w:val="24"/>
        </w:rPr>
        <w:t>Computers in Entertainment (CIE) - SPECIAL ISSUE: Media Arts and Games</w:t>
      </w:r>
      <w:r w:rsidR="00D11AA2" w:rsidRPr="00BB1A47">
        <w:rPr>
          <w:rFonts w:cs="Times New Roman"/>
          <w:szCs w:val="24"/>
        </w:rPr>
        <w:t xml:space="preserve">, </w:t>
      </w:r>
      <w:r w:rsidR="00D11AA2" w:rsidRPr="00BB1A47">
        <w:rPr>
          <w:rFonts w:cs="Times New Roman"/>
          <w:i/>
          <w:iCs/>
          <w:szCs w:val="24"/>
        </w:rPr>
        <w:t>7</w:t>
      </w:r>
      <w:r w:rsidR="00D11AA2" w:rsidRPr="00BB1A47">
        <w:rPr>
          <w:rFonts w:cs="Times New Roman"/>
          <w:szCs w:val="24"/>
        </w:rPr>
        <w:t xml:space="preserve">(1), 13:1–13:22. </w:t>
      </w:r>
      <w:hyperlink r:id="rId72" w:history="1">
        <w:r w:rsidR="00D11AA2" w:rsidRPr="00BB1A47">
          <w:rPr>
            <w:rStyle w:val="Hiperpovezava"/>
            <w:rFonts w:cs="Times New Roman"/>
            <w:szCs w:val="24"/>
          </w:rPr>
          <w:t>https://doi.org/10.1145/1486508.1486521</w:t>
        </w:r>
      </w:hyperlink>
    </w:p>
    <w:p w14:paraId="79684C18" w14:textId="77777777" w:rsidR="00154DAC" w:rsidRDefault="00154DAC" w:rsidP="00154DAC">
      <w:pPr>
        <w:pStyle w:val="Bibliografija"/>
        <w:spacing w:line="360" w:lineRule="auto"/>
        <w:ind w:left="0" w:firstLine="0"/>
        <w:contextualSpacing/>
        <w:rPr>
          <w:rFonts w:cs="Times New Roman"/>
          <w:szCs w:val="24"/>
        </w:rPr>
      </w:pPr>
    </w:p>
    <w:p w14:paraId="679B1E88" w14:textId="1E02330C" w:rsidR="005E41EA" w:rsidRPr="00574A09" w:rsidRDefault="002C3AA0" w:rsidP="00154DAC">
      <w:pPr>
        <w:pStyle w:val="Bibliografija"/>
        <w:spacing w:line="360" w:lineRule="auto"/>
        <w:ind w:left="0" w:firstLine="0"/>
        <w:contextualSpacing/>
        <w:rPr>
          <w:rFonts w:cs="Times New Roman"/>
          <w:szCs w:val="24"/>
        </w:rPr>
      </w:pPr>
      <w:r>
        <w:rPr>
          <w:rFonts w:cs="Times New Roman"/>
          <w:szCs w:val="24"/>
        </w:rPr>
        <w:t>68</w:t>
      </w:r>
      <w:r w:rsidR="00B70A38" w:rsidRPr="00574A09">
        <w:rPr>
          <w:rFonts w:cs="Times New Roman"/>
          <w:szCs w:val="24"/>
        </w:rPr>
        <w:t xml:space="preserve">. </w:t>
      </w:r>
      <w:r w:rsidR="0073359F">
        <w:rPr>
          <w:rFonts w:cs="Times New Roman"/>
          <w:szCs w:val="24"/>
        </w:rPr>
        <w:t xml:space="preserve">Politowski C., Daniel </w:t>
      </w:r>
      <w:r w:rsidR="005E41EA" w:rsidRPr="00574A09">
        <w:rPr>
          <w:rFonts w:cs="Times New Roman"/>
          <w:szCs w:val="24"/>
        </w:rPr>
        <w:t>V</w:t>
      </w:r>
      <w:r w:rsidR="0073359F">
        <w:rPr>
          <w:rFonts w:cs="Times New Roman"/>
          <w:szCs w:val="24"/>
        </w:rPr>
        <w:t xml:space="preserve">., </w:t>
      </w:r>
      <w:r w:rsidR="005E41EA" w:rsidRPr="00574A09">
        <w:rPr>
          <w:rFonts w:cs="Times New Roman"/>
          <w:szCs w:val="24"/>
        </w:rPr>
        <w:t>Fontura</w:t>
      </w:r>
      <w:r w:rsidR="0073359F">
        <w:rPr>
          <w:rFonts w:cs="Times New Roman"/>
          <w:szCs w:val="24"/>
        </w:rPr>
        <w:t xml:space="preserve"> L.</w:t>
      </w:r>
      <w:r w:rsidR="00180C72">
        <w:rPr>
          <w:rFonts w:cs="Times New Roman"/>
          <w:szCs w:val="24"/>
        </w:rPr>
        <w:t xml:space="preserve"> in</w:t>
      </w:r>
      <w:r w:rsidR="005E41EA" w:rsidRPr="00574A09">
        <w:rPr>
          <w:rFonts w:cs="Times New Roman"/>
          <w:szCs w:val="24"/>
        </w:rPr>
        <w:t xml:space="preserve"> Antonio Augutso Foletto</w:t>
      </w:r>
      <w:r w:rsidR="0073359F">
        <w:rPr>
          <w:rFonts w:cs="Times New Roman"/>
          <w:szCs w:val="24"/>
        </w:rPr>
        <w:t xml:space="preserve"> A</w:t>
      </w:r>
      <w:r w:rsidR="005E41EA" w:rsidRPr="00574A09">
        <w:rPr>
          <w:rFonts w:cs="Times New Roman"/>
          <w:szCs w:val="24"/>
        </w:rPr>
        <w:t>. (2016). Software Engineering Processes in Game Development: a Survey about Brazilian Develop</w:t>
      </w:r>
      <w:r w:rsidR="0073359F">
        <w:rPr>
          <w:rFonts w:cs="Times New Roman"/>
          <w:szCs w:val="24"/>
        </w:rPr>
        <w:t xml:space="preserve">ers’ Experiences. </w:t>
      </w:r>
      <w:r w:rsidR="00C948ED">
        <w:rPr>
          <w:rFonts w:cs="Times New Roman"/>
          <w:szCs w:val="24"/>
        </w:rPr>
        <w:t xml:space="preserve">Dostopno prek </w:t>
      </w:r>
      <w:hyperlink r:id="rId73" w:history="1">
        <w:r w:rsidR="00C948ED">
          <w:rPr>
            <w:rStyle w:val="Hiperpovezava"/>
            <w:rFonts w:cs="Times New Roman"/>
            <w:szCs w:val="24"/>
          </w:rPr>
          <w:t>https:/</w:t>
        </w:r>
        <w:r w:rsidR="005E41EA" w:rsidRPr="00574A09">
          <w:rPr>
            <w:rStyle w:val="Hiperpovezava"/>
            <w:rFonts w:cs="Times New Roman"/>
            <w:szCs w:val="24"/>
          </w:rPr>
          <w:t>www.researchgate.net/publication/305653135_Software_</w:t>
        </w:r>
        <w:r w:rsidR="00807C5B">
          <w:rPr>
            <w:rStyle w:val="Hiperpovezava"/>
            <w:rFonts w:cs="Times New Roman"/>
            <w:szCs w:val="24"/>
          </w:rPr>
          <w:br/>
        </w:r>
        <w:r w:rsidR="005E41EA" w:rsidRPr="00574A09">
          <w:rPr>
            <w:rStyle w:val="Hiperpovezava"/>
            <w:rFonts w:cs="Times New Roman"/>
            <w:szCs w:val="24"/>
          </w:rPr>
          <w:t>Engineering_Processes_in_Game_Development_a_Survey_about_Brazilian_Developers’_Experiences</w:t>
        </w:r>
      </w:hyperlink>
    </w:p>
    <w:p w14:paraId="313C3F6A" w14:textId="77777777" w:rsidR="00154DAC" w:rsidRDefault="00154DAC" w:rsidP="00154DAC">
      <w:pPr>
        <w:pStyle w:val="Bibliografija"/>
        <w:spacing w:line="360" w:lineRule="auto"/>
        <w:ind w:left="0" w:firstLine="0"/>
        <w:contextualSpacing/>
        <w:rPr>
          <w:rFonts w:cs="Times New Roman"/>
          <w:szCs w:val="24"/>
        </w:rPr>
      </w:pPr>
    </w:p>
    <w:p w14:paraId="1CB3C0C4" w14:textId="0C668D7D"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69</w:t>
      </w:r>
      <w:r w:rsidR="00406012" w:rsidRPr="00574A09">
        <w:rPr>
          <w:rFonts w:cs="Times New Roman"/>
          <w:szCs w:val="24"/>
        </w:rPr>
        <w:t xml:space="preserve">. </w:t>
      </w:r>
      <w:r w:rsidR="00D11AA2" w:rsidRPr="00574A09">
        <w:rPr>
          <w:rFonts w:cs="Times New Roman"/>
          <w:szCs w:val="24"/>
        </w:rPr>
        <w:t>Pressman, R. S.</w:t>
      </w:r>
      <w:r w:rsidR="00180C72">
        <w:rPr>
          <w:rFonts w:cs="Times New Roman"/>
          <w:szCs w:val="24"/>
        </w:rPr>
        <w:t xml:space="preserve"> in</w:t>
      </w:r>
      <w:r w:rsidR="00D11AA2" w:rsidRPr="00574A09">
        <w:rPr>
          <w:rFonts w:cs="Times New Roman"/>
          <w:szCs w:val="24"/>
        </w:rPr>
        <w:t xml:space="preserve"> Maxim, B. (2014). </w:t>
      </w:r>
      <w:r w:rsidR="00D11AA2" w:rsidRPr="00574A09">
        <w:rPr>
          <w:rFonts w:cs="Times New Roman"/>
          <w:i/>
          <w:iCs/>
          <w:szCs w:val="24"/>
        </w:rPr>
        <w:t>Software Engineering: A Practitioner’s Approach</w:t>
      </w:r>
      <w:r w:rsidR="00D11AA2" w:rsidRPr="00574A09">
        <w:rPr>
          <w:rFonts w:cs="Times New Roman"/>
          <w:szCs w:val="24"/>
        </w:rPr>
        <w:t xml:space="preserve"> (8 edition). New York, NY: McGraw-Hill Education.</w:t>
      </w:r>
    </w:p>
    <w:p w14:paraId="6F59815F" w14:textId="77777777" w:rsidR="00154DAC" w:rsidRDefault="00154DAC" w:rsidP="00154DAC">
      <w:pPr>
        <w:pStyle w:val="Bibliografija"/>
        <w:spacing w:line="360" w:lineRule="auto"/>
        <w:ind w:left="0" w:firstLine="0"/>
        <w:contextualSpacing/>
        <w:rPr>
          <w:rFonts w:cs="Times New Roman"/>
          <w:szCs w:val="24"/>
        </w:rPr>
      </w:pPr>
    </w:p>
    <w:p w14:paraId="3986A625" w14:textId="720B03E9"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0</w:t>
      </w:r>
      <w:r w:rsidR="00406012" w:rsidRPr="00574A09">
        <w:rPr>
          <w:rFonts w:cs="Times New Roman"/>
          <w:szCs w:val="24"/>
        </w:rPr>
        <w:t xml:space="preserve">. </w:t>
      </w:r>
      <w:r w:rsidR="00D11AA2" w:rsidRPr="00574A09">
        <w:rPr>
          <w:rFonts w:cs="Times New Roman"/>
          <w:szCs w:val="24"/>
        </w:rPr>
        <w:t>Ramadan, R.</w:t>
      </w:r>
      <w:r w:rsidR="00180C72">
        <w:rPr>
          <w:rFonts w:cs="Times New Roman"/>
          <w:szCs w:val="24"/>
        </w:rPr>
        <w:t xml:space="preserve"> in</w:t>
      </w:r>
      <w:r w:rsidR="00406012" w:rsidRPr="00574A09">
        <w:rPr>
          <w:rFonts w:cs="Times New Roman"/>
          <w:szCs w:val="24"/>
        </w:rPr>
        <w:t xml:space="preserve"> Widyani, Y. (2013</w:t>
      </w:r>
      <w:r w:rsidR="00D11AA2" w:rsidRPr="00574A09">
        <w:rPr>
          <w:rFonts w:cs="Times New Roman"/>
          <w:szCs w:val="24"/>
        </w:rPr>
        <w:t xml:space="preserve">). Game development life cycle guidelines (str. 95–100). </w:t>
      </w:r>
      <w:hyperlink r:id="rId74" w:history="1">
        <w:r w:rsidR="00D11AA2" w:rsidRPr="00574A09">
          <w:rPr>
            <w:rStyle w:val="Hiperpovezava"/>
            <w:rFonts w:cs="Times New Roman"/>
            <w:szCs w:val="24"/>
          </w:rPr>
          <w:t>https://doi.org/10.1109/ICACSIS.2013.6761558</w:t>
        </w:r>
      </w:hyperlink>
    </w:p>
    <w:p w14:paraId="57C51EBC" w14:textId="77777777" w:rsidR="00154DAC" w:rsidRDefault="00154DAC" w:rsidP="00154DAC">
      <w:pPr>
        <w:pStyle w:val="Bibliografija"/>
        <w:spacing w:line="360" w:lineRule="auto"/>
        <w:ind w:left="0" w:firstLine="0"/>
        <w:contextualSpacing/>
        <w:rPr>
          <w:rFonts w:cs="Times New Roman"/>
          <w:szCs w:val="24"/>
        </w:rPr>
      </w:pPr>
    </w:p>
    <w:p w14:paraId="7DA0B90C" w14:textId="21FCF9D9"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1</w:t>
      </w:r>
      <w:r w:rsidR="00406012" w:rsidRPr="00574A09">
        <w:rPr>
          <w:rFonts w:cs="Times New Roman"/>
          <w:szCs w:val="24"/>
        </w:rPr>
        <w:t xml:space="preserve">. </w:t>
      </w:r>
      <w:r w:rsidR="00D11AA2" w:rsidRPr="00574A09">
        <w:rPr>
          <w:rFonts w:cs="Times New Roman"/>
          <w:szCs w:val="24"/>
        </w:rPr>
        <w:t>Rolland, C. (1998). A comprehensive</w:t>
      </w:r>
      <w:r w:rsidR="00EA5E51" w:rsidRPr="00574A09">
        <w:rPr>
          <w:rFonts w:cs="Times New Roman"/>
          <w:szCs w:val="24"/>
        </w:rPr>
        <w:t xml:space="preserve"> view of process engineering. </w:t>
      </w:r>
      <w:r w:rsidR="00D11AA2" w:rsidRPr="00574A09">
        <w:rPr>
          <w:rFonts w:cs="Times New Roman"/>
          <w:i/>
          <w:iCs/>
          <w:szCs w:val="24"/>
        </w:rPr>
        <w:t>Advanced Information Systems Engineering</w:t>
      </w:r>
      <w:r w:rsidR="00D11AA2" w:rsidRPr="00574A09">
        <w:rPr>
          <w:rFonts w:cs="Times New Roman"/>
          <w:szCs w:val="24"/>
        </w:rPr>
        <w:t xml:space="preserve"> (str. 1–24). Springer, Berlin, Heidelberg. </w:t>
      </w:r>
      <w:hyperlink r:id="rId75" w:history="1">
        <w:r w:rsidR="00D11AA2" w:rsidRPr="001D50B9">
          <w:rPr>
            <w:rStyle w:val="Hiperpovezava"/>
            <w:rFonts w:cs="Times New Roman"/>
            <w:szCs w:val="24"/>
          </w:rPr>
          <w:t>https://doi.org/10.1007/</w:t>
        </w:r>
        <w:r w:rsidR="00AE4DF9" w:rsidRPr="001D50B9">
          <w:rPr>
            <w:rStyle w:val="Hiperpovezava"/>
            <w:rFonts w:cs="Times New Roman"/>
            <w:szCs w:val="24"/>
          </w:rPr>
          <w:br/>
        </w:r>
        <w:r w:rsidR="00D11AA2" w:rsidRPr="001D50B9">
          <w:rPr>
            <w:rStyle w:val="Hiperpovezava"/>
            <w:rFonts w:cs="Times New Roman"/>
            <w:szCs w:val="24"/>
          </w:rPr>
          <w:t>BFb0054216</w:t>
        </w:r>
      </w:hyperlink>
    </w:p>
    <w:p w14:paraId="4038EAA3" w14:textId="77777777" w:rsidR="00154DAC" w:rsidRDefault="00154DAC" w:rsidP="00154DAC">
      <w:pPr>
        <w:pStyle w:val="Bibliografija"/>
        <w:spacing w:line="360" w:lineRule="auto"/>
        <w:ind w:left="0" w:firstLine="0"/>
        <w:contextualSpacing/>
        <w:rPr>
          <w:rFonts w:cs="Times New Roman"/>
          <w:szCs w:val="24"/>
        </w:rPr>
      </w:pPr>
    </w:p>
    <w:p w14:paraId="19E7F8DF" w14:textId="6EC89BD9"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2</w:t>
      </w:r>
      <w:r w:rsidR="00F2309B" w:rsidRPr="00574A09">
        <w:rPr>
          <w:rFonts w:cs="Times New Roman"/>
          <w:szCs w:val="24"/>
        </w:rPr>
        <w:t xml:space="preserve">. </w:t>
      </w:r>
      <w:r w:rsidR="00D11AA2" w:rsidRPr="00574A09">
        <w:rPr>
          <w:rFonts w:cs="Times New Roman"/>
          <w:szCs w:val="24"/>
        </w:rPr>
        <w:t xml:space="preserve">Rucker, R. (2002). </w:t>
      </w:r>
      <w:r w:rsidR="00D11AA2" w:rsidRPr="00574A09">
        <w:rPr>
          <w:rFonts w:cs="Times New Roman"/>
          <w:i/>
          <w:iCs/>
          <w:szCs w:val="24"/>
        </w:rPr>
        <w:t>Software Engineering and Computer Games</w:t>
      </w:r>
      <w:r w:rsidR="00D11AA2" w:rsidRPr="00574A09">
        <w:rPr>
          <w:rFonts w:cs="Times New Roman"/>
          <w:szCs w:val="24"/>
        </w:rPr>
        <w:t xml:space="preserve"> (1 edition). Harlow: Addison-Wesley.</w:t>
      </w:r>
    </w:p>
    <w:p w14:paraId="628E4EF9" w14:textId="77777777" w:rsidR="00154DAC" w:rsidRDefault="00154DAC" w:rsidP="00154DAC">
      <w:pPr>
        <w:pStyle w:val="Bibliografija"/>
        <w:spacing w:line="360" w:lineRule="auto"/>
        <w:ind w:left="0" w:firstLine="0"/>
        <w:contextualSpacing/>
        <w:rPr>
          <w:rFonts w:cs="Times New Roman"/>
          <w:szCs w:val="24"/>
        </w:rPr>
      </w:pPr>
    </w:p>
    <w:p w14:paraId="7343520F" w14:textId="109748EA"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3</w:t>
      </w:r>
      <w:r w:rsidR="00F2309B" w:rsidRPr="00574A09">
        <w:rPr>
          <w:rFonts w:cs="Times New Roman"/>
          <w:szCs w:val="24"/>
        </w:rPr>
        <w:t xml:space="preserve">. </w:t>
      </w:r>
      <w:r w:rsidR="00D11AA2" w:rsidRPr="00574A09">
        <w:rPr>
          <w:rFonts w:cs="Times New Roman"/>
          <w:szCs w:val="24"/>
        </w:rPr>
        <w:t>Rumbaugh, J., Jacobson, I.</w:t>
      </w:r>
      <w:r w:rsidR="00180C72">
        <w:rPr>
          <w:rFonts w:cs="Times New Roman"/>
          <w:szCs w:val="24"/>
        </w:rPr>
        <w:t xml:space="preserve"> in</w:t>
      </w:r>
      <w:r w:rsidR="00D11AA2" w:rsidRPr="00574A09">
        <w:rPr>
          <w:rFonts w:cs="Times New Roman"/>
          <w:szCs w:val="24"/>
        </w:rPr>
        <w:t xml:space="preserve"> Booch, G. (2004). </w:t>
      </w:r>
      <w:r w:rsidR="00D11AA2" w:rsidRPr="00574A09">
        <w:rPr>
          <w:rFonts w:cs="Times New Roman"/>
          <w:i/>
          <w:iCs/>
          <w:szCs w:val="24"/>
        </w:rPr>
        <w:t>The Unified Modeling Language Reference Manual,</w:t>
      </w:r>
      <w:r w:rsidR="00D11AA2" w:rsidRPr="00574A09">
        <w:rPr>
          <w:rFonts w:cs="Times New Roman"/>
          <w:szCs w:val="24"/>
        </w:rPr>
        <w:t xml:space="preserve"> (2 edition). Boston: Addison-Wesley Professional.</w:t>
      </w:r>
    </w:p>
    <w:p w14:paraId="0878858B" w14:textId="77777777" w:rsidR="00154DAC" w:rsidRDefault="00154DAC" w:rsidP="00154DAC">
      <w:pPr>
        <w:pStyle w:val="Bibliografija"/>
        <w:spacing w:line="360" w:lineRule="auto"/>
        <w:ind w:left="0" w:firstLine="0"/>
        <w:contextualSpacing/>
        <w:rPr>
          <w:rFonts w:cs="Times New Roman"/>
          <w:szCs w:val="24"/>
        </w:rPr>
      </w:pPr>
    </w:p>
    <w:p w14:paraId="78AFFB7D" w14:textId="10E10C05"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4</w:t>
      </w:r>
      <w:r w:rsidR="00F2309B" w:rsidRPr="00574A09">
        <w:rPr>
          <w:rFonts w:cs="Times New Roman"/>
          <w:szCs w:val="24"/>
        </w:rPr>
        <w:t xml:space="preserve">. </w:t>
      </w:r>
      <w:r w:rsidR="00D11AA2" w:rsidRPr="00574A09">
        <w:rPr>
          <w:rFonts w:cs="Times New Roman"/>
          <w:szCs w:val="24"/>
        </w:rPr>
        <w:t>Ruonala, H.-R. (2016). Agile Game Development: A Systematic Literature Review.</w:t>
      </w:r>
    </w:p>
    <w:p w14:paraId="63FFB037" w14:textId="77777777" w:rsidR="006B22EB" w:rsidRDefault="006B22EB" w:rsidP="00154DAC">
      <w:pPr>
        <w:pStyle w:val="Bibliografija"/>
        <w:spacing w:line="360" w:lineRule="auto"/>
        <w:ind w:left="0" w:firstLine="0"/>
        <w:contextualSpacing/>
        <w:rPr>
          <w:rFonts w:cs="Times New Roman"/>
          <w:szCs w:val="24"/>
        </w:rPr>
      </w:pPr>
    </w:p>
    <w:p w14:paraId="124FD5EF" w14:textId="59BC0DFC"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5</w:t>
      </w:r>
      <w:r w:rsidR="00F2309B" w:rsidRPr="00574A09">
        <w:rPr>
          <w:rFonts w:cs="Times New Roman"/>
          <w:szCs w:val="24"/>
        </w:rPr>
        <w:t xml:space="preserve">. </w:t>
      </w:r>
      <w:r w:rsidR="00D11AA2" w:rsidRPr="00574A09">
        <w:rPr>
          <w:rFonts w:cs="Times New Roman"/>
          <w:szCs w:val="24"/>
        </w:rPr>
        <w:t xml:space="preserve">Sabharwal, S. (2009). </w:t>
      </w:r>
      <w:r w:rsidR="00D11AA2" w:rsidRPr="00574A09">
        <w:rPr>
          <w:rFonts w:cs="Times New Roman"/>
          <w:i/>
          <w:iCs/>
          <w:szCs w:val="24"/>
        </w:rPr>
        <w:t>Software Engineering</w:t>
      </w:r>
      <w:r w:rsidR="00D11AA2" w:rsidRPr="00574A09">
        <w:rPr>
          <w:rFonts w:cs="Times New Roman"/>
          <w:szCs w:val="24"/>
        </w:rPr>
        <w:t>. New Age International Pvt Ltd Publishers.</w:t>
      </w:r>
    </w:p>
    <w:p w14:paraId="4F1E58E4" w14:textId="77777777" w:rsidR="00154DAC" w:rsidRDefault="00154DAC" w:rsidP="00154DAC">
      <w:pPr>
        <w:pStyle w:val="Bibliografija"/>
        <w:spacing w:line="360" w:lineRule="auto"/>
        <w:ind w:left="0" w:firstLine="0"/>
        <w:contextualSpacing/>
        <w:rPr>
          <w:rFonts w:cs="Times New Roman"/>
          <w:szCs w:val="24"/>
        </w:rPr>
      </w:pPr>
    </w:p>
    <w:p w14:paraId="1BCEFE7A" w14:textId="798178F1"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6</w:t>
      </w:r>
      <w:r w:rsidR="006E1D79" w:rsidRPr="00574A09">
        <w:rPr>
          <w:rFonts w:cs="Times New Roman"/>
          <w:szCs w:val="24"/>
        </w:rPr>
        <w:t xml:space="preserve">. </w:t>
      </w:r>
      <w:r w:rsidR="00D11AA2" w:rsidRPr="00574A09">
        <w:rPr>
          <w:rFonts w:cs="Times New Roman"/>
          <w:szCs w:val="24"/>
        </w:rPr>
        <w:t>Salmon, J. P., Dolan, S. M., Drake, R. S., Wilson, G. C., Klein, R. M.</w:t>
      </w:r>
      <w:r w:rsidR="00180C72">
        <w:rPr>
          <w:rFonts w:cs="Times New Roman"/>
          <w:szCs w:val="24"/>
        </w:rPr>
        <w:t xml:space="preserve"> in</w:t>
      </w:r>
      <w:r w:rsidR="00D11AA2" w:rsidRPr="00574A09">
        <w:rPr>
          <w:rFonts w:cs="Times New Roman"/>
          <w:szCs w:val="24"/>
        </w:rPr>
        <w:t xml:space="preserve"> Eskes, G. A. (2017). A survey of video game preferences in adults: Building better games for older adults. </w:t>
      </w:r>
      <w:r w:rsidR="00DB628C">
        <w:rPr>
          <w:rFonts w:cs="Times New Roman"/>
          <w:szCs w:val="24"/>
        </w:rPr>
        <w:t xml:space="preserve">V R. Nakatsu in M. Rauterberg (ur.), </w:t>
      </w:r>
      <w:r w:rsidR="00D11AA2" w:rsidRPr="00574A09">
        <w:rPr>
          <w:rFonts w:cs="Times New Roman"/>
          <w:i/>
          <w:iCs/>
          <w:szCs w:val="24"/>
        </w:rPr>
        <w:t>Entertainment Computing</w:t>
      </w:r>
      <w:r w:rsidR="00D11AA2" w:rsidRPr="00574A09">
        <w:rPr>
          <w:rFonts w:cs="Times New Roman"/>
          <w:szCs w:val="24"/>
        </w:rPr>
        <w:t xml:space="preserve">, </w:t>
      </w:r>
      <w:r w:rsidR="00D11AA2" w:rsidRPr="00574A09">
        <w:rPr>
          <w:rFonts w:cs="Times New Roman"/>
          <w:i/>
          <w:iCs/>
          <w:szCs w:val="24"/>
        </w:rPr>
        <w:t>21</w:t>
      </w:r>
      <w:r w:rsidR="00D11AA2" w:rsidRPr="00574A09">
        <w:rPr>
          <w:rFonts w:cs="Times New Roman"/>
          <w:szCs w:val="24"/>
        </w:rPr>
        <w:t xml:space="preserve">, </w:t>
      </w:r>
      <w:r w:rsidR="00B51F12">
        <w:rPr>
          <w:rFonts w:cs="Times New Roman"/>
          <w:szCs w:val="24"/>
        </w:rPr>
        <w:t xml:space="preserve">(str. </w:t>
      </w:r>
      <w:r w:rsidR="00D11AA2" w:rsidRPr="00574A09">
        <w:rPr>
          <w:rFonts w:cs="Times New Roman"/>
          <w:szCs w:val="24"/>
        </w:rPr>
        <w:t>45–64</w:t>
      </w:r>
      <w:r w:rsidR="00B51F12">
        <w:rPr>
          <w:rFonts w:cs="Times New Roman"/>
          <w:szCs w:val="24"/>
        </w:rPr>
        <w:t>)</w:t>
      </w:r>
      <w:r w:rsidR="00D11AA2" w:rsidRPr="00574A09">
        <w:rPr>
          <w:rFonts w:cs="Times New Roman"/>
          <w:szCs w:val="24"/>
        </w:rPr>
        <w:t xml:space="preserve">. </w:t>
      </w:r>
      <w:hyperlink r:id="rId76" w:history="1">
        <w:r w:rsidR="00D11AA2" w:rsidRPr="00335F8A">
          <w:rPr>
            <w:rStyle w:val="Hiperpovezava"/>
            <w:rFonts w:cs="Times New Roman"/>
            <w:szCs w:val="24"/>
          </w:rPr>
          <w:t>https://doi.org/10.1016/j.entcom.2017.04.006</w:t>
        </w:r>
      </w:hyperlink>
    </w:p>
    <w:p w14:paraId="5A450B47" w14:textId="77777777" w:rsidR="00154DAC" w:rsidRDefault="00154DAC" w:rsidP="00154DAC">
      <w:pPr>
        <w:pStyle w:val="Bibliografija"/>
        <w:spacing w:line="360" w:lineRule="auto"/>
        <w:ind w:left="0" w:firstLine="0"/>
        <w:contextualSpacing/>
        <w:rPr>
          <w:rFonts w:cs="Times New Roman"/>
          <w:szCs w:val="24"/>
        </w:rPr>
      </w:pPr>
    </w:p>
    <w:p w14:paraId="6F056130" w14:textId="26B69324"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7</w:t>
      </w:r>
      <w:r w:rsidR="006E1D79" w:rsidRPr="00574A09">
        <w:rPr>
          <w:rFonts w:cs="Times New Roman"/>
          <w:szCs w:val="24"/>
        </w:rPr>
        <w:t xml:space="preserve">. </w:t>
      </w:r>
      <w:r w:rsidR="00D11AA2" w:rsidRPr="00574A09">
        <w:rPr>
          <w:rFonts w:cs="Times New Roman"/>
          <w:szCs w:val="24"/>
        </w:rPr>
        <w:t xml:space="preserve">Schell, J. (2008). </w:t>
      </w:r>
      <w:r w:rsidR="00D11AA2" w:rsidRPr="00574A09">
        <w:rPr>
          <w:rFonts w:cs="Times New Roman"/>
          <w:i/>
          <w:iCs/>
          <w:szCs w:val="24"/>
        </w:rPr>
        <w:t>The Art of Game Design: A Book of Lenses</w:t>
      </w:r>
      <w:r w:rsidR="00D11AA2" w:rsidRPr="00574A09">
        <w:rPr>
          <w:rFonts w:cs="Times New Roman"/>
          <w:szCs w:val="24"/>
        </w:rPr>
        <w:t xml:space="preserve"> (1 edition). Amsterdam ; Boston: CRC Press.</w:t>
      </w:r>
    </w:p>
    <w:p w14:paraId="25CE8494" w14:textId="77777777" w:rsidR="00154DAC" w:rsidRDefault="00154DAC" w:rsidP="00154DAC">
      <w:pPr>
        <w:pStyle w:val="Bibliografija"/>
        <w:spacing w:line="360" w:lineRule="auto"/>
        <w:ind w:left="0" w:firstLine="0"/>
        <w:contextualSpacing/>
        <w:rPr>
          <w:rFonts w:cs="Times New Roman"/>
          <w:szCs w:val="24"/>
        </w:rPr>
      </w:pPr>
    </w:p>
    <w:p w14:paraId="3C6E6A98" w14:textId="58DD69DD"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78</w:t>
      </w:r>
      <w:r w:rsidR="006E1D79" w:rsidRPr="00574A09">
        <w:rPr>
          <w:rFonts w:cs="Times New Roman"/>
          <w:szCs w:val="24"/>
        </w:rPr>
        <w:t xml:space="preserve">. </w:t>
      </w:r>
      <w:r w:rsidR="00D11AA2" w:rsidRPr="00574A09">
        <w:rPr>
          <w:rFonts w:cs="Times New Roman"/>
          <w:szCs w:val="24"/>
        </w:rPr>
        <w:t xml:space="preserve">Sommerville, I. (2010). </w:t>
      </w:r>
      <w:r w:rsidR="00D11AA2" w:rsidRPr="00574A09">
        <w:rPr>
          <w:rFonts w:cs="Times New Roman"/>
          <w:i/>
          <w:iCs/>
          <w:szCs w:val="24"/>
        </w:rPr>
        <w:t>Software Engineering</w:t>
      </w:r>
      <w:r w:rsidR="00D11AA2" w:rsidRPr="00574A09">
        <w:rPr>
          <w:rFonts w:cs="Times New Roman"/>
          <w:szCs w:val="24"/>
        </w:rPr>
        <w:t xml:space="preserve"> (9 edition). Boston: Pearson.</w:t>
      </w:r>
    </w:p>
    <w:p w14:paraId="7EC0D6D0" w14:textId="77777777" w:rsidR="00154DAC" w:rsidRDefault="00154DAC" w:rsidP="00154DAC">
      <w:pPr>
        <w:pStyle w:val="Bibliografija"/>
        <w:spacing w:line="360" w:lineRule="auto"/>
        <w:ind w:left="0" w:firstLine="0"/>
        <w:contextualSpacing/>
        <w:rPr>
          <w:rFonts w:cs="Times New Roman"/>
          <w:szCs w:val="24"/>
        </w:rPr>
      </w:pPr>
    </w:p>
    <w:p w14:paraId="72FC224E" w14:textId="6B031392" w:rsidR="00D11AA2" w:rsidRPr="00B54625" w:rsidRDefault="002C3AA0" w:rsidP="00B54625">
      <w:r>
        <w:rPr>
          <w:rFonts w:cs="Times New Roman"/>
          <w:szCs w:val="24"/>
        </w:rPr>
        <w:t>79</w:t>
      </w:r>
      <w:r w:rsidR="00CD13BC" w:rsidRPr="00574A09">
        <w:rPr>
          <w:rFonts w:cs="Times New Roman"/>
          <w:szCs w:val="24"/>
        </w:rPr>
        <w:t xml:space="preserve">. </w:t>
      </w:r>
      <w:r w:rsidR="00D11AA2" w:rsidRPr="00574A09">
        <w:rPr>
          <w:rFonts w:cs="Times New Roman"/>
          <w:szCs w:val="24"/>
        </w:rPr>
        <w:t>Soomro, S., Ahmad, W. F. W.</w:t>
      </w:r>
      <w:r w:rsidR="00180C72">
        <w:rPr>
          <w:rFonts w:cs="Times New Roman"/>
          <w:szCs w:val="24"/>
        </w:rPr>
        <w:t xml:space="preserve"> in</w:t>
      </w:r>
      <w:r w:rsidR="00D11AA2" w:rsidRPr="00574A09">
        <w:rPr>
          <w:rFonts w:cs="Times New Roman"/>
          <w:szCs w:val="24"/>
        </w:rPr>
        <w:t xml:space="preserve"> Sulaiman, S. (2013). Evaluation of Mobile Games</w:t>
      </w:r>
      <w:r w:rsidR="00B54625">
        <w:rPr>
          <w:rFonts w:cs="Times New Roman"/>
          <w:szCs w:val="24"/>
        </w:rPr>
        <w:t xml:space="preserve"> Using Playability Heuristics. V </w:t>
      </w:r>
      <w:r w:rsidR="00B54625">
        <w:t xml:space="preserve">H. B. Zaman, P. Robinson, P. Oliver, T. K. Shih in S. Velastin (ur.) </w:t>
      </w:r>
      <w:r w:rsidR="00D11AA2" w:rsidRPr="00574A09">
        <w:rPr>
          <w:rFonts w:cs="Times New Roman"/>
          <w:i/>
          <w:iCs/>
          <w:szCs w:val="24"/>
        </w:rPr>
        <w:t>Advances in Visual Informatics</w:t>
      </w:r>
      <w:r w:rsidR="00D11AA2" w:rsidRPr="00574A09">
        <w:rPr>
          <w:rFonts w:cs="Times New Roman"/>
          <w:szCs w:val="24"/>
        </w:rPr>
        <w:t xml:space="preserve"> (str. 264–274). Springer, Cham. </w:t>
      </w:r>
      <w:hyperlink r:id="rId77" w:history="1">
        <w:r w:rsidR="00D11AA2" w:rsidRPr="00574A09">
          <w:rPr>
            <w:rStyle w:val="Hiperpovezava"/>
            <w:rFonts w:cs="Times New Roman"/>
            <w:szCs w:val="24"/>
          </w:rPr>
          <w:t>https://doi.org/10.1007/978-3-319-02958-0_25</w:t>
        </w:r>
      </w:hyperlink>
    </w:p>
    <w:p w14:paraId="46FDDA7B" w14:textId="77777777" w:rsidR="00154DAC" w:rsidRDefault="00154DAC" w:rsidP="00154DAC">
      <w:pPr>
        <w:pStyle w:val="Bibliografija"/>
        <w:spacing w:line="360" w:lineRule="auto"/>
        <w:ind w:left="0" w:firstLine="0"/>
        <w:contextualSpacing/>
        <w:rPr>
          <w:rFonts w:cs="Times New Roman"/>
          <w:szCs w:val="24"/>
        </w:rPr>
      </w:pPr>
    </w:p>
    <w:p w14:paraId="4DBD096A" w14:textId="6B335A26"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t>80</w:t>
      </w:r>
      <w:r w:rsidR="00CD13BC" w:rsidRPr="00574A09">
        <w:rPr>
          <w:rFonts w:cs="Times New Roman"/>
          <w:szCs w:val="24"/>
        </w:rPr>
        <w:t xml:space="preserve">. </w:t>
      </w:r>
      <w:r w:rsidR="00D11AA2" w:rsidRPr="00574A09">
        <w:rPr>
          <w:rFonts w:cs="Times New Roman"/>
          <w:szCs w:val="24"/>
        </w:rPr>
        <w:t>Stacey, P.</w:t>
      </w:r>
      <w:r w:rsidR="00180C72">
        <w:rPr>
          <w:rFonts w:cs="Times New Roman"/>
          <w:szCs w:val="24"/>
        </w:rPr>
        <w:t xml:space="preserve"> in</w:t>
      </w:r>
      <w:r w:rsidR="00D11AA2" w:rsidRPr="00574A09">
        <w:rPr>
          <w:rFonts w:cs="Times New Roman"/>
          <w:szCs w:val="24"/>
        </w:rPr>
        <w:t xml:space="preserve"> Nandhakumar, J. (2008). Opening up to agile games development. </w:t>
      </w:r>
      <w:r w:rsidR="00D11AA2" w:rsidRPr="00574A09">
        <w:rPr>
          <w:rFonts w:cs="Times New Roman"/>
          <w:i/>
          <w:iCs/>
          <w:szCs w:val="24"/>
        </w:rPr>
        <w:t>Communications of the ACM</w:t>
      </w:r>
      <w:r w:rsidR="00D11AA2" w:rsidRPr="00574A09">
        <w:rPr>
          <w:rFonts w:cs="Times New Roman"/>
          <w:szCs w:val="24"/>
        </w:rPr>
        <w:t xml:space="preserve">, </w:t>
      </w:r>
      <w:r w:rsidR="00D11AA2" w:rsidRPr="00574A09">
        <w:rPr>
          <w:rFonts w:cs="Times New Roman"/>
          <w:i/>
          <w:iCs/>
          <w:szCs w:val="24"/>
        </w:rPr>
        <w:t>51</w:t>
      </w:r>
      <w:r w:rsidR="00D11AA2" w:rsidRPr="00574A09">
        <w:rPr>
          <w:rFonts w:cs="Times New Roman"/>
          <w:szCs w:val="24"/>
        </w:rPr>
        <w:t xml:space="preserve">(12), 143. </w:t>
      </w:r>
      <w:hyperlink r:id="rId78" w:history="1">
        <w:r w:rsidR="00D11AA2" w:rsidRPr="00574A09">
          <w:rPr>
            <w:rStyle w:val="Hiperpovezava"/>
            <w:rFonts w:cs="Times New Roman"/>
            <w:szCs w:val="24"/>
          </w:rPr>
          <w:t>https://doi.org/10.1145/1409360.1409387</w:t>
        </w:r>
      </w:hyperlink>
    </w:p>
    <w:p w14:paraId="13B37056" w14:textId="77777777" w:rsidR="00154DAC" w:rsidRDefault="00154DAC" w:rsidP="00154DAC">
      <w:pPr>
        <w:pStyle w:val="Bibliografija"/>
        <w:spacing w:line="360" w:lineRule="auto"/>
        <w:ind w:left="0" w:firstLine="0"/>
        <w:contextualSpacing/>
        <w:rPr>
          <w:rFonts w:cs="Times New Roman"/>
          <w:szCs w:val="24"/>
        </w:rPr>
      </w:pPr>
    </w:p>
    <w:p w14:paraId="704607FD" w14:textId="388E9C72" w:rsidR="00CD13BC" w:rsidRPr="00574A09" w:rsidRDefault="002C3AA0" w:rsidP="00154DAC">
      <w:pPr>
        <w:pStyle w:val="Bibliografija"/>
        <w:spacing w:line="360" w:lineRule="auto"/>
        <w:ind w:left="0" w:firstLine="0"/>
        <w:contextualSpacing/>
        <w:rPr>
          <w:rFonts w:cs="Times New Roman"/>
          <w:szCs w:val="24"/>
        </w:rPr>
      </w:pPr>
      <w:r>
        <w:rPr>
          <w:rFonts w:cs="Times New Roman"/>
          <w:szCs w:val="24"/>
        </w:rPr>
        <w:t>81</w:t>
      </w:r>
      <w:r w:rsidR="00CD13BC" w:rsidRPr="00574A09">
        <w:rPr>
          <w:rFonts w:cs="Times New Roman"/>
          <w:szCs w:val="24"/>
        </w:rPr>
        <w:t xml:space="preserve">. </w:t>
      </w:r>
      <w:r w:rsidR="00D11AA2" w:rsidRPr="00574A09">
        <w:rPr>
          <w:rFonts w:cs="Times New Roman"/>
          <w:szCs w:val="24"/>
        </w:rPr>
        <w:t xml:space="preserve">Sylvester, T. (2013). </w:t>
      </w:r>
      <w:r w:rsidR="00D11AA2" w:rsidRPr="00574A09">
        <w:rPr>
          <w:rFonts w:cs="Times New Roman"/>
          <w:i/>
          <w:iCs/>
          <w:szCs w:val="24"/>
        </w:rPr>
        <w:t>Designing Games: A Guide to Engineering Experiences</w:t>
      </w:r>
      <w:r w:rsidR="00D11AA2" w:rsidRPr="00574A09">
        <w:rPr>
          <w:rFonts w:cs="Times New Roman"/>
          <w:szCs w:val="24"/>
        </w:rPr>
        <w:t xml:space="preserve"> (1 edition). </w:t>
      </w:r>
      <w:r w:rsidR="00CD13BC" w:rsidRPr="00574A09">
        <w:rPr>
          <w:rFonts w:cs="Times New Roman"/>
          <w:szCs w:val="24"/>
        </w:rPr>
        <w:t>Sebastopol, CA: O’Reilly Media.</w:t>
      </w:r>
    </w:p>
    <w:p w14:paraId="65E949F0" w14:textId="77777777" w:rsidR="00154DAC" w:rsidRDefault="00154DAC" w:rsidP="00154DAC">
      <w:pPr>
        <w:pStyle w:val="Bibliografija"/>
        <w:spacing w:line="360" w:lineRule="auto"/>
        <w:ind w:left="0" w:firstLine="0"/>
        <w:contextualSpacing/>
        <w:rPr>
          <w:rFonts w:cs="Times New Roman"/>
          <w:spacing w:val="-5"/>
          <w:szCs w:val="24"/>
        </w:rPr>
      </w:pPr>
    </w:p>
    <w:p w14:paraId="272D4327" w14:textId="2C16619C" w:rsidR="00CD13BC" w:rsidRPr="00574A09" w:rsidRDefault="002C3AA0" w:rsidP="00154DAC">
      <w:pPr>
        <w:pStyle w:val="Bibliografija"/>
        <w:spacing w:line="360" w:lineRule="auto"/>
        <w:ind w:left="0" w:firstLine="0"/>
        <w:contextualSpacing/>
        <w:rPr>
          <w:rFonts w:cs="Times New Roman"/>
          <w:szCs w:val="24"/>
        </w:rPr>
      </w:pPr>
      <w:r>
        <w:rPr>
          <w:rFonts w:cs="Times New Roman"/>
          <w:spacing w:val="-5"/>
          <w:szCs w:val="24"/>
        </w:rPr>
        <w:t>82</w:t>
      </w:r>
      <w:r w:rsidR="00CD13BC" w:rsidRPr="00574A09">
        <w:rPr>
          <w:rFonts w:cs="Times New Roman"/>
          <w:spacing w:val="-5"/>
          <w:szCs w:val="24"/>
        </w:rPr>
        <w:t xml:space="preserve">. Technologyadvice. (2017).  8 Kanban Tools for Project Managers and Developers. Dostopno prek </w:t>
      </w:r>
      <w:hyperlink r:id="rId79" w:history="1">
        <w:r w:rsidR="00CD13BC" w:rsidRPr="00574A09">
          <w:rPr>
            <w:rStyle w:val="Hiperpovezava"/>
            <w:rFonts w:cs="Times New Roman"/>
            <w:spacing w:val="-5"/>
            <w:szCs w:val="24"/>
          </w:rPr>
          <w:t>https://technologyadvice.com/blog/information-technology/kanban-tools-project-managers-developers</w:t>
        </w:r>
      </w:hyperlink>
    </w:p>
    <w:p w14:paraId="41C66CF4" w14:textId="77777777" w:rsidR="00154DAC" w:rsidRDefault="00154DAC" w:rsidP="00154DAC">
      <w:pPr>
        <w:pStyle w:val="Bibliografija"/>
        <w:spacing w:line="360" w:lineRule="auto"/>
        <w:ind w:left="0" w:firstLine="0"/>
        <w:contextualSpacing/>
        <w:rPr>
          <w:rFonts w:cs="Times New Roman"/>
          <w:szCs w:val="24"/>
        </w:rPr>
      </w:pPr>
    </w:p>
    <w:p w14:paraId="015F8D42" w14:textId="50C28F0C" w:rsidR="00D11AA2" w:rsidRPr="00574A09" w:rsidRDefault="002C3AA0" w:rsidP="00154DAC">
      <w:pPr>
        <w:pStyle w:val="Bibliografija"/>
        <w:spacing w:line="360" w:lineRule="auto"/>
        <w:ind w:left="0" w:firstLine="0"/>
        <w:contextualSpacing/>
        <w:rPr>
          <w:rFonts w:cs="Times New Roman"/>
          <w:szCs w:val="24"/>
        </w:rPr>
      </w:pPr>
      <w:r>
        <w:rPr>
          <w:rFonts w:cs="Times New Roman"/>
          <w:szCs w:val="24"/>
        </w:rPr>
        <w:lastRenderedPageBreak/>
        <w:t>83</w:t>
      </w:r>
      <w:r w:rsidR="00F54384" w:rsidRPr="00574A09">
        <w:rPr>
          <w:rFonts w:cs="Times New Roman"/>
          <w:szCs w:val="24"/>
        </w:rPr>
        <w:t xml:space="preserve">. </w:t>
      </w:r>
      <w:r w:rsidR="00D11AA2" w:rsidRPr="00574A09">
        <w:rPr>
          <w:rFonts w:cs="Times New Roman"/>
          <w:szCs w:val="24"/>
        </w:rPr>
        <w:t>Tsui, F., Karam, O.</w:t>
      </w:r>
      <w:r w:rsidR="00180C72">
        <w:rPr>
          <w:rFonts w:cs="Times New Roman"/>
          <w:szCs w:val="24"/>
        </w:rPr>
        <w:t xml:space="preserve"> in</w:t>
      </w:r>
      <w:r w:rsidR="00D11AA2" w:rsidRPr="00574A09">
        <w:rPr>
          <w:rFonts w:cs="Times New Roman"/>
          <w:szCs w:val="24"/>
        </w:rPr>
        <w:t xml:space="preserve"> Bernal, B. (2016). </w:t>
      </w:r>
      <w:r w:rsidR="00D11AA2" w:rsidRPr="00574A09">
        <w:rPr>
          <w:rFonts w:cs="Times New Roman"/>
          <w:i/>
          <w:iCs/>
          <w:szCs w:val="24"/>
        </w:rPr>
        <w:t>Essentials Of Software Engineering</w:t>
      </w:r>
      <w:r w:rsidR="00D11AA2" w:rsidRPr="00574A09">
        <w:rPr>
          <w:rFonts w:cs="Times New Roman"/>
          <w:szCs w:val="24"/>
        </w:rPr>
        <w:t xml:space="preserve"> (4 edition). Burlington, Massachusetts: Jones &amp; Bartlett Learning.</w:t>
      </w:r>
    </w:p>
    <w:p w14:paraId="744EB4A3" w14:textId="77777777" w:rsidR="00154DAC" w:rsidRDefault="00154DAC" w:rsidP="00154DAC">
      <w:pPr>
        <w:pStyle w:val="Bibliografija"/>
        <w:spacing w:line="360" w:lineRule="auto"/>
        <w:ind w:left="0" w:firstLine="0"/>
        <w:contextualSpacing/>
        <w:rPr>
          <w:rFonts w:cs="Times New Roman"/>
          <w:szCs w:val="24"/>
        </w:rPr>
      </w:pPr>
    </w:p>
    <w:p w14:paraId="3F3F3FDC" w14:textId="3119E87A" w:rsidR="00154DAC" w:rsidRDefault="002C3AA0" w:rsidP="00EC3C6F">
      <w:pPr>
        <w:pStyle w:val="Bibliografija"/>
        <w:spacing w:line="360" w:lineRule="auto"/>
        <w:ind w:left="0" w:firstLine="0"/>
        <w:contextualSpacing/>
        <w:rPr>
          <w:rFonts w:cs="Times New Roman"/>
          <w:szCs w:val="24"/>
        </w:rPr>
      </w:pPr>
      <w:r>
        <w:rPr>
          <w:rFonts w:cs="Times New Roman"/>
          <w:szCs w:val="24"/>
        </w:rPr>
        <w:t>84</w:t>
      </w:r>
      <w:r w:rsidR="00504128" w:rsidRPr="00574A09">
        <w:rPr>
          <w:rFonts w:cs="Times New Roman"/>
          <w:szCs w:val="24"/>
        </w:rPr>
        <w:t xml:space="preserve">. </w:t>
      </w:r>
      <w:r w:rsidR="00D11AA2" w:rsidRPr="00574A09">
        <w:rPr>
          <w:rFonts w:cs="Times New Roman"/>
          <w:szCs w:val="24"/>
        </w:rPr>
        <w:t>Tutorialspoint. (b. d.).</w:t>
      </w:r>
      <w:r w:rsidR="00415682">
        <w:rPr>
          <w:rFonts w:cs="Times New Roman"/>
          <w:szCs w:val="24"/>
        </w:rPr>
        <w:t xml:space="preserve"> </w:t>
      </w:r>
      <w:r w:rsidR="00415682" w:rsidRPr="00415682">
        <w:rPr>
          <w:rFonts w:cs="Times New Roman"/>
          <w:i/>
          <w:szCs w:val="24"/>
        </w:rPr>
        <w:t>SDLC - V - Model</w:t>
      </w:r>
      <w:r w:rsidR="00D11AA2" w:rsidRPr="00574A09">
        <w:rPr>
          <w:rFonts w:cs="Times New Roman"/>
          <w:szCs w:val="24"/>
        </w:rPr>
        <w:t xml:space="preserve">. </w:t>
      </w:r>
      <w:r w:rsidR="003663EF" w:rsidRPr="00574A09">
        <w:rPr>
          <w:rFonts w:cs="Times New Roman"/>
          <w:szCs w:val="24"/>
        </w:rPr>
        <w:t xml:space="preserve">Dostopno prek: </w:t>
      </w:r>
      <w:hyperlink r:id="rId80" w:history="1">
        <w:r w:rsidR="00D11AA2" w:rsidRPr="004F39AE">
          <w:rPr>
            <w:rStyle w:val="Hiperpovezava"/>
            <w:rFonts w:cs="Times New Roman"/>
            <w:szCs w:val="24"/>
          </w:rPr>
          <w:t>https://www.tutorialspoint.com/</w:t>
        </w:r>
        <w:r w:rsidR="00415682" w:rsidRPr="004F39AE">
          <w:rPr>
            <w:rStyle w:val="Hiperpovezava"/>
            <w:rFonts w:cs="Times New Roman"/>
            <w:szCs w:val="24"/>
          </w:rPr>
          <w:br/>
        </w:r>
        <w:r w:rsidR="00D11AA2" w:rsidRPr="004F39AE">
          <w:rPr>
            <w:rStyle w:val="Hiperpovezava"/>
            <w:rFonts w:cs="Times New Roman"/>
            <w:szCs w:val="24"/>
          </w:rPr>
          <w:t>sdlc/sdlc_v_model.htm</w:t>
        </w:r>
      </w:hyperlink>
    </w:p>
    <w:p w14:paraId="216B20C0" w14:textId="77777777" w:rsidR="00154DAC" w:rsidRDefault="00154DAC" w:rsidP="00EC3C6F">
      <w:pPr>
        <w:pStyle w:val="Bibliografija"/>
        <w:spacing w:line="360" w:lineRule="auto"/>
        <w:ind w:left="0" w:firstLine="0"/>
        <w:contextualSpacing/>
        <w:rPr>
          <w:rFonts w:cs="Times New Roman"/>
          <w:szCs w:val="24"/>
        </w:rPr>
      </w:pPr>
    </w:p>
    <w:p w14:paraId="4FCC60E2" w14:textId="7513CE40" w:rsidR="005C32F1" w:rsidRDefault="002C3AA0" w:rsidP="005C32F1">
      <w:pPr>
        <w:pStyle w:val="Bibliografija"/>
        <w:spacing w:line="360" w:lineRule="auto"/>
        <w:ind w:left="0" w:firstLine="0"/>
        <w:contextualSpacing/>
        <w:rPr>
          <w:rFonts w:cs="Times New Roman"/>
          <w:szCs w:val="24"/>
        </w:rPr>
      </w:pPr>
      <w:r>
        <w:rPr>
          <w:rFonts w:cs="Times New Roman"/>
          <w:szCs w:val="24"/>
        </w:rPr>
        <w:t>85</w:t>
      </w:r>
      <w:r w:rsidR="00504128" w:rsidRPr="00574A09">
        <w:rPr>
          <w:rFonts w:cs="Times New Roman"/>
          <w:szCs w:val="24"/>
        </w:rPr>
        <w:t xml:space="preserve">. </w:t>
      </w:r>
      <w:r w:rsidR="00D11AA2" w:rsidRPr="00574A09">
        <w:rPr>
          <w:rFonts w:cs="Times New Roman"/>
          <w:szCs w:val="24"/>
        </w:rPr>
        <w:t xml:space="preserve">Ulbin, M. (2017). </w:t>
      </w:r>
      <w:r w:rsidR="00D11AA2" w:rsidRPr="00574A09">
        <w:rPr>
          <w:rFonts w:cs="Times New Roman"/>
          <w:i/>
          <w:iCs/>
          <w:szCs w:val="24"/>
        </w:rPr>
        <w:t>Razvoj igre za pomoč otrokom s prekomerno težo</w:t>
      </w:r>
      <w:r w:rsidR="00D11AA2" w:rsidRPr="00574A09">
        <w:rPr>
          <w:rFonts w:cs="Times New Roman"/>
          <w:szCs w:val="24"/>
        </w:rPr>
        <w:t xml:space="preserve"> (</w:t>
      </w:r>
      <w:r w:rsidR="00EA5E51" w:rsidRPr="00574A09">
        <w:rPr>
          <w:rFonts w:cs="Times New Roman"/>
          <w:szCs w:val="24"/>
        </w:rPr>
        <w:t>diplomska naloga</w:t>
      </w:r>
      <w:r w:rsidR="00D11AA2" w:rsidRPr="00574A09">
        <w:rPr>
          <w:rFonts w:cs="Times New Roman"/>
          <w:szCs w:val="24"/>
        </w:rPr>
        <w:t xml:space="preserve">). Univerza v Mariboru, Fakulteta za elektrotehniko, računalništvo in informatiko. </w:t>
      </w:r>
      <w:r w:rsidR="003A11BF" w:rsidRPr="00574A09">
        <w:rPr>
          <w:rFonts w:cs="Times New Roman"/>
          <w:szCs w:val="24"/>
        </w:rPr>
        <w:t xml:space="preserve">Dostopno prek </w:t>
      </w:r>
      <w:hyperlink r:id="rId81" w:history="1">
        <w:r w:rsidR="003A11BF" w:rsidRPr="005C32F1">
          <w:rPr>
            <w:rStyle w:val="Hiperpovezava"/>
            <w:rFonts w:cs="Times New Roman"/>
            <w:szCs w:val="24"/>
          </w:rPr>
          <w:t>h</w:t>
        </w:r>
        <w:r w:rsidR="00D11AA2" w:rsidRPr="005C32F1">
          <w:rPr>
            <w:rStyle w:val="Hiperpovezava"/>
            <w:rFonts w:cs="Times New Roman"/>
            <w:szCs w:val="24"/>
          </w:rPr>
          <w:t>ttps://dk.um.si/IzpisGradiva.php?id=66054&amp;lang=slv</w:t>
        </w:r>
      </w:hyperlink>
    </w:p>
    <w:p w14:paraId="782B5686" w14:textId="54440920" w:rsidR="00197089" w:rsidRDefault="00197089" w:rsidP="005C32F1">
      <w:pPr>
        <w:pStyle w:val="Bibliografija"/>
        <w:spacing w:line="360" w:lineRule="auto"/>
        <w:ind w:left="0" w:firstLine="0"/>
        <w:contextualSpacing/>
        <w:rPr>
          <w:rFonts w:cs="Times New Roman"/>
          <w:szCs w:val="24"/>
        </w:rPr>
      </w:pPr>
    </w:p>
    <w:p w14:paraId="5CDE20E1" w14:textId="77777777" w:rsidR="00154DAC" w:rsidRDefault="002C3AA0" w:rsidP="00EC3C6F">
      <w:pPr>
        <w:pStyle w:val="Bibliografija"/>
        <w:spacing w:line="360" w:lineRule="auto"/>
        <w:ind w:left="0" w:firstLine="0"/>
        <w:contextualSpacing/>
        <w:rPr>
          <w:rFonts w:cs="Times New Roman"/>
          <w:szCs w:val="24"/>
        </w:rPr>
      </w:pPr>
      <w:r>
        <w:rPr>
          <w:rFonts w:cs="Times New Roman"/>
          <w:szCs w:val="24"/>
        </w:rPr>
        <w:t>86</w:t>
      </w:r>
      <w:r w:rsidR="000C4535" w:rsidRPr="00574A09">
        <w:rPr>
          <w:rFonts w:cs="Times New Roman"/>
          <w:szCs w:val="24"/>
        </w:rPr>
        <w:t xml:space="preserve">. </w:t>
      </w:r>
      <w:r w:rsidR="00D11AA2" w:rsidRPr="00574A09">
        <w:rPr>
          <w:rFonts w:cs="Times New Roman"/>
          <w:szCs w:val="24"/>
        </w:rPr>
        <w:t>Unger, K.</w:t>
      </w:r>
      <w:r w:rsidR="00180C72">
        <w:rPr>
          <w:rFonts w:cs="Times New Roman"/>
          <w:szCs w:val="24"/>
        </w:rPr>
        <w:t xml:space="preserve"> in</w:t>
      </w:r>
      <w:r w:rsidR="00D11AA2" w:rsidRPr="00574A09">
        <w:rPr>
          <w:rFonts w:cs="Times New Roman"/>
          <w:szCs w:val="24"/>
        </w:rPr>
        <w:t xml:space="preserve"> Novak, J. (2011). </w:t>
      </w:r>
      <w:r w:rsidR="00D11AA2" w:rsidRPr="00574A09">
        <w:rPr>
          <w:rFonts w:cs="Times New Roman"/>
          <w:i/>
          <w:iCs/>
          <w:szCs w:val="24"/>
        </w:rPr>
        <w:t>Game Development Essentials: Mobile Game Development</w:t>
      </w:r>
      <w:r w:rsidR="00D11AA2" w:rsidRPr="00574A09">
        <w:rPr>
          <w:rFonts w:cs="Times New Roman"/>
          <w:szCs w:val="24"/>
        </w:rPr>
        <w:t xml:space="preserve"> (1 edition). Clifton Park, NY: Cengage Learning.</w:t>
      </w:r>
    </w:p>
    <w:p w14:paraId="2CD729B9" w14:textId="77777777" w:rsidR="00154DAC" w:rsidRDefault="00154DAC" w:rsidP="00EC3C6F">
      <w:pPr>
        <w:pStyle w:val="Bibliografija"/>
        <w:spacing w:line="360" w:lineRule="auto"/>
        <w:ind w:left="0" w:firstLine="0"/>
        <w:contextualSpacing/>
        <w:rPr>
          <w:rFonts w:cs="Times New Roman"/>
          <w:szCs w:val="24"/>
        </w:rPr>
      </w:pPr>
    </w:p>
    <w:p w14:paraId="224867C0" w14:textId="16BB3977" w:rsidR="00154DAC" w:rsidRDefault="002C3AA0" w:rsidP="00EC3C6F">
      <w:pPr>
        <w:pStyle w:val="Bibliografija"/>
        <w:spacing w:line="360" w:lineRule="auto"/>
        <w:ind w:left="0" w:firstLine="0"/>
        <w:contextualSpacing/>
        <w:rPr>
          <w:rFonts w:cs="Times New Roman"/>
          <w:szCs w:val="24"/>
        </w:rPr>
      </w:pPr>
      <w:r>
        <w:rPr>
          <w:rFonts w:cs="Times New Roman"/>
          <w:szCs w:val="24"/>
        </w:rPr>
        <w:t>87</w:t>
      </w:r>
      <w:r w:rsidR="000C4535" w:rsidRPr="00574A09">
        <w:rPr>
          <w:rFonts w:cs="Times New Roman"/>
          <w:szCs w:val="24"/>
        </w:rPr>
        <w:t xml:space="preserve">. </w:t>
      </w:r>
      <w:r w:rsidR="00D11AA2" w:rsidRPr="00574A09">
        <w:rPr>
          <w:rFonts w:cs="Times New Roman"/>
          <w:szCs w:val="24"/>
        </w:rPr>
        <w:t>Wilson Brotto Furtado, A. (</w:t>
      </w:r>
      <w:r w:rsidR="00CB1A4B" w:rsidRPr="00574A09">
        <w:rPr>
          <w:rFonts w:cs="Times New Roman"/>
          <w:szCs w:val="24"/>
        </w:rPr>
        <w:t>2012.</w:t>
      </w:r>
      <w:r w:rsidR="00D11AA2" w:rsidRPr="00574A09">
        <w:rPr>
          <w:rFonts w:cs="Times New Roman"/>
          <w:szCs w:val="24"/>
        </w:rPr>
        <w:t xml:space="preserve">). </w:t>
      </w:r>
      <w:r w:rsidR="00D11AA2" w:rsidRPr="00574A09">
        <w:rPr>
          <w:rFonts w:cs="Times New Roman"/>
          <w:i/>
          <w:szCs w:val="24"/>
        </w:rPr>
        <w:t>Do</w:t>
      </w:r>
      <w:r w:rsidR="00A85798" w:rsidRPr="00574A09">
        <w:rPr>
          <w:rFonts w:cs="Times New Roman"/>
          <w:i/>
          <w:szCs w:val="24"/>
        </w:rPr>
        <w:t>main-Specific Game Development</w:t>
      </w:r>
      <w:r w:rsidR="00A85798" w:rsidRPr="00574A09">
        <w:rPr>
          <w:rFonts w:cs="Times New Roman"/>
          <w:szCs w:val="24"/>
        </w:rPr>
        <w:t xml:space="preserve"> (doktorska disertacija). </w:t>
      </w:r>
      <w:r w:rsidR="005B1C5F">
        <w:rPr>
          <w:rFonts w:cs="Times New Roman"/>
          <w:szCs w:val="24"/>
        </w:rPr>
        <w:t xml:space="preserve">Dostopno prek </w:t>
      </w:r>
      <w:hyperlink r:id="rId82" w:history="1">
        <w:r w:rsidR="005B1C5F" w:rsidRPr="00F726FB">
          <w:rPr>
            <w:rStyle w:val="Hiperpovezava"/>
            <w:rFonts w:cs="Times New Roman"/>
            <w:szCs w:val="24"/>
          </w:rPr>
          <w:t>https://repositorio.ufpe.br/bitstream/123456789/2165/1/arquivo</w:t>
        </w:r>
        <w:r w:rsidR="00F726FB" w:rsidRPr="00F726FB">
          <w:rPr>
            <w:rStyle w:val="Hiperpovezava"/>
            <w:rFonts w:cs="Times New Roman"/>
            <w:szCs w:val="24"/>
          </w:rPr>
          <w:br/>
        </w:r>
        <w:r w:rsidR="005B1C5F" w:rsidRPr="00F726FB">
          <w:rPr>
            <w:rStyle w:val="Hiperpovezava"/>
            <w:rFonts w:cs="Times New Roman"/>
            <w:szCs w:val="24"/>
          </w:rPr>
          <w:t>9604_1.pdf</w:t>
        </w:r>
      </w:hyperlink>
    </w:p>
    <w:p w14:paraId="5D0E080E" w14:textId="77777777" w:rsidR="00154DAC" w:rsidRDefault="00154DAC" w:rsidP="00EC3C6F">
      <w:pPr>
        <w:pStyle w:val="Bibliografija"/>
        <w:spacing w:line="360" w:lineRule="auto"/>
        <w:ind w:left="0" w:firstLine="0"/>
        <w:contextualSpacing/>
        <w:rPr>
          <w:rFonts w:cs="Times New Roman"/>
          <w:szCs w:val="24"/>
        </w:rPr>
      </w:pPr>
    </w:p>
    <w:p w14:paraId="2D70A785" w14:textId="0D7043F9" w:rsidR="00D11AA2" w:rsidRPr="00574A09" w:rsidRDefault="002C3AA0" w:rsidP="00EC3C6F">
      <w:pPr>
        <w:pStyle w:val="Bibliografija"/>
        <w:spacing w:line="360" w:lineRule="auto"/>
        <w:ind w:left="0" w:firstLine="0"/>
        <w:contextualSpacing/>
        <w:rPr>
          <w:rFonts w:cs="Times New Roman"/>
          <w:szCs w:val="24"/>
        </w:rPr>
      </w:pPr>
      <w:r>
        <w:rPr>
          <w:rFonts w:cs="Times New Roman"/>
          <w:szCs w:val="24"/>
        </w:rPr>
        <w:t>88</w:t>
      </w:r>
      <w:r w:rsidR="000C4535" w:rsidRPr="00574A09">
        <w:rPr>
          <w:rFonts w:cs="Times New Roman"/>
          <w:szCs w:val="24"/>
        </w:rPr>
        <w:t xml:space="preserve">. </w:t>
      </w:r>
      <w:r w:rsidR="00D11AA2" w:rsidRPr="00574A09">
        <w:rPr>
          <w:rFonts w:cs="Times New Roman"/>
          <w:szCs w:val="24"/>
        </w:rPr>
        <w:t>Yilmaz, M.</w:t>
      </w:r>
      <w:r w:rsidR="00180C72">
        <w:rPr>
          <w:rFonts w:cs="Times New Roman"/>
          <w:szCs w:val="24"/>
        </w:rPr>
        <w:t xml:space="preserve"> in</w:t>
      </w:r>
      <w:r w:rsidR="00D11AA2" w:rsidRPr="00574A09">
        <w:rPr>
          <w:rFonts w:cs="Times New Roman"/>
          <w:szCs w:val="24"/>
        </w:rPr>
        <w:t xml:space="preserve"> O’Connor, R. (2016). </w:t>
      </w:r>
      <w:r w:rsidR="00D11AA2" w:rsidRPr="00574A09">
        <w:rPr>
          <w:rFonts w:cs="Times New Roman"/>
          <w:i/>
          <w:iCs/>
          <w:szCs w:val="24"/>
        </w:rPr>
        <w:t>A Scrumban Integrated Gamification Approach To Guide Software Process Improvement: A Turkish Case Study</w:t>
      </w:r>
      <w:r w:rsidR="00D11AA2" w:rsidRPr="00574A09">
        <w:rPr>
          <w:rFonts w:cs="Times New Roman"/>
          <w:szCs w:val="24"/>
        </w:rPr>
        <w:t xml:space="preserve">. </w:t>
      </w:r>
      <w:hyperlink r:id="rId83" w:history="1">
        <w:r w:rsidR="00D11AA2" w:rsidRPr="00574A09">
          <w:rPr>
            <w:rStyle w:val="Hiperpovezava"/>
            <w:rFonts w:cs="Times New Roman"/>
            <w:szCs w:val="24"/>
          </w:rPr>
          <w:t>https://doi.org/10.17559/TV-20140922220409</w:t>
        </w:r>
      </w:hyperlink>
    </w:p>
    <w:p w14:paraId="7E57E2F0" w14:textId="77777777" w:rsidR="00154DAC" w:rsidRDefault="00154DAC" w:rsidP="00EC3C6F">
      <w:pPr>
        <w:pStyle w:val="Bibliografija"/>
        <w:spacing w:line="360" w:lineRule="auto"/>
        <w:ind w:left="0" w:firstLine="0"/>
        <w:contextualSpacing/>
        <w:rPr>
          <w:rFonts w:cs="Times New Roman"/>
          <w:szCs w:val="24"/>
        </w:rPr>
      </w:pPr>
    </w:p>
    <w:p w14:paraId="7C33F1A0" w14:textId="3E56EDEE" w:rsidR="000C4535" w:rsidRPr="00574A09" w:rsidRDefault="002C3AA0" w:rsidP="00EC3C6F">
      <w:pPr>
        <w:pStyle w:val="Bibliografija"/>
        <w:spacing w:line="360" w:lineRule="auto"/>
        <w:ind w:left="0" w:firstLine="0"/>
        <w:contextualSpacing/>
        <w:rPr>
          <w:rFonts w:cs="Times New Roman"/>
          <w:szCs w:val="24"/>
        </w:rPr>
      </w:pPr>
      <w:r>
        <w:rPr>
          <w:rFonts w:cs="Times New Roman"/>
          <w:szCs w:val="24"/>
        </w:rPr>
        <w:t>89</w:t>
      </w:r>
      <w:r w:rsidR="000C4535" w:rsidRPr="00574A09">
        <w:rPr>
          <w:rFonts w:cs="Times New Roman"/>
          <w:szCs w:val="24"/>
        </w:rPr>
        <w:t xml:space="preserve">. </w:t>
      </w:r>
      <w:r w:rsidR="00D11AA2" w:rsidRPr="00574A09">
        <w:rPr>
          <w:rFonts w:cs="Times New Roman"/>
          <w:szCs w:val="24"/>
        </w:rPr>
        <w:t>Zagal, J. P.</w:t>
      </w:r>
      <w:r w:rsidR="00180C72">
        <w:rPr>
          <w:rFonts w:cs="Times New Roman"/>
          <w:szCs w:val="24"/>
        </w:rPr>
        <w:t xml:space="preserve"> in</w:t>
      </w:r>
      <w:r w:rsidR="00D11AA2" w:rsidRPr="00574A09">
        <w:rPr>
          <w:rFonts w:cs="Times New Roman"/>
          <w:szCs w:val="24"/>
        </w:rPr>
        <w:t xml:space="preserve"> Altizer, R. (2015). Placeholder Content in Game Developm</w:t>
      </w:r>
      <w:r w:rsidR="000A5EFB">
        <w:rPr>
          <w:rFonts w:cs="Times New Roman"/>
          <w:szCs w:val="24"/>
        </w:rPr>
        <w:t xml:space="preserve">ent: Benefits and Challenges. V E. Tardos in H. McCormick (ur.), </w:t>
      </w:r>
      <w:r w:rsidR="00D11AA2" w:rsidRPr="00574A09">
        <w:rPr>
          <w:rFonts w:cs="Times New Roman"/>
          <w:i/>
          <w:iCs/>
          <w:szCs w:val="24"/>
        </w:rPr>
        <w:t>Proceedings of the 2015 Annual Symposium on Computer-Human Interaction in Play</w:t>
      </w:r>
      <w:r w:rsidR="00D11AA2" w:rsidRPr="00574A09">
        <w:rPr>
          <w:rFonts w:cs="Times New Roman"/>
          <w:szCs w:val="24"/>
        </w:rPr>
        <w:t xml:space="preserve"> (str. 74</w:t>
      </w:r>
      <w:r w:rsidR="00F96E5C">
        <w:rPr>
          <w:rFonts w:cs="Times New Roman"/>
          <w:szCs w:val="24"/>
        </w:rPr>
        <w:t>5–750). New York, NY, USA: ACM.</w:t>
      </w:r>
      <w:r w:rsidR="00334B70">
        <w:rPr>
          <w:rFonts w:cs="Times New Roman"/>
          <w:szCs w:val="24"/>
        </w:rPr>
        <w:t xml:space="preserve"> </w:t>
      </w:r>
      <w:hyperlink r:id="rId84" w:history="1">
        <w:r w:rsidR="00D11AA2" w:rsidRPr="00334B70">
          <w:rPr>
            <w:rStyle w:val="Hiperpovezava"/>
            <w:rFonts w:cs="Times New Roman"/>
            <w:szCs w:val="24"/>
          </w:rPr>
          <w:t>https://doi.org/10.1145/2793107.2810319</w:t>
        </w:r>
      </w:hyperlink>
    </w:p>
    <w:p w14:paraId="0CAA19EF" w14:textId="77777777" w:rsidR="00154DAC" w:rsidRDefault="00154DAC" w:rsidP="00EC3C6F">
      <w:pPr>
        <w:pStyle w:val="Bibliografija"/>
        <w:spacing w:line="360" w:lineRule="auto"/>
        <w:ind w:left="0" w:firstLine="0"/>
        <w:contextualSpacing/>
        <w:rPr>
          <w:rFonts w:cs="Times New Roman"/>
          <w:szCs w:val="24"/>
        </w:rPr>
      </w:pPr>
    </w:p>
    <w:p w14:paraId="642E74E5" w14:textId="57E51304" w:rsidR="000C4535" w:rsidRPr="00574A09" w:rsidRDefault="002C3AA0" w:rsidP="00EC3C6F">
      <w:pPr>
        <w:pStyle w:val="Bibliografija"/>
        <w:spacing w:line="360" w:lineRule="auto"/>
        <w:ind w:left="0" w:firstLine="0"/>
        <w:contextualSpacing/>
        <w:rPr>
          <w:rFonts w:cs="Times New Roman"/>
          <w:szCs w:val="24"/>
        </w:rPr>
      </w:pPr>
      <w:r>
        <w:rPr>
          <w:rFonts w:cs="Times New Roman"/>
          <w:szCs w:val="24"/>
        </w:rPr>
        <w:t>90</w:t>
      </w:r>
      <w:r w:rsidR="000C4535" w:rsidRPr="00574A09">
        <w:rPr>
          <w:rFonts w:cs="Times New Roman"/>
          <w:szCs w:val="24"/>
        </w:rPr>
        <w:t xml:space="preserve">. Zapier. (2017). </w:t>
      </w:r>
      <w:r w:rsidR="000C4535" w:rsidRPr="00CD3935">
        <w:rPr>
          <w:rFonts w:cs="Times New Roman"/>
          <w:i/>
          <w:spacing w:val="-5"/>
          <w:szCs w:val="24"/>
        </w:rPr>
        <w:t>The 11 Best Kanban Apps to Build Your Own Productivity Workflow</w:t>
      </w:r>
      <w:r w:rsidR="000C4535" w:rsidRPr="00574A09">
        <w:rPr>
          <w:rFonts w:cs="Times New Roman"/>
          <w:spacing w:val="-5"/>
          <w:szCs w:val="24"/>
        </w:rPr>
        <w:t xml:space="preserve">. </w:t>
      </w:r>
      <w:r w:rsidR="000C4535" w:rsidRPr="00574A09">
        <w:rPr>
          <w:rFonts w:cs="Times New Roman"/>
          <w:szCs w:val="24"/>
        </w:rPr>
        <w:t xml:space="preserve">Dostopno prek </w:t>
      </w:r>
      <w:hyperlink r:id="rId85" w:history="1">
        <w:r w:rsidR="000C4535" w:rsidRPr="00D441F0">
          <w:rPr>
            <w:rStyle w:val="Hiperpovezava"/>
            <w:rFonts w:cs="Times New Roman"/>
            <w:szCs w:val="24"/>
          </w:rPr>
          <w:t>https://zapier.com/blog/best-kanban-apps</w:t>
        </w:r>
      </w:hyperlink>
    </w:p>
    <w:p w14:paraId="1BB75B18" w14:textId="77777777" w:rsidR="000C4535" w:rsidRPr="00574A09" w:rsidRDefault="000C4535" w:rsidP="00191C4F">
      <w:pPr>
        <w:contextualSpacing/>
        <w:rPr>
          <w:rFonts w:cs="Times New Roman"/>
          <w:szCs w:val="24"/>
        </w:rPr>
      </w:pPr>
    </w:p>
    <w:p w14:paraId="0DBA1943" w14:textId="2E560491" w:rsidR="00F0528F" w:rsidRPr="00574A09" w:rsidRDefault="00BD5D0D" w:rsidP="00191C4F">
      <w:pPr>
        <w:pStyle w:val="Naslov1"/>
        <w:contextualSpacing/>
        <w:rPr>
          <w:noProof/>
          <w:lang w:eastAsia="sl-SI"/>
        </w:rPr>
      </w:pPr>
      <w:r w:rsidRPr="00574A09">
        <w:rPr>
          <w:noProof/>
          <w:lang w:eastAsia="sl-SI"/>
        </w:rPr>
        <w:fldChar w:fldCharType="end"/>
      </w:r>
      <w:r w:rsidR="00A30E49" w:rsidRPr="00574A09">
        <w:rPr>
          <w:noProof/>
          <w:lang w:eastAsia="sl-SI"/>
        </w:rPr>
        <w:br w:type="page"/>
      </w:r>
      <w:bookmarkStart w:id="78" w:name="_Toc509588451"/>
      <w:bookmarkStart w:id="79" w:name="_Toc511205687"/>
      <w:r w:rsidR="00F0528F" w:rsidRPr="00574A09">
        <w:rPr>
          <w:noProof/>
          <w:lang w:eastAsia="sl-SI"/>
        </w:rPr>
        <w:lastRenderedPageBreak/>
        <w:t>PRILOGE</w:t>
      </w:r>
      <w:bookmarkEnd w:id="78"/>
      <w:bookmarkEnd w:id="79"/>
    </w:p>
    <w:p w14:paraId="3767DAC2" w14:textId="77777777" w:rsidR="00F0528F" w:rsidRPr="00574A09" w:rsidRDefault="00F0528F" w:rsidP="005D71AF">
      <w:pPr>
        <w:pStyle w:val="Naslov2"/>
        <w:rPr>
          <w:noProof/>
          <w:lang w:eastAsia="sl-SI"/>
        </w:rPr>
      </w:pPr>
      <w:bookmarkStart w:id="80" w:name="_Toc509588452"/>
      <w:bookmarkStart w:id="81" w:name="_Toc511205688"/>
      <w:r w:rsidRPr="00574A09">
        <w:rPr>
          <w:noProof/>
          <w:lang w:eastAsia="sl-SI"/>
        </w:rPr>
        <w:t>PRILOGA A: ŠTEVILO TIPOV CITATOV NA LETO IZDAJE RAZISKAVE</w:t>
      </w:r>
      <w:bookmarkEnd w:id="80"/>
      <w:bookmarkEnd w:id="81"/>
    </w:p>
    <w:p w14:paraId="26401FE4" w14:textId="77777777" w:rsidR="00F0528F" w:rsidRPr="00574A09" w:rsidRDefault="00F0528F" w:rsidP="005D71AF">
      <w:pPr>
        <w:rPr>
          <w:rFonts w:cs="Times New Roman"/>
          <w:noProof/>
          <w:szCs w:val="24"/>
          <w:lang w:eastAsia="sl-SI"/>
        </w:rPr>
      </w:pPr>
      <w:r w:rsidRPr="00574A09">
        <w:rPr>
          <w:rFonts w:cs="Times New Roman"/>
          <w:noProof/>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611266" cy="1555835"/>
                    </a:xfrm>
                    <a:prstGeom prst="rect">
                      <a:avLst/>
                    </a:prstGeom>
                  </pic:spPr>
                </pic:pic>
              </a:graphicData>
            </a:graphic>
          </wp:inline>
        </w:drawing>
      </w:r>
    </w:p>
    <w:p w14:paraId="05143863" w14:textId="53E74234" w:rsidR="00F0528F" w:rsidRPr="00574A09" w:rsidRDefault="00152207" w:rsidP="005D71AF">
      <w:pPr>
        <w:rPr>
          <w:rFonts w:cs="Times New Roman"/>
          <w:noProof/>
          <w:szCs w:val="24"/>
          <w:lang w:eastAsia="sl-SI"/>
        </w:rPr>
      </w:pPr>
      <w:r w:rsidRPr="00574A09">
        <w:rPr>
          <w:rFonts w:cs="Times New Roman"/>
          <w:noProof/>
          <w:szCs w:val="24"/>
          <w:lang w:eastAsia="sl-SI"/>
        </w:rPr>
        <w:t>V</w:t>
      </w:r>
      <w:r w:rsidR="00F0528F" w:rsidRPr="00574A09">
        <w:rPr>
          <w:rFonts w:cs="Times New Roman"/>
          <w:noProof/>
          <w:szCs w:val="24"/>
          <w:lang w:eastAsia="sl-SI"/>
        </w:rPr>
        <w:t xml:space="preserve">ir: </w:t>
      </w:r>
      <w:r w:rsidR="00F0528F" w:rsidRPr="00574A09">
        <w:rPr>
          <w:rFonts w:cs="Times New Roman"/>
          <w:noProof/>
          <w:szCs w:val="24"/>
          <w:lang w:eastAsia="sl-SI"/>
        </w:rPr>
        <w:fldChar w:fldCharType="begin"/>
      </w:r>
      <w:r w:rsidR="009C77D5" w:rsidRPr="00574A09">
        <w:rPr>
          <w:rFonts w:cs="Times New Roman"/>
          <w:noProof/>
          <w:szCs w:val="24"/>
          <w:lang w:eastAsia="sl-SI"/>
        </w:rPr>
        <w:instrText xml:space="preserve"> ADDIN ZOTERO_ITEM CSL_CITATION {"citationID":"cQLiRUAZ","properties":{"formattedCitation":"(Aleem in dr., 2016b, str. 14)","plainCitation":"(Aleem in dr., 2016b, str. 14)","noteIndex":0},"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00F0528F" w:rsidRPr="00574A09">
        <w:rPr>
          <w:rFonts w:cs="Times New Roman"/>
          <w:noProof/>
          <w:szCs w:val="24"/>
          <w:lang w:eastAsia="sl-SI"/>
        </w:rPr>
        <w:fldChar w:fldCharType="separate"/>
      </w:r>
      <w:r w:rsidR="009C77D5" w:rsidRPr="00574A09">
        <w:rPr>
          <w:rFonts w:cs="Times New Roman"/>
          <w:szCs w:val="24"/>
        </w:rPr>
        <w:t>(Aleem in dr</w:t>
      </w:r>
      <w:r w:rsidR="008A01D3">
        <w:rPr>
          <w:rFonts w:cs="Times New Roman"/>
          <w:szCs w:val="24"/>
        </w:rPr>
        <w:t>ugi</w:t>
      </w:r>
      <w:r w:rsidR="009C77D5" w:rsidRPr="00574A09">
        <w:rPr>
          <w:rFonts w:cs="Times New Roman"/>
          <w:szCs w:val="24"/>
        </w:rPr>
        <w:t>, 2016b, str. 14)</w:t>
      </w:r>
      <w:r w:rsidR="00F0528F" w:rsidRPr="00574A09">
        <w:rPr>
          <w:rFonts w:cs="Times New Roman"/>
          <w:noProof/>
          <w:szCs w:val="24"/>
          <w:lang w:eastAsia="sl-SI"/>
        </w:rPr>
        <w:fldChar w:fldCharType="end"/>
      </w:r>
      <w:r w:rsidR="00446B34">
        <w:rPr>
          <w:rFonts w:cs="Times New Roman"/>
          <w:noProof/>
          <w:szCs w:val="24"/>
          <w:lang w:eastAsia="sl-SI"/>
        </w:rPr>
        <w:t>.</w:t>
      </w:r>
    </w:p>
    <w:p w14:paraId="73C3D72C" w14:textId="77777777" w:rsidR="00F0528F" w:rsidRPr="00574A09" w:rsidRDefault="00F0528F" w:rsidP="005D71AF">
      <w:pPr>
        <w:rPr>
          <w:rFonts w:cs="Times New Roman"/>
          <w:noProof/>
          <w:szCs w:val="24"/>
          <w:lang w:eastAsia="sl-SI"/>
        </w:rPr>
      </w:pPr>
      <w:r w:rsidRPr="00574A09">
        <w:rPr>
          <w:rFonts w:cs="Times New Roman"/>
          <w:noProof/>
          <w:szCs w:val="24"/>
          <w:lang w:eastAsia="sl-SI"/>
        </w:rPr>
        <w:br w:type="page"/>
      </w:r>
    </w:p>
    <w:p w14:paraId="3B22AF71" w14:textId="77777777" w:rsidR="00F0528F" w:rsidRPr="00574A09" w:rsidRDefault="00F0528F" w:rsidP="005D71AF">
      <w:pPr>
        <w:pStyle w:val="Naslov2"/>
        <w:rPr>
          <w:noProof/>
          <w:lang w:eastAsia="sl-SI"/>
        </w:rPr>
      </w:pPr>
      <w:bookmarkStart w:id="82" w:name="_Toc509588453"/>
      <w:bookmarkStart w:id="83" w:name="_Toc511205689"/>
      <w:r w:rsidRPr="00574A09">
        <w:rPr>
          <w:noProof/>
          <w:lang w:eastAsia="sl-SI"/>
        </w:rPr>
        <w:lastRenderedPageBreak/>
        <w:t>PRILOGA B: ŽIVLJENJSKI CIKEL METODOLOGIJE ZA RESNE IGRE GAMED</w:t>
      </w:r>
      <w:bookmarkEnd w:id="82"/>
      <w:bookmarkEnd w:id="83"/>
    </w:p>
    <w:p w14:paraId="67472CB8" w14:textId="77777777" w:rsidR="00772A14" w:rsidRPr="00574A09" w:rsidRDefault="00F0528F" w:rsidP="005D71AF">
      <w:pPr>
        <w:rPr>
          <w:rFonts w:cs="Times New Roman"/>
          <w:szCs w:val="24"/>
        </w:rPr>
      </w:pPr>
      <w:r w:rsidRPr="00574A09">
        <w:rPr>
          <w:rFonts w:cs="Times New Roman"/>
          <w:noProof/>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709112" cy="6090474"/>
                    </a:xfrm>
                    <a:prstGeom prst="rect">
                      <a:avLst/>
                    </a:prstGeom>
                  </pic:spPr>
                </pic:pic>
              </a:graphicData>
            </a:graphic>
          </wp:inline>
        </w:drawing>
      </w:r>
    </w:p>
    <w:p w14:paraId="47EA3E46" w14:textId="77777777" w:rsidR="007C68BC" w:rsidRDefault="007C68BC" w:rsidP="005D71AF">
      <w:pPr>
        <w:rPr>
          <w:rFonts w:cs="Times New Roman"/>
          <w:szCs w:val="24"/>
        </w:rPr>
      </w:pPr>
    </w:p>
    <w:p w14:paraId="3CB150A7" w14:textId="6F2AB178"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IeqUcueF","properties":{"formattedCitation":"(Aslan &amp; Balci, 2015b, str. 309)","plainCitation":"(Aslan &amp; Balci, 2015b, str. 309)","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Aslan </w:t>
      </w:r>
      <w:r w:rsidR="009303E6" w:rsidRPr="00574A09">
        <w:rPr>
          <w:rFonts w:cs="Times New Roman"/>
          <w:szCs w:val="24"/>
        </w:rPr>
        <w:t>in</w:t>
      </w:r>
      <w:r w:rsidR="00E40DDD" w:rsidRPr="00574A09">
        <w:rPr>
          <w:rFonts w:cs="Times New Roman"/>
          <w:szCs w:val="24"/>
        </w:rPr>
        <w:t xml:space="preserve"> Balci, 2015</w:t>
      </w:r>
      <w:r w:rsidR="009C77D5" w:rsidRPr="00574A09">
        <w:rPr>
          <w:rFonts w:cs="Times New Roman"/>
          <w:szCs w:val="24"/>
        </w:rPr>
        <w:t>, str. 309)</w:t>
      </w:r>
      <w:r w:rsidRPr="00574A09">
        <w:rPr>
          <w:rFonts w:cs="Times New Roman"/>
          <w:szCs w:val="24"/>
        </w:rPr>
        <w:fldChar w:fldCharType="end"/>
      </w:r>
      <w:r w:rsidR="00446B34">
        <w:rPr>
          <w:rFonts w:cs="Times New Roman"/>
          <w:szCs w:val="24"/>
        </w:rPr>
        <w:t>.</w:t>
      </w:r>
    </w:p>
    <w:p w14:paraId="796FDEE5" w14:textId="77777777" w:rsidR="00F0528F" w:rsidRPr="00574A09" w:rsidRDefault="00F0528F" w:rsidP="005D71AF">
      <w:pPr>
        <w:rPr>
          <w:rFonts w:cs="Times New Roman"/>
          <w:szCs w:val="24"/>
        </w:rPr>
      </w:pPr>
      <w:r w:rsidRPr="00574A09">
        <w:rPr>
          <w:rFonts w:cs="Times New Roman"/>
          <w:szCs w:val="24"/>
        </w:rPr>
        <w:br w:type="page"/>
      </w:r>
    </w:p>
    <w:p w14:paraId="53C6FB4A" w14:textId="70B0051A" w:rsidR="00F0528F" w:rsidRPr="00574A09" w:rsidRDefault="00F0528F" w:rsidP="005D71AF">
      <w:pPr>
        <w:pStyle w:val="Naslov2"/>
      </w:pPr>
      <w:bookmarkStart w:id="84" w:name="_Toc509588454"/>
      <w:bookmarkStart w:id="85" w:name="_Toc511205690"/>
      <w:r w:rsidRPr="00574A09">
        <w:lastRenderedPageBreak/>
        <w:t>PRILOGA C: SPIRALNI MODEL ZA PODPORO OBLIKOVANJU IGR</w:t>
      </w:r>
      <w:bookmarkEnd w:id="84"/>
      <w:r w:rsidR="001C08F3" w:rsidRPr="00574A09">
        <w:t>E</w:t>
      </w:r>
      <w:bookmarkEnd w:id="85"/>
    </w:p>
    <w:p w14:paraId="13A328B7" w14:textId="77777777" w:rsidR="00F0528F" w:rsidRPr="00574A09" w:rsidRDefault="00F0528F" w:rsidP="005D71AF">
      <w:pPr>
        <w:rPr>
          <w:rFonts w:cs="Times New Roman"/>
          <w:szCs w:val="24"/>
        </w:rPr>
      </w:pPr>
    </w:p>
    <w:p w14:paraId="755DBE5B" w14:textId="77777777" w:rsidR="00F0528F" w:rsidRPr="00574A09" w:rsidRDefault="00F0528F" w:rsidP="005D71AF">
      <w:pPr>
        <w:rPr>
          <w:rFonts w:cs="Times New Roman"/>
          <w:szCs w:val="24"/>
        </w:rPr>
      </w:pPr>
      <w:r w:rsidRPr="00574A09">
        <w:rPr>
          <w:rFonts w:cs="Times New Roman"/>
          <w:noProof/>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593561" cy="4866765"/>
                    </a:xfrm>
                    <a:prstGeom prst="rect">
                      <a:avLst/>
                    </a:prstGeom>
                  </pic:spPr>
                </pic:pic>
              </a:graphicData>
            </a:graphic>
          </wp:inline>
        </w:drawing>
      </w:r>
    </w:p>
    <w:p w14:paraId="0063CE10" w14:textId="77777777" w:rsidR="007C68BC" w:rsidRDefault="007C68BC" w:rsidP="005D71AF">
      <w:pPr>
        <w:rPr>
          <w:rFonts w:cs="Times New Roman"/>
          <w:szCs w:val="24"/>
        </w:rPr>
      </w:pPr>
    </w:p>
    <w:p w14:paraId="285CAD02" w14:textId="6D388276"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2vSZF9yZ","properties":{"formattedCitation":"(Aslan &amp; Balci, 2015b, str. 313)","plainCitation":"(Aslan &amp; Balci, 2015b, str. 313)","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Aslan </w:t>
      </w:r>
      <w:r w:rsidR="009303E6" w:rsidRPr="00574A09">
        <w:rPr>
          <w:rFonts w:cs="Times New Roman"/>
          <w:szCs w:val="24"/>
        </w:rPr>
        <w:t>in</w:t>
      </w:r>
      <w:r w:rsidR="009C77D5" w:rsidRPr="00574A09">
        <w:rPr>
          <w:rFonts w:cs="Times New Roman"/>
          <w:szCs w:val="24"/>
        </w:rPr>
        <w:t xml:space="preserve"> Balci, 2015, str. 313)</w:t>
      </w:r>
      <w:r w:rsidRPr="00574A09">
        <w:rPr>
          <w:rFonts w:cs="Times New Roman"/>
          <w:szCs w:val="24"/>
        </w:rPr>
        <w:fldChar w:fldCharType="end"/>
      </w:r>
      <w:r w:rsidR="00FC258B">
        <w:rPr>
          <w:rFonts w:cs="Times New Roman"/>
          <w:szCs w:val="24"/>
        </w:rPr>
        <w:t>.</w:t>
      </w:r>
    </w:p>
    <w:p w14:paraId="0665FAA0" w14:textId="77777777" w:rsidR="00F0528F" w:rsidRPr="00574A09" w:rsidRDefault="00F0528F" w:rsidP="005D71AF">
      <w:pPr>
        <w:rPr>
          <w:rFonts w:cs="Times New Roman"/>
          <w:szCs w:val="24"/>
        </w:rPr>
      </w:pPr>
    </w:p>
    <w:p w14:paraId="114C77E3" w14:textId="77777777" w:rsidR="00F0528F" w:rsidRPr="00574A09" w:rsidRDefault="00F0528F" w:rsidP="005D71AF">
      <w:pPr>
        <w:rPr>
          <w:rFonts w:cs="Times New Roman"/>
          <w:szCs w:val="24"/>
        </w:rPr>
      </w:pPr>
      <w:r w:rsidRPr="00574A09">
        <w:rPr>
          <w:rFonts w:cs="Times New Roman"/>
          <w:szCs w:val="24"/>
        </w:rPr>
        <w:br w:type="page"/>
      </w:r>
    </w:p>
    <w:p w14:paraId="3D9FF5F0" w14:textId="621FDB12" w:rsidR="00F0528F" w:rsidRPr="00574A09" w:rsidRDefault="001C50EA" w:rsidP="005D71AF">
      <w:pPr>
        <w:pStyle w:val="Naslov2"/>
      </w:pPr>
      <w:bookmarkStart w:id="86" w:name="_Toc509588455"/>
      <w:bookmarkStart w:id="87" w:name="_Toc511205691"/>
      <w:r>
        <w:lastRenderedPageBreak/>
        <w:t>PRILOGA Č</w:t>
      </w:r>
      <w:r w:rsidR="00F0528F" w:rsidRPr="00574A09">
        <w:t>: PREDLAGANI ŽIVLJENJSKI CIKEL RAZVOJA ZA VIDEO IGRE</w:t>
      </w:r>
      <w:bookmarkEnd w:id="86"/>
      <w:bookmarkEnd w:id="87"/>
    </w:p>
    <w:p w14:paraId="3CAAD40D" w14:textId="77777777" w:rsidR="00F0528F" w:rsidRPr="00574A09" w:rsidRDefault="00F0528F" w:rsidP="005D71AF">
      <w:pPr>
        <w:rPr>
          <w:rFonts w:cs="Times New Roman"/>
          <w:szCs w:val="24"/>
        </w:rPr>
      </w:pPr>
      <w:r w:rsidRPr="00574A09">
        <w:rPr>
          <w:rFonts w:cs="Times New Roman"/>
          <w:noProof/>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609132" cy="2555894"/>
                    </a:xfrm>
                    <a:prstGeom prst="rect">
                      <a:avLst/>
                    </a:prstGeom>
                  </pic:spPr>
                </pic:pic>
              </a:graphicData>
            </a:graphic>
          </wp:inline>
        </w:drawing>
      </w:r>
    </w:p>
    <w:p w14:paraId="0FE4EBFF" w14:textId="77777777" w:rsidR="007C68BC" w:rsidRDefault="007C68BC" w:rsidP="005D71AF">
      <w:pPr>
        <w:rPr>
          <w:rFonts w:cs="Times New Roman"/>
          <w:szCs w:val="24"/>
        </w:rPr>
      </w:pPr>
    </w:p>
    <w:p w14:paraId="0095C4BA" w14:textId="2BF1DAC2"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YmwYhnG2","properties":{"formattedCitation":"(Ramadan &amp; Widyani, 2013b, str. 98)","plainCitation":"(Ramadan &amp; Widyani, 2013b, str. 98)","noteIndex":0},"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Ramadan </w:t>
      </w:r>
      <w:r w:rsidR="009303E6" w:rsidRPr="00574A09">
        <w:rPr>
          <w:rFonts w:cs="Times New Roman"/>
          <w:szCs w:val="24"/>
        </w:rPr>
        <w:t>in</w:t>
      </w:r>
      <w:r w:rsidR="00670A5D" w:rsidRPr="00574A09">
        <w:rPr>
          <w:rFonts w:cs="Times New Roman"/>
          <w:szCs w:val="24"/>
        </w:rPr>
        <w:t xml:space="preserve"> Widyani, 2013</w:t>
      </w:r>
      <w:r w:rsidR="009C77D5" w:rsidRPr="00574A09">
        <w:rPr>
          <w:rFonts w:cs="Times New Roman"/>
          <w:szCs w:val="24"/>
        </w:rPr>
        <w:t>, str. 98)</w:t>
      </w:r>
      <w:r w:rsidRPr="00574A09">
        <w:rPr>
          <w:rFonts w:cs="Times New Roman"/>
          <w:szCs w:val="24"/>
        </w:rPr>
        <w:fldChar w:fldCharType="end"/>
      </w:r>
      <w:r w:rsidR="00FC258B">
        <w:rPr>
          <w:rFonts w:cs="Times New Roman"/>
          <w:szCs w:val="24"/>
        </w:rPr>
        <w:t>.</w:t>
      </w:r>
    </w:p>
    <w:p w14:paraId="0CA8CA6C" w14:textId="77777777" w:rsidR="00F0528F" w:rsidRPr="00574A09" w:rsidRDefault="00F0528F" w:rsidP="005D71AF">
      <w:pPr>
        <w:rPr>
          <w:rFonts w:cs="Times New Roman"/>
          <w:szCs w:val="24"/>
        </w:rPr>
      </w:pPr>
      <w:r w:rsidRPr="00574A09">
        <w:rPr>
          <w:rFonts w:cs="Times New Roman"/>
          <w:szCs w:val="24"/>
        </w:rPr>
        <w:br w:type="page"/>
      </w:r>
    </w:p>
    <w:p w14:paraId="426A4337" w14:textId="77777777" w:rsidR="00F0528F" w:rsidRPr="00574A09" w:rsidRDefault="00F0528F" w:rsidP="005D71AF">
      <w:pPr>
        <w:rPr>
          <w:rFonts w:cs="Times New Roman"/>
          <w:szCs w:val="24"/>
        </w:rPr>
        <w:sectPr w:rsidR="00F0528F" w:rsidRPr="00574A09" w:rsidSect="004C1E0F">
          <w:footerReference w:type="default" r:id="rId90"/>
          <w:pgSz w:w="11906" w:h="16838"/>
          <w:pgMar w:top="1417" w:right="1417" w:bottom="1417" w:left="1417" w:header="708" w:footer="708" w:gutter="0"/>
          <w:pgNumType w:start="5"/>
          <w:cols w:space="708"/>
          <w:docGrid w:linePitch="360"/>
        </w:sectPr>
      </w:pPr>
    </w:p>
    <w:p w14:paraId="01A159E2" w14:textId="451A081F" w:rsidR="00F0528F" w:rsidRPr="00574A09" w:rsidRDefault="00973121" w:rsidP="005D71AF">
      <w:pPr>
        <w:pStyle w:val="Naslov2"/>
      </w:pPr>
      <w:bookmarkStart w:id="88" w:name="_Toc509588456"/>
      <w:bookmarkStart w:id="89" w:name="_Toc511205692"/>
      <w:r>
        <w:lastRenderedPageBreak/>
        <w:t>PRILOGA D</w:t>
      </w:r>
      <w:r w:rsidR="00F0528F" w:rsidRPr="00574A09">
        <w:t>: PRIKAZ ARTEFAKTOV RAZVOJA VIDEO IGER PO AVTORJIH</w:t>
      </w:r>
      <w:bookmarkEnd w:id="88"/>
      <w:bookmarkEnd w:id="89"/>
    </w:p>
    <w:tbl>
      <w:tblPr>
        <w:tblW w:w="13723" w:type="dxa"/>
        <w:jc w:val="center"/>
        <w:tblCellMar>
          <w:left w:w="70" w:type="dxa"/>
          <w:right w:w="70" w:type="dxa"/>
        </w:tblCellMar>
        <w:tblLook w:val="04A0" w:firstRow="1" w:lastRow="0" w:firstColumn="1" w:lastColumn="0" w:noHBand="0" w:noVBand="1"/>
      </w:tblPr>
      <w:tblGrid>
        <w:gridCol w:w="720"/>
        <w:gridCol w:w="1383"/>
        <w:gridCol w:w="1438"/>
        <w:gridCol w:w="1346"/>
        <w:gridCol w:w="2304"/>
        <w:gridCol w:w="1655"/>
        <w:gridCol w:w="1225"/>
        <w:gridCol w:w="1467"/>
        <w:gridCol w:w="1298"/>
        <w:gridCol w:w="887"/>
      </w:tblGrid>
      <w:tr w:rsidR="00F0528F" w:rsidRPr="007F1BA7"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7F1BA7" w:rsidRDefault="00F0528F" w:rsidP="005D71AF">
            <w:pPr>
              <w:spacing w:line="240" w:lineRule="auto"/>
              <w:rPr>
                <w:rFonts w:eastAsia="Times New Roman" w:cs="Times New Roman"/>
                <w:color w:val="000000"/>
                <w:sz w:val="16"/>
                <w:szCs w:val="16"/>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16BC02B8" w:rsidR="00F0528F" w:rsidRPr="007F1BA7" w:rsidRDefault="000640C9"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PRAVLJANJE(PRORAČ</w:t>
            </w:r>
            <w:r w:rsidR="00F0528F" w:rsidRPr="007F1BA7">
              <w:rPr>
                <w:rFonts w:eastAsia="Times New Roman" w:cs="Times New Roman"/>
                <w:color w:val="000000"/>
                <w:sz w:val="16"/>
                <w:szCs w:val="16"/>
                <w:lang w:eastAsia="sl-SI"/>
              </w:rPr>
              <w:t>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7F1BA7" w:rsidRDefault="00F0528F" w:rsidP="005D71AF">
            <w:pPr>
              <w:spacing w:line="240" w:lineRule="auto"/>
              <w:rPr>
                <w:rFonts w:eastAsia="Times New Roman" w:cs="Times New Roman"/>
                <w:color w:val="000000"/>
                <w:sz w:val="16"/>
                <w:szCs w:val="16"/>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Richard Rouse III</w:t>
            </w:r>
          </w:p>
          <w:p w14:paraId="73F69F8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7F1BA7" w:rsidRDefault="00F0528F" w:rsidP="005D71AF">
            <w:pPr>
              <w:spacing w:line="240" w:lineRule="auto"/>
              <w:rPr>
                <w:rFonts w:eastAsia="Times New Roman" w:cs="Times New Roman"/>
                <w:color w:val="000000"/>
                <w:sz w:val="16"/>
                <w:szCs w:val="16"/>
                <w:lang w:eastAsia="sl-SI"/>
              </w:rPr>
            </w:pPr>
          </w:p>
        </w:tc>
      </w:tr>
      <w:tr w:rsidR="00F0528F" w:rsidRPr="007F1BA7"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SCENARIJ IGRE</w:t>
            </w:r>
          </w:p>
        </w:tc>
      </w:tr>
      <w:tr w:rsidR="00F0528F" w:rsidRPr="007F1BA7"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7F1BA7" w:rsidRDefault="00F0528F" w:rsidP="005D71AF">
            <w:pPr>
              <w:spacing w:line="240" w:lineRule="auto"/>
              <w:rPr>
                <w:rFonts w:eastAsia="Times New Roman" w:cs="Times New Roman"/>
                <w:color w:val="000000"/>
                <w:sz w:val="16"/>
                <w:szCs w:val="16"/>
                <w:lang w:eastAsia="sl-SI"/>
              </w:rPr>
            </w:pPr>
            <w:r w:rsidRPr="007F1BA7">
              <w:rPr>
                <w:rFonts w:eastAsia="Times New Roman" w:cs="Times New Roman"/>
                <w:color w:val="000000"/>
                <w:sz w:val="16"/>
                <w:szCs w:val="16"/>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7F1BA7" w:rsidRDefault="00F0528F" w:rsidP="005D71AF">
            <w:pPr>
              <w:spacing w:line="240" w:lineRule="auto"/>
              <w:rPr>
                <w:rFonts w:eastAsia="Times New Roman" w:cs="Times New Roman"/>
                <w:color w:val="000000"/>
                <w:sz w:val="16"/>
                <w:szCs w:val="16"/>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7F1BA7" w:rsidRDefault="00F0528F" w:rsidP="005D71AF">
            <w:pPr>
              <w:spacing w:line="240" w:lineRule="auto"/>
              <w:rPr>
                <w:rFonts w:eastAsia="Times New Roman" w:cs="Times New Roman"/>
                <w:color w:val="000000"/>
                <w:sz w:val="16"/>
                <w:szCs w:val="16"/>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7F1BA7" w:rsidRDefault="00F0528F" w:rsidP="005D71AF">
            <w:pPr>
              <w:spacing w:line="240" w:lineRule="auto"/>
              <w:rPr>
                <w:rFonts w:eastAsia="Times New Roman" w:cs="Times New Roman"/>
                <w:color w:val="000000"/>
                <w:sz w:val="16"/>
                <w:szCs w:val="16"/>
                <w:lang w:eastAsia="sl-SI"/>
              </w:rPr>
            </w:pPr>
          </w:p>
        </w:tc>
      </w:tr>
    </w:tbl>
    <w:p w14:paraId="723F6742" w14:textId="77777777" w:rsidR="00F0528F" w:rsidRPr="00574A09" w:rsidRDefault="00F0528F" w:rsidP="005D71AF">
      <w:pPr>
        <w:rPr>
          <w:rFonts w:cs="Times New Roman"/>
          <w:szCs w:val="24"/>
        </w:rPr>
      </w:pPr>
      <w:r w:rsidRPr="00574A09">
        <w:rPr>
          <w:rFonts w:cs="Times New Roman"/>
          <w:szCs w:val="24"/>
        </w:rPr>
        <w:br w:type="page"/>
      </w:r>
    </w:p>
    <w:p w14:paraId="05694478" w14:textId="6618B367" w:rsidR="00F0528F" w:rsidRPr="00574A09" w:rsidRDefault="00973121" w:rsidP="005D71AF">
      <w:pPr>
        <w:pStyle w:val="Naslov2"/>
      </w:pPr>
      <w:bookmarkStart w:id="90" w:name="_Toc509588457"/>
      <w:bookmarkStart w:id="91" w:name="_Toc511205693"/>
      <w:r>
        <w:lastRenderedPageBreak/>
        <w:t>PRILOGA E</w:t>
      </w:r>
      <w:r w:rsidR="00F0528F" w:rsidRPr="00574A09">
        <w:t>: PRIKAZ FAZ RAZVOJA PO AVTORJIH</w:t>
      </w:r>
      <w:bookmarkEnd w:id="90"/>
      <w:bookmarkEnd w:id="91"/>
    </w:p>
    <w:tbl>
      <w:tblPr>
        <w:tblW w:w="13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11"/>
        <w:gridCol w:w="1464"/>
        <w:gridCol w:w="1464"/>
        <w:gridCol w:w="1238"/>
        <w:gridCol w:w="1389"/>
        <w:gridCol w:w="1447"/>
        <w:gridCol w:w="1238"/>
        <w:gridCol w:w="719"/>
        <w:gridCol w:w="1020"/>
        <w:gridCol w:w="1440"/>
        <w:gridCol w:w="720"/>
        <w:gridCol w:w="1080"/>
      </w:tblGrid>
      <w:tr w:rsidR="00441104" w:rsidRPr="007F1BA7" w14:paraId="74712D95" w14:textId="77777777" w:rsidTr="00441104">
        <w:trPr>
          <w:trHeight w:val="51"/>
          <w:jc w:val="center"/>
        </w:trPr>
        <w:tc>
          <w:tcPr>
            <w:tcW w:w="711" w:type="dxa"/>
            <w:shd w:val="clear" w:color="auto" w:fill="DAEEF3" w:themeFill="accent5" w:themeFillTint="33"/>
            <w:vAlign w:val="center"/>
            <w:hideMark/>
          </w:tcPr>
          <w:p w14:paraId="32745BE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VTOR</w:t>
            </w:r>
          </w:p>
        </w:tc>
        <w:tc>
          <w:tcPr>
            <w:tcW w:w="1464" w:type="dxa"/>
            <w:shd w:val="clear" w:color="auto" w:fill="DAEEF3" w:themeFill="accent5" w:themeFillTint="33"/>
            <w:vAlign w:val="center"/>
            <w:hideMark/>
          </w:tcPr>
          <w:p w14:paraId="34F587A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E</w:t>
            </w:r>
          </w:p>
        </w:tc>
        <w:tc>
          <w:tcPr>
            <w:tcW w:w="1464" w:type="dxa"/>
            <w:shd w:val="clear" w:color="auto" w:fill="DAEEF3" w:themeFill="accent5" w:themeFillTint="33"/>
            <w:vAlign w:val="center"/>
            <w:hideMark/>
          </w:tcPr>
          <w:p w14:paraId="4A60EA8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238" w:type="dxa"/>
            <w:shd w:val="clear" w:color="auto" w:fill="DAEEF3" w:themeFill="accent5" w:themeFillTint="33"/>
            <w:vAlign w:val="center"/>
            <w:hideMark/>
          </w:tcPr>
          <w:p w14:paraId="0311277D"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389" w:type="dxa"/>
            <w:shd w:val="clear" w:color="auto" w:fill="DAEEF3" w:themeFill="accent5" w:themeFillTint="33"/>
            <w:vAlign w:val="center"/>
            <w:hideMark/>
          </w:tcPr>
          <w:p w14:paraId="4424AAF8"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447" w:type="dxa"/>
            <w:shd w:val="clear" w:color="auto" w:fill="DAEEF3" w:themeFill="accent5" w:themeFillTint="33"/>
            <w:vAlign w:val="center"/>
            <w:hideMark/>
          </w:tcPr>
          <w:p w14:paraId="4DBFCDA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238" w:type="dxa"/>
            <w:shd w:val="clear" w:color="auto" w:fill="DAEEF3" w:themeFill="accent5" w:themeFillTint="33"/>
            <w:vAlign w:val="center"/>
            <w:hideMark/>
          </w:tcPr>
          <w:p w14:paraId="52415D2D"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719" w:type="dxa"/>
            <w:shd w:val="clear" w:color="auto" w:fill="DAEEF3" w:themeFill="accent5" w:themeFillTint="33"/>
            <w:vAlign w:val="center"/>
            <w:hideMark/>
          </w:tcPr>
          <w:p w14:paraId="30A07B9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020" w:type="dxa"/>
            <w:shd w:val="clear" w:color="auto" w:fill="DAEEF3" w:themeFill="accent5" w:themeFillTint="33"/>
            <w:vAlign w:val="center"/>
            <w:hideMark/>
          </w:tcPr>
          <w:p w14:paraId="17B1129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440" w:type="dxa"/>
            <w:shd w:val="clear" w:color="auto" w:fill="DAEEF3" w:themeFill="accent5" w:themeFillTint="33"/>
            <w:vAlign w:val="center"/>
            <w:hideMark/>
          </w:tcPr>
          <w:p w14:paraId="7F22E512"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720" w:type="dxa"/>
            <w:shd w:val="clear" w:color="auto" w:fill="DAEEF3" w:themeFill="accent5" w:themeFillTint="33"/>
            <w:vAlign w:val="center"/>
            <w:hideMark/>
          </w:tcPr>
          <w:p w14:paraId="78BAE8E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080" w:type="dxa"/>
            <w:shd w:val="clear" w:color="auto" w:fill="DAEEF3" w:themeFill="accent5" w:themeFillTint="33"/>
            <w:vAlign w:val="center"/>
            <w:hideMark/>
          </w:tcPr>
          <w:p w14:paraId="358618C6"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4C1EC535" w14:textId="77777777" w:rsidTr="00441104">
        <w:trPr>
          <w:trHeight w:val="133"/>
          <w:jc w:val="center"/>
        </w:trPr>
        <w:tc>
          <w:tcPr>
            <w:tcW w:w="711" w:type="dxa"/>
            <w:shd w:val="clear" w:color="auto" w:fill="DAEEF3" w:themeFill="accent5" w:themeFillTint="33"/>
            <w:vAlign w:val="center"/>
            <w:hideMark/>
          </w:tcPr>
          <w:p w14:paraId="34EE9C2C"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Novak (2012)</w:t>
            </w:r>
          </w:p>
        </w:tc>
        <w:tc>
          <w:tcPr>
            <w:tcW w:w="1464" w:type="dxa"/>
            <w:shd w:val="clear" w:color="auto" w:fill="auto"/>
            <w:vAlign w:val="center"/>
            <w:hideMark/>
          </w:tcPr>
          <w:p w14:paraId="40EA255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KONCEPT</w:t>
            </w:r>
          </w:p>
        </w:tc>
        <w:tc>
          <w:tcPr>
            <w:tcW w:w="1464" w:type="dxa"/>
            <w:shd w:val="clear" w:color="auto" w:fill="auto"/>
            <w:vAlign w:val="center"/>
            <w:hideMark/>
          </w:tcPr>
          <w:p w14:paraId="71A66C64" w14:textId="7E792D2D"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PRODUKCIJA</w:t>
            </w:r>
          </w:p>
        </w:tc>
        <w:tc>
          <w:tcPr>
            <w:tcW w:w="1238" w:type="dxa"/>
            <w:shd w:val="clear" w:color="auto" w:fill="auto"/>
            <w:vAlign w:val="center"/>
            <w:hideMark/>
          </w:tcPr>
          <w:p w14:paraId="18991B9C"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TOTIP</w:t>
            </w:r>
          </w:p>
        </w:tc>
        <w:tc>
          <w:tcPr>
            <w:tcW w:w="1389" w:type="dxa"/>
            <w:shd w:val="clear" w:color="auto" w:fill="auto"/>
            <w:vAlign w:val="center"/>
            <w:hideMark/>
          </w:tcPr>
          <w:p w14:paraId="44C4FD1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447" w:type="dxa"/>
            <w:shd w:val="clear" w:color="auto" w:fill="auto"/>
            <w:vAlign w:val="center"/>
            <w:hideMark/>
          </w:tcPr>
          <w:p w14:paraId="542D8DBB"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LFA</w:t>
            </w:r>
          </w:p>
        </w:tc>
        <w:tc>
          <w:tcPr>
            <w:tcW w:w="1238" w:type="dxa"/>
            <w:shd w:val="clear" w:color="auto" w:fill="auto"/>
            <w:vAlign w:val="center"/>
            <w:hideMark/>
          </w:tcPr>
          <w:p w14:paraId="72A311E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ETA</w:t>
            </w:r>
          </w:p>
        </w:tc>
        <w:tc>
          <w:tcPr>
            <w:tcW w:w="719" w:type="dxa"/>
            <w:shd w:val="clear" w:color="auto" w:fill="auto"/>
            <w:vAlign w:val="center"/>
            <w:hideMark/>
          </w:tcPr>
          <w:p w14:paraId="74F1C17F"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GOLD</w:t>
            </w:r>
          </w:p>
        </w:tc>
        <w:tc>
          <w:tcPr>
            <w:tcW w:w="1020" w:type="dxa"/>
            <w:shd w:val="clear" w:color="auto" w:fill="auto"/>
            <w:vAlign w:val="center"/>
            <w:hideMark/>
          </w:tcPr>
          <w:p w14:paraId="7999208A" w14:textId="0B3D957A"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ST</w:t>
            </w:r>
            <w:r w:rsidR="00F0528F" w:rsidRPr="007F1BA7">
              <w:rPr>
                <w:rFonts w:eastAsia="Times New Roman" w:cs="Times New Roman"/>
                <w:sz w:val="16"/>
                <w:szCs w:val="16"/>
                <w:lang w:eastAsia="sl-SI"/>
              </w:rPr>
              <w:t>PRODUKCIJA</w:t>
            </w:r>
          </w:p>
        </w:tc>
        <w:tc>
          <w:tcPr>
            <w:tcW w:w="1440" w:type="dxa"/>
            <w:shd w:val="clear" w:color="auto" w:fill="auto"/>
            <w:vAlign w:val="center"/>
            <w:hideMark/>
          </w:tcPr>
          <w:p w14:paraId="028254A2"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720" w:type="dxa"/>
            <w:shd w:val="clear" w:color="auto" w:fill="auto"/>
            <w:vAlign w:val="center"/>
            <w:hideMark/>
          </w:tcPr>
          <w:p w14:paraId="5CF5802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c>
          <w:tcPr>
            <w:tcW w:w="1080" w:type="dxa"/>
            <w:shd w:val="clear" w:color="auto" w:fill="auto"/>
            <w:vAlign w:val="center"/>
            <w:hideMark/>
          </w:tcPr>
          <w:p w14:paraId="51412B16"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30C392E0" w14:textId="77777777" w:rsidTr="00441104">
        <w:trPr>
          <w:trHeight w:val="95"/>
          <w:jc w:val="center"/>
        </w:trPr>
        <w:tc>
          <w:tcPr>
            <w:tcW w:w="711" w:type="dxa"/>
            <w:shd w:val="clear" w:color="auto" w:fill="DAEEF3" w:themeFill="accent5" w:themeFillTint="33"/>
            <w:vAlign w:val="center"/>
            <w:hideMark/>
          </w:tcPr>
          <w:p w14:paraId="5380506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Unger in Novak (2011)</w:t>
            </w:r>
          </w:p>
        </w:tc>
        <w:tc>
          <w:tcPr>
            <w:tcW w:w="1464" w:type="dxa"/>
            <w:shd w:val="clear" w:color="auto" w:fill="auto"/>
            <w:vAlign w:val="center"/>
            <w:hideMark/>
          </w:tcPr>
          <w:p w14:paraId="7C996A90" w14:textId="0653F567"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tc>
        <w:tc>
          <w:tcPr>
            <w:tcW w:w="1464" w:type="dxa"/>
            <w:shd w:val="clear" w:color="auto" w:fill="auto"/>
            <w:vAlign w:val="center"/>
            <w:hideMark/>
          </w:tcPr>
          <w:p w14:paraId="249A0CC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238" w:type="dxa"/>
            <w:shd w:val="clear" w:color="auto" w:fill="auto"/>
            <w:vAlign w:val="center"/>
            <w:hideMark/>
          </w:tcPr>
          <w:p w14:paraId="44E8E88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LFA &amp; BETA</w:t>
            </w:r>
          </w:p>
        </w:tc>
        <w:tc>
          <w:tcPr>
            <w:tcW w:w="1389" w:type="dxa"/>
            <w:shd w:val="clear" w:color="auto" w:fill="auto"/>
            <w:vAlign w:val="center"/>
            <w:hideMark/>
          </w:tcPr>
          <w:p w14:paraId="362CC89A"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GOLD</w:t>
            </w:r>
          </w:p>
        </w:tc>
        <w:tc>
          <w:tcPr>
            <w:tcW w:w="1447" w:type="dxa"/>
            <w:shd w:val="clear" w:color="auto" w:fill="auto"/>
            <w:vAlign w:val="center"/>
            <w:hideMark/>
          </w:tcPr>
          <w:p w14:paraId="6F187BB5" w14:textId="60AD14F2"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ST</w:t>
            </w:r>
            <w:r w:rsidR="00F0528F" w:rsidRPr="007F1BA7">
              <w:rPr>
                <w:rFonts w:eastAsia="Times New Roman" w:cs="Times New Roman"/>
                <w:sz w:val="16"/>
                <w:szCs w:val="16"/>
                <w:lang w:eastAsia="sl-SI"/>
              </w:rPr>
              <w:t>PRODUKCIJA</w:t>
            </w:r>
          </w:p>
        </w:tc>
        <w:tc>
          <w:tcPr>
            <w:tcW w:w="1238" w:type="dxa"/>
            <w:shd w:val="clear" w:color="auto" w:fill="auto"/>
            <w:vAlign w:val="center"/>
            <w:hideMark/>
          </w:tcPr>
          <w:p w14:paraId="194EBEB3" w14:textId="77777777" w:rsidR="00F0528F" w:rsidRPr="007F1BA7" w:rsidRDefault="00F0528F" w:rsidP="005D71AF">
            <w:pPr>
              <w:spacing w:line="240" w:lineRule="auto"/>
              <w:rPr>
                <w:rFonts w:eastAsia="Times New Roman" w:cs="Times New Roman"/>
                <w:sz w:val="16"/>
                <w:szCs w:val="16"/>
                <w:lang w:eastAsia="sl-SI"/>
              </w:rPr>
            </w:pPr>
          </w:p>
        </w:tc>
        <w:tc>
          <w:tcPr>
            <w:tcW w:w="719" w:type="dxa"/>
            <w:shd w:val="clear" w:color="auto" w:fill="auto"/>
            <w:vAlign w:val="center"/>
            <w:hideMark/>
          </w:tcPr>
          <w:p w14:paraId="7CF69AE3"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hideMark/>
          </w:tcPr>
          <w:p w14:paraId="1BA0E9B5"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hideMark/>
          </w:tcPr>
          <w:p w14:paraId="07328652"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hideMark/>
          </w:tcPr>
          <w:p w14:paraId="3857A8CB"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hideMark/>
          </w:tcPr>
          <w:p w14:paraId="15F345A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794C2EEF" w14:textId="77777777" w:rsidTr="00441104">
        <w:trPr>
          <w:trHeight w:val="142"/>
          <w:jc w:val="center"/>
        </w:trPr>
        <w:tc>
          <w:tcPr>
            <w:tcW w:w="711" w:type="dxa"/>
            <w:shd w:val="clear" w:color="auto" w:fill="DAEEF3" w:themeFill="accent5" w:themeFillTint="33"/>
            <w:vAlign w:val="center"/>
            <w:hideMark/>
          </w:tcPr>
          <w:p w14:paraId="59E65D3C"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Ramadan in Widyani (2013) lasten podroben</w:t>
            </w:r>
          </w:p>
        </w:tc>
        <w:tc>
          <w:tcPr>
            <w:tcW w:w="1464" w:type="dxa"/>
            <w:shd w:val="clear" w:color="auto" w:fill="auto"/>
            <w:vAlign w:val="center"/>
            <w:hideMark/>
          </w:tcPr>
          <w:p w14:paraId="7593BA0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NICIACIJA</w:t>
            </w:r>
          </w:p>
        </w:tc>
        <w:tc>
          <w:tcPr>
            <w:tcW w:w="1464" w:type="dxa"/>
            <w:shd w:val="clear" w:color="auto" w:fill="auto"/>
            <w:vAlign w:val="center"/>
            <w:hideMark/>
          </w:tcPr>
          <w:p w14:paraId="3F54D30C" w14:textId="51A9BCA5"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w:t>
            </w:r>
            <w:r w:rsidR="002833F8" w:rsidRPr="007F1BA7">
              <w:rPr>
                <w:rFonts w:eastAsia="Times New Roman" w:cs="Times New Roman"/>
                <w:sz w:val="16"/>
                <w:szCs w:val="16"/>
                <w:lang w:eastAsia="sl-SI"/>
              </w:rPr>
              <w:t>RED</w:t>
            </w:r>
            <w:r w:rsidRPr="007F1BA7">
              <w:rPr>
                <w:rFonts w:eastAsia="Times New Roman" w:cs="Times New Roman"/>
                <w:sz w:val="16"/>
                <w:szCs w:val="16"/>
                <w:lang w:eastAsia="sl-SI"/>
              </w:rPr>
              <w:t>PRODUKCIJA</w:t>
            </w:r>
          </w:p>
        </w:tc>
        <w:tc>
          <w:tcPr>
            <w:tcW w:w="1238" w:type="dxa"/>
            <w:shd w:val="clear" w:color="auto" w:fill="auto"/>
            <w:vAlign w:val="center"/>
            <w:hideMark/>
          </w:tcPr>
          <w:p w14:paraId="34313CDD"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389" w:type="dxa"/>
            <w:shd w:val="clear" w:color="auto" w:fill="auto"/>
            <w:vAlign w:val="center"/>
            <w:hideMark/>
          </w:tcPr>
          <w:p w14:paraId="5FF8CB64"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TESTIRANJE</w:t>
            </w:r>
          </w:p>
        </w:tc>
        <w:tc>
          <w:tcPr>
            <w:tcW w:w="1447" w:type="dxa"/>
            <w:shd w:val="clear" w:color="auto" w:fill="auto"/>
            <w:vAlign w:val="center"/>
            <w:hideMark/>
          </w:tcPr>
          <w:p w14:paraId="669FA4C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ETA</w:t>
            </w:r>
          </w:p>
        </w:tc>
        <w:tc>
          <w:tcPr>
            <w:tcW w:w="1238" w:type="dxa"/>
            <w:shd w:val="clear" w:color="auto" w:fill="auto"/>
            <w:vAlign w:val="center"/>
            <w:hideMark/>
          </w:tcPr>
          <w:p w14:paraId="1580496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719" w:type="dxa"/>
            <w:shd w:val="clear" w:color="auto" w:fill="auto"/>
            <w:vAlign w:val="center"/>
            <w:hideMark/>
          </w:tcPr>
          <w:p w14:paraId="758C73E4"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hideMark/>
          </w:tcPr>
          <w:p w14:paraId="2846E79E"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hideMark/>
          </w:tcPr>
          <w:p w14:paraId="4330608E"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hideMark/>
          </w:tcPr>
          <w:p w14:paraId="31F4FE5B"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hideMark/>
          </w:tcPr>
          <w:p w14:paraId="1ECEA99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612067A1" w14:textId="77777777" w:rsidTr="00441104">
        <w:trPr>
          <w:trHeight w:val="189"/>
          <w:jc w:val="center"/>
        </w:trPr>
        <w:tc>
          <w:tcPr>
            <w:tcW w:w="711" w:type="dxa"/>
            <w:shd w:val="clear" w:color="auto" w:fill="DAEEF3" w:themeFill="accent5" w:themeFillTint="33"/>
            <w:vAlign w:val="center"/>
            <w:hideMark/>
          </w:tcPr>
          <w:p w14:paraId="7AB1926A"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ates (2004)</w:t>
            </w:r>
          </w:p>
        </w:tc>
        <w:tc>
          <w:tcPr>
            <w:tcW w:w="1464" w:type="dxa"/>
            <w:shd w:val="clear" w:color="auto" w:fill="auto"/>
            <w:vAlign w:val="center"/>
            <w:hideMark/>
          </w:tcPr>
          <w:p w14:paraId="094AD5A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RAZVOJ KONCEPTA</w:t>
            </w:r>
          </w:p>
        </w:tc>
        <w:tc>
          <w:tcPr>
            <w:tcW w:w="1464" w:type="dxa"/>
            <w:shd w:val="clear" w:color="auto" w:fill="auto"/>
            <w:vAlign w:val="center"/>
            <w:hideMark/>
          </w:tcPr>
          <w:p w14:paraId="16F27BB3" w14:textId="3FA23716"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p w14:paraId="6F803F51" w14:textId="77777777" w:rsidR="00F0528F" w:rsidRPr="007F1BA7" w:rsidRDefault="00F0528F" w:rsidP="005D71AF">
            <w:pPr>
              <w:spacing w:line="240" w:lineRule="auto"/>
              <w:rPr>
                <w:rFonts w:eastAsia="Times New Roman" w:cs="Times New Roman"/>
                <w:sz w:val="16"/>
                <w:szCs w:val="16"/>
                <w:lang w:eastAsia="sl-SI"/>
              </w:rPr>
            </w:pPr>
          </w:p>
        </w:tc>
        <w:tc>
          <w:tcPr>
            <w:tcW w:w="1238" w:type="dxa"/>
            <w:shd w:val="clear" w:color="auto" w:fill="auto"/>
            <w:vAlign w:val="center"/>
            <w:hideMark/>
          </w:tcPr>
          <w:p w14:paraId="2609F698"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RAZVOJ</w:t>
            </w:r>
          </w:p>
        </w:tc>
        <w:tc>
          <w:tcPr>
            <w:tcW w:w="1389" w:type="dxa"/>
            <w:shd w:val="clear" w:color="auto" w:fill="auto"/>
            <w:vAlign w:val="center"/>
            <w:hideMark/>
          </w:tcPr>
          <w:p w14:paraId="6745FBE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LFA</w:t>
            </w:r>
          </w:p>
        </w:tc>
        <w:tc>
          <w:tcPr>
            <w:tcW w:w="1447" w:type="dxa"/>
            <w:shd w:val="clear" w:color="auto" w:fill="auto"/>
            <w:vAlign w:val="center"/>
            <w:hideMark/>
          </w:tcPr>
          <w:p w14:paraId="02DDF98F"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ETA</w:t>
            </w:r>
          </w:p>
        </w:tc>
        <w:tc>
          <w:tcPr>
            <w:tcW w:w="1238" w:type="dxa"/>
            <w:shd w:val="clear" w:color="auto" w:fill="auto"/>
            <w:vAlign w:val="center"/>
            <w:hideMark/>
          </w:tcPr>
          <w:p w14:paraId="18BB833F"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KINITEV KODIRANJA</w:t>
            </w:r>
          </w:p>
        </w:tc>
        <w:tc>
          <w:tcPr>
            <w:tcW w:w="719" w:type="dxa"/>
            <w:shd w:val="clear" w:color="auto" w:fill="auto"/>
            <w:vAlign w:val="center"/>
            <w:hideMark/>
          </w:tcPr>
          <w:p w14:paraId="6CA6C66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1020" w:type="dxa"/>
            <w:shd w:val="clear" w:color="auto" w:fill="auto"/>
            <w:vAlign w:val="center"/>
            <w:hideMark/>
          </w:tcPr>
          <w:p w14:paraId="55155473"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PRAVKI</w:t>
            </w:r>
          </w:p>
        </w:tc>
        <w:tc>
          <w:tcPr>
            <w:tcW w:w="1440" w:type="dxa"/>
            <w:shd w:val="clear" w:color="auto" w:fill="auto"/>
            <w:vAlign w:val="center"/>
            <w:hideMark/>
          </w:tcPr>
          <w:p w14:paraId="2E55981F"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SODOBITVE</w:t>
            </w:r>
          </w:p>
        </w:tc>
        <w:tc>
          <w:tcPr>
            <w:tcW w:w="720" w:type="dxa"/>
            <w:shd w:val="clear" w:color="auto" w:fill="auto"/>
            <w:vAlign w:val="center"/>
            <w:hideMark/>
          </w:tcPr>
          <w:p w14:paraId="24B996A9"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hideMark/>
          </w:tcPr>
          <w:p w14:paraId="7ED58A1D"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w:t>
            </w:r>
          </w:p>
        </w:tc>
      </w:tr>
      <w:tr w:rsidR="000656C4" w:rsidRPr="007F1BA7" w14:paraId="674199A9" w14:textId="77777777" w:rsidTr="00441104">
        <w:trPr>
          <w:trHeight w:val="189"/>
          <w:jc w:val="center"/>
        </w:trPr>
        <w:tc>
          <w:tcPr>
            <w:tcW w:w="711" w:type="dxa"/>
            <w:shd w:val="clear" w:color="auto" w:fill="DAEEF3" w:themeFill="accent5" w:themeFillTint="33"/>
            <w:vAlign w:val="center"/>
            <w:hideMark/>
          </w:tcPr>
          <w:p w14:paraId="3334775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slan in Balci (2015)</w:t>
            </w:r>
          </w:p>
        </w:tc>
        <w:tc>
          <w:tcPr>
            <w:tcW w:w="1464" w:type="dxa"/>
            <w:shd w:val="clear" w:color="auto" w:fill="auto"/>
            <w:vAlign w:val="center"/>
            <w:hideMark/>
          </w:tcPr>
          <w:p w14:paraId="7ED1FA2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ORMULACIJA PROBLEMA</w:t>
            </w:r>
          </w:p>
        </w:tc>
        <w:tc>
          <w:tcPr>
            <w:tcW w:w="1464" w:type="dxa"/>
            <w:shd w:val="clear" w:color="auto" w:fill="auto"/>
            <w:vAlign w:val="center"/>
            <w:hideMark/>
          </w:tcPr>
          <w:p w14:paraId="58766596"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ELAVA IDEJE</w:t>
            </w:r>
          </w:p>
        </w:tc>
        <w:tc>
          <w:tcPr>
            <w:tcW w:w="1238" w:type="dxa"/>
            <w:shd w:val="clear" w:color="auto" w:fill="auto"/>
            <w:vAlign w:val="center"/>
            <w:hideMark/>
          </w:tcPr>
          <w:p w14:paraId="512406FB" w14:textId="11355297" w:rsidR="00F0528F" w:rsidRPr="007F1BA7" w:rsidRDefault="0099383A"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NAČ</w:t>
            </w:r>
            <w:r w:rsidR="00F0528F" w:rsidRPr="007F1BA7">
              <w:rPr>
                <w:rFonts w:eastAsia="Times New Roman" w:cs="Times New Roman"/>
                <w:sz w:val="16"/>
                <w:szCs w:val="16"/>
                <w:lang w:eastAsia="sl-SI"/>
              </w:rPr>
              <w:t>RTOVANJE IGRE</w:t>
            </w:r>
          </w:p>
        </w:tc>
        <w:tc>
          <w:tcPr>
            <w:tcW w:w="1389" w:type="dxa"/>
            <w:shd w:val="clear" w:color="auto" w:fill="auto"/>
            <w:vAlign w:val="center"/>
            <w:hideMark/>
          </w:tcPr>
          <w:p w14:paraId="3902DAB1" w14:textId="77777777" w:rsidR="00524D0E"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 xml:space="preserve">RAZVOJ </w:t>
            </w:r>
          </w:p>
          <w:p w14:paraId="6E2C9CB4" w14:textId="3D8C9B5B"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ZAHTEV</w:t>
            </w:r>
          </w:p>
        </w:tc>
        <w:tc>
          <w:tcPr>
            <w:tcW w:w="1447" w:type="dxa"/>
            <w:shd w:val="clear" w:color="auto" w:fill="auto"/>
            <w:vAlign w:val="center"/>
            <w:hideMark/>
          </w:tcPr>
          <w:p w14:paraId="4084973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RHITEKTURA</w:t>
            </w:r>
          </w:p>
        </w:tc>
        <w:tc>
          <w:tcPr>
            <w:tcW w:w="1238" w:type="dxa"/>
            <w:shd w:val="clear" w:color="auto" w:fill="auto"/>
            <w:vAlign w:val="center"/>
            <w:hideMark/>
          </w:tcPr>
          <w:p w14:paraId="39A9A2CC"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NAČRTOVANJE PROGRAMSKE OPREME</w:t>
            </w:r>
          </w:p>
        </w:tc>
        <w:tc>
          <w:tcPr>
            <w:tcW w:w="719" w:type="dxa"/>
            <w:shd w:val="clear" w:color="auto" w:fill="auto"/>
            <w:vAlign w:val="center"/>
            <w:hideMark/>
          </w:tcPr>
          <w:p w14:paraId="3BD73E15" w14:textId="509D648D" w:rsidR="000656C4" w:rsidRPr="007F1BA7" w:rsidRDefault="000656C4"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RAZVOJ</w:t>
            </w:r>
          </w:p>
        </w:tc>
        <w:tc>
          <w:tcPr>
            <w:tcW w:w="1020" w:type="dxa"/>
            <w:shd w:val="clear" w:color="auto" w:fill="auto"/>
            <w:vAlign w:val="center"/>
            <w:hideMark/>
          </w:tcPr>
          <w:p w14:paraId="4B757A87"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NTEGRACIJA</w:t>
            </w:r>
          </w:p>
        </w:tc>
        <w:tc>
          <w:tcPr>
            <w:tcW w:w="1440" w:type="dxa"/>
            <w:shd w:val="clear" w:color="auto" w:fill="auto"/>
            <w:vAlign w:val="center"/>
            <w:hideMark/>
          </w:tcPr>
          <w:p w14:paraId="74EA7125"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720" w:type="dxa"/>
            <w:shd w:val="clear" w:color="auto" w:fill="auto"/>
            <w:vAlign w:val="center"/>
            <w:hideMark/>
          </w:tcPr>
          <w:p w14:paraId="61038C0E" w14:textId="7B89B533" w:rsidR="00F0528F" w:rsidRPr="007F1BA7" w:rsidRDefault="00AD5B8D"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UČ</w:t>
            </w:r>
            <w:r w:rsidR="00F0528F" w:rsidRPr="007F1BA7">
              <w:rPr>
                <w:rFonts w:eastAsia="Times New Roman" w:cs="Times New Roman"/>
                <w:sz w:val="16"/>
                <w:szCs w:val="16"/>
                <w:lang w:eastAsia="sl-SI"/>
              </w:rPr>
              <w:t>ENJE</w:t>
            </w:r>
          </w:p>
        </w:tc>
        <w:tc>
          <w:tcPr>
            <w:tcW w:w="1080" w:type="dxa"/>
            <w:shd w:val="clear" w:color="auto" w:fill="auto"/>
            <w:vAlign w:val="center"/>
            <w:hideMark/>
          </w:tcPr>
          <w:p w14:paraId="3B5D6353" w14:textId="77777777" w:rsidR="00F0528F" w:rsidRPr="007F1BA7" w:rsidRDefault="000656C4"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VRATNE</w:t>
            </w:r>
          </w:p>
          <w:p w14:paraId="6020D96A" w14:textId="4127586E" w:rsidR="000656C4" w:rsidRPr="007F1BA7" w:rsidRDefault="000656C4"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NFORMACIJE</w:t>
            </w:r>
          </w:p>
        </w:tc>
      </w:tr>
      <w:tr w:rsidR="000656C4" w:rsidRPr="007F1BA7" w14:paraId="37C516B6" w14:textId="77777777" w:rsidTr="00441104">
        <w:trPr>
          <w:trHeight w:val="189"/>
          <w:jc w:val="center"/>
        </w:trPr>
        <w:tc>
          <w:tcPr>
            <w:tcW w:w="711" w:type="dxa"/>
            <w:shd w:val="clear" w:color="auto" w:fill="DAEEF3" w:themeFill="accent5" w:themeFillTint="33"/>
            <w:vAlign w:val="center"/>
          </w:tcPr>
          <w:p w14:paraId="5AB0E6A6" w14:textId="1B6018A0"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Bartle (2004)</w:t>
            </w:r>
          </w:p>
        </w:tc>
        <w:tc>
          <w:tcPr>
            <w:tcW w:w="1464" w:type="dxa"/>
            <w:shd w:val="clear" w:color="auto" w:fill="auto"/>
            <w:vAlign w:val="center"/>
          </w:tcPr>
          <w:p w14:paraId="4F8D4A9E" w14:textId="2EFEB987" w:rsidR="00F0528F" w:rsidRPr="007F1BA7" w:rsidRDefault="00524D0E"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tc>
        <w:tc>
          <w:tcPr>
            <w:tcW w:w="1464" w:type="dxa"/>
            <w:shd w:val="clear" w:color="auto" w:fill="auto"/>
            <w:vAlign w:val="center"/>
          </w:tcPr>
          <w:p w14:paraId="7A7460D8"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238" w:type="dxa"/>
            <w:shd w:val="clear" w:color="auto" w:fill="auto"/>
            <w:vAlign w:val="center"/>
          </w:tcPr>
          <w:p w14:paraId="5DB4295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IZDAJA</w:t>
            </w:r>
          </w:p>
        </w:tc>
        <w:tc>
          <w:tcPr>
            <w:tcW w:w="1389" w:type="dxa"/>
            <w:shd w:val="clear" w:color="auto" w:fill="auto"/>
            <w:vAlign w:val="center"/>
          </w:tcPr>
          <w:p w14:paraId="63A1E32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ODPORA</w:t>
            </w:r>
          </w:p>
        </w:tc>
        <w:tc>
          <w:tcPr>
            <w:tcW w:w="1447" w:type="dxa"/>
            <w:shd w:val="clear" w:color="auto" w:fill="auto"/>
            <w:vAlign w:val="center"/>
          </w:tcPr>
          <w:p w14:paraId="54949AD2" w14:textId="77777777" w:rsidR="00F0528F" w:rsidRPr="007F1BA7" w:rsidRDefault="00F0528F" w:rsidP="005D71AF">
            <w:pPr>
              <w:spacing w:line="240" w:lineRule="auto"/>
              <w:rPr>
                <w:rFonts w:eastAsia="Times New Roman" w:cs="Times New Roman"/>
                <w:sz w:val="16"/>
                <w:szCs w:val="16"/>
                <w:lang w:eastAsia="sl-SI"/>
              </w:rPr>
            </w:pPr>
          </w:p>
        </w:tc>
        <w:tc>
          <w:tcPr>
            <w:tcW w:w="1238" w:type="dxa"/>
            <w:shd w:val="clear" w:color="auto" w:fill="auto"/>
            <w:vAlign w:val="center"/>
          </w:tcPr>
          <w:p w14:paraId="64045EF3" w14:textId="77777777" w:rsidR="00F0528F" w:rsidRPr="007F1BA7" w:rsidRDefault="00F0528F" w:rsidP="005D71AF">
            <w:pPr>
              <w:spacing w:line="240" w:lineRule="auto"/>
              <w:rPr>
                <w:rFonts w:eastAsia="Times New Roman" w:cs="Times New Roman"/>
                <w:sz w:val="16"/>
                <w:szCs w:val="16"/>
                <w:lang w:eastAsia="sl-SI"/>
              </w:rPr>
            </w:pPr>
          </w:p>
        </w:tc>
        <w:tc>
          <w:tcPr>
            <w:tcW w:w="719" w:type="dxa"/>
            <w:shd w:val="clear" w:color="auto" w:fill="auto"/>
            <w:vAlign w:val="center"/>
          </w:tcPr>
          <w:p w14:paraId="16BB895D"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tcPr>
          <w:p w14:paraId="33917CA4"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tcPr>
          <w:p w14:paraId="6F6780D5"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tcPr>
          <w:p w14:paraId="70C662BD"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tcPr>
          <w:p w14:paraId="05C6D424" w14:textId="77777777" w:rsidR="00F0528F" w:rsidRPr="007F1BA7" w:rsidRDefault="00F0528F" w:rsidP="005D71AF">
            <w:pPr>
              <w:spacing w:line="240" w:lineRule="auto"/>
              <w:rPr>
                <w:rFonts w:eastAsia="Times New Roman" w:cs="Times New Roman"/>
                <w:sz w:val="16"/>
                <w:szCs w:val="16"/>
                <w:lang w:eastAsia="sl-SI"/>
              </w:rPr>
            </w:pPr>
          </w:p>
        </w:tc>
      </w:tr>
      <w:tr w:rsidR="000656C4" w:rsidRPr="007F1BA7" w14:paraId="19BA01EB" w14:textId="77777777" w:rsidTr="00441104">
        <w:trPr>
          <w:trHeight w:val="189"/>
          <w:jc w:val="center"/>
        </w:trPr>
        <w:tc>
          <w:tcPr>
            <w:tcW w:w="711" w:type="dxa"/>
            <w:shd w:val="clear" w:color="auto" w:fill="DAEEF3" w:themeFill="accent5" w:themeFillTint="33"/>
            <w:vAlign w:val="center"/>
          </w:tcPr>
          <w:p w14:paraId="1F050F5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ulleton (2014)</w:t>
            </w:r>
          </w:p>
        </w:tc>
        <w:tc>
          <w:tcPr>
            <w:tcW w:w="1464" w:type="dxa"/>
            <w:shd w:val="clear" w:color="auto" w:fill="auto"/>
            <w:vAlign w:val="center"/>
          </w:tcPr>
          <w:p w14:paraId="202A8AE6"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KONCEPT</w:t>
            </w:r>
          </w:p>
        </w:tc>
        <w:tc>
          <w:tcPr>
            <w:tcW w:w="1464" w:type="dxa"/>
            <w:shd w:val="clear" w:color="auto" w:fill="auto"/>
            <w:vAlign w:val="center"/>
          </w:tcPr>
          <w:p w14:paraId="1B1F4A8F" w14:textId="14B77D20" w:rsidR="00F0528F" w:rsidRPr="007F1BA7" w:rsidRDefault="002833F8"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F0528F" w:rsidRPr="007F1BA7">
              <w:rPr>
                <w:rFonts w:eastAsia="Times New Roman" w:cs="Times New Roman"/>
                <w:sz w:val="16"/>
                <w:szCs w:val="16"/>
                <w:lang w:eastAsia="sl-SI"/>
              </w:rPr>
              <w:t>PRODUKCIJA</w:t>
            </w:r>
          </w:p>
        </w:tc>
        <w:tc>
          <w:tcPr>
            <w:tcW w:w="1238" w:type="dxa"/>
            <w:shd w:val="clear" w:color="auto" w:fill="auto"/>
            <w:vAlign w:val="center"/>
          </w:tcPr>
          <w:p w14:paraId="1A7C21D9"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389" w:type="dxa"/>
            <w:shd w:val="clear" w:color="auto" w:fill="auto"/>
            <w:vAlign w:val="center"/>
          </w:tcPr>
          <w:p w14:paraId="272B49C4"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ZAGOTAVLJANJE KVALITETE</w:t>
            </w:r>
          </w:p>
        </w:tc>
        <w:tc>
          <w:tcPr>
            <w:tcW w:w="1447" w:type="dxa"/>
            <w:shd w:val="clear" w:color="auto" w:fill="auto"/>
            <w:vAlign w:val="center"/>
          </w:tcPr>
          <w:p w14:paraId="42B9A61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VZDRŽEVANJE</w:t>
            </w:r>
          </w:p>
        </w:tc>
        <w:tc>
          <w:tcPr>
            <w:tcW w:w="1238" w:type="dxa"/>
            <w:shd w:val="clear" w:color="auto" w:fill="auto"/>
            <w:vAlign w:val="center"/>
          </w:tcPr>
          <w:p w14:paraId="6724A70D" w14:textId="77777777" w:rsidR="00F0528F" w:rsidRPr="007F1BA7" w:rsidRDefault="00F0528F" w:rsidP="005D71AF">
            <w:pPr>
              <w:spacing w:line="240" w:lineRule="auto"/>
              <w:rPr>
                <w:rFonts w:eastAsia="Times New Roman" w:cs="Times New Roman"/>
                <w:sz w:val="16"/>
                <w:szCs w:val="16"/>
                <w:lang w:eastAsia="sl-SI"/>
              </w:rPr>
            </w:pPr>
          </w:p>
        </w:tc>
        <w:tc>
          <w:tcPr>
            <w:tcW w:w="719" w:type="dxa"/>
            <w:shd w:val="clear" w:color="auto" w:fill="auto"/>
            <w:vAlign w:val="center"/>
          </w:tcPr>
          <w:p w14:paraId="04298581"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tcPr>
          <w:p w14:paraId="47F348EE"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tcPr>
          <w:p w14:paraId="5B41AC99"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tcPr>
          <w:p w14:paraId="01875722"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tcPr>
          <w:p w14:paraId="402655E5" w14:textId="77777777" w:rsidR="00F0528F" w:rsidRPr="007F1BA7" w:rsidRDefault="00F0528F" w:rsidP="005D71AF">
            <w:pPr>
              <w:spacing w:line="240" w:lineRule="auto"/>
              <w:rPr>
                <w:rFonts w:eastAsia="Times New Roman" w:cs="Times New Roman"/>
                <w:sz w:val="16"/>
                <w:szCs w:val="16"/>
                <w:lang w:eastAsia="sl-SI"/>
              </w:rPr>
            </w:pPr>
          </w:p>
        </w:tc>
      </w:tr>
      <w:tr w:rsidR="000656C4" w:rsidRPr="007F1BA7" w14:paraId="68BFD79C" w14:textId="77777777" w:rsidTr="00441104">
        <w:trPr>
          <w:trHeight w:val="189"/>
          <w:jc w:val="center"/>
        </w:trPr>
        <w:tc>
          <w:tcPr>
            <w:tcW w:w="711" w:type="dxa"/>
            <w:shd w:val="clear" w:color="auto" w:fill="DAEEF3" w:themeFill="accent5" w:themeFillTint="33"/>
            <w:vAlign w:val="center"/>
          </w:tcPr>
          <w:p w14:paraId="0FE85D8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Adams (2013)</w:t>
            </w:r>
          </w:p>
        </w:tc>
        <w:tc>
          <w:tcPr>
            <w:tcW w:w="1464" w:type="dxa"/>
            <w:shd w:val="clear" w:color="auto" w:fill="auto"/>
            <w:vAlign w:val="center"/>
          </w:tcPr>
          <w:p w14:paraId="6057DC21"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A KONCEPTA</w:t>
            </w:r>
          </w:p>
        </w:tc>
        <w:tc>
          <w:tcPr>
            <w:tcW w:w="1464" w:type="dxa"/>
            <w:shd w:val="clear" w:color="auto" w:fill="auto"/>
            <w:vAlign w:val="center"/>
          </w:tcPr>
          <w:p w14:paraId="25A4B5A8"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A ELABORACIJE</w:t>
            </w:r>
          </w:p>
        </w:tc>
        <w:tc>
          <w:tcPr>
            <w:tcW w:w="1238" w:type="dxa"/>
            <w:shd w:val="clear" w:color="auto" w:fill="auto"/>
            <w:vAlign w:val="center"/>
          </w:tcPr>
          <w:p w14:paraId="3AD9B570" w14:textId="77777777" w:rsidR="00F0528F" w:rsidRPr="007F1BA7" w:rsidRDefault="00F0528F"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FAZA TUNINGA</w:t>
            </w:r>
          </w:p>
        </w:tc>
        <w:tc>
          <w:tcPr>
            <w:tcW w:w="1389" w:type="dxa"/>
            <w:shd w:val="clear" w:color="auto" w:fill="auto"/>
            <w:vAlign w:val="center"/>
          </w:tcPr>
          <w:p w14:paraId="4D12677F" w14:textId="77777777" w:rsidR="00F0528F" w:rsidRPr="007F1BA7" w:rsidRDefault="00F0528F" w:rsidP="005D71AF">
            <w:pPr>
              <w:spacing w:line="240" w:lineRule="auto"/>
              <w:rPr>
                <w:rFonts w:eastAsia="Times New Roman" w:cs="Times New Roman"/>
                <w:sz w:val="16"/>
                <w:szCs w:val="16"/>
                <w:lang w:eastAsia="sl-SI"/>
              </w:rPr>
            </w:pPr>
          </w:p>
        </w:tc>
        <w:tc>
          <w:tcPr>
            <w:tcW w:w="1447" w:type="dxa"/>
            <w:shd w:val="clear" w:color="auto" w:fill="auto"/>
            <w:vAlign w:val="center"/>
          </w:tcPr>
          <w:p w14:paraId="56195CDC" w14:textId="77777777" w:rsidR="00F0528F" w:rsidRPr="007F1BA7" w:rsidRDefault="00F0528F" w:rsidP="005D71AF">
            <w:pPr>
              <w:spacing w:line="240" w:lineRule="auto"/>
              <w:rPr>
                <w:rFonts w:eastAsia="Times New Roman" w:cs="Times New Roman"/>
                <w:sz w:val="16"/>
                <w:szCs w:val="16"/>
                <w:lang w:eastAsia="sl-SI"/>
              </w:rPr>
            </w:pPr>
          </w:p>
        </w:tc>
        <w:tc>
          <w:tcPr>
            <w:tcW w:w="1238" w:type="dxa"/>
            <w:shd w:val="clear" w:color="auto" w:fill="auto"/>
            <w:vAlign w:val="center"/>
          </w:tcPr>
          <w:p w14:paraId="260C4914" w14:textId="77777777" w:rsidR="00F0528F" w:rsidRPr="007F1BA7" w:rsidRDefault="00F0528F" w:rsidP="005D71AF">
            <w:pPr>
              <w:spacing w:line="240" w:lineRule="auto"/>
              <w:rPr>
                <w:rFonts w:eastAsia="Times New Roman" w:cs="Times New Roman"/>
                <w:sz w:val="16"/>
                <w:szCs w:val="16"/>
                <w:lang w:eastAsia="sl-SI"/>
              </w:rPr>
            </w:pPr>
          </w:p>
        </w:tc>
        <w:tc>
          <w:tcPr>
            <w:tcW w:w="719" w:type="dxa"/>
            <w:shd w:val="clear" w:color="auto" w:fill="auto"/>
            <w:vAlign w:val="center"/>
          </w:tcPr>
          <w:p w14:paraId="405C3FFC" w14:textId="77777777" w:rsidR="00F0528F" w:rsidRPr="007F1BA7" w:rsidRDefault="00F0528F" w:rsidP="005D71AF">
            <w:pPr>
              <w:spacing w:line="240" w:lineRule="auto"/>
              <w:rPr>
                <w:rFonts w:eastAsia="Times New Roman" w:cs="Times New Roman"/>
                <w:sz w:val="16"/>
                <w:szCs w:val="16"/>
                <w:lang w:eastAsia="sl-SI"/>
              </w:rPr>
            </w:pPr>
          </w:p>
        </w:tc>
        <w:tc>
          <w:tcPr>
            <w:tcW w:w="1020" w:type="dxa"/>
            <w:shd w:val="clear" w:color="auto" w:fill="auto"/>
            <w:vAlign w:val="center"/>
          </w:tcPr>
          <w:p w14:paraId="2E0F7779" w14:textId="77777777" w:rsidR="00F0528F" w:rsidRPr="007F1BA7" w:rsidRDefault="00F0528F" w:rsidP="005D71AF">
            <w:pPr>
              <w:spacing w:line="240" w:lineRule="auto"/>
              <w:rPr>
                <w:rFonts w:eastAsia="Times New Roman" w:cs="Times New Roman"/>
                <w:sz w:val="16"/>
                <w:szCs w:val="16"/>
                <w:lang w:eastAsia="sl-SI"/>
              </w:rPr>
            </w:pPr>
          </w:p>
        </w:tc>
        <w:tc>
          <w:tcPr>
            <w:tcW w:w="1440" w:type="dxa"/>
            <w:shd w:val="clear" w:color="auto" w:fill="auto"/>
            <w:vAlign w:val="center"/>
          </w:tcPr>
          <w:p w14:paraId="22671707" w14:textId="77777777" w:rsidR="00F0528F" w:rsidRPr="007F1BA7" w:rsidRDefault="00F0528F" w:rsidP="005D71AF">
            <w:pPr>
              <w:spacing w:line="240" w:lineRule="auto"/>
              <w:rPr>
                <w:rFonts w:eastAsia="Times New Roman" w:cs="Times New Roman"/>
                <w:sz w:val="16"/>
                <w:szCs w:val="16"/>
                <w:lang w:eastAsia="sl-SI"/>
              </w:rPr>
            </w:pPr>
          </w:p>
        </w:tc>
        <w:tc>
          <w:tcPr>
            <w:tcW w:w="720" w:type="dxa"/>
            <w:shd w:val="clear" w:color="auto" w:fill="auto"/>
            <w:vAlign w:val="center"/>
          </w:tcPr>
          <w:p w14:paraId="67EB389D" w14:textId="77777777" w:rsidR="00F0528F" w:rsidRPr="007F1BA7" w:rsidRDefault="00F0528F" w:rsidP="005D71AF">
            <w:pPr>
              <w:spacing w:line="240" w:lineRule="auto"/>
              <w:rPr>
                <w:rFonts w:eastAsia="Times New Roman" w:cs="Times New Roman"/>
                <w:sz w:val="16"/>
                <w:szCs w:val="16"/>
                <w:lang w:eastAsia="sl-SI"/>
              </w:rPr>
            </w:pPr>
          </w:p>
        </w:tc>
        <w:tc>
          <w:tcPr>
            <w:tcW w:w="1080" w:type="dxa"/>
            <w:shd w:val="clear" w:color="auto" w:fill="auto"/>
            <w:vAlign w:val="center"/>
          </w:tcPr>
          <w:p w14:paraId="45E7CD68" w14:textId="77777777" w:rsidR="00F0528F" w:rsidRPr="007F1BA7" w:rsidRDefault="00F0528F" w:rsidP="005D71AF">
            <w:pPr>
              <w:spacing w:line="240" w:lineRule="auto"/>
              <w:rPr>
                <w:rFonts w:eastAsia="Times New Roman" w:cs="Times New Roman"/>
                <w:sz w:val="16"/>
                <w:szCs w:val="16"/>
                <w:lang w:eastAsia="sl-SI"/>
              </w:rPr>
            </w:pPr>
          </w:p>
        </w:tc>
      </w:tr>
      <w:tr w:rsidR="000656C4" w:rsidRPr="007F1BA7" w14:paraId="62D1C7DB" w14:textId="77777777" w:rsidTr="00441104">
        <w:trPr>
          <w:trHeight w:val="189"/>
          <w:jc w:val="center"/>
        </w:trPr>
        <w:tc>
          <w:tcPr>
            <w:tcW w:w="711" w:type="dxa"/>
            <w:shd w:val="clear" w:color="auto" w:fill="DAEEF3" w:themeFill="accent5" w:themeFillTint="33"/>
            <w:vAlign w:val="center"/>
          </w:tcPr>
          <w:p w14:paraId="4D744CDA" w14:textId="460E3C2F" w:rsidR="00B1405C" w:rsidRPr="007F1BA7" w:rsidRDefault="00B1405C"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Kanode in Hadadd (2009)</w:t>
            </w:r>
          </w:p>
        </w:tc>
        <w:tc>
          <w:tcPr>
            <w:tcW w:w="1464" w:type="dxa"/>
            <w:shd w:val="clear" w:color="auto" w:fill="auto"/>
            <w:vAlign w:val="center"/>
          </w:tcPr>
          <w:p w14:paraId="01B52B01" w14:textId="5D122AE2" w:rsidR="00B1405C" w:rsidRPr="007F1BA7" w:rsidRDefault="000656C4"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ED</w:t>
            </w:r>
            <w:r w:rsidR="00B1405C" w:rsidRPr="007F1BA7">
              <w:rPr>
                <w:rFonts w:eastAsia="Times New Roman" w:cs="Times New Roman"/>
                <w:sz w:val="16"/>
                <w:szCs w:val="16"/>
                <w:lang w:eastAsia="sl-SI"/>
              </w:rPr>
              <w:t>PRODUKCIJA</w:t>
            </w:r>
          </w:p>
        </w:tc>
        <w:tc>
          <w:tcPr>
            <w:tcW w:w="1464" w:type="dxa"/>
            <w:shd w:val="clear" w:color="auto" w:fill="auto"/>
            <w:vAlign w:val="center"/>
          </w:tcPr>
          <w:p w14:paraId="1E3F76BE" w14:textId="2F83B29C" w:rsidR="00B1405C" w:rsidRPr="007F1BA7" w:rsidRDefault="00B1405C"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PRODUKCIJA</w:t>
            </w:r>
          </w:p>
        </w:tc>
        <w:tc>
          <w:tcPr>
            <w:tcW w:w="1238" w:type="dxa"/>
            <w:shd w:val="clear" w:color="auto" w:fill="auto"/>
            <w:vAlign w:val="center"/>
          </w:tcPr>
          <w:p w14:paraId="03BB2568" w14:textId="6A67CB7C" w:rsidR="00B1405C" w:rsidRPr="007F1BA7" w:rsidRDefault="00B1405C" w:rsidP="005D71AF">
            <w:pPr>
              <w:spacing w:line="240" w:lineRule="auto"/>
              <w:rPr>
                <w:rFonts w:eastAsia="Times New Roman" w:cs="Times New Roman"/>
                <w:sz w:val="16"/>
                <w:szCs w:val="16"/>
                <w:lang w:eastAsia="sl-SI"/>
              </w:rPr>
            </w:pPr>
            <w:r w:rsidRPr="007F1BA7">
              <w:rPr>
                <w:rFonts w:eastAsia="Times New Roman" w:cs="Times New Roman"/>
                <w:sz w:val="16"/>
                <w:szCs w:val="16"/>
                <w:lang w:eastAsia="sl-SI"/>
              </w:rPr>
              <w:t>TESTIRANJE</w:t>
            </w:r>
          </w:p>
        </w:tc>
        <w:tc>
          <w:tcPr>
            <w:tcW w:w="1389" w:type="dxa"/>
            <w:shd w:val="clear" w:color="auto" w:fill="auto"/>
            <w:vAlign w:val="center"/>
          </w:tcPr>
          <w:p w14:paraId="3D96AABF" w14:textId="77777777" w:rsidR="00B1405C" w:rsidRPr="007F1BA7" w:rsidRDefault="00B1405C" w:rsidP="005D71AF">
            <w:pPr>
              <w:spacing w:line="240" w:lineRule="auto"/>
              <w:rPr>
                <w:rFonts w:eastAsia="Times New Roman" w:cs="Times New Roman"/>
                <w:sz w:val="16"/>
                <w:szCs w:val="16"/>
                <w:lang w:eastAsia="sl-SI"/>
              </w:rPr>
            </w:pPr>
          </w:p>
        </w:tc>
        <w:tc>
          <w:tcPr>
            <w:tcW w:w="1447" w:type="dxa"/>
            <w:shd w:val="clear" w:color="auto" w:fill="auto"/>
            <w:vAlign w:val="center"/>
          </w:tcPr>
          <w:p w14:paraId="5821426B" w14:textId="77777777" w:rsidR="00B1405C" w:rsidRPr="007F1BA7" w:rsidRDefault="00B1405C" w:rsidP="005D71AF">
            <w:pPr>
              <w:spacing w:line="240" w:lineRule="auto"/>
              <w:rPr>
                <w:rFonts w:eastAsia="Times New Roman" w:cs="Times New Roman"/>
                <w:sz w:val="16"/>
                <w:szCs w:val="16"/>
                <w:lang w:eastAsia="sl-SI"/>
              </w:rPr>
            </w:pPr>
          </w:p>
        </w:tc>
        <w:tc>
          <w:tcPr>
            <w:tcW w:w="1238" w:type="dxa"/>
            <w:shd w:val="clear" w:color="auto" w:fill="auto"/>
            <w:vAlign w:val="center"/>
          </w:tcPr>
          <w:p w14:paraId="0EFDE555" w14:textId="77777777" w:rsidR="00B1405C" w:rsidRPr="007F1BA7" w:rsidRDefault="00B1405C" w:rsidP="005D71AF">
            <w:pPr>
              <w:spacing w:line="240" w:lineRule="auto"/>
              <w:rPr>
                <w:rFonts w:eastAsia="Times New Roman" w:cs="Times New Roman"/>
                <w:sz w:val="16"/>
                <w:szCs w:val="16"/>
                <w:lang w:eastAsia="sl-SI"/>
              </w:rPr>
            </w:pPr>
          </w:p>
        </w:tc>
        <w:tc>
          <w:tcPr>
            <w:tcW w:w="719" w:type="dxa"/>
            <w:shd w:val="clear" w:color="auto" w:fill="auto"/>
            <w:vAlign w:val="center"/>
          </w:tcPr>
          <w:p w14:paraId="3D5394EB" w14:textId="77777777" w:rsidR="00B1405C" w:rsidRPr="007F1BA7" w:rsidRDefault="00B1405C" w:rsidP="005D71AF">
            <w:pPr>
              <w:spacing w:line="240" w:lineRule="auto"/>
              <w:rPr>
                <w:rFonts w:eastAsia="Times New Roman" w:cs="Times New Roman"/>
                <w:sz w:val="16"/>
                <w:szCs w:val="16"/>
                <w:lang w:eastAsia="sl-SI"/>
              </w:rPr>
            </w:pPr>
          </w:p>
        </w:tc>
        <w:tc>
          <w:tcPr>
            <w:tcW w:w="1020" w:type="dxa"/>
            <w:shd w:val="clear" w:color="auto" w:fill="auto"/>
            <w:vAlign w:val="center"/>
          </w:tcPr>
          <w:p w14:paraId="4A84C733" w14:textId="77777777" w:rsidR="00B1405C" w:rsidRPr="007F1BA7" w:rsidRDefault="00B1405C" w:rsidP="005D71AF">
            <w:pPr>
              <w:spacing w:line="240" w:lineRule="auto"/>
              <w:rPr>
                <w:rFonts w:eastAsia="Times New Roman" w:cs="Times New Roman"/>
                <w:sz w:val="16"/>
                <w:szCs w:val="16"/>
                <w:lang w:eastAsia="sl-SI"/>
              </w:rPr>
            </w:pPr>
          </w:p>
        </w:tc>
        <w:tc>
          <w:tcPr>
            <w:tcW w:w="1440" w:type="dxa"/>
            <w:shd w:val="clear" w:color="auto" w:fill="auto"/>
            <w:vAlign w:val="center"/>
          </w:tcPr>
          <w:p w14:paraId="62DAC279" w14:textId="77777777" w:rsidR="00B1405C" w:rsidRPr="007F1BA7" w:rsidRDefault="00B1405C" w:rsidP="005D71AF">
            <w:pPr>
              <w:spacing w:line="240" w:lineRule="auto"/>
              <w:rPr>
                <w:rFonts w:eastAsia="Times New Roman" w:cs="Times New Roman"/>
                <w:sz w:val="16"/>
                <w:szCs w:val="16"/>
                <w:lang w:eastAsia="sl-SI"/>
              </w:rPr>
            </w:pPr>
          </w:p>
        </w:tc>
        <w:tc>
          <w:tcPr>
            <w:tcW w:w="720" w:type="dxa"/>
            <w:shd w:val="clear" w:color="auto" w:fill="auto"/>
            <w:vAlign w:val="center"/>
          </w:tcPr>
          <w:p w14:paraId="7D6378B7" w14:textId="77777777" w:rsidR="00B1405C" w:rsidRPr="007F1BA7" w:rsidRDefault="00B1405C" w:rsidP="005D71AF">
            <w:pPr>
              <w:spacing w:line="240" w:lineRule="auto"/>
              <w:rPr>
                <w:rFonts w:eastAsia="Times New Roman" w:cs="Times New Roman"/>
                <w:sz w:val="16"/>
                <w:szCs w:val="16"/>
                <w:lang w:eastAsia="sl-SI"/>
              </w:rPr>
            </w:pPr>
          </w:p>
        </w:tc>
        <w:tc>
          <w:tcPr>
            <w:tcW w:w="1080" w:type="dxa"/>
            <w:shd w:val="clear" w:color="auto" w:fill="auto"/>
            <w:vAlign w:val="center"/>
          </w:tcPr>
          <w:p w14:paraId="6C1AFFBC" w14:textId="77777777" w:rsidR="00B1405C" w:rsidRPr="007F1BA7" w:rsidRDefault="00B1405C" w:rsidP="005D71AF">
            <w:pPr>
              <w:spacing w:line="240" w:lineRule="auto"/>
              <w:rPr>
                <w:rFonts w:eastAsia="Times New Roman" w:cs="Times New Roman"/>
                <w:sz w:val="16"/>
                <w:szCs w:val="16"/>
                <w:lang w:eastAsia="sl-SI"/>
              </w:rPr>
            </w:pPr>
          </w:p>
        </w:tc>
      </w:tr>
    </w:tbl>
    <w:p w14:paraId="411C1190" w14:textId="77777777" w:rsidR="00F0528F" w:rsidRPr="00574A09" w:rsidRDefault="00F0528F" w:rsidP="005D71AF">
      <w:pPr>
        <w:rPr>
          <w:rFonts w:cs="Times New Roman"/>
          <w:szCs w:val="24"/>
        </w:rPr>
        <w:sectPr w:rsidR="00F0528F" w:rsidRPr="00574A09" w:rsidSect="001E4257">
          <w:footerReference w:type="default" r:id="rId91"/>
          <w:pgSz w:w="16838" w:h="11906" w:orient="landscape"/>
          <w:pgMar w:top="1417" w:right="1417" w:bottom="1417" w:left="1417" w:header="708" w:footer="708" w:gutter="0"/>
          <w:cols w:space="708"/>
          <w:docGrid w:linePitch="360"/>
        </w:sectPr>
      </w:pPr>
    </w:p>
    <w:p w14:paraId="6CDA9C6C" w14:textId="55E86B34" w:rsidR="00F0528F" w:rsidRPr="00574A09" w:rsidRDefault="00973121" w:rsidP="005D71AF">
      <w:pPr>
        <w:pStyle w:val="Naslov2"/>
      </w:pPr>
      <w:bookmarkStart w:id="92" w:name="_Toc509588458"/>
      <w:bookmarkStart w:id="93" w:name="_Toc511205694"/>
      <w:r>
        <w:lastRenderedPageBreak/>
        <w:t>PRILOGA F</w:t>
      </w:r>
      <w:r w:rsidR="00F0528F" w:rsidRPr="00574A09">
        <w:t>: PRIMERJAVA TEMELJINIH KONCEPTOV METOD INŽENIRINGA PROGRAMSKE OPREME</w:t>
      </w:r>
      <w:bookmarkEnd w:id="92"/>
      <w:bookmarkEnd w:id="93"/>
    </w:p>
    <w:p w14:paraId="19AFD6A5" w14:textId="77777777" w:rsidR="00F0528F" w:rsidRPr="00574A09" w:rsidRDefault="00F0528F" w:rsidP="005D71AF">
      <w:pPr>
        <w:rPr>
          <w:rFonts w:cs="Times New Roman"/>
          <w:szCs w:val="24"/>
        </w:rPr>
      </w:pPr>
    </w:p>
    <w:p w14:paraId="5C3E413F" w14:textId="77777777" w:rsidR="007C68BC" w:rsidRDefault="00F0528F" w:rsidP="005D71AF">
      <w:pPr>
        <w:rPr>
          <w:rFonts w:cs="Times New Roman"/>
          <w:szCs w:val="24"/>
        </w:rPr>
      </w:pPr>
      <w:r w:rsidRPr="00574A09">
        <w:rPr>
          <w:rFonts w:cs="Times New Roman"/>
          <w:noProof/>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639539" cy="5213247"/>
                    </a:xfrm>
                    <a:prstGeom prst="rect">
                      <a:avLst/>
                    </a:prstGeom>
                  </pic:spPr>
                </pic:pic>
              </a:graphicData>
            </a:graphic>
          </wp:inline>
        </w:drawing>
      </w:r>
    </w:p>
    <w:p w14:paraId="2CE1EEAE" w14:textId="5B59EB27"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k101gpfM","properties":{"formattedCitation":"(Engels &amp; Sauer, 2010, str. 418)","plainCitation":"(Engels &amp; Sauer, 2010, str. 418)","noteIndex":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Engels </w:t>
      </w:r>
      <w:r w:rsidR="009303E6" w:rsidRPr="00574A09">
        <w:rPr>
          <w:rFonts w:cs="Times New Roman"/>
          <w:szCs w:val="24"/>
        </w:rPr>
        <w:t>in</w:t>
      </w:r>
      <w:r w:rsidR="009C77D5" w:rsidRPr="00574A09">
        <w:rPr>
          <w:rFonts w:cs="Times New Roman"/>
          <w:szCs w:val="24"/>
        </w:rPr>
        <w:t xml:space="preserve"> Sauer, 2010, str. 418)</w:t>
      </w:r>
      <w:r w:rsidRPr="00574A09">
        <w:rPr>
          <w:rFonts w:cs="Times New Roman"/>
          <w:szCs w:val="24"/>
        </w:rPr>
        <w:fldChar w:fldCharType="end"/>
      </w:r>
      <w:r w:rsidR="00211FC5">
        <w:rPr>
          <w:rFonts w:cs="Times New Roman"/>
          <w:szCs w:val="24"/>
        </w:rPr>
        <w:t>.</w:t>
      </w:r>
    </w:p>
    <w:p w14:paraId="728E61B3" w14:textId="77777777" w:rsidR="00F0528F" w:rsidRPr="00574A09" w:rsidRDefault="00F0528F" w:rsidP="005D71AF">
      <w:pPr>
        <w:rPr>
          <w:rFonts w:cs="Times New Roman"/>
          <w:szCs w:val="24"/>
        </w:rPr>
      </w:pPr>
    </w:p>
    <w:p w14:paraId="5B46FDB9" w14:textId="77777777" w:rsidR="00F0528F" w:rsidRPr="00574A09" w:rsidRDefault="00F0528F" w:rsidP="005D71AF">
      <w:pPr>
        <w:rPr>
          <w:rFonts w:cs="Times New Roman"/>
          <w:szCs w:val="24"/>
        </w:rPr>
      </w:pPr>
    </w:p>
    <w:p w14:paraId="4D80790C" w14:textId="77777777" w:rsidR="00F0528F" w:rsidRPr="00574A09" w:rsidRDefault="00F0528F" w:rsidP="005D71AF">
      <w:pPr>
        <w:rPr>
          <w:rFonts w:cs="Times New Roman"/>
          <w:szCs w:val="24"/>
        </w:rPr>
      </w:pPr>
    </w:p>
    <w:p w14:paraId="54B0AF34" w14:textId="77777777" w:rsidR="00F0528F" w:rsidRPr="00574A09" w:rsidRDefault="00F0528F" w:rsidP="005D71AF">
      <w:pPr>
        <w:rPr>
          <w:rFonts w:cs="Times New Roman"/>
          <w:szCs w:val="24"/>
        </w:rPr>
      </w:pPr>
      <w:r w:rsidRPr="00574A09">
        <w:rPr>
          <w:rFonts w:cs="Times New Roman"/>
          <w:szCs w:val="24"/>
        </w:rPr>
        <w:br w:type="page"/>
      </w:r>
    </w:p>
    <w:p w14:paraId="193E42AC" w14:textId="77777777" w:rsidR="00F0528F" w:rsidRPr="00574A09" w:rsidRDefault="00F0528F" w:rsidP="005D71AF">
      <w:pPr>
        <w:rPr>
          <w:rFonts w:cs="Times New Roman"/>
          <w:szCs w:val="24"/>
        </w:rPr>
        <w:sectPr w:rsidR="00F0528F" w:rsidRPr="00574A09" w:rsidSect="001E4257">
          <w:pgSz w:w="11906" w:h="16838"/>
          <w:pgMar w:top="1417" w:right="1417" w:bottom="1417" w:left="1417" w:header="708" w:footer="708" w:gutter="0"/>
          <w:cols w:space="708"/>
          <w:docGrid w:linePitch="360"/>
        </w:sectPr>
      </w:pPr>
    </w:p>
    <w:p w14:paraId="413FE172" w14:textId="22767236" w:rsidR="008510CA" w:rsidRPr="008510CA" w:rsidRDefault="002D11C8" w:rsidP="005D71AF">
      <w:pPr>
        <w:pStyle w:val="Naslov2"/>
      </w:pPr>
      <w:bookmarkStart w:id="94" w:name="_Toc511205695"/>
      <w:bookmarkStart w:id="95" w:name="_Toc509588460"/>
      <w:r>
        <w:lastRenderedPageBreak/>
        <w:t>PRILOGA G</w:t>
      </w:r>
      <w:r w:rsidR="008510CA" w:rsidRPr="008510CA">
        <w:t>: OSNU</w:t>
      </w:r>
      <w:r w:rsidR="00B736F4">
        <w:t xml:space="preserve">TEK DOKUMENTA OBLIKOVANJA IGRE </w:t>
      </w:r>
      <w:r w:rsidR="008510CA" w:rsidRPr="008510CA">
        <w:t>PO BATES (2004)</w:t>
      </w:r>
      <w:bookmarkEnd w:id="94"/>
    </w:p>
    <w:p w14:paraId="643804B5"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1. GAME NAME</w:t>
      </w:r>
      <w:r w:rsidRPr="001B2B30">
        <w:rPr>
          <w:rFonts w:cs="Times New Roman"/>
          <w:noProof/>
          <w:webHidden/>
          <w:sz w:val="20"/>
          <w:szCs w:val="20"/>
        </w:rPr>
        <w:tab/>
        <w:t>1</w:t>
      </w:r>
    </w:p>
    <w:p w14:paraId="54197B61"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Copyright Information</w:t>
      </w:r>
      <w:r w:rsidRPr="001B2B30">
        <w:rPr>
          <w:noProof/>
          <w:webHidden/>
        </w:rPr>
        <w:tab/>
        <w:t>1</w:t>
      </w:r>
    </w:p>
    <w:p w14:paraId="709F1A18"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2. TABLE OF CONTENTS</w:t>
      </w:r>
      <w:r w:rsidRPr="001B2B30">
        <w:rPr>
          <w:rFonts w:cs="Times New Roman"/>
          <w:noProof/>
          <w:webHidden/>
          <w:sz w:val="20"/>
          <w:szCs w:val="20"/>
        </w:rPr>
        <w:tab/>
        <w:t>1</w:t>
      </w:r>
    </w:p>
    <w:p w14:paraId="22B8ED1A"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3. SECTION I: PROJECT OVERVIEW</w:t>
      </w:r>
      <w:r w:rsidRPr="001B2B30">
        <w:rPr>
          <w:rFonts w:cs="Times New Roman"/>
          <w:noProof/>
          <w:webHidden/>
          <w:sz w:val="20"/>
          <w:szCs w:val="20"/>
        </w:rPr>
        <w:tab/>
        <w:t>1</w:t>
      </w:r>
    </w:p>
    <w:p w14:paraId="2B6CC4F4"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Team Personnel (with contact information for each individual)</w:t>
      </w:r>
      <w:r w:rsidRPr="001B2B30">
        <w:rPr>
          <w:noProof/>
          <w:webHidden/>
        </w:rPr>
        <w:tab/>
        <w:t>1</w:t>
      </w:r>
    </w:p>
    <w:p w14:paraId="06CC9B90"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Production Team</w:t>
      </w:r>
      <w:r w:rsidRPr="001B2B30">
        <w:rPr>
          <w:rFonts w:cs="Times New Roman"/>
          <w:noProof/>
          <w:webHidden/>
        </w:rPr>
        <w:tab/>
        <w:t>1</w:t>
      </w:r>
    </w:p>
    <w:p w14:paraId="72788B65"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Design Team</w:t>
      </w:r>
      <w:r w:rsidRPr="001B2B30">
        <w:rPr>
          <w:rFonts w:cs="Times New Roman"/>
          <w:noProof/>
          <w:webHidden/>
        </w:rPr>
        <w:tab/>
        <w:t>1</w:t>
      </w:r>
    </w:p>
    <w:p w14:paraId="1588A8B7"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Programming Team</w:t>
      </w:r>
      <w:r w:rsidRPr="001B2B30">
        <w:rPr>
          <w:rFonts w:cs="Times New Roman"/>
          <w:noProof/>
          <w:webHidden/>
        </w:rPr>
        <w:tab/>
        <w:t>1</w:t>
      </w:r>
    </w:p>
    <w:p w14:paraId="36BD343F"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Art Team</w:t>
      </w:r>
      <w:r w:rsidRPr="001B2B30">
        <w:rPr>
          <w:rFonts w:cs="Times New Roman"/>
          <w:noProof/>
          <w:webHidden/>
        </w:rPr>
        <w:tab/>
        <w:t>1</w:t>
      </w:r>
    </w:p>
    <w:p w14:paraId="138A1E78"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i. External Contractors</w:t>
      </w:r>
      <w:r w:rsidRPr="001B2B30">
        <w:rPr>
          <w:rFonts w:cs="Times New Roman"/>
          <w:noProof/>
          <w:webHidden/>
        </w:rPr>
        <w:tab/>
        <w:t>1</w:t>
      </w:r>
    </w:p>
    <w:p w14:paraId="34BFA34F"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Executive Summary</w:t>
      </w:r>
      <w:r w:rsidRPr="001B2B30">
        <w:rPr>
          <w:noProof/>
          <w:webHidden/>
        </w:rPr>
        <w:tab/>
        <w:t>1</w:t>
      </w:r>
    </w:p>
    <w:p w14:paraId="36E8CCA4"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High Concept</w:t>
      </w:r>
      <w:r w:rsidRPr="001B2B30">
        <w:rPr>
          <w:rFonts w:cs="Times New Roman"/>
          <w:noProof/>
          <w:webHidden/>
        </w:rPr>
        <w:tab/>
        <w:t>1</w:t>
      </w:r>
    </w:p>
    <w:p w14:paraId="1BFF793C"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The Hook</w:t>
      </w:r>
      <w:r w:rsidRPr="001B2B30">
        <w:rPr>
          <w:rFonts w:cs="Times New Roman"/>
          <w:noProof/>
          <w:webHidden/>
        </w:rPr>
        <w:tab/>
        <w:t>1</w:t>
      </w:r>
    </w:p>
    <w:p w14:paraId="32DABB7A"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Story Synopsis and Setting</w:t>
      </w:r>
      <w:r w:rsidRPr="001B2B30">
        <w:rPr>
          <w:rFonts w:cs="Times New Roman"/>
          <w:noProof/>
          <w:webHidden/>
        </w:rPr>
        <w:tab/>
        <w:t>1</w:t>
      </w:r>
    </w:p>
    <w:p w14:paraId="0C571881"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Genre &amp; Scope (such as number of missions or levels)</w:t>
      </w:r>
      <w:r w:rsidRPr="001B2B30">
        <w:rPr>
          <w:rFonts w:cs="Times New Roman"/>
          <w:noProof/>
          <w:webHidden/>
        </w:rPr>
        <w:tab/>
        <w:t>1</w:t>
      </w:r>
    </w:p>
    <w:p w14:paraId="0453D6E5"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 Visual Style (2D? 3D? Isometric? etc.)</w:t>
      </w:r>
      <w:r w:rsidRPr="001B2B30">
        <w:rPr>
          <w:rFonts w:cs="Times New Roman"/>
          <w:noProof/>
          <w:webHidden/>
        </w:rPr>
        <w:tab/>
        <w:t>1</w:t>
      </w:r>
    </w:p>
    <w:p w14:paraId="1F67D45A"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i. Engine (and editor?)</w:t>
      </w:r>
      <w:r w:rsidRPr="001B2B30">
        <w:rPr>
          <w:rFonts w:cs="Times New Roman"/>
          <w:noProof/>
          <w:webHidden/>
        </w:rPr>
        <w:tab/>
        <w:t>1</w:t>
      </w:r>
    </w:p>
    <w:p w14:paraId="6D4A4D45"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 xml:space="preserve">c. Core Gameplay (What does the player </w:t>
      </w:r>
      <w:r w:rsidRPr="00967FC6">
        <w:rPr>
          <w:rFonts w:cs="Times New Roman"/>
          <w:i/>
          <w:iCs/>
          <w:noProof/>
          <w:sz w:val="20"/>
          <w:szCs w:val="20"/>
        </w:rPr>
        <w:t>do</w:t>
      </w:r>
      <w:r w:rsidRPr="00967FC6">
        <w:rPr>
          <w:rFonts w:cs="Times New Roman"/>
          <w:noProof/>
          <w:sz w:val="20"/>
          <w:szCs w:val="20"/>
        </w:rPr>
        <w:t>?)</w:t>
      </w:r>
      <w:r w:rsidRPr="001B2B30">
        <w:rPr>
          <w:noProof/>
          <w:webHidden/>
        </w:rPr>
        <w:tab/>
        <w:t>1</w:t>
      </w:r>
    </w:p>
    <w:p w14:paraId="56834255"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Single-player</w:t>
      </w:r>
      <w:r w:rsidRPr="001B2B30">
        <w:rPr>
          <w:rFonts w:cs="Times New Roman"/>
          <w:noProof/>
          <w:webHidden/>
        </w:rPr>
        <w:tab/>
        <w:t>1</w:t>
      </w:r>
    </w:p>
    <w:p w14:paraId="049490DF"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Co-op?</w:t>
      </w:r>
      <w:r w:rsidRPr="001B2B30">
        <w:rPr>
          <w:rFonts w:cs="Times New Roman"/>
          <w:noProof/>
          <w:webHidden/>
        </w:rPr>
        <w:tab/>
        <w:t>1</w:t>
      </w:r>
    </w:p>
    <w:p w14:paraId="5286744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Multiplayer?</w:t>
      </w:r>
      <w:r w:rsidRPr="001B2B30">
        <w:rPr>
          <w:rFonts w:cs="Times New Roman"/>
          <w:noProof/>
          <w:webHidden/>
        </w:rPr>
        <w:tab/>
        <w:t>1</w:t>
      </w:r>
    </w:p>
    <w:p w14:paraId="0B26D921"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d. Game Features</w:t>
      </w:r>
      <w:r w:rsidRPr="001B2B30">
        <w:rPr>
          <w:noProof/>
          <w:webHidden/>
        </w:rPr>
        <w:tab/>
        <w:t>1</w:t>
      </w:r>
    </w:p>
    <w:p w14:paraId="6C646F99"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Gameplay innovations</w:t>
      </w:r>
      <w:r w:rsidRPr="001B2B30">
        <w:rPr>
          <w:rFonts w:cs="Times New Roman"/>
          <w:noProof/>
          <w:webHidden/>
        </w:rPr>
        <w:tab/>
        <w:t>1</w:t>
      </w:r>
    </w:p>
    <w:p w14:paraId="641A2BA7"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Advances in AI</w:t>
      </w:r>
      <w:r w:rsidRPr="001B2B30">
        <w:rPr>
          <w:rFonts w:cs="Times New Roman"/>
          <w:noProof/>
          <w:webHidden/>
        </w:rPr>
        <w:tab/>
        <w:t>1</w:t>
      </w:r>
    </w:p>
    <w:p w14:paraId="5B09953C"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Artistic techniques and achievements</w:t>
      </w:r>
      <w:r w:rsidRPr="001B2B30">
        <w:rPr>
          <w:rFonts w:cs="Times New Roman"/>
          <w:noProof/>
          <w:webHidden/>
        </w:rPr>
        <w:tab/>
        <w:t>1</w:t>
      </w:r>
    </w:p>
    <w:p w14:paraId="19AF0A66"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License tie-ins (if applicable)</w:t>
      </w:r>
      <w:r w:rsidRPr="001B2B30">
        <w:rPr>
          <w:rFonts w:cs="Times New Roman"/>
          <w:noProof/>
          <w:webHidden/>
        </w:rPr>
        <w:tab/>
        <w:t>1</w:t>
      </w:r>
    </w:p>
    <w:p w14:paraId="6B2E983C"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 Other features that will make this game better than others like it on the market</w:t>
      </w:r>
      <w:r w:rsidRPr="001B2B30">
        <w:rPr>
          <w:rFonts w:cs="Times New Roman"/>
          <w:noProof/>
          <w:webHidden/>
        </w:rPr>
        <w:tab/>
        <w:t>1</w:t>
      </w:r>
    </w:p>
    <w:p w14:paraId="759323F0"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e. Project Scope</w:t>
      </w:r>
      <w:r w:rsidRPr="001B2B30">
        <w:rPr>
          <w:noProof/>
          <w:webHidden/>
        </w:rPr>
        <w:tab/>
        <w:t>2</w:t>
      </w:r>
    </w:p>
    <w:p w14:paraId="28D6AEF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Number of distinct locations</w:t>
      </w:r>
      <w:r w:rsidRPr="001B2B30">
        <w:rPr>
          <w:rFonts w:cs="Times New Roman"/>
          <w:noProof/>
          <w:webHidden/>
        </w:rPr>
        <w:tab/>
        <w:t>2</w:t>
      </w:r>
    </w:p>
    <w:p w14:paraId="4F04030A"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Number of levels/missions</w:t>
      </w:r>
      <w:r w:rsidRPr="001B2B30">
        <w:rPr>
          <w:rFonts w:cs="Times New Roman"/>
          <w:noProof/>
          <w:webHidden/>
        </w:rPr>
        <w:tab/>
        <w:t>2</w:t>
      </w:r>
    </w:p>
    <w:p w14:paraId="67F57C6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Number of NPCs</w:t>
      </w:r>
      <w:r w:rsidRPr="001B2B30">
        <w:rPr>
          <w:rFonts w:cs="Times New Roman"/>
          <w:noProof/>
          <w:webHidden/>
        </w:rPr>
        <w:tab/>
        <w:t>2</w:t>
      </w:r>
    </w:p>
    <w:p w14:paraId="4FB1AF11"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Number of weapons</w:t>
      </w:r>
      <w:r w:rsidRPr="001B2B30">
        <w:rPr>
          <w:rFonts w:cs="Times New Roman"/>
          <w:noProof/>
          <w:webHidden/>
        </w:rPr>
        <w:tab/>
        <w:t>2</w:t>
      </w:r>
    </w:p>
    <w:p w14:paraId="6E95F57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 Number of vehicles</w:t>
      </w:r>
      <w:r w:rsidRPr="001B2B30">
        <w:rPr>
          <w:rFonts w:cs="Times New Roman"/>
          <w:noProof/>
          <w:webHidden/>
        </w:rPr>
        <w:tab/>
        <w:t>2</w:t>
      </w:r>
    </w:p>
    <w:p w14:paraId="09F7C635"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i. Etc.</w:t>
      </w:r>
      <w:r w:rsidRPr="001B2B30">
        <w:rPr>
          <w:rFonts w:cs="Times New Roman"/>
          <w:noProof/>
          <w:webHidden/>
        </w:rPr>
        <w:tab/>
        <w:t>2</w:t>
      </w:r>
    </w:p>
    <w:p w14:paraId="017B943B"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lastRenderedPageBreak/>
        <w:t>f. Target Audience</w:t>
      </w:r>
      <w:r w:rsidRPr="001B2B30">
        <w:rPr>
          <w:noProof/>
          <w:webHidden/>
        </w:rPr>
        <w:tab/>
        <w:t>2</w:t>
      </w:r>
    </w:p>
    <w:p w14:paraId="7CF25F04"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g. Delivery Platform(s)</w:t>
      </w:r>
      <w:r w:rsidRPr="001B2B30">
        <w:rPr>
          <w:noProof/>
          <w:webHidden/>
        </w:rPr>
        <w:tab/>
        <w:t>2</w:t>
      </w:r>
    </w:p>
    <w:p w14:paraId="79341682"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4. SECTION II: STORY, SETTING, AND CHARACTER</w:t>
      </w:r>
      <w:r w:rsidRPr="001B2B30">
        <w:rPr>
          <w:rFonts w:cs="Times New Roman"/>
          <w:noProof/>
          <w:webHidden/>
          <w:sz w:val="20"/>
          <w:szCs w:val="20"/>
        </w:rPr>
        <w:tab/>
        <w:t>3</w:t>
      </w:r>
    </w:p>
    <w:p w14:paraId="5E5080EC"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Story</w:t>
      </w:r>
      <w:r w:rsidRPr="001B2B30">
        <w:rPr>
          <w:noProof/>
          <w:webHidden/>
        </w:rPr>
        <w:tab/>
        <w:t>3</w:t>
      </w:r>
    </w:p>
    <w:p w14:paraId="516EB5C6"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Back story</w:t>
      </w:r>
      <w:r w:rsidRPr="001B2B30">
        <w:rPr>
          <w:rFonts w:cs="Times New Roman"/>
          <w:noProof/>
          <w:webHidden/>
        </w:rPr>
        <w:tab/>
        <w:t>3</w:t>
      </w:r>
    </w:p>
    <w:p w14:paraId="1F40572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In-game story (What happens during the game)</w:t>
      </w:r>
      <w:r w:rsidRPr="001B2B30">
        <w:rPr>
          <w:rFonts w:cs="Times New Roman"/>
          <w:noProof/>
          <w:webHidden/>
        </w:rPr>
        <w:tab/>
        <w:t>3</w:t>
      </w:r>
    </w:p>
    <w:p w14:paraId="025D48EC"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Environments</w:t>
      </w:r>
      <w:r w:rsidRPr="001B2B30">
        <w:rPr>
          <w:noProof/>
          <w:webHidden/>
        </w:rPr>
        <w:tab/>
        <w:t>3</w:t>
      </w:r>
    </w:p>
    <w:p w14:paraId="4FC3249B"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Area #1</w:t>
      </w:r>
      <w:r w:rsidRPr="001B2B30">
        <w:rPr>
          <w:rFonts w:cs="Times New Roman"/>
          <w:noProof/>
          <w:webHidden/>
        </w:rPr>
        <w:tab/>
        <w:t>3</w:t>
      </w:r>
    </w:p>
    <w:p w14:paraId="0C6021DC"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General description</w:t>
      </w:r>
      <w:r w:rsidRPr="001B2B30">
        <w:rPr>
          <w:rFonts w:cs="Times New Roman"/>
          <w:noProof/>
          <w:webHidden/>
        </w:rPr>
        <w:tab/>
        <w:t>3</w:t>
      </w:r>
    </w:p>
    <w:p w14:paraId="5EFFAD57"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Physical characteristics</w:t>
      </w:r>
      <w:r w:rsidRPr="001B2B30">
        <w:rPr>
          <w:rFonts w:cs="Times New Roman"/>
          <w:noProof/>
          <w:webHidden/>
        </w:rPr>
        <w:tab/>
        <w:t>3</w:t>
      </w:r>
    </w:p>
    <w:p w14:paraId="11A9DA32"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List of levels that take place in this area</w:t>
      </w:r>
      <w:r w:rsidRPr="001B2B30">
        <w:rPr>
          <w:rFonts w:cs="Times New Roman"/>
          <w:noProof/>
          <w:webHidden/>
        </w:rPr>
        <w:tab/>
        <w:t>3</w:t>
      </w:r>
    </w:p>
    <w:p w14:paraId="3C245FB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Area #2</w:t>
      </w:r>
      <w:r w:rsidRPr="001B2B30">
        <w:rPr>
          <w:rFonts w:cs="Times New Roman"/>
          <w:noProof/>
          <w:webHidden/>
        </w:rPr>
        <w:tab/>
        <w:t>3</w:t>
      </w:r>
    </w:p>
    <w:p w14:paraId="5A79E2F9"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3</w:t>
      </w:r>
    </w:p>
    <w:p w14:paraId="11055A54"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Characters</w:t>
      </w:r>
      <w:r w:rsidRPr="001B2B30">
        <w:rPr>
          <w:noProof/>
          <w:webHidden/>
        </w:rPr>
        <w:tab/>
        <w:t>3</w:t>
      </w:r>
    </w:p>
    <w:p w14:paraId="15670343"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Player Character(s)</w:t>
      </w:r>
      <w:r w:rsidRPr="001B2B30">
        <w:rPr>
          <w:rFonts w:cs="Times New Roman"/>
          <w:noProof/>
          <w:webHidden/>
        </w:rPr>
        <w:tab/>
        <w:t>3</w:t>
      </w:r>
    </w:p>
    <w:p w14:paraId="2BF4E467"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Personality</w:t>
      </w:r>
      <w:r w:rsidRPr="001B2B30">
        <w:rPr>
          <w:rFonts w:cs="Times New Roman"/>
          <w:noProof/>
          <w:webHidden/>
        </w:rPr>
        <w:tab/>
        <w:t>3</w:t>
      </w:r>
    </w:p>
    <w:p w14:paraId="6CEB0CB2"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Back story</w:t>
      </w:r>
      <w:r w:rsidRPr="001B2B30">
        <w:rPr>
          <w:rFonts w:cs="Times New Roman"/>
          <w:noProof/>
          <w:webHidden/>
        </w:rPr>
        <w:tab/>
        <w:t>3</w:t>
      </w:r>
    </w:p>
    <w:p w14:paraId="1052FB3C"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Look”</w:t>
      </w:r>
      <w:r w:rsidRPr="001B2B30">
        <w:rPr>
          <w:rFonts w:cs="Times New Roman"/>
          <w:noProof/>
          <w:webHidden/>
        </w:rPr>
        <w:tab/>
        <w:t>3</w:t>
      </w:r>
    </w:p>
    <w:p w14:paraId="5A7CD5EE"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Special abilities</w:t>
      </w:r>
      <w:r w:rsidRPr="001B2B30">
        <w:rPr>
          <w:rFonts w:cs="Times New Roman"/>
          <w:noProof/>
          <w:webHidden/>
        </w:rPr>
        <w:tab/>
        <w:t>3</w:t>
      </w:r>
    </w:p>
    <w:p w14:paraId="022800F4"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Ability #1</w:t>
      </w:r>
      <w:r w:rsidRPr="001B2B30">
        <w:rPr>
          <w:rFonts w:cs="Times New Roman"/>
          <w:noProof/>
          <w:webHidden/>
        </w:rPr>
        <w:tab/>
        <w:t>3</w:t>
      </w:r>
    </w:p>
    <w:p w14:paraId="53B93CEC"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 When it’s acquired</w:t>
      </w:r>
      <w:r w:rsidRPr="001B2B30">
        <w:rPr>
          <w:rFonts w:cs="Times New Roman"/>
          <w:noProof/>
          <w:webHidden/>
        </w:rPr>
        <w:tab/>
        <w:t>3</w:t>
      </w:r>
    </w:p>
    <w:p w14:paraId="046310FE"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i. How the player invokes it</w:t>
      </w:r>
      <w:r w:rsidRPr="001B2B30">
        <w:rPr>
          <w:rFonts w:cs="Times New Roman"/>
          <w:noProof/>
          <w:webHidden/>
        </w:rPr>
        <w:tab/>
        <w:t>3</w:t>
      </w:r>
    </w:p>
    <w:p w14:paraId="678F8FED"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ii. Effect it has on the world</w:t>
      </w:r>
      <w:r w:rsidRPr="001B2B30">
        <w:rPr>
          <w:rFonts w:cs="Times New Roman"/>
          <w:noProof/>
          <w:webHidden/>
        </w:rPr>
        <w:tab/>
        <w:t>3</w:t>
      </w:r>
    </w:p>
    <w:p w14:paraId="09916505"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v. Graphic effect that accompanies it</w:t>
      </w:r>
      <w:r w:rsidRPr="001B2B30">
        <w:rPr>
          <w:rFonts w:cs="Times New Roman"/>
          <w:noProof/>
          <w:webHidden/>
        </w:rPr>
        <w:tab/>
        <w:t>3</w:t>
      </w:r>
    </w:p>
    <w:p w14:paraId="29DD3634"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Weapon set</w:t>
      </w:r>
      <w:r w:rsidRPr="001B2B30">
        <w:rPr>
          <w:rFonts w:cs="Times New Roman"/>
          <w:noProof/>
          <w:webHidden/>
        </w:rPr>
        <w:tab/>
        <w:t>3</w:t>
      </w:r>
    </w:p>
    <w:p w14:paraId="26752403"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6. Regular animations</w:t>
      </w:r>
      <w:r w:rsidRPr="001B2B30">
        <w:rPr>
          <w:rFonts w:cs="Times New Roman"/>
          <w:noProof/>
          <w:webHidden/>
        </w:rPr>
        <w:tab/>
        <w:t>3</w:t>
      </w:r>
    </w:p>
    <w:p w14:paraId="76F346A0"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a. Walk, run, climb, roll, swim, crouch, crawl, idle, etc.</w:t>
      </w:r>
      <w:r w:rsidRPr="001B2B30">
        <w:rPr>
          <w:rFonts w:cs="Times New Roman"/>
          <w:noProof/>
          <w:webHidden/>
        </w:rPr>
        <w:tab/>
        <w:t>3</w:t>
      </w:r>
    </w:p>
    <w:p w14:paraId="6DE96986"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7. Situation-specific animations</w:t>
      </w:r>
      <w:r w:rsidRPr="001B2B30">
        <w:rPr>
          <w:rFonts w:cs="Times New Roman"/>
          <w:noProof/>
          <w:webHidden/>
        </w:rPr>
        <w:tab/>
        <w:t>3</w:t>
      </w:r>
    </w:p>
    <w:p w14:paraId="2E822E32"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8. Statistics (if applicable)</w:t>
      </w:r>
      <w:r w:rsidRPr="001B2B30">
        <w:rPr>
          <w:rFonts w:cs="Times New Roman"/>
          <w:noProof/>
          <w:webHidden/>
        </w:rPr>
        <w:tab/>
        <w:t>3</w:t>
      </w:r>
    </w:p>
    <w:p w14:paraId="5332F906"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Allies</w:t>
      </w:r>
      <w:r w:rsidRPr="001B2B30">
        <w:rPr>
          <w:rFonts w:cs="Times New Roman"/>
          <w:noProof/>
          <w:webHidden/>
        </w:rPr>
        <w:tab/>
        <w:t>3</w:t>
      </w:r>
    </w:p>
    <w:p w14:paraId="6588323F"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Ally #1</w:t>
      </w:r>
      <w:r w:rsidRPr="001B2B30">
        <w:rPr>
          <w:rFonts w:cs="Times New Roman"/>
          <w:noProof/>
          <w:webHidden/>
        </w:rPr>
        <w:tab/>
        <w:t>4</w:t>
      </w:r>
    </w:p>
    <w:p w14:paraId="34FC7746"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Personality</w:t>
      </w:r>
      <w:r w:rsidRPr="001B2B30">
        <w:rPr>
          <w:rFonts w:cs="Times New Roman"/>
          <w:noProof/>
          <w:webHidden/>
        </w:rPr>
        <w:tab/>
        <w:t>4</w:t>
      </w:r>
    </w:p>
    <w:p w14:paraId="547890D8"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Relationship to player character</w:t>
      </w:r>
      <w:r w:rsidRPr="001B2B30">
        <w:rPr>
          <w:rFonts w:cs="Times New Roman"/>
          <w:noProof/>
          <w:webHidden/>
        </w:rPr>
        <w:tab/>
        <w:t>4</w:t>
      </w:r>
    </w:p>
    <w:p w14:paraId="30599532"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Back story</w:t>
      </w:r>
      <w:r w:rsidRPr="001B2B30">
        <w:rPr>
          <w:rFonts w:cs="Times New Roman"/>
          <w:noProof/>
          <w:webHidden/>
        </w:rPr>
        <w:tab/>
        <w:t>4</w:t>
      </w:r>
    </w:p>
    <w:p w14:paraId="77BD7A20"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d. “Look”</w:t>
      </w:r>
      <w:r w:rsidRPr="001B2B30">
        <w:rPr>
          <w:rFonts w:cs="Times New Roman"/>
          <w:noProof/>
          <w:webHidden/>
        </w:rPr>
        <w:tab/>
        <w:t>4</w:t>
      </w:r>
    </w:p>
    <w:p w14:paraId="3B030B19"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e. Special abilities</w:t>
      </w:r>
      <w:r w:rsidRPr="001B2B30">
        <w:rPr>
          <w:rFonts w:cs="Times New Roman"/>
          <w:noProof/>
          <w:webHidden/>
        </w:rPr>
        <w:tab/>
        <w:t>4</w:t>
      </w:r>
    </w:p>
    <w:p w14:paraId="7ECD8017"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f. Weapon set</w:t>
      </w:r>
      <w:r w:rsidRPr="001B2B30">
        <w:rPr>
          <w:rFonts w:cs="Times New Roman"/>
          <w:noProof/>
          <w:webHidden/>
        </w:rPr>
        <w:tab/>
        <w:t>4</w:t>
      </w:r>
    </w:p>
    <w:p w14:paraId="2CB7F389"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g. Regular animations</w:t>
      </w:r>
      <w:r w:rsidRPr="001B2B30">
        <w:rPr>
          <w:rFonts w:cs="Times New Roman"/>
          <w:noProof/>
          <w:webHidden/>
        </w:rPr>
        <w:tab/>
        <w:t>4</w:t>
      </w:r>
    </w:p>
    <w:p w14:paraId="280687F1"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lastRenderedPageBreak/>
        <w:t>h. Situation-specific animations</w:t>
      </w:r>
      <w:r w:rsidRPr="001B2B30">
        <w:rPr>
          <w:rFonts w:cs="Times New Roman"/>
          <w:noProof/>
          <w:webHidden/>
        </w:rPr>
        <w:tab/>
        <w:t>4</w:t>
      </w:r>
    </w:p>
    <w:p w14:paraId="1D99F2BB"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i. Statistics</w:t>
      </w:r>
      <w:r w:rsidRPr="001B2B30">
        <w:rPr>
          <w:rFonts w:cs="Times New Roman"/>
          <w:noProof/>
          <w:webHidden/>
        </w:rPr>
        <w:tab/>
        <w:t>4</w:t>
      </w:r>
    </w:p>
    <w:p w14:paraId="3601C30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Ally #2</w:t>
      </w:r>
      <w:r w:rsidRPr="001B2B30">
        <w:rPr>
          <w:rFonts w:cs="Times New Roman"/>
          <w:noProof/>
          <w:webHidden/>
        </w:rPr>
        <w:tab/>
        <w:t>4</w:t>
      </w:r>
    </w:p>
    <w:p w14:paraId="7CA3CE3D"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Etc.</w:t>
      </w:r>
      <w:r w:rsidRPr="001B2B30">
        <w:rPr>
          <w:rFonts w:cs="Times New Roman"/>
          <w:noProof/>
          <w:webHidden/>
        </w:rPr>
        <w:tab/>
        <w:t>4</w:t>
      </w:r>
    </w:p>
    <w:p w14:paraId="332BED2D"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Bad Guys</w:t>
      </w:r>
      <w:r w:rsidRPr="001B2B30">
        <w:rPr>
          <w:rFonts w:cs="Times New Roman"/>
          <w:noProof/>
          <w:webHidden/>
        </w:rPr>
        <w:tab/>
        <w:t>4</w:t>
      </w:r>
    </w:p>
    <w:p w14:paraId="3736AA4B"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Ultimate bad guy</w:t>
      </w:r>
      <w:r w:rsidRPr="001B2B30">
        <w:rPr>
          <w:rFonts w:cs="Times New Roman"/>
          <w:noProof/>
          <w:webHidden/>
        </w:rPr>
        <w:tab/>
        <w:t>4</w:t>
      </w:r>
    </w:p>
    <w:p w14:paraId="472FDC02"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Personality</w:t>
      </w:r>
      <w:r w:rsidRPr="001B2B30">
        <w:rPr>
          <w:rFonts w:cs="Times New Roman"/>
          <w:noProof/>
          <w:webHidden/>
        </w:rPr>
        <w:tab/>
        <w:t>4</w:t>
      </w:r>
    </w:p>
    <w:p w14:paraId="12180DA0"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Relationship to player character</w:t>
      </w:r>
      <w:r w:rsidRPr="001B2B30">
        <w:rPr>
          <w:rFonts w:cs="Times New Roman"/>
          <w:noProof/>
          <w:webHidden/>
        </w:rPr>
        <w:tab/>
        <w:t>4</w:t>
      </w:r>
    </w:p>
    <w:p w14:paraId="3FCF5EE2"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Back story</w:t>
      </w:r>
      <w:r w:rsidRPr="001B2B30">
        <w:rPr>
          <w:rFonts w:cs="Times New Roman"/>
          <w:noProof/>
          <w:webHidden/>
        </w:rPr>
        <w:tab/>
        <w:t>4</w:t>
      </w:r>
    </w:p>
    <w:p w14:paraId="1177E0F1"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d. “Look”</w:t>
      </w:r>
      <w:r w:rsidRPr="001B2B30">
        <w:rPr>
          <w:rFonts w:cs="Times New Roman"/>
          <w:noProof/>
          <w:webHidden/>
        </w:rPr>
        <w:tab/>
        <w:t>4</w:t>
      </w:r>
    </w:p>
    <w:p w14:paraId="3EFD330D"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e. Special abilities</w:t>
      </w:r>
      <w:r w:rsidRPr="001B2B30">
        <w:rPr>
          <w:rFonts w:cs="Times New Roman"/>
          <w:noProof/>
          <w:webHidden/>
        </w:rPr>
        <w:tab/>
        <w:t>4</w:t>
      </w:r>
    </w:p>
    <w:p w14:paraId="129C47BA"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f. Weapon set</w:t>
      </w:r>
      <w:r w:rsidRPr="001B2B30">
        <w:rPr>
          <w:rFonts w:cs="Times New Roman"/>
          <w:noProof/>
          <w:webHidden/>
        </w:rPr>
        <w:tab/>
        <w:t>4</w:t>
      </w:r>
    </w:p>
    <w:p w14:paraId="1078616C"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g. Regular animations</w:t>
      </w:r>
      <w:r w:rsidRPr="001B2B30">
        <w:rPr>
          <w:rFonts w:cs="Times New Roman"/>
          <w:noProof/>
          <w:webHidden/>
        </w:rPr>
        <w:tab/>
        <w:t>4</w:t>
      </w:r>
    </w:p>
    <w:p w14:paraId="753E1E35"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h. Situation-specific animations</w:t>
      </w:r>
      <w:r w:rsidRPr="001B2B30">
        <w:rPr>
          <w:rFonts w:cs="Times New Roman"/>
          <w:noProof/>
          <w:webHidden/>
        </w:rPr>
        <w:tab/>
        <w:t>4</w:t>
      </w:r>
    </w:p>
    <w:p w14:paraId="6B19DD60"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i. Statistics</w:t>
      </w:r>
      <w:r w:rsidRPr="001B2B30">
        <w:rPr>
          <w:rFonts w:cs="Times New Roman"/>
          <w:noProof/>
          <w:webHidden/>
        </w:rPr>
        <w:tab/>
        <w:t>4</w:t>
      </w:r>
    </w:p>
    <w:p w14:paraId="5A4E8B1C"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Sub bosses</w:t>
      </w:r>
      <w:r w:rsidRPr="001B2B30">
        <w:rPr>
          <w:rFonts w:cs="Times New Roman"/>
          <w:noProof/>
          <w:webHidden/>
        </w:rPr>
        <w:tab/>
        <w:t>4</w:t>
      </w:r>
    </w:p>
    <w:p w14:paraId="123B85EB"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Grunts</w:t>
      </w:r>
      <w:r w:rsidRPr="001B2B30">
        <w:rPr>
          <w:rFonts w:cs="Times New Roman"/>
          <w:noProof/>
          <w:webHidden/>
        </w:rPr>
        <w:tab/>
        <w:t>4</w:t>
      </w:r>
    </w:p>
    <w:p w14:paraId="108D4C8F"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Neutrals</w:t>
      </w:r>
      <w:r w:rsidRPr="001B2B30">
        <w:rPr>
          <w:rFonts w:cs="Times New Roman"/>
          <w:noProof/>
          <w:webHidden/>
        </w:rPr>
        <w:tab/>
        <w:t>4</w:t>
      </w:r>
    </w:p>
    <w:p w14:paraId="17BEC8AB"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World NPCs</w:t>
      </w:r>
      <w:r w:rsidRPr="001B2B30">
        <w:rPr>
          <w:rFonts w:cs="Times New Roman"/>
          <w:noProof/>
          <w:webHidden/>
        </w:rPr>
        <w:tab/>
        <w:t>4</w:t>
      </w:r>
    </w:p>
    <w:p w14:paraId="0D24FCE0"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NPC#1</w:t>
      </w:r>
      <w:r w:rsidRPr="001B2B30">
        <w:rPr>
          <w:rFonts w:cs="Times New Roman"/>
          <w:noProof/>
          <w:webHidden/>
        </w:rPr>
        <w:tab/>
        <w:t>4</w:t>
      </w:r>
    </w:p>
    <w:p w14:paraId="5F05CC0E"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 Attitude towards player character</w:t>
      </w:r>
      <w:r w:rsidRPr="001B2B30">
        <w:rPr>
          <w:rFonts w:cs="Times New Roman"/>
          <w:noProof/>
          <w:webHidden/>
        </w:rPr>
        <w:tab/>
        <w:t>5</w:t>
      </w:r>
    </w:p>
    <w:p w14:paraId="7C721524"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i. Function in the game</w:t>
      </w:r>
      <w:r w:rsidRPr="001B2B30">
        <w:rPr>
          <w:rFonts w:cs="Times New Roman"/>
          <w:noProof/>
          <w:webHidden/>
        </w:rPr>
        <w:tab/>
        <w:t>5</w:t>
      </w:r>
    </w:p>
    <w:p w14:paraId="3FA20109"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ii. Animation set</w:t>
      </w:r>
      <w:r w:rsidRPr="001B2B30">
        <w:rPr>
          <w:rFonts w:cs="Times New Roman"/>
          <w:noProof/>
          <w:webHidden/>
        </w:rPr>
        <w:tab/>
        <w:t>5</w:t>
      </w:r>
    </w:p>
    <w:p w14:paraId="450E92F5"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NPC#2</w:t>
      </w:r>
      <w:r w:rsidRPr="001B2B30">
        <w:rPr>
          <w:rFonts w:cs="Times New Roman"/>
          <w:noProof/>
          <w:webHidden/>
        </w:rPr>
        <w:tab/>
        <w:t>5</w:t>
      </w:r>
    </w:p>
    <w:p w14:paraId="5B288EEE"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Etc.</w:t>
      </w:r>
      <w:r w:rsidRPr="001B2B30">
        <w:rPr>
          <w:rFonts w:cs="Times New Roman"/>
          <w:noProof/>
          <w:webHidden/>
        </w:rPr>
        <w:tab/>
        <w:t>5</w:t>
      </w:r>
    </w:p>
    <w:p w14:paraId="3E0016B4"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d. Level Flow (A flowchart that summarizes the action of each level, and the cutscenes or mission briefings (if any) that take place between them)</w:t>
      </w:r>
      <w:r w:rsidRPr="001B2B30">
        <w:rPr>
          <w:rFonts w:cs="Times New Roman"/>
          <w:noProof/>
          <w:webHidden/>
        </w:rPr>
        <w:tab/>
        <w:t>5</w:t>
      </w:r>
    </w:p>
    <w:p w14:paraId="2473D3DB"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5. SECTION III: COMBAT</w:t>
      </w:r>
      <w:r w:rsidRPr="001B2B30">
        <w:rPr>
          <w:rFonts w:cs="Times New Roman"/>
          <w:noProof/>
          <w:webHidden/>
          <w:sz w:val="20"/>
          <w:szCs w:val="20"/>
        </w:rPr>
        <w:tab/>
        <w:t>6</w:t>
      </w:r>
    </w:p>
    <w:p w14:paraId="0A933195"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Weapons</w:t>
      </w:r>
      <w:r w:rsidRPr="001B2B30">
        <w:rPr>
          <w:noProof/>
          <w:webHidden/>
        </w:rPr>
        <w:tab/>
        <w:t>6</w:t>
      </w:r>
    </w:p>
    <w:p w14:paraId="4BE1DD5F"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Weapon #1</w:t>
      </w:r>
      <w:r w:rsidRPr="001B2B30">
        <w:rPr>
          <w:rFonts w:cs="Times New Roman"/>
          <w:noProof/>
          <w:webHidden/>
        </w:rPr>
        <w:tab/>
        <w:t>6</w:t>
      </w:r>
    </w:p>
    <w:p w14:paraId="32F660DA"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General description and most effective use</w:t>
      </w:r>
      <w:r w:rsidRPr="001B2B30">
        <w:rPr>
          <w:rFonts w:cs="Times New Roman"/>
          <w:noProof/>
          <w:webHidden/>
        </w:rPr>
        <w:tab/>
        <w:t>6</w:t>
      </w:r>
    </w:p>
    <w:p w14:paraId="30EE4EC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When it is first acquired</w:t>
      </w:r>
      <w:r w:rsidRPr="001B2B30">
        <w:rPr>
          <w:rFonts w:cs="Times New Roman"/>
          <w:noProof/>
          <w:webHidden/>
        </w:rPr>
        <w:tab/>
        <w:t>6</w:t>
      </w:r>
    </w:p>
    <w:p w14:paraId="4151225A"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Art (if available)</w:t>
      </w:r>
      <w:r w:rsidRPr="001B2B30">
        <w:rPr>
          <w:rFonts w:cs="Times New Roman"/>
          <w:noProof/>
          <w:webHidden/>
        </w:rPr>
        <w:tab/>
        <w:t>6</w:t>
      </w:r>
    </w:p>
    <w:p w14:paraId="609FAC69"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Statistics (for both primary and secondary fire)</w:t>
      </w:r>
      <w:r w:rsidRPr="001B2B30">
        <w:rPr>
          <w:rFonts w:cs="Times New Roman"/>
          <w:noProof/>
          <w:webHidden/>
        </w:rPr>
        <w:tab/>
        <w:t>6</w:t>
      </w:r>
    </w:p>
    <w:p w14:paraId="68A6308D"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Type of ammunition</w:t>
      </w:r>
      <w:r w:rsidRPr="001B2B30">
        <w:rPr>
          <w:rFonts w:cs="Times New Roman"/>
          <w:noProof/>
          <w:webHidden/>
        </w:rPr>
        <w:tab/>
        <w:t>6</w:t>
      </w:r>
    </w:p>
    <w:p w14:paraId="4AA18D74"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Shots per clip</w:t>
      </w:r>
      <w:r w:rsidRPr="001B2B30">
        <w:rPr>
          <w:rFonts w:cs="Times New Roman"/>
          <w:noProof/>
          <w:webHidden/>
        </w:rPr>
        <w:tab/>
        <w:t>6</w:t>
      </w:r>
    </w:p>
    <w:p w14:paraId="32BC7B20"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Fire rate</w:t>
      </w:r>
      <w:r w:rsidRPr="001B2B30">
        <w:rPr>
          <w:rFonts w:cs="Times New Roman"/>
          <w:noProof/>
          <w:webHidden/>
        </w:rPr>
        <w:tab/>
        <w:t>6</w:t>
      </w:r>
    </w:p>
    <w:p w14:paraId="03CC4841"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d. Reload rate</w:t>
      </w:r>
      <w:r w:rsidRPr="001B2B30">
        <w:rPr>
          <w:rFonts w:cs="Times New Roman"/>
          <w:noProof/>
          <w:webHidden/>
        </w:rPr>
        <w:tab/>
        <w:t>6</w:t>
      </w:r>
    </w:p>
    <w:p w14:paraId="4EFC9FFB"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e. Damage inflicted</w:t>
      </w:r>
      <w:r w:rsidRPr="001B2B30">
        <w:rPr>
          <w:rFonts w:cs="Times New Roman"/>
          <w:noProof/>
          <w:webHidden/>
        </w:rPr>
        <w:tab/>
        <w:t>6</w:t>
      </w:r>
    </w:p>
    <w:p w14:paraId="4C924D21"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f. Range</w:t>
      </w:r>
      <w:r w:rsidRPr="001B2B30">
        <w:rPr>
          <w:rFonts w:cs="Times New Roman"/>
          <w:noProof/>
          <w:webHidden/>
        </w:rPr>
        <w:tab/>
        <w:t>6</w:t>
      </w:r>
    </w:p>
    <w:p w14:paraId="23A5C8E0"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lastRenderedPageBreak/>
        <w:t>ii. Weapon #2</w:t>
      </w:r>
      <w:r w:rsidRPr="001B2B30">
        <w:rPr>
          <w:rFonts w:cs="Times New Roman"/>
          <w:noProof/>
          <w:webHidden/>
        </w:rPr>
        <w:tab/>
        <w:t>6</w:t>
      </w:r>
    </w:p>
    <w:p w14:paraId="2A1803B5"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6</w:t>
      </w:r>
    </w:p>
    <w:p w14:paraId="7652F16B"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Spells</w:t>
      </w:r>
      <w:r w:rsidRPr="001B2B30">
        <w:rPr>
          <w:noProof/>
          <w:webHidden/>
        </w:rPr>
        <w:tab/>
        <w:t>6</w:t>
      </w:r>
    </w:p>
    <w:p w14:paraId="67049EB0"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Spell #1</w:t>
      </w:r>
      <w:r w:rsidRPr="001B2B30">
        <w:rPr>
          <w:rFonts w:cs="Times New Roman"/>
          <w:noProof/>
          <w:webHidden/>
        </w:rPr>
        <w:tab/>
        <w:t>6</w:t>
      </w:r>
    </w:p>
    <w:p w14:paraId="3748B9DA"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Description</w:t>
      </w:r>
      <w:r w:rsidRPr="001B2B30">
        <w:rPr>
          <w:rFonts w:cs="Times New Roman"/>
          <w:noProof/>
          <w:webHidden/>
        </w:rPr>
        <w:tab/>
        <w:t>6</w:t>
      </w:r>
    </w:p>
    <w:p w14:paraId="7C0EB9F5"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When it is first acquired</w:t>
      </w:r>
      <w:r w:rsidRPr="001B2B30">
        <w:rPr>
          <w:rFonts w:cs="Times New Roman"/>
          <w:noProof/>
          <w:webHidden/>
        </w:rPr>
        <w:tab/>
        <w:t>6</w:t>
      </w:r>
    </w:p>
    <w:p w14:paraId="5C00DD12"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How the player invokes it</w:t>
      </w:r>
      <w:r w:rsidRPr="001B2B30">
        <w:rPr>
          <w:rFonts w:cs="Times New Roman"/>
          <w:noProof/>
          <w:webHidden/>
        </w:rPr>
        <w:tab/>
        <w:t>6</w:t>
      </w:r>
    </w:p>
    <w:p w14:paraId="282DD920"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Statistics</w:t>
      </w:r>
      <w:r w:rsidRPr="001B2B30">
        <w:rPr>
          <w:rFonts w:cs="Times New Roman"/>
          <w:noProof/>
          <w:webHidden/>
        </w:rPr>
        <w:tab/>
        <w:t>6</w:t>
      </w:r>
    </w:p>
    <w:p w14:paraId="01EF7573"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Range</w:t>
      </w:r>
      <w:r w:rsidRPr="001B2B30">
        <w:rPr>
          <w:rFonts w:cs="Times New Roman"/>
          <w:noProof/>
          <w:webHidden/>
        </w:rPr>
        <w:tab/>
        <w:t>6</w:t>
      </w:r>
    </w:p>
    <w:p w14:paraId="5A796191"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Refire rate”</w:t>
      </w:r>
      <w:r w:rsidRPr="001B2B30">
        <w:rPr>
          <w:rFonts w:cs="Times New Roman"/>
          <w:noProof/>
          <w:webHidden/>
        </w:rPr>
        <w:tab/>
        <w:t>6</w:t>
      </w:r>
    </w:p>
    <w:p w14:paraId="7DA0D8A2"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Damage</w:t>
      </w:r>
      <w:r w:rsidRPr="001B2B30">
        <w:rPr>
          <w:rFonts w:cs="Times New Roman"/>
          <w:noProof/>
          <w:webHidden/>
        </w:rPr>
        <w:tab/>
        <w:t>6</w:t>
      </w:r>
    </w:p>
    <w:p w14:paraId="1EA3B158"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d. Area of effect</w:t>
      </w:r>
      <w:r w:rsidRPr="001B2B30">
        <w:rPr>
          <w:rFonts w:cs="Times New Roman"/>
          <w:noProof/>
          <w:webHidden/>
        </w:rPr>
        <w:tab/>
        <w:t>6</w:t>
      </w:r>
    </w:p>
    <w:p w14:paraId="08D7456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Spell #2</w:t>
      </w:r>
      <w:r w:rsidRPr="001B2B30">
        <w:rPr>
          <w:rFonts w:cs="Times New Roman"/>
          <w:noProof/>
          <w:webHidden/>
        </w:rPr>
        <w:tab/>
        <w:t>6</w:t>
      </w:r>
    </w:p>
    <w:p w14:paraId="458F32E0"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6</w:t>
      </w:r>
    </w:p>
    <w:p w14:paraId="219F91C5"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Inventory Items/Gadgets</w:t>
      </w:r>
      <w:r w:rsidRPr="001B2B30">
        <w:rPr>
          <w:noProof/>
          <w:webHidden/>
        </w:rPr>
        <w:tab/>
        <w:t>6</w:t>
      </w:r>
    </w:p>
    <w:p w14:paraId="01A7F69B"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Item #1</w:t>
      </w:r>
      <w:r w:rsidRPr="001B2B30">
        <w:rPr>
          <w:rFonts w:cs="Times New Roman"/>
          <w:noProof/>
          <w:webHidden/>
        </w:rPr>
        <w:tab/>
        <w:t>7</w:t>
      </w:r>
    </w:p>
    <w:p w14:paraId="23AC4917"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Brief physical description of the object</w:t>
      </w:r>
      <w:r w:rsidRPr="001B2B30">
        <w:rPr>
          <w:rFonts w:cs="Times New Roman"/>
          <w:noProof/>
          <w:webHidden/>
        </w:rPr>
        <w:tab/>
        <w:t>7</w:t>
      </w:r>
    </w:p>
    <w:p w14:paraId="237CB45A"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When it is first acquired</w:t>
      </w:r>
      <w:r w:rsidRPr="001B2B30">
        <w:rPr>
          <w:rFonts w:cs="Times New Roman"/>
          <w:noProof/>
          <w:webHidden/>
        </w:rPr>
        <w:tab/>
        <w:t>7</w:t>
      </w:r>
    </w:p>
    <w:p w14:paraId="021F9A22"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What it does</w:t>
      </w:r>
      <w:r w:rsidRPr="001B2B30">
        <w:rPr>
          <w:rFonts w:cs="Times New Roman"/>
          <w:noProof/>
          <w:webHidden/>
        </w:rPr>
        <w:tab/>
        <w:t>7</w:t>
      </w:r>
    </w:p>
    <w:p w14:paraId="1168B361"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Art (if available)</w:t>
      </w:r>
      <w:r w:rsidRPr="001B2B30">
        <w:rPr>
          <w:rFonts w:cs="Times New Roman"/>
          <w:noProof/>
          <w:webHidden/>
        </w:rPr>
        <w:tab/>
        <w:t>7</w:t>
      </w:r>
    </w:p>
    <w:p w14:paraId="78B641BA"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How the player equips it</w:t>
      </w:r>
      <w:r w:rsidRPr="001B2B30">
        <w:rPr>
          <w:rFonts w:cs="Times New Roman"/>
          <w:noProof/>
          <w:webHidden/>
        </w:rPr>
        <w:tab/>
        <w:t>7</w:t>
      </w:r>
    </w:p>
    <w:p w14:paraId="03047F96"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6. Statistics</w:t>
      </w:r>
      <w:r w:rsidRPr="001B2B30">
        <w:rPr>
          <w:rFonts w:cs="Times New Roman"/>
          <w:noProof/>
          <w:webHidden/>
        </w:rPr>
        <w:tab/>
        <w:t>7</w:t>
      </w:r>
    </w:p>
    <w:p w14:paraId="5E9F54DD"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Item #2</w:t>
      </w:r>
      <w:r w:rsidRPr="001B2B30">
        <w:rPr>
          <w:rFonts w:cs="Times New Roman"/>
          <w:noProof/>
          <w:webHidden/>
        </w:rPr>
        <w:tab/>
        <w:t>7</w:t>
      </w:r>
    </w:p>
    <w:p w14:paraId="2187850C"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7</w:t>
      </w:r>
    </w:p>
    <w:p w14:paraId="6707D0E8"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d. Powerups</w:t>
      </w:r>
      <w:r w:rsidRPr="001B2B30">
        <w:rPr>
          <w:noProof/>
          <w:webHidden/>
        </w:rPr>
        <w:tab/>
        <w:t>7</w:t>
      </w:r>
    </w:p>
    <w:p w14:paraId="31E65349"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Powerup #1</w:t>
      </w:r>
      <w:r w:rsidRPr="001B2B30">
        <w:rPr>
          <w:rFonts w:cs="Times New Roman"/>
          <w:noProof/>
          <w:webHidden/>
        </w:rPr>
        <w:tab/>
        <w:t>7</w:t>
      </w:r>
    </w:p>
    <w:p w14:paraId="6C15ECC9"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Brief physical description of how the object is represented in the world</w:t>
      </w:r>
      <w:r w:rsidRPr="001B2B30">
        <w:rPr>
          <w:rFonts w:cs="Times New Roman"/>
          <w:noProof/>
          <w:webHidden/>
        </w:rPr>
        <w:tab/>
        <w:t>7</w:t>
      </w:r>
    </w:p>
    <w:p w14:paraId="2029CFFC"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When it is first acquired</w:t>
      </w:r>
      <w:r w:rsidRPr="001B2B30">
        <w:rPr>
          <w:rFonts w:cs="Times New Roman"/>
          <w:noProof/>
          <w:webHidden/>
        </w:rPr>
        <w:tab/>
        <w:t>7</w:t>
      </w:r>
    </w:p>
    <w:p w14:paraId="7F1CBED9"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Art (if available)</w:t>
      </w:r>
      <w:r w:rsidRPr="001B2B30">
        <w:rPr>
          <w:rFonts w:cs="Times New Roman"/>
          <w:noProof/>
          <w:webHidden/>
        </w:rPr>
        <w:tab/>
        <w:t>7</w:t>
      </w:r>
    </w:p>
    <w:p w14:paraId="0CD295E7"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What it does</w:t>
      </w:r>
      <w:r w:rsidRPr="001B2B30">
        <w:rPr>
          <w:rFonts w:cs="Times New Roman"/>
          <w:noProof/>
          <w:webHidden/>
        </w:rPr>
        <w:tab/>
        <w:t>7</w:t>
      </w:r>
    </w:p>
    <w:p w14:paraId="05CD7731"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Statistics</w:t>
      </w:r>
      <w:r w:rsidRPr="001B2B30">
        <w:rPr>
          <w:rFonts w:cs="Times New Roman"/>
          <w:noProof/>
          <w:webHidden/>
        </w:rPr>
        <w:tab/>
        <w:t>7</w:t>
      </w:r>
    </w:p>
    <w:p w14:paraId="36625616"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Effect</w:t>
      </w:r>
      <w:r w:rsidRPr="001B2B30">
        <w:rPr>
          <w:rFonts w:cs="Times New Roman"/>
          <w:noProof/>
          <w:webHidden/>
        </w:rPr>
        <w:tab/>
        <w:t>7</w:t>
      </w:r>
    </w:p>
    <w:p w14:paraId="758D682D"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Duration</w:t>
      </w:r>
      <w:r w:rsidRPr="001B2B30">
        <w:rPr>
          <w:rFonts w:cs="Times New Roman"/>
          <w:noProof/>
          <w:webHidden/>
        </w:rPr>
        <w:tab/>
        <w:t>7</w:t>
      </w:r>
    </w:p>
    <w:p w14:paraId="4CE26C8D"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Powerup #2</w:t>
      </w:r>
      <w:r w:rsidRPr="001B2B30">
        <w:rPr>
          <w:rFonts w:cs="Times New Roman"/>
          <w:noProof/>
          <w:webHidden/>
        </w:rPr>
        <w:tab/>
        <w:t>7</w:t>
      </w:r>
    </w:p>
    <w:p w14:paraId="256B2DC6"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7</w:t>
      </w:r>
    </w:p>
    <w:p w14:paraId="1BC7C286"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e. Melee (hand-to-hand) combat (if applicable)</w:t>
      </w:r>
      <w:r w:rsidRPr="001B2B30">
        <w:rPr>
          <w:noProof/>
          <w:webHidden/>
        </w:rPr>
        <w:tab/>
        <w:t>7</w:t>
      </w:r>
    </w:p>
    <w:p w14:paraId="597E4DF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Attacks</w:t>
      </w:r>
      <w:r w:rsidRPr="001B2B30">
        <w:rPr>
          <w:rFonts w:cs="Times New Roman"/>
          <w:noProof/>
          <w:webHidden/>
        </w:rPr>
        <w:tab/>
        <w:t>7</w:t>
      </w:r>
    </w:p>
    <w:p w14:paraId="5D82F5C5"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Defensive moves</w:t>
      </w:r>
      <w:r w:rsidRPr="001B2B30">
        <w:rPr>
          <w:rFonts w:cs="Times New Roman"/>
          <w:noProof/>
          <w:webHidden/>
        </w:rPr>
        <w:tab/>
        <w:t>7</w:t>
      </w:r>
    </w:p>
    <w:p w14:paraId="041B610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lastRenderedPageBreak/>
        <w:t>iii. Combos</w:t>
      </w:r>
      <w:r w:rsidRPr="001B2B30">
        <w:rPr>
          <w:rFonts w:cs="Times New Roman"/>
          <w:noProof/>
          <w:webHidden/>
        </w:rPr>
        <w:tab/>
        <w:t>7</w:t>
      </w:r>
    </w:p>
    <w:p w14:paraId="2965466C"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f. Vehicles (if applicable)</w:t>
      </w:r>
      <w:r w:rsidRPr="001B2B30">
        <w:rPr>
          <w:noProof/>
          <w:webHidden/>
        </w:rPr>
        <w:tab/>
        <w:t>7</w:t>
      </w:r>
    </w:p>
    <w:p w14:paraId="2D4B55A8"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Capacity</w:t>
      </w:r>
      <w:r w:rsidRPr="001B2B30">
        <w:rPr>
          <w:rFonts w:cs="Times New Roman"/>
          <w:noProof/>
          <w:webHidden/>
        </w:rPr>
        <w:tab/>
        <w:t>7</w:t>
      </w:r>
    </w:p>
    <w:p w14:paraId="3E21DF41"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Speed</w:t>
      </w:r>
      <w:r w:rsidRPr="001B2B30">
        <w:rPr>
          <w:rFonts w:cs="Times New Roman"/>
          <w:noProof/>
          <w:webHidden/>
        </w:rPr>
        <w:tab/>
        <w:t>7</w:t>
      </w:r>
    </w:p>
    <w:p w14:paraId="347E968F"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Armor</w:t>
      </w:r>
      <w:r w:rsidRPr="001B2B30">
        <w:rPr>
          <w:rFonts w:cs="Times New Roman"/>
          <w:noProof/>
          <w:webHidden/>
        </w:rPr>
        <w:tab/>
        <w:t>7</w:t>
      </w:r>
    </w:p>
    <w:p w14:paraId="7762AC89"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Weaponry</w:t>
      </w:r>
      <w:r w:rsidRPr="001B2B30">
        <w:rPr>
          <w:rFonts w:cs="Times New Roman"/>
          <w:noProof/>
          <w:webHidden/>
        </w:rPr>
        <w:tab/>
        <w:t>8</w:t>
      </w:r>
    </w:p>
    <w:p w14:paraId="1F81F3A4"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 Combat statistics</w:t>
      </w:r>
      <w:r w:rsidRPr="001B2B30">
        <w:rPr>
          <w:rFonts w:cs="Times New Roman"/>
          <w:noProof/>
          <w:webHidden/>
        </w:rPr>
        <w:tab/>
        <w:t>8</w:t>
      </w:r>
    </w:p>
    <w:p w14:paraId="576C9565"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i. Etc.</w:t>
      </w:r>
      <w:r w:rsidRPr="001B2B30">
        <w:rPr>
          <w:rFonts w:cs="Times New Roman"/>
          <w:noProof/>
          <w:webHidden/>
        </w:rPr>
        <w:tab/>
        <w:t>8</w:t>
      </w:r>
    </w:p>
    <w:p w14:paraId="7BAC3415"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6. SECTION IV: CONTROLS</w:t>
      </w:r>
      <w:r w:rsidRPr="001B2B30">
        <w:rPr>
          <w:rFonts w:cs="Times New Roman"/>
          <w:noProof/>
          <w:webHidden/>
          <w:sz w:val="20"/>
          <w:szCs w:val="20"/>
        </w:rPr>
        <w:tab/>
        <w:t>9</w:t>
      </w:r>
    </w:p>
    <w:p w14:paraId="1856F527"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PC Keyboard/Mouse Commands</w:t>
      </w:r>
      <w:r w:rsidRPr="001B2B30">
        <w:rPr>
          <w:noProof/>
          <w:webHidden/>
        </w:rPr>
        <w:tab/>
        <w:t>9</w:t>
      </w:r>
    </w:p>
    <w:p w14:paraId="5B07A5D1"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Default keys for movement controls</w:t>
      </w:r>
      <w:r w:rsidRPr="001B2B30">
        <w:rPr>
          <w:rFonts w:cs="Times New Roman"/>
          <w:noProof/>
          <w:webHidden/>
        </w:rPr>
        <w:tab/>
        <w:t>9</w:t>
      </w:r>
    </w:p>
    <w:p w14:paraId="4F713C29"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Move forward</w:t>
      </w:r>
      <w:r w:rsidRPr="001B2B30">
        <w:rPr>
          <w:rFonts w:cs="Times New Roman"/>
          <w:noProof/>
          <w:webHidden/>
        </w:rPr>
        <w:tab/>
        <w:t>9</w:t>
      </w:r>
    </w:p>
    <w:p w14:paraId="461DC6B0"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Move backward</w:t>
      </w:r>
      <w:r w:rsidRPr="001B2B30">
        <w:rPr>
          <w:rFonts w:cs="Times New Roman"/>
          <w:noProof/>
          <w:webHidden/>
        </w:rPr>
        <w:tab/>
        <w:t>9</w:t>
      </w:r>
    </w:p>
    <w:p w14:paraId="7F5C26F3"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Strafe left</w:t>
      </w:r>
      <w:r w:rsidRPr="001B2B30">
        <w:rPr>
          <w:rFonts w:cs="Times New Roman"/>
          <w:noProof/>
          <w:webHidden/>
        </w:rPr>
        <w:tab/>
        <w:t>9</w:t>
      </w:r>
    </w:p>
    <w:p w14:paraId="0D4F3064"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Strafe right</w:t>
      </w:r>
      <w:r w:rsidRPr="001B2B30">
        <w:rPr>
          <w:rFonts w:cs="Times New Roman"/>
          <w:noProof/>
          <w:webHidden/>
        </w:rPr>
        <w:tab/>
        <w:t>9</w:t>
      </w:r>
    </w:p>
    <w:p w14:paraId="32002666"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Jump</w:t>
      </w:r>
      <w:r w:rsidRPr="001B2B30">
        <w:rPr>
          <w:rFonts w:cs="Times New Roman"/>
          <w:noProof/>
          <w:webHidden/>
        </w:rPr>
        <w:tab/>
        <w:t>9</w:t>
      </w:r>
    </w:p>
    <w:p w14:paraId="4ACDE820"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6. Etc.</w:t>
      </w:r>
      <w:r w:rsidRPr="001B2B30">
        <w:rPr>
          <w:rFonts w:cs="Times New Roman"/>
          <w:noProof/>
          <w:webHidden/>
        </w:rPr>
        <w:tab/>
        <w:t>9</w:t>
      </w:r>
    </w:p>
    <w:p w14:paraId="584F01F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Default keys for using weapons</w:t>
      </w:r>
      <w:r w:rsidRPr="001B2B30">
        <w:rPr>
          <w:rFonts w:cs="Times New Roman"/>
          <w:noProof/>
          <w:webHidden/>
        </w:rPr>
        <w:tab/>
        <w:t>9</w:t>
      </w:r>
    </w:p>
    <w:p w14:paraId="6A0C5C77"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Primary fire</w:t>
      </w:r>
      <w:r w:rsidRPr="001B2B30">
        <w:rPr>
          <w:rFonts w:cs="Times New Roman"/>
          <w:noProof/>
          <w:webHidden/>
        </w:rPr>
        <w:tab/>
        <w:t>9</w:t>
      </w:r>
    </w:p>
    <w:p w14:paraId="77443059"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Alt-fire</w:t>
      </w:r>
      <w:r w:rsidRPr="001B2B30">
        <w:rPr>
          <w:rFonts w:cs="Times New Roman"/>
          <w:noProof/>
          <w:webHidden/>
        </w:rPr>
        <w:tab/>
        <w:t>9</w:t>
      </w:r>
    </w:p>
    <w:p w14:paraId="0DFFAE7C"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Reload</w:t>
      </w:r>
      <w:r w:rsidRPr="001B2B30">
        <w:rPr>
          <w:rFonts w:cs="Times New Roman"/>
          <w:noProof/>
          <w:webHidden/>
        </w:rPr>
        <w:tab/>
        <w:t>9</w:t>
      </w:r>
    </w:p>
    <w:p w14:paraId="24D5911B"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Previous weapon</w:t>
      </w:r>
      <w:r w:rsidRPr="001B2B30">
        <w:rPr>
          <w:rFonts w:cs="Times New Roman"/>
          <w:noProof/>
          <w:webHidden/>
        </w:rPr>
        <w:tab/>
        <w:t>9</w:t>
      </w:r>
    </w:p>
    <w:p w14:paraId="302C8C4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Next weapon</w:t>
      </w:r>
      <w:r w:rsidRPr="001B2B30">
        <w:rPr>
          <w:rFonts w:cs="Times New Roman"/>
          <w:noProof/>
          <w:webHidden/>
        </w:rPr>
        <w:tab/>
        <w:t>9</w:t>
      </w:r>
    </w:p>
    <w:p w14:paraId="380E66F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6. Etc.</w:t>
      </w:r>
      <w:r w:rsidRPr="001B2B30">
        <w:rPr>
          <w:rFonts w:cs="Times New Roman"/>
          <w:noProof/>
          <w:webHidden/>
        </w:rPr>
        <w:tab/>
        <w:t>9</w:t>
      </w:r>
    </w:p>
    <w:p w14:paraId="1B91168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Inventory access and manipulation</w:t>
      </w:r>
      <w:r w:rsidRPr="001B2B30">
        <w:rPr>
          <w:rFonts w:cs="Times New Roman"/>
          <w:noProof/>
          <w:webHidden/>
        </w:rPr>
        <w:tab/>
        <w:t>9</w:t>
      </w:r>
    </w:p>
    <w:p w14:paraId="2819279C"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Menu access</w:t>
      </w:r>
      <w:r w:rsidRPr="001B2B30">
        <w:rPr>
          <w:rFonts w:cs="Times New Roman"/>
          <w:noProof/>
          <w:webHidden/>
        </w:rPr>
        <w:tab/>
        <w:t>9</w:t>
      </w:r>
    </w:p>
    <w:p w14:paraId="68114FDB"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Console Platform #1</w:t>
      </w:r>
      <w:r w:rsidRPr="001B2B30">
        <w:rPr>
          <w:noProof/>
          <w:webHidden/>
        </w:rPr>
        <w:tab/>
        <w:t>9</w:t>
      </w:r>
    </w:p>
    <w:p w14:paraId="7B3169A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A picture of the controller explaining what each button does</w:t>
      </w:r>
      <w:r w:rsidRPr="001B2B30">
        <w:rPr>
          <w:rFonts w:cs="Times New Roman"/>
          <w:noProof/>
          <w:webHidden/>
        </w:rPr>
        <w:tab/>
        <w:t>9</w:t>
      </w:r>
    </w:p>
    <w:p w14:paraId="31AE6D54"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Movement controls</w:t>
      </w:r>
      <w:r w:rsidRPr="001B2B30">
        <w:rPr>
          <w:rFonts w:cs="Times New Roman"/>
          <w:noProof/>
          <w:webHidden/>
        </w:rPr>
        <w:tab/>
        <w:t>9</w:t>
      </w:r>
    </w:p>
    <w:p w14:paraId="0BA50490"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Weapon controls</w:t>
      </w:r>
      <w:r w:rsidRPr="001B2B30">
        <w:rPr>
          <w:rFonts w:cs="Times New Roman"/>
          <w:noProof/>
          <w:webHidden/>
        </w:rPr>
        <w:tab/>
        <w:t>9</w:t>
      </w:r>
    </w:p>
    <w:p w14:paraId="54ACC20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Action controls</w:t>
      </w:r>
      <w:r w:rsidRPr="001B2B30">
        <w:rPr>
          <w:rFonts w:cs="Times New Roman"/>
          <w:noProof/>
          <w:webHidden/>
        </w:rPr>
        <w:tab/>
        <w:t>9</w:t>
      </w:r>
    </w:p>
    <w:p w14:paraId="029B9B53"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 Combos</w:t>
      </w:r>
      <w:r w:rsidRPr="001B2B30">
        <w:rPr>
          <w:rFonts w:cs="Times New Roman"/>
          <w:noProof/>
          <w:webHidden/>
        </w:rPr>
        <w:tab/>
        <w:t>9</w:t>
      </w:r>
    </w:p>
    <w:p w14:paraId="26A27567"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i. Force-feedback options</w:t>
      </w:r>
      <w:r w:rsidRPr="001B2B30">
        <w:rPr>
          <w:rFonts w:cs="Times New Roman"/>
          <w:noProof/>
          <w:webHidden/>
        </w:rPr>
        <w:tab/>
        <w:t>9</w:t>
      </w:r>
    </w:p>
    <w:p w14:paraId="417EB761"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Console Platform #2</w:t>
      </w:r>
      <w:r w:rsidRPr="001B2B30">
        <w:rPr>
          <w:noProof/>
          <w:webHidden/>
        </w:rPr>
        <w:tab/>
        <w:t>9</w:t>
      </w:r>
    </w:p>
    <w:p w14:paraId="354DCF3E"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d. Etc.</w:t>
      </w:r>
      <w:r w:rsidRPr="001B2B30">
        <w:rPr>
          <w:noProof/>
          <w:webHidden/>
        </w:rPr>
        <w:tab/>
        <w:t>9</w:t>
      </w:r>
    </w:p>
    <w:p w14:paraId="0514508C"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7. SECTION V: INTERFACE</w:t>
      </w:r>
      <w:r w:rsidRPr="001B2B30">
        <w:rPr>
          <w:rFonts w:cs="Times New Roman"/>
          <w:noProof/>
          <w:webHidden/>
          <w:sz w:val="20"/>
          <w:szCs w:val="20"/>
        </w:rPr>
        <w:tab/>
        <w:t>10</w:t>
      </w:r>
    </w:p>
    <w:p w14:paraId="7762C839"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The Camera</w:t>
      </w:r>
      <w:r w:rsidRPr="001B2B30">
        <w:rPr>
          <w:noProof/>
          <w:webHidden/>
        </w:rPr>
        <w:tab/>
        <w:t>10</w:t>
      </w:r>
    </w:p>
    <w:p w14:paraId="23A829D8"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lastRenderedPageBreak/>
        <w:t>i. Standard view</w:t>
      </w:r>
      <w:r w:rsidRPr="001B2B30">
        <w:rPr>
          <w:rFonts w:cs="Times New Roman"/>
          <w:noProof/>
          <w:webHidden/>
        </w:rPr>
        <w:tab/>
        <w:t>10</w:t>
      </w:r>
    </w:p>
    <w:p w14:paraId="055A161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Alternate views</w:t>
      </w:r>
      <w:r w:rsidRPr="001B2B30">
        <w:rPr>
          <w:rFonts w:cs="Times New Roman"/>
          <w:noProof/>
          <w:webHidden/>
        </w:rPr>
        <w:tab/>
        <w:t>10</w:t>
      </w:r>
    </w:p>
    <w:p w14:paraId="6C0F3DC9"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Player-controllable options</w:t>
      </w:r>
      <w:r w:rsidRPr="001B2B30">
        <w:rPr>
          <w:rFonts w:cs="Times New Roman"/>
          <w:noProof/>
          <w:webHidden/>
        </w:rPr>
        <w:tab/>
        <w:t>10</w:t>
      </w:r>
    </w:p>
    <w:p w14:paraId="1FC22D66"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HUD</w:t>
      </w:r>
      <w:r w:rsidRPr="001B2B30">
        <w:rPr>
          <w:noProof/>
          <w:webHidden/>
        </w:rPr>
        <w:tab/>
        <w:t>10</w:t>
      </w:r>
    </w:p>
    <w:p w14:paraId="775472C0"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Worldview (what the player sees)</w:t>
      </w:r>
      <w:r w:rsidRPr="001B2B30">
        <w:rPr>
          <w:rFonts w:cs="Times New Roman"/>
          <w:noProof/>
          <w:webHidden/>
        </w:rPr>
        <w:tab/>
        <w:t>10</w:t>
      </w:r>
    </w:p>
    <w:p w14:paraId="7DC321A3"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Status information</w:t>
      </w:r>
      <w:r w:rsidRPr="001B2B30">
        <w:rPr>
          <w:rFonts w:cs="Times New Roman"/>
          <w:noProof/>
          <w:webHidden/>
        </w:rPr>
        <w:tab/>
        <w:t>10</w:t>
      </w:r>
    </w:p>
    <w:p w14:paraId="41EE6E04"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Health</w:t>
      </w:r>
      <w:r w:rsidRPr="001B2B30">
        <w:rPr>
          <w:rFonts w:cs="Times New Roman"/>
          <w:noProof/>
          <w:webHidden/>
        </w:rPr>
        <w:tab/>
        <w:t>10</w:t>
      </w:r>
    </w:p>
    <w:p w14:paraId="72FF566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Energy</w:t>
      </w:r>
      <w:r w:rsidRPr="001B2B30">
        <w:rPr>
          <w:rFonts w:cs="Times New Roman"/>
          <w:noProof/>
          <w:webHidden/>
        </w:rPr>
        <w:tab/>
        <w:t>10</w:t>
      </w:r>
    </w:p>
    <w:p w14:paraId="48A2D482"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Armor</w:t>
      </w:r>
      <w:r w:rsidRPr="001B2B30">
        <w:rPr>
          <w:rFonts w:cs="Times New Roman"/>
          <w:noProof/>
          <w:webHidden/>
        </w:rPr>
        <w:tab/>
        <w:t>10</w:t>
      </w:r>
    </w:p>
    <w:p w14:paraId="29BF5B77"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Weapon equipped</w:t>
      </w:r>
      <w:r w:rsidRPr="001B2B30">
        <w:rPr>
          <w:rFonts w:cs="Times New Roman"/>
          <w:noProof/>
          <w:webHidden/>
        </w:rPr>
        <w:tab/>
        <w:t>10</w:t>
      </w:r>
    </w:p>
    <w:p w14:paraId="2D24AEB6"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Ammo remaining</w:t>
      </w:r>
      <w:r w:rsidRPr="001B2B30">
        <w:rPr>
          <w:rFonts w:cs="Times New Roman"/>
          <w:noProof/>
          <w:webHidden/>
        </w:rPr>
        <w:tab/>
        <w:t>10</w:t>
      </w:r>
    </w:p>
    <w:p w14:paraId="734F44B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6. Mission objectives?</w:t>
      </w:r>
      <w:r w:rsidRPr="001B2B30">
        <w:rPr>
          <w:rFonts w:cs="Times New Roman"/>
          <w:noProof/>
          <w:webHidden/>
        </w:rPr>
        <w:tab/>
        <w:t>10</w:t>
      </w:r>
    </w:p>
    <w:p w14:paraId="430C476C"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Crosshairs (targeting reticule)</w:t>
      </w:r>
      <w:r w:rsidRPr="001B2B30">
        <w:rPr>
          <w:rFonts w:cs="Times New Roman"/>
          <w:noProof/>
          <w:webHidden/>
        </w:rPr>
        <w:tab/>
        <w:t>10</w:t>
      </w:r>
    </w:p>
    <w:p w14:paraId="491CC86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Radar or proximity map?</w:t>
      </w:r>
      <w:r w:rsidRPr="001B2B30">
        <w:rPr>
          <w:rFonts w:cs="Times New Roman"/>
          <w:noProof/>
          <w:webHidden/>
        </w:rPr>
        <w:tab/>
        <w:t>10</w:t>
      </w:r>
    </w:p>
    <w:p w14:paraId="704042BF"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Menus</w:t>
      </w:r>
      <w:r w:rsidRPr="001B2B30">
        <w:rPr>
          <w:noProof/>
          <w:webHidden/>
        </w:rPr>
        <w:tab/>
        <w:t>10</w:t>
      </w:r>
    </w:p>
    <w:p w14:paraId="6C4D8FD9"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Game screen flow diagrams (schematic of how all the game’s various screens are accessed)</w:t>
      </w:r>
      <w:r w:rsidRPr="001B2B30">
        <w:rPr>
          <w:rFonts w:cs="Times New Roman"/>
          <w:noProof/>
          <w:webHidden/>
        </w:rPr>
        <w:tab/>
        <w:t>10</w:t>
      </w:r>
    </w:p>
    <w:p w14:paraId="76945869"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Start Menu</w:t>
      </w:r>
      <w:r w:rsidRPr="001B2B30">
        <w:rPr>
          <w:rFonts w:cs="Times New Roman"/>
          <w:noProof/>
          <w:webHidden/>
        </w:rPr>
        <w:tab/>
        <w:t>10</w:t>
      </w:r>
    </w:p>
    <w:p w14:paraId="3410B99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Install</w:t>
      </w:r>
      <w:r w:rsidRPr="001B2B30">
        <w:rPr>
          <w:rFonts w:cs="Times New Roman"/>
          <w:noProof/>
          <w:webHidden/>
        </w:rPr>
        <w:tab/>
        <w:t>10</w:t>
      </w:r>
    </w:p>
    <w:p w14:paraId="00ACC30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Play game</w:t>
      </w:r>
      <w:r w:rsidRPr="001B2B30">
        <w:rPr>
          <w:rFonts w:cs="Times New Roman"/>
          <w:noProof/>
          <w:webHidden/>
        </w:rPr>
        <w:tab/>
        <w:t>10</w:t>
      </w:r>
    </w:p>
    <w:p w14:paraId="7EC2AFF7"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Explore CD (bonus features)</w:t>
      </w:r>
      <w:r w:rsidRPr="001B2B30">
        <w:rPr>
          <w:rFonts w:cs="Times New Roman"/>
          <w:noProof/>
          <w:webHidden/>
        </w:rPr>
        <w:tab/>
        <w:t>10</w:t>
      </w:r>
    </w:p>
    <w:p w14:paraId="0DE5A16D"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Uninstall</w:t>
      </w:r>
      <w:r w:rsidRPr="001B2B30">
        <w:rPr>
          <w:rFonts w:cs="Times New Roman"/>
          <w:noProof/>
          <w:webHidden/>
        </w:rPr>
        <w:tab/>
        <w:t>10</w:t>
      </w:r>
    </w:p>
    <w:p w14:paraId="3D6E9A01"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Quit</w:t>
      </w:r>
      <w:r w:rsidRPr="001B2B30">
        <w:rPr>
          <w:rFonts w:cs="Times New Roman"/>
          <w:noProof/>
          <w:webHidden/>
        </w:rPr>
        <w:tab/>
        <w:t>10</w:t>
      </w:r>
    </w:p>
    <w:p w14:paraId="5716F62C"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Main Menu</w:t>
      </w:r>
      <w:r w:rsidRPr="001B2B30">
        <w:rPr>
          <w:rFonts w:cs="Times New Roman"/>
          <w:noProof/>
          <w:webHidden/>
        </w:rPr>
        <w:tab/>
        <w:t>10</w:t>
      </w:r>
    </w:p>
    <w:p w14:paraId="26EEDFB6"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Single-Player</w:t>
      </w:r>
      <w:r w:rsidRPr="001B2B30">
        <w:rPr>
          <w:rFonts w:cs="Times New Roman"/>
          <w:noProof/>
          <w:webHidden/>
        </w:rPr>
        <w:tab/>
        <w:t>10</w:t>
      </w:r>
    </w:p>
    <w:p w14:paraId="350907E8"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Load game</w:t>
      </w:r>
      <w:r w:rsidRPr="001B2B30">
        <w:rPr>
          <w:rFonts w:cs="Times New Roman"/>
          <w:noProof/>
          <w:webHidden/>
        </w:rPr>
        <w:tab/>
        <w:t>10</w:t>
      </w:r>
    </w:p>
    <w:p w14:paraId="3681315D"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Save game</w:t>
      </w:r>
      <w:r w:rsidRPr="001B2B30">
        <w:rPr>
          <w:rFonts w:cs="Times New Roman"/>
          <w:noProof/>
          <w:webHidden/>
        </w:rPr>
        <w:tab/>
        <w:t>10</w:t>
      </w:r>
    </w:p>
    <w:p w14:paraId="154F8DB6"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Play training level</w:t>
      </w:r>
      <w:r w:rsidRPr="001B2B30">
        <w:rPr>
          <w:rFonts w:cs="Times New Roman"/>
          <w:noProof/>
          <w:webHidden/>
        </w:rPr>
        <w:tab/>
        <w:t>11</w:t>
      </w:r>
    </w:p>
    <w:p w14:paraId="27FC3930"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d. Set difficulty level</w:t>
      </w:r>
      <w:r w:rsidRPr="001B2B30">
        <w:rPr>
          <w:rFonts w:cs="Times New Roman"/>
          <w:noProof/>
          <w:webHidden/>
        </w:rPr>
        <w:tab/>
        <w:t>11</w:t>
      </w:r>
    </w:p>
    <w:p w14:paraId="122AB783"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Co-op</w:t>
      </w:r>
      <w:r w:rsidRPr="001B2B30">
        <w:rPr>
          <w:rFonts w:cs="Times New Roman"/>
          <w:noProof/>
          <w:webHidden/>
        </w:rPr>
        <w:tab/>
        <w:t>11</w:t>
      </w:r>
    </w:p>
    <w:p w14:paraId="0BCEE499"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Multiplayer</w:t>
      </w:r>
      <w:r w:rsidRPr="001B2B30">
        <w:rPr>
          <w:rFonts w:cs="Times New Roman"/>
          <w:noProof/>
          <w:webHidden/>
        </w:rPr>
        <w:tab/>
        <w:t>11</w:t>
      </w:r>
    </w:p>
    <w:p w14:paraId="1B248A6A"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Connection instructions</w:t>
      </w:r>
      <w:r w:rsidRPr="001B2B30">
        <w:rPr>
          <w:rFonts w:cs="Times New Roman"/>
          <w:noProof/>
          <w:webHidden/>
        </w:rPr>
        <w:tab/>
        <w:t>11</w:t>
      </w:r>
    </w:p>
    <w:p w14:paraId="63DECD43"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Character/team selection</w:t>
      </w:r>
      <w:r w:rsidRPr="001B2B30">
        <w:rPr>
          <w:rFonts w:cs="Times New Roman"/>
          <w:noProof/>
          <w:webHidden/>
        </w:rPr>
        <w:tab/>
        <w:t>11</w:t>
      </w:r>
    </w:p>
    <w:p w14:paraId="75756B7D"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Game Menus</w:t>
      </w:r>
      <w:r w:rsidRPr="001B2B30">
        <w:rPr>
          <w:rFonts w:cs="Times New Roman"/>
          <w:noProof/>
          <w:webHidden/>
        </w:rPr>
        <w:tab/>
        <w:t>11</w:t>
      </w:r>
    </w:p>
    <w:p w14:paraId="34A986AF"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Remap player controls</w:t>
      </w:r>
      <w:r w:rsidRPr="001B2B30">
        <w:rPr>
          <w:rFonts w:cs="Times New Roman"/>
          <w:noProof/>
          <w:webHidden/>
        </w:rPr>
        <w:tab/>
        <w:t>11</w:t>
      </w:r>
    </w:p>
    <w:p w14:paraId="66A0AD2E"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Display (video)</w:t>
      </w:r>
      <w:r w:rsidRPr="001B2B30">
        <w:rPr>
          <w:rFonts w:cs="Times New Roman"/>
          <w:noProof/>
          <w:webHidden/>
        </w:rPr>
        <w:tab/>
        <w:t>11</w:t>
      </w:r>
    </w:p>
    <w:p w14:paraId="3D20B419"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Audio</w:t>
      </w:r>
      <w:r w:rsidRPr="001B2B30">
        <w:rPr>
          <w:rFonts w:cs="Times New Roman"/>
          <w:noProof/>
          <w:webHidden/>
        </w:rPr>
        <w:tab/>
        <w:t>11</w:t>
      </w:r>
    </w:p>
    <w:p w14:paraId="2AA9FC9F"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Music</w:t>
      </w:r>
      <w:r w:rsidRPr="001B2B30">
        <w:rPr>
          <w:rFonts w:cs="Times New Roman"/>
          <w:noProof/>
          <w:webHidden/>
        </w:rPr>
        <w:tab/>
        <w:t>11</w:t>
      </w:r>
    </w:p>
    <w:p w14:paraId="564D3BEC"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Map</w:t>
      </w:r>
      <w:r w:rsidRPr="001B2B30">
        <w:rPr>
          <w:rFonts w:cs="Times New Roman"/>
          <w:noProof/>
          <w:webHidden/>
        </w:rPr>
        <w:tab/>
        <w:t>11</w:t>
      </w:r>
    </w:p>
    <w:p w14:paraId="6C00B69B"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6. Advanced</w:t>
      </w:r>
      <w:r w:rsidRPr="001B2B30">
        <w:rPr>
          <w:rFonts w:cs="Times New Roman"/>
          <w:noProof/>
          <w:webHidden/>
        </w:rPr>
        <w:tab/>
        <w:t>11</w:t>
      </w:r>
    </w:p>
    <w:p w14:paraId="726A4B65"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lastRenderedPageBreak/>
        <w:t>7. Help screen</w:t>
      </w:r>
      <w:r w:rsidRPr="001B2B30">
        <w:rPr>
          <w:rFonts w:cs="Times New Roman"/>
          <w:noProof/>
          <w:webHidden/>
        </w:rPr>
        <w:tab/>
        <w:t>11</w:t>
      </w:r>
    </w:p>
    <w:p w14:paraId="72DB61E4"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8. Quit</w:t>
      </w:r>
      <w:r w:rsidRPr="001B2B30">
        <w:rPr>
          <w:rFonts w:cs="Times New Roman"/>
          <w:noProof/>
          <w:webHidden/>
        </w:rPr>
        <w:tab/>
        <w:t>11</w:t>
      </w:r>
    </w:p>
    <w:p w14:paraId="65475FF0"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 Inventory Menu</w:t>
      </w:r>
      <w:r w:rsidRPr="001B2B30">
        <w:rPr>
          <w:rFonts w:cs="Times New Roman"/>
          <w:noProof/>
          <w:webHidden/>
        </w:rPr>
        <w:tab/>
        <w:t>11</w:t>
      </w:r>
    </w:p>
    <w:p w14:paraId="7E385A9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i. Credits</w:t>
      </w:r>
      <w:r w:rsidRPr="001B2B30">
        <w:rPr>
          <w:rFonts w:cs="Times New Roman"/>
          <w:noProof/>
          <w:webHidden/>
        </w:rPr>
        <w:tab/>
        <w:t>11</w:t>
      </w:r>
    </w:p>
    <w:p w14:paraId="52F956D5"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8. SECTION VI: ARTIFICIAL INTELLIGENCE (AI)</w:t>
      </w:r>
      <w:r w:rsidRPr="001B2B30">
        <w:rPr>
          <w:rFonts w:cs="Times New Roman"/>
          <w:noProof/>
          <w:webHidden/>
          <w:sz w:val="20"/>
          <w:szCs w:val="20"/>
        </w:rPr>
        <w:tab/>
        <w:t>12</w:t>
      </w:r>
    </w:p>
    <w:p w14:paraId="428517E6"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NPC #1</w:t>
      </w:r>
      <w:r w:rsidRPr="001B2B30">
        <w:rPr>
          <w:noProof/>
          <w:webHidden/>
        </w:rPr>
        <w:tab/>
        <w:t>12</w:t>
      </w:r>
    </w:p>
    <w:p w14:paraId="06F2A953"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Statistics</w:t>
      </w:r>
      <w:r w:rsidRPr="001B2B30">
        <w:rPr>
          <w:rFonts w:cs="Times New Roman"/>
          <w:noProof/>
          <w:webHidden/>
        </w:rPr>
        <w:tab/>
        <w:t>12</w:t>
      </w:r>
    </w:p>
    <w:p w14:paraId="265695AB"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Field of view</w:t>
      </w:r>
      <w:r w:rsidRPr="001B2B30">
        <w:rPr>
          <w:rFonts w:cs="Times New Roman"/>
          <w:noProof/>
          <w:webHidden/>
        </w:rPr>
        <w:tab/>
        <w:t>12</w:t>
      </w:r>
    </w:p>
    <w:p w14:paraId="62B883A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Range of view</w:t>
      </w:r>
      <w:r w:rsidRPr="001B2B30">
        <w:rPr>
          <w:rFonts w:cs="Times New Roman"/>
          <w:noProof/>
          <w:webHidden/>
        </w:rPr>
        <w:tab/>
        <w:t>12</w:t>
      </w:r>
    </w:p>
    <w:p w14:paraId="5B9FA942"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Etc.</w:t>
      </w:r>
      <w:r w:rsidRPr="001B2B30">
        <w:rPr>
          <w:rFonts w:cs="Times New Roman"/>
          <w:noProof/>
          <w:webHidden/>
        </w:rPr>
        <w:tab/>
        <w:t>12</w:t>
      </w:r>
    </w:p>
    <w:p w14:paraId="172D3207"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Internal states &amp; the triggers that change them</w:t>
      </w:r>
      <w:r w:rsidRPr="001B2B30">
        <w:rPr>
          <w:rFonts w:cs="Times New Roman"/>
          <w:noProof/>
          <w:webHidden/>
        </w:rPr>
        <w:tab/>
        <w:t>12</w:t>
      </w:r>
    </w:p>
    <w:p w14:paraId="3BE5035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Idle</w:t>
      </w:r>
      <w:r w:rsidRPr="001B2B30">
        <w:rPr>
          <w:rFonts w:cs="Times New Roman"/>
          <w:noProof/>
          <w:webHidden/>
        </w:rPr>
        <w:tab/>
        <w:t>12</w:t>
      </w:r>
    </w:p>
    <w:p w14:paraId="5BBE27C6"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Guarding an area</w:t>
      </w:r>
      <w:r w:rsidRPr="001B2B30">
        <w:rPr>
          <w:rFonts w:cs="Times New Roman"/>
          <w:noProof/>
          <w:webHidden/>
        </w:rPr>
        <w:tab/>
        <w:t>12</w:t>
      </w:r>
    </w:p>
    <w:p w14:paraId="2908CAD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Patrol</w:t>
      </w:r>
      <w:r w:rsidRPr="001B2B30">
        <w:rPr>
          <w:rFonts w:cs="Times New Roman"/>
          <w:noProof/>
          <w:webHidden/>
        </w:rPr>
        <w:tab/>
        <w:t>12</w:t>
      </w:r>
    </w:p>
    <w:p w14:paraId="515A9A3B"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Follow</w:t>
      </w:r>
      <w:r w:rsidRPr="001B2B30">
        <w:rPr>
          <w:rFonts w:cs="Times New Roman"/>
          <w:noProof/>
          <w:webHidden/>
        </w:rPr>
        <w:tab/>
        <w:t>12</w:t>
      </w:r>
    </w:p>
    <w:p w14:paraId="1BDBBA81"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Search</w:t>
      </w:r>
      <w:r w:rsidRPr="001B2B30">
        <w:rPr>
          <w:rFonts w:cs="Times New Roman"/>
          <w:noProof/>
          <w:webHidden/>
        </w:rPr>
        <w:tab/>
        <w:t>12</w:t>
      </w:r>
    </w:p>
    <w:p w14:paraId="578E9E02"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6. Etc.</w:t>
      </w:r>
      <w:r w:rsidRPr="001B2B30">
        <w:rPr>
          <w:rFonts w:cs="Times New Roman"/>
          <w:noProof/>
          <w:webHidden/>
        </w:rPr>
        <w:tab/>
        <w:t>12</w:t>
      </w:r>
    </w:p>
    <w:p w14:paraId="1550A6F1"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Movement</w:t>
      </w:r>
      <w:r w:rsidRPr="001B2B30">
        <w:rPr>
          <w:rFonts w:cs="Times New Roman"/>
          <w:noProof/>
          <w:webHidden/>
        </w:rPr>
        <w:tab/>
        <w:t>12</w:t>
      </w:r>
    </w:p>
    <w:p w14:paraId="52213AD3"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Pathing</w:t>
      </w:r>
      <w:r w:rsidRPr="001B2B30">
        <w:rPr>
          <w:rFonts w:cs="Times New Roman"/>
          <w:noProof/>
          <w:webHidden/>
        </w:rPr>
        <w:tab/>
        <w:t>12</w:t>
      </w:r>
    </w:p>
    <w:p w14:paraId="5FDA913C"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Combat decisions</w:t>
      </w:r>
      <w:r w:rsidRPr="001B2B30">
        <w:rPr>
          <w:rFonts w:cs="Times New Roman"/>
          <w:noProof/>
          <w:webHidden/>
        </w:rPr>
        <w:tab/>
        <w:t>12</w:t>
      </w:r>
    </w:p>
    <w:p w14:paraId="5F0289CE"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Friend/foe recognition</w:t>
      </w:r>
      <w:r w:rsidRPr="001B2B30">
        <w:rPr>
          <w:rFonts w:cs="Times New Roman"/>
          <w:noProof/>
          <w:webHidden/>
        </w:rPr>
        <w:tab/>
        <w:t>12</w:t>
      </w:r>
    </w:p>
    <w:p w14:paraId="7F6D89F6"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Targeting decisions</w:t>
      </w:r>
      <w:r w:rsidRPr="001B2B30">
        <w:rPr>
          <w:rFonts w:cs="Times New Roman"/>
          <w:noProof/>
          <w:webHidden/>
        </w:rPr>
        <w:tab/>
        <w:t>12</w:t>
      </w:r>
    </w:p>
    <w:p w14:paraId="28529250"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Attack with ranged weapon</w:t>
      </w:r>
      <w:r w:rsidRPr="001B2B30">
        <w:rPr>
          <w:rFonts w:cs="Times New Roman"/>
          <w:noProof/>
          <w:webHidden/>
        </w:rPr>
        <w:tab/>
        <w:t>12</w:t>
      </w:r>
    </w:p>
    <w:p w14:paraId="02C3C8EE"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Attack with melee weapon</w:t>
      </w:r>
      <w:r w:rsidRPr="001B2B30">
        <w:rPr>
          <w:rFonts w:cs="Times New Roman"/>
          <w:noProof/>
          <w:webHidden/>
        </w:rPr>
        <w:tab/>
        <w:t>12</w:t>
      </w:r>
    </w:p>
    <w:p w14:paraId="2BFFF8FA"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Take cover</w:t>
      </w:r>
      <w:r w:rsidRPr="001B2B30">
        <w:rPr>
          <w:rFonts w:cs="Times New Roman"/>
          <w:noProof/>
          <w:webHidden/>
        </w:rPr>
        <w:tab/>
        <w:t>12</w:t>
      </w:r>
    </w:p>
    <w:p w14:paraId="15FF503D"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6. Team-based decisions</w:t>
      </w:r>
      <w:r w:rsidRPr="001B2B30">
        <w:rPr>
          <w:rFonts w:cs="Times New Roman"/>
          <w:noProof/>
          <w:webHidden/>
        </w:rPr>
        <w:tab/>
        <w:t>12</w:t>
      </w:r>
    </w:p>
    <w:p w14:paraId="7EB5EE3A"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7. Etc.</w:t>
      </w:r>
      <w:r w:rsidRPr="001B2B30">
        <w:rPr>
          <w:rFonts w:cs="Times New Roman"/>
          <w:noProof/>
          <w:webHidden/>
        </w:rPr>
        <w:tab/>
        <w:t>12</w:t>
      </w:r>
    </w:p>
    <w:p w14:paraId="24811E82"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NPC #2</w:t>
      </w:r>
      <w:r w:rsidRPr="001B2B30">
        <w:rPr>
          <w:noProof/>
          <w:webHidden/>
        </w:rPr>
        <w:tab/>
        <w:t>12</w:t>
      </w:r>
    </w:p>
    <w:p w14:paraId="087C2963"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Etc.</w:t>
      </w:r>
      <w:r w:rsidRPr="001B2B30">
        <w:rPr>
          <w:noProof/>
          <w:webHidden/>
        </w:rPr>
        <w:tab/>
        <w:t>12</w:t>
      </w:r>
    </w:p>
    <w:p w14:paraId="1E4C6B5F"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9. SECTION VII: DETAILED LEVEL/MISSION DESCRIPTIONS</w:t>
      </w:r>
      <w:r w:rsidRPr="001B2B30">
        <w:rPr>
          <w:rFonts w:cs="Times New Roman"/>
          <w:noProof/>
          <w:webHidden/>
          <w:sz w:val="20"/>
          <w:szCs w:val="20"/>
        </w:rPr>
        <w:tab/>
        <w:t>13</w:t>
      </w:r>
    </w:p>
    <w:p w14:paraId="74BFDC06"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Level #1</w:t>
      </w:r>
      <w:r w:rsidRPr="001B2B30">
        <w:rPr>
          <w:noProof/>
          <w:webHidden/>
        </w:rPr>
        <w:tab/>
        <w:t>13</w:t>
      </w:r>
    </w:p>
    <w:p w14:paraId="7F68BB13"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Synopsis</w:t>
      </w:r>
      <w:r w:rsidRPr="001B2B30">
        <w:rPr>
          <w:rFonts w:cs="Times New Roman"/>
          <w:noProof/>
          <w:webHidden/>
        </w:rPr>
        <w:tab/>
        <w:t>13</w:t>
      </w:r>
    </w:p>
    <w:p w14:paraId="6FDDD37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Introductory material (Cutscene? Mission briefing?)</w:t>
      </w:r>
      <w:r w:rsidRPr="001B2B30">
        <w:rPr>
          <w:rFonts w:cs="Times New Roman"/>
          <w:noProof/>
          <w:webHidden/>
        </w:rPr>
        <w:tab/>
        <w:t>13</w:t>
      </w:r>
    </w:p>
    <w:p w14:paraId="2C0771E6"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Mission objectives (player goals)</w:t>
      </w:r>
      <w:r w:rsidRPr="001B2B30">
        <w:rPr>
          <w:rFonts w:cs="Times New Roman"/>
          <w:noProof/>
          <w:webHidden/>
        </w:rPr>
        <w:tab/>
        <w:t>13</w:t>
      </w:r>
    </w:p>
    <w:p w14:paraId="34A95867"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Physical description</w:t>
      </w:r>
      <w:r w:rsidRPr="001B2B30">
        <w:rPr>
          <w:rFonts w:cs="Times New Roman"/>
          <w:noProof/>
          <w:webHidden/>
        </w:rPr>
        <w:tab/>
        <w:t>13</w:t>
      </w:r>
    </w:p>
    <w:p w14:paraId="5FB124B5"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 Map</w:t>
      </w:r>
      <w:r w:rsidRPr="001B2B30">
        <w:rPr>
          <w:rFonts w:cs="Times New Roman"/>
          <w:noProof/>
          <w:webHidden/>
        </w:rPr>
        <w:tab/>
        <w:t>13</w:t>
      </w:r>
    </w:p>
    <w:p w14:paraId="29DA23EC"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i. Enemy types encountered in-level</w:t>
      </w:r>
      <w:r w:rsidRPr="001B2B30">
        <w:rPr>
          <w:rFonts w:cs="Times New Roman"/>
          <w:noProof/>
          <w:webHidden/>
        </w:rPr>
        <w:tab/>
        <w:t>13</w:t>
      </w:r>
    </w:p>
    <w:p w14:paraId="30A0EB5A"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ii. Weapons/powerups available</w:t>
      </w:r>
      <w:r w:rsidRPr="001B2B30">
        <w:rPr>
          <w:rFonts w:cs="Times New Roman"/>
          <w:noProof/>
          <w:webHidden/>
        </w:rPr>
        <w:tab/>
        <w:t>13</w:t>
      </w:r>
    </w:p>
    <w:p w14:paraId="2871B4A3"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lastRenderedPageBreak/>
        <w:t>viii. Level walkthrough, including scripted sequences and non-interactive scenes. This should also include any puzzles the player must solve, as well as the solutions to those puzzles.</w:t>
      </w:r>
      <w:r w:rsidRPr="001B2B30">
        <w:rPr>
          <w:rFonts w:cs="Times New Roman"/>
          <w:noProof/>
          <w:webHidden/>
        </w:rPr>
        <w:tab/>
        <w:t>13</w:t>
      </w:r>
    </w:p>
    <w:p w14:paraId="2D2B9BFF"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x. Closing material (Cutscene? Debriefing? Statistics menu?)</w:t>
      </w:r>
      <w:r w:rsidRPr="001B2B30">
        <w:rPr>
          <w:rFonts w:cs="Times New Roman"/>
          <w:noProof/>
          <w:webHidden/>
        </w:rPr>
        <w:tab/>
        <w:t>13</w:t>
      </w:r>
    </w:p>
    <w:p w14:paraId="7D0C43C0"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Level #2</w:t>
      </w:r>
      <w:r w:rsidRPr="001B2B30">
        <w:rPr>
          <w:noProof/>
          <w:webHidden/>
        </w:rPr>
        <w:tab/>
        <w:t>13</w:t>
      </w:r>
    </w:p>
    <w:p w14:paraId="5A900CD7"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Etc.</w:t>
      </w:r>
      <w:r w:rsidRPr="001B2B30">
        <w:rPr>
          <w:noProof/>
          <w:webHidden/>
        </w:rPr>
        <w:tab/>
        <w:t>13</w:t>
      </w:r>
    </w:p>
    <w:p w14:paraId="63498A1E"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10. SECTION VIII: CUTSCENES</w:t>
      </w:r>
      <w:r w:rsidRPr="001B2B30">
        <w:rPr>
          <w:rFonts w:cs="Times New Roman"/>
          <w:noProof/>
          <w:webHidden/>
          <w:sz w:val="20"/>
          <w:szCs w:val="20"/>
        </w:rPr>
        <w:tab/>
        <w:t>13</w:t>
      </w:r>
    </w:p>
    <w:p w14:paraId="17447DF6"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Cutscene #1</w:t>
      </w:r>
      <w:r w:rsidRPr="001B2B30">
        <w:rPr>
          <w:noProof/>
          <w:webHidden/>
        </w:rPr>
        <w:tab/>
        <w:t>13</w:t>
      </w:r>
    </w:p>
    <w:p w14:paraId="39A110C6"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List of actors</w:t>
      </w:r>
      <w:r w:rsidRPr="001B2B30">
        <w:rPr>
          <w:rFonts w:cs="Times New Roman"/>
          <w:noProof/>
          <w:webHidden/>
        </w:rPr>
        <w:tab/>
        <w:t>13</w:t>
      </w:r>
    </w:p>
    <w:p w14:paraId="730D3D90"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Description of setting</w:t>
      </w:r>
      <w:r w:rsidRPr="001B2B30">
        <w:rPr>
          <w:rFonts w:cs="Times New Roman"/>
          <w:noProof/>
          <w:webHidden/>
        </w:rPr>
        <w:tab/>
        <w:t>13</w:t>
      </w:r>
    </w:p>
    <w:p w14:paraId="5DFFC20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Storyboard thumbnails</w:t>
      </w:r>
      <w:r w:rsidRPr="001B2B30">
        <w:rPr>
          <w:rFonts w:cs="Times New Roman"/>
          <w:noProof/>
          <w:webHidden/>
        </w:rPr>
        <w:tab/>
        <w:t>13</w:t>
      </w:r>
    </w:p>
    <w:p w14:paraId="37C2BAF1"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Script. This should be done in screenplay format, as if you were writing a</w:t>
      </w:r>
      <w:r w:rsidRPr="001B2B30">
        <w:rPr>
          <w:rFonts w:cs="Times New Roman"/>
          <w:noProof/>
          <w:webHidden/>
        </w:rPr>
        <w:tab/>
        <w:t>13</w:t>
      </w:r>
    </w:p>
    <w:p w14:paraId="448A7ED3"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movie. Include the action, suggested camera angles, location descriptions,</w:t>
      </w:r>
      <w:r w:rsidRPr="001B2B30">
        <w:rPr>
          <w:rFonts w:cs="Times New Roman"/>
          <w:noProof/>
          <w:webHidden/>
        </w:rPr>
        <w:tab/>
        <w:t>13</w:t>
      </w:r>
    </w:p>
    <w:p w14:paraId="1030453D"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etc. You must also include all lines of dialogue that are to be recorded or</w:t>
      </w:r>
      <w:r w:rsidRPr="001B2B30">
        <w:rPr>
          <w:rFonts w:cs="Times New Roman"/>
          <w:noProof/>
          <w:webHidden/>
        </w:rPr>
        <w:tab/>
        <w:t>13</w:t>
      </w:r>
    </w:p>
    <w:p w14:paraId="26DCEDCF"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displayed on the screen. Refer to any of the screenplay books in Appendix</w:t>
      </w:r>
      <w:r w:rsidRPr="001B2B30">
        <w:rPr>
          <w:rFonts w:cs="Times New Roman"/>
          <w:noProof/>
          <w:webHidden/>
        </w:rPr>
        <w:tab/>
        <w:t>13</w:t>
      </w:r>
    </w:p>
    <w:p w14:paraId="049BDDF8"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B for samples of this format.</w:t>
      </w:r>
      <w:r w:rsidRPr="001B2B30">
        <w:rPr>
          <w:rFonts w:cs="Times New Roman"/>
          <w:noProof/>
          <w:webHidden/>
        </w:rPr>
        <w:tab/>
        <w:t>13</w:t>
      </w:r>
    </w:p>
    <w:p w14:paraId="6A9F164F"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Cutscene #2</w:t>
      </w:r>
      <w:r w:rsidRPr="001B2B30">
        <w:rPr>
          <w:noProof/>
          <w:webHidden/>
        </w:rPr>
        <w:tab/>
        <w:t>13</w:t>
      </w:r>
    </w:p>
    <w:p w14:paraId="7427BCC6"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Etc.</w:t>
      </w:r>
      <w:r w:rsidRPr="001B2B30">
        <w:rPr>
          <w:noProof/>
          <w:webHidden/>
        </w:rPr>
        <w:tab/>
        <w:t>13</w:t>
      </w:r>
    </w:p>
    <w:p w14:paraId="3381DD3C"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11. SECTION IX: SCORING, CHEATS, EASTER EGGS, &amp; BONUSES</w:t>
      </w:r>
      <w:r w:rsidRPr="001B2B30">
        <w:rPr>
          <w:rFonts w:cs="Times New Roman"/>
          <w:noProof/>
          <w:webHidden/>
          <w:sz w:val="20"/>
          <w:szCs w:val="20"/>
        </w:rPr>
        <w:tab/>
        <w:t>14</w:t>
      </w:r>
    </w:p>
    <w:p w14:paraId="18111074"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Score</w:t>
      </w:r>
      <w:r w:rsidRPr="001B2B30">
        <w:rPr>
          <w:noProof/>
          <w:webHidden/>
        </w:rPr>
        <w:tab/>
        <w:t>14</w:t>
      </w:r>
    </w:p>
    <w:p w14:paraId="61B0FAD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How score is tracked</w:t>
      </w:r>
      <w:r w:rsidRPr="001B2B30">
        <w:rPr>
          <w:rFonts w:cs="Times New Roman"/>
          <w:noProof/>
          <w:webHidden/>
        </w:rPr>
        <w:tab/>
        <w:t>14</w:t>
      </w:r>
    </w:p>
    <w:p w14:paraId="5D932B78"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How score is communicated to the player</w:t>
      </w:r>
      <w:r w:rsidRPr="001B2B30">
        <w:rPr>
          <w:rFonts w:cs="Times New Roman"/>
          <w:noProof/>
          <w:webHidden/>
        </w:rPr>
        <w:tab/>
        <w:t>14</w:t>
      </w:r>
    </w:p>
    <w:p w14:paraId="71F78AFC"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Cheats (God mode, all weapons, etc.)</w:t>
      </w:r>
      <w:r w:rsidRPr="001B2B30">
        <w:rPr>
          <w:noProof/>
          <w:webHidden/>
        </w:rPr>
        <w:tab/>
        <w:t>14</w:t>
      </w:r>
    </w:p>
    <w:p w14:paraId="409BD11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Cheat #1</w:t>
      </w:r>
      <w:r w:rsidRPr="001B2B30">
        <w:rPr>
          <w:rFonts w:cs="Times New Roman"/>
          <w:noProof/>
          <w:webHidden/>
        </w:rPr>
        <w:tab/>
        <w:t>14</w:t>
      </w:r>
    </w:p>
    <w:p w14:paraId="34B06C31"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What it does</w:t>
      </w:r>
      <w:r w:rsidRPr="001B2B30">
        <w:rPr>
          <w:rFonts w:cs="Times New Roman"/>
          <w:noProof/>
          <w:webHidden/>
        </w:rPr>
        <w:tab/>
        <w:t>14</w:t>
      </w:r>
    </w:p>
    <w:p w14:paraId="6F3366AB"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How it’s activated by the developer</w:t>
      </w:r>
      <w:r w:rsidRPr="001B2B30">
        <w:rPr>
          <w:rFonts w:cs="Times New Roman"/>
          <w:noProof/>
          <w:webHidden/>
        </w:rPr>
        <w:tab/>
        <w:t>14</w:t>
      </w:r>
    </w:p>
    <w:p w14:paraId="21F6AA4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How it’s unlocked by the player</w:t>
      </w:r>
      <w:r w:rsidRPr="001B2B30">
        <w:rPr>
          <w:rFonts w:cs="Times New Roman"/>
          <w:noProof/>
          <w:webHidden/>
        </w:rPr>
        <w:tab/>
        <w:t>14</w:t>
      </w:r>
    </w:p>
    <w:p w14:paraId="0EEF3EE3"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Cheat #2</w:t>
      </w:r>
      <w:r w:rsidRPr="001B2B30">
        <w:rPr>
          <w:rFonts w:cs="Times New Roman"/>
          <w:noProof/>
          <w:webHidden/>
        </w:rPr>
        <w:tab/>
        <w:t>14</w:t>
      </w:r>
    </w:p>
    <w:p w14:paraId="0B4C3CD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14</w:t>
      </w:r>
    </w:p>
    <w:p w14:paraId="06C5FA2B"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Easter Eggs/Bonus Material</w:t>
      </w:r>
      <w:r w:rsidRPr="001B2B30">
        <w:rPr>
          <w:noProof/>
          <w:webHidden/>
        </w:rPr>
        <w:tab/>
        <w:t>14</w:t>
      </w:r>
    </w:p>
    <w:p w14:paraId="741AE7BC"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Easter Egg #1</w:t>
      </w:r>
      <w:r w:rsidRPr="001B2B30">
        <w:rPr>
          <w:rFonts w:cs="Times New Roman"/>
          <w:noProof/>
          <w:webHidden/>
        </w:rPr>
        <w:tab/>
        <w:t>14</w:t>
      </w:r>
    </w:p>
    <w:p w14:paraId="47390644"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What it is</w:t>
      </w:r>
      <w:r w:rsidRPr="001B2B30">
        <w:rPr>
          <w:rFonts w:cs="Times New Roman"/>
          <w:noProof/>
          <w:webHidden/>
        </w:rPr>
        <w:tab/>
        <w:t>14</w:t>
      </w:r>
    </w:p>
    <w:p w14:paraId="71B238FD"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How it’s activated/unlocked</w:t>
      </w:r>
      <w:r w:rsidRPr="001B2B30">
        <w:rPr>
          <w:rFonts w:cs="Times New Roman"/>
          <w:noProof/>
          <w:webHidden/>
        </w:rPr>
        <w:tab/>
        <w:t>14</w:t>
      </w:r>
    </w:p>
    <w:p w14:paraId="5D413D64"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Easter Egg #2</w:t>
      </w:r>
      <w:r w:rsidRPr="001B2B30">
        <w:rPr>
          <w:rFonts w:cs="Times New Roman"/>
          <w:noProof/>
          <w:webHidden/>
        </w:rPr>
        <w:tab/>
        <w:t>14</w:t>
      </w:r>
    </w:p>
    <w:p w14:paraId="2ADD0C5B"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14</w:t>
      </w:r>
    </w:p>
    <w:p w14:paraId="7D2FCF87"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12. SECTION X: GAME MODES</w:t>
      </w:r>
      <w:r w:rsidRPr="001B2B30">
        <w:rPr>
          <w:rFonts w:cs="Times New Roman"/>
          <w:noProof/>
          <w:webHidden/>
          <w:sz w:val="20"/>
          <w:szCs w:val="20"/>
        </w:rPr>
        <w:tab/>
        <w:t>15</w:t>
      </w:r>
    </w:p>
    <w:p w14:paraId="2E397165"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lastRenderedPageBreak/>
        <w:t>a. Single-player</w:t>
      </w:r>
      <w:r w:rsidRPr="001B2B30">
        <w:rPr>
          <w:noProof/>
          <w:webHidden/>
        </w:rPr>
        <w:tab/>
        <w:t>15</w:t>
      </w:r>
    </w:p>
    <w:p w14:paraId="6CBFF333"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Split-screen/co-op (if applicable)</w:t>
      </w:r>
      <w:r w:rsidRPr="001B2B30">
        <w:rPr>
          <w:noProof/>
          <w:webHidden/>
        </w:rPr>
        <w:tab/>
        <w:t>15</w:t>
      </w:r>
    </w:p>
    <w:p w14:paraId="1AE1DE9F"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Multiplayer game types (if applicable)</w:t>
      </w:r>
      <w:r w:rsidRPr="001B2B30">
        <w:rPr>
          <w:noProof/>
          <w:webHidden/>
        </w:rPr>
        <w:tab/>
        <w:t>15</w:t>
      </w:r>
    </w:p>
    <w:p w14:paraId="66262D3C"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Gametype #1 (such as “Capture the Flag”)</w:t>
      </w:r>
      <w:r w:rsidRPr="001B2B30">
        <w:rPr>
          <w:rFonts w:cs="Times New Roman"/>
          <w:noProof/>
          <w:webHidden/>
        </w:rPr>
        <w:tab/>
        <w:t>15</w:t>
      </w:r>
    </w:p>
    <w:p w14:paraId="61A24ED5"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Description of gameplay</w:t>
      </w:r>
      <w:r w:rsidRPr="001B2B30">
        <w:rPr>
          <w:rFonts w:cs="Times New Roman"/>
          <w:noProof/>
          <w:webHidden/>
        </w:rPr>
        <w:tab/>
        <w:t>15</w:t>
      </w:r>
    </w:p>
    <w:p w14:paraId="2AB71AC5"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Min/max # of Players</w:t>
      </w:r>
      <w:r w:rsidRPr="001B2B30">
        <w:rPr>
          <w:rFonts w:cs="Times New Roman"/>
          <w:noProof/>
          <w:webHidden/>
        </w:rPr>
        <w:tab/>
        <w:t>15</w:t>
      </w:r>
    </w:p>
    <w:p w14:paraId="4D8AC5CB"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Rules</w:t>
      </w:r>
      <w:r w:rsidRPr="001B2B30">
        <w:rPr>
          <w:rFonts w:cs="Times New Roman"/>
          <w:noProof/>
          <w:webHidden/>
        </w:rPr>
        <w:tab/>
        <w:t>15</w:t>
      </w:r>
    </w:p>
    <w:p w14:paraId="5FD2C87F"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Respawning</w:t>
      </w:r>
      <w:r w:rsidRPr="001B2B30">
        <w:rPr>
          <w:rFonts w:cs="Times New Roman"/>
          <w:noProof/>
          <w:webHidden/>
        </w:rPr>
        <w:tab/>
        <w:t>15</w:t>
      </w:r>
    </w:p>
    <w:p w14:paraId="3462A27A"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Delay</w:t>
      </w:r>
      <w:r w:rsidRPr="001B2B30">
        <w:rPr>
          <w:rFonts w:cs="Times New Roman"/>
          <w:noProof/>
          <w:webHidden/>
        </w:rPr>
        <w:tab/>
        <w:t>15</w:t>
      </w:r>
    </w:p>
    <w:p w14:paraId="47000334"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Respawn locations</w:t>
      </w:r>
      <w:r w:rsidRPr="001B2B30">
        <w:rPr>
          <w:rFonts w:cs="Times New Roman"/>
          <w:noProof/>
          <w:webHidden/>
        </w:rPr>
        <w:tab/>
        <w:t>15</w:t>
      </w:r>
    </w:p>
    <w:p w14:paraId="6687B668"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Default weapons</w:t>
      </w:r>
      <w:r w:rsidRPr="001B2B30">
        <w:rPr>
          <w:rFonts w:cs="Times New Roman"/>
          <w:noProof/>
          <w:webHidden/>
        </w:rPr>
        <w:tab/>
        <w:t>15</w:t>
      </w:r>
    </w:p>
    <w:p w14:paraId="7F6DAFC9"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Victory conditions</w:t>
      </w:r>
      <w:r w:rsidRPr="001B2B30">
        <w:rPr>
          <w:rFonts w:cs="Times New Roman"/>
          <w:noProof/>
          <w:webHidden/>
        </w:rPr>
        <w:tab/>
        <w:t>15</w:t>
      </w:r>
    </w:p>
    <w:p w14:paraId="2DFDA376"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6. Scoring</w:t>
      </w:r>
      <w:r w:rsidRPr="001B2B30">
        <w:rPr>
          <w:rFonts w:cs="Times New Roman"/>
          <w:noProof/>
          <w:webHidden/>
        </w:rPr>
        <w:tab/>
        <w:t>15</w:t>
      </w:r>
    </w:p>
    <w:p w14:paraId="7674C001"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7. Maps</w:t>
      </w:r>
      <w:r w:rsidRPr="001B2B30">
        <w:rPr>
          <w:rFonts w:cs="Times New Roman"/>
          <w:noProof/>
          <w:webHidden/>
        </w:rPr>
        <w:tab/>
        <w:t>15</w:t>
      </w:r>
    </w:p>
    <w:p w14:paraId="77F6D3E8"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Gametype #2</w:t>
      </w:r>
      <w:r w:rsidRPr="001B2B30">
        <w:rPr>
          <w:rFonts w:cs="Times New Roman"/>
          <w:noProof/>
          <w:webHidden/>
        </w:rPr>
        <w:tab/>
        <w:t>15</w:t>
      </w:r>
    </w:p>
    <w:p w14:paraId="532C5AB3"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15</w:t>
      </w:r>
    </w:p>
    <w:p w14:paraId="67A062C3"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13. SECTION XI: ASSET LIST</w:t>
      </w:r>
      <w:r w:rsidRPr="001B2B30">
        <w:rPr>
          <w:rFonts w:cs="Times New Roman"/>
          <w:noProof/>
          <w:webHidden/>
          <w:sz w:val="20"/>
          <w:szCs w:val="20"/>
        </w:rPr>
        <w:tab/>
        <w:t>16</w:t>
      </w:r>
    </w:p>
    <w:p w14:paraId="0EF9B599"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Art</w:t>
      </w:r>
      <w:r w:rsidRPr="001B2B30">
        <w:rPr>
          <w:noProof/>
          <w:webHidden/>
        </w:rPr>
        <w:tab/>
        <w:t>16</w:t>
      </w:r>
    </w:p>
    <w:p w14:paraId="1CB8717F"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Model &amp; Texture List</w:t>
      </w:r>
      <w:r w:rsidRPr="001B2B30">
        <w:rPr>
          <w:rFonts w:cs="Times New Roman"/>
          <w:noProof/>
          <w:webHidden/>
        </w:rPr>
        <w:tab/>
        <w:t>16</w:t>
      </w:r>
    </w:p>
    <w:p w14:paraId="6AE6D07A"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Characters</w:t>
      </w:r>
      <w:r w:rsidRPr="001B2B30">
        <w:rPr>
          <w:rFonts w:cs="Times New Roman"/>
          <w:noProof/>
          <w:webHidden/>
        </w:rPr>
        <w:tab/>
        <w:t>16</w:t>
      </w:r>
    </w:p>
    <w:p w14:paraId="33D8D321"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Player character</w:t>
      </w:r>
      <w:r w:rsidRPr="001B2B30">
        <w:rPr>
          <w:rFonts w:cs="Times New Roman"/>
          <w:noProof/>
          <w:webHidden/>
        </w:rPr>
        <w:tab/>
        <w:t>16</w:t>
      </w:r>
    </w:p>
    <w:p w14:paraId="202867BD"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 Undamaged</w:t>
      </w:r>
      <w:r w:rsidRPr="001B2B30">
        <w:rPr>
          <w:rFonts w:cs="Times New Roman"/>
          <w:noProof/>
          <w:webHidden/>
        </w:rPr>
        <w:tab/>
        <w:t>16</w:t>
      </w:r>
    </w:p>
    <w:p w14:paraId="492093D4"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i. Damaged</w:t>
      </w:r>
      <w:r w:rsidRPr="001B2B30">
        <w:rPr>
          <w:rFonts w:cs="Times New Roman"/>
          <w:noProof/>
          <w:webHidden/>
        </w:rPr>
        <w:tab/>
        <w:t>16</w:t>
      </w:r>
    </w:p>
    <w:p w14:paraId="01D40183"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Allies</w:t>
      </w:r>
      <w:r w:rsidRPr="001B2B30">
        <w:rPr>
          <w:rFonts w:cs="Times New Roman"/>
          <w:noProof/>
          <w:webHidden/>
        </w:rPr>
        <w:tab/>
        <w:t>16</w:t>
      </w:r>
    </w:p>
    <w:p w14:paraId="3D4ABBBB"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Bad guys</w:t>
      </w:r>
      <w:r w:rsidRPr="001B2B30">
        <w:rPr>
          <w:rFonts w:cs="Times New Roman"/>
          <w:noProof/>
          <w:webHidden/>
        </w:rPr>
        <w:tab/>
        <w:t>16</w:t>
      </w:r>
    </w:p>
    <w:p w14:paraId="7710D72A"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d. Neutrals</w:t>
      </w:r>
      <w:r w:rsidRPr="001B2B30">
        <w:rPr>
          <w:rFonts w:cs="Times New Roman"/>
          <w:noProof/>
          <w:webHidden/>
        </w:rPr>
        <w:tab/>
        <w:t>16</w:t>
      </w:r>
    </w:p>
    <w:p w14:paraId="5C1B5C1E"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Weapons</w:t>
      </w:r>
      <w:r w:rsidRPr="001B2B30">
        <w:rPr>
          <w:rFonts w:cs="Times New Roman"/>
          <w:noProof/>
          <w:webHidden/>
        </w:rPr>
        <w:tab/>
        <w:t>16</w:t>
      </w:r>
    </w:p>
    <w:p w14:paraId="20A9E077"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Weapon #1</w:t>
      </w:r>
      <w:r w:rsidRPr="001B2B30">
        <w:rPr>
          <w:rFonts w:cs="Times New Roman"/>
          <w:noProof/>
          <w:webHidden/>
        </w:rPr>
        <w:tab/>
        <w:t>16</w:t>
      </w:r>
    </w:p>
    <w:p w14:paraId="3014E87C"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Weapon #2</w:t>
      </w:r>
      <w:r w:rsidRPr="001B2B30">
        <w:rPr>
          <w:rFonts w:cs="Times New Roman"/>
          <w:noProof/>
          <w:webHidden/>
        </w:rPr>
        <w:tab/>
        <w:t>16</w:t>
      </w:r>
    </w:p>
    <w:p w14:paraId="2D2799D1"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Etc.</w:t>
      </w:r>
      <w:r w:rsidRPr="001B2B30">
        <w:rPr>
          <w:rFonts w:cs="Times New Roman"/>
          <w:noProof/>
          <w:webHidden/>
        </w:rPr>
        <w:tab/>
        <w:t>16</w:t>
      </w:r>
    </w:p>
    <w:p w14:paraId="6344A650"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Equipment/Gadgets</w:t>
      </w:r>
      <w:r w:rsidRPr="001B2B30">
        <w:rPr>
          <w:rFonts w:cs="Times New Roman"/>
          <w:noProof/>
          <w:webHidden/>
        </w:rPr>
        <w:tab/>
        <w:t>16</w:t>
      </w:r>
    </w:p>
    <w:p w14:paraId="5BAD3E87"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Item #1</w:t>
      </w:r>
      <w:r w:rsidRPr="001B2B30">
        <w:rPr>
          <w:rFonts w:cs="Times New Roman"/>
          <w:noProof/>
          <w:webHidden/>
        </w:rPr>
        <w:tab/>
        <w:t>16</w:t>
      </w:r>
    </w:p>
    <w:p w14:paraId="2044975D"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Item #2</w:t>
      </w:r>
      <w:r w:rsidRPr="001B2B30">
        <w:rPr>
          <w:rFonts w:cs="Times New Roman"/>
          <w:noProof/>
          <w:webHidden/>
        </w:rPr>
        <w:tab/>
        <w:t>16</w:t>
      </w:r>
    </w:p>
    <w:p w14:paraId="026F87DB"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Etc.</w:t>
      </w:r>
      <w:r w:rsidRPr="001B2B30">
        <w:rPr>
          <w:rFonts w:cs="Times New Roman"/>
          <w:noProof/>
          <w:webHidden/>
        </w:rPr>
        <w:tab/>
        <w:t>16</w:t>
      </w:r>
    </w:p>
    <w:p w14:paraId="0BBB9176"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Environmental Objects</w:t>
      </w:r>
      <w:r w:rsidRPr="001B2B30">
        <w:rPr>
          <w:rFonts w:cs="Times New Roman"/>
          <w:noProof/>
          <w:webHidden/>
        </w:rPr>
        <w:tab/>
        <w:t>16</w:t>
      </w:r>
    </w:p>
    <w:p w14:paraId="35C8187D"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Object #1</w:t>
      </w:r>
      <w:r w:rsidRPr="001B2B30">
        <w:rPr>
          <w:rFonts w:cs="Times New Roman"/>
          <w:noProof/>
          <w:webHidden/>
        </w:rPr>
        <w:tab/>
        <w:t>16</w:t>
      </w:r>
    </w:p>
    <w:p w14:paraId="58603BDB"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Object #2</w:t>
      </w:r>
      <w:r w:rsidRPr="001B2B30">
        <w:rPr>
          <w:rFonts w:cs="Times New Roman"/>
          <w:noProof/>
          <w:webHidden/>
        </w:rPr>
        <w:tab/>
        <w:t>16</w:t>
      </w:r>
    </w:p>
    <w:p w14:paraId="7EE523E9"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Etc.</w:t>
      </w:r>
      <w:r w:rsidRPr="001B2B30">
        <w:rPr>
          <w:rFonts w:cs="Times New Roman"/>
          <w:noProof/>
          <w:webHidden/>
        </w:rPr>
        <w:tab/>
        <w:t>16</w:t>
      </w:r>
    </w:p>
    <w:p w14:paraId="379F9C4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lastRenderedPageBreak/>
        <w:t>ii. Animation list</w:t>
      </w:r>
      <w:r w:rsidRPr="001B2B30">
        <w:rPr>
          <w:rFonts w:cs="Times New Roman"/>
          <w:noProof/>
          <w:webHidden/>
        </w:rPr>
        <w:tab/>
        <w:t>16</w:t>
      </w:r>
    </w:p>
    <w:p w14:paraId="013C1D27"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Characters</w:t>
      </w:r>
      <w:r w:rsidRPr="001B2B30">
        <w:rPr>
          <w:rFonts w:cs="Times New Roman"/>
          <w:noProof/>
          <w:webHidden/>
        </w:rPr>
        <w:tab/>
        <w:t>16</w:t>
      </w:r>
    </w:p>
    <w:p w14:paraId="7A371936"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Character #1</w:t>
      </w:r>
      <w:r w:rsidRPr="001B2B30">
        <w:rPr>
          <w:rFonts w:cs="Times New Roman"/>
          <w:noProof/>
          <w:webHidden/>
        </w:rPr>
        <w:tab/>
        <w:t>16</w:t>
      </w:r>
    </w:p>
    <w:p w14:paraId="2ECF27BA"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 Move #1</w:t>
      </w:r>
      <w:r w:rsidRPr="001B2B30">
        <w:rPr>
          <w:rFonts w:cs="Times New Roman"/>
          <w:noProof/>
          <w:webHidden/>
        </w:rPr>
        <w:tab/>
        <w:t>16</w:t>
      </w:r>
    </w:p>
    <w:p w14:paraId="5C33DA5E"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i. Move #2</w:t>
      </w:r>
      <w:r w:rsidRPr="001B2B30">
        <w:rPr>
          <w:rFonts w:cs="Times New Roman"/>
          <w:noProof/>
          <w:webHidden/>
        </w:rPr>
        <w:tab/>
        <w:t>16</w:t>
      </w:r>
    </w:p>
    <w:p w14:paraId="4C4D3325"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16</w:t>
      </w:r>
    </w:p>
    <w:p w14:paraId="48AFFAF7"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Character #2</w:t>
      </w:r>
      <w:r w:rsidRPr="001B2B30">
        <w:rPr>
          <w:rFonts w:cs="Times New Roman"/>
          <w:noProof/>
          <w:webHidden/>
        </w:rPr>
        <w:tab/>
        <w:t>17</w:t>
      </w:r>
    </w:p>
    <w:p w14:paraId="223BBE7B"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Etc.</w:t>
      </w:r>
      <w:r w:rsidRPr="001B2B30">
        <w:rPr>
          <w:rFonts w:cs="Times New Roman"/>
          <w:noProof/>
          <w:webHidden/>
        </w:rPr>
        <w:tab/>
        <w:t>17</w:t>
      </w:r>
    </w:p>
    <w:p w14:paraId="69074BF9"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Weapons</w:t>
      </w:r>
      <w:r w:rsidRPr="001B2B30">
        <w:rPr>
          <w:rFonts w:cs="Times New Roman"/>
          <w:noProof/>
          <w:webHidden/>
        </w:rPr>
        <w:tab/>
        <w:t>17</w:t>
      </w:r>
    </w:p>
    <w:p w14:paraId="57FA80BF"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Weapon #1</w:t>
      </w:r>
      <w:r w:rsidRPr="001B2B30">
        <w:rPr>
          <w:rFonts w:cs="Times New Roman"/>
          <w:noProof/>
          <w:webHidden/>
        </w:rPr>
        <w:tab/>
        <w:t>17</w:t>
      </w:r>
    </w:p>
    <w:p w14:paraId="402A11CD"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 Firing animation</w:t>
      </w:r>
      <w:r w:rsidRPr="001B2B30">
        <w:rPr>
          <w:rFonts w:cs="Times New Roman"/>
          <w:noProof/>
          <w:webHidden/>
        </w:rPr>
        <w:tab/>
        <w:t>17</w:t>
      </w:r>
    </w:p>
    <w:p w14:paraId="28F9CD53"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i. Reload animation</w:t>
      </w:r>
      <w:r w:rsidRPr="001B2B30">
        <w:rPr>
          <w:rFonts w:cs="Times New Roman"/>
          <w:noProof/>
          <w:webHidden/>
        </w:rPr>
        <w:tab/>
        <w:t>17</w:t>
      </w:r>
    </w:p>
    <w:p w14:paraId="1246B98E"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iii. Projectile in flight animation (if appropriate)</w:t>
      </w:r>
      <w:r w:rsidRPr="001B2B30">
        <w:rPr>
          <w:rFonts w:cs="Times New Roman"/>
          <w:noProof/>
          <w:webHidden/>
        </w:rPr>
        <w:tab/>
        <w:t>17</w:t>
      </w:r>
    </w:p>
    <w:p w14:paraId="3E492C3E"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Destructible or animated objects in the world</w:t>
      </w:r>
      <w:r w:rsidRPr="001B2B30">
        <w:rPr>
          <w:rFonts w:cs="Times New Roman"/>
          <w:noProof/>
          <w:webHidden/>
        </w:rPr>
        <w:tab/>
        <w:t>17</w:t>
      </w:r>
    </w:p>
    <w:p w14:paraId="18330E15"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Object #1</w:t>
      </w:r>
      <w:r w:rsidRPr="001B2B30">
        <w:rPr>
          <w:rFonts w:cs="Times New Roman"/>
          <w:noProof/>
          <w:webHidden/>
        </w:rPr>
        <w:tab/>
        <w:t>17</w:t>
      </w:r>
    </w:p>
    <w:p w14:paraId="79B00102"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Object #2</w:t>
      </w:r>
      <w:r w:rsidRPr="001B2B30">
        <w:rPr>
          <w:rFonts w:cs="Times New Roman"/>
          <w:noProof/>
          <w:webHidden/>
        </w:rPr>
        <w:tab/>
        <w:t>17</w:t>
      </w:r>
    </w:p>
    <w:p w14:paraId="7023B192"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Etc.</w:t>
      </w:r>
      <w:r w:rsidRPr="001B2B30">
        <w:rPr>
          <w:rFonts w:cs="Times New Roman"/>
          <w:noProof/>
          <w:webHidden/>
        </w:rPr>
        <w:tab/>
        <w:t>17</w:t>
      </w:r>
    </w:p>
    <w:p w14:paraId="24601405"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iii. Effects list</w:t>
      </w:r>
      <w:r w:rsidRPr="001B2B30">
        <w:rPr>
          <w:rFonts w:cs="Times New Roman"/>
          <w:noProof/>
          <w:webHidden/>
        </w:rPr>
        <w:tab/>
        <w:t>17</w:t>
      </w:r>
    </w:p>
    <w:p w14:paraId="14ECBF8A"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1. Weapon effects list</w:t>
      </w:r>
      <w:r w:rsidRPr="001B2B30">
        <w:rPr>
          <w:rFonts w:cs="Times New Roman"/>
          <w:noProof/>
          <w:webHidden/>
        </w:rPr>
        <w:tab/>
        <w:t>17</w:t>
      </w:r>
    </w:p>
    <w:p w14:paraId="597CBBB1"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a. Firing effects</w:t>
      </w:r>
      <w:r w:rsidRPr="001B2B30">
        <w:rPr>
          <w:rFonts w:cs="Times New Roman"/>
          <w:noProof/>
          <w:webHidden/>
        </w:rPr>
        <w:tab/>
        <w:t>17</w:t>
      </w:r>
    </w:p>
    <w:p w14:paraId="213955BC"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b. Hit effects</w:t>
      </w:r>
      <w:r w:rsidRPr="001B2B30">
        <w:rPr>
          <w:rFonts w:cs="Times New Roman"/>
          <w:noProof/>
          <w:webHidden/>
        </w:rPr>
        <w:tab/>
        <w:t>17</w:t>
      </w:r>
    </w:p>
    <w:p w14:paraId="2F9ADE5F"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c. Etc.</w:t>
      </w:r>
      <w:r w:rsidRPr="001B2B30">
        <w:rPr>
          <w:rFonts w:cs="Times New Roman"/>
          <w:noProof/>
          <w:webHidden/>
        </w:rPr>
        <w:tab/>
        <w:t>17</w:t>
      </w:r>
    </w:p>
    <w:p w14:paraId="6351AA84"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2. Environmental effects</w:t>
      </w:r>
      <w:r w:rsidRPr="001B2B30">
        <w:rPr>
          <w:rFonts w:cs="Times New Roman"/>
          <w:noProof/>
          <w:webHidden/>
        </w:rPr>
        <w:tab/>
        <w:t>17</w:t>
      </w:r>
    </w:p>
    <w:p w14:paraId="4F077925"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a. Decals</w:t>
      </w:r>
      <w:r w:rsidRPr="001B2B30">
        <w:rPr>
          <w:rFonts w:cs="Times New Roman"/>
          <w:noProof/>
          <w:webHidden/>
        </w:rPr>
        <w:tab/>
        <w:t>17</w:t>
      </w:r>
    </w:p>
    <w:p w14:paraId="6CBF6F8F"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b. Smoke</w:t>
      </w:r>
      <w:r w:rsidRPr="001B2B30">
        <w:rPr>
          <w:rFonts w:cs="Times New Roman"/>
          <w:noProof/>
          <w:webHidden/>
        </w:rPr>
        <w:tab/>
        <w:t>17</w:t>
      </w:r>
    </w:p>
    <w:p w14:paraId="0727A91A"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c. Sparks</w:t>
      </w:r>
      <w:r w:rsidRPr="001B2B30">
        <w:rPr>
          <w:rFonts w:cs="Times New Roman"/>
          <w:noProof/>
          <w:webHidden/>
        </w:rPr>
        <w:tab/>
        <w:t>17</w:t>
      </w:r>
    </w:p>
    <w:p w14:paraId="178F1082"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d. Fire</w:t>
      </w:r>
      <w:r w:rsidRPr="001B2B30">
        <w:rPr>
          <w:rFonts w:cs="Times New Roman"/>
          <w:noProof/>
          <w:webHidden/>
        </w:rPr>
        <w:tab/>
        <w:t>17</w:t>
      </w:r>
    </w:p>
    <w:p w14:paraId="6678F855"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e. Explosions</w:t>
      </w:r>
      <w:r w:rsidRPr="001B2B30">
        <w:rPr>
          <w:rFonts w:cs="Times New Roman"/>
          <w:noProof/>
          <w:webHidden/>
        </w:rPr>
        <w:tab/>
        <w:t>17</w:t>
      </w:r>
    </w:p>
    <w:p w14:paraId="49DBBC0E"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f. Etc.</w:t>
      </w:r>
      <w:r w:rsidRPr="001B2B30">
        <w:rPr>
          <w:rFonts w:cs="Times New Roman"/>
          <w:noProof/>
          <w:webHidden/>
        </w:rPr>
        <w:tab/>
        <w:t>17</w:t>
      </w:r>
    </w:p>
    <w:p w14:paraId="0DCA4380"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iv. Interface Art List</w:t>
      </w:r>
      <w:r w:rsidRPr="001B2B30">
        <w:rPr>
          <w:rFonts w:cs="Times New Roman"/>
          <w:noProof/>
          <w:webHidden/>
        </w:rPr>
        <w:tab/>
        <w:t>17</w:t>
      </w:r>
    </w:p>
    <w:p w14:paraId="238C33E2"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1. Icons</w:t>
      </w:r>
      <w:r w:rsidRPr="001B2B30">
        <w:rPr>
          <w:rFonts w:cs="Times New Roman"/>
          <w:noProof/>
          <w:webHidden/>
        </w:rPr>
        <w:tab/>
        <w:t>17</w:t>
      </w:r>
    </w:p>
    <w:p w14:paraId="54AF2949"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2. Buttons</w:t>
      </w:r>
      <w:r w:rsidRPr="001B2B30">
        <w:rPr>
          <w:rFonts w:cs="Times New Roman"/>
          <w:noProof/>
          <w:webHidden/>
        </w:rPr>
        <w:tab/>
        <w:t>17</w:t>
      </w:r>
    </w:p>
    <w:p w14:paraId="5ECFBA99"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3. Menus</w:t>
      </w:r>
      <w:r w:rsidRPr="001B2B30">
        <w:rPr>
          <w:rFonts w:cs="Times New Roman"/>
          <w:noProof/>
          <w:webHidden/>
        </w:rPr>
        <w:tab/>
        <w:t>17</w:t>
      </w:r>
    </w:p>
    <w:p w14:paraId="62365AB1"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4. Windows</w:t>
      </w:r>
      <w:r w:rsidRPr="001B2B30">
        <w:rPr>
          <w:rFonts w:cs="Times New Roman"/>
          <w:noProof/>
          <w:webHidden/>
        </w:rPr>
        <w:tab/>
        <w:t>17</w:t>
      </w:r>
    </w:p>
    <w:p w14:paraId="5A4233B5"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5. Etc.</w:t>
      </w:r>
      <w:r w:rsidRPr="001B2B30">
        <w:rPr>
          <w:rFonts w:cs="Times New Roman"/>
          <w:noProof/>
          <w:webHidden/>
        </w:rPr>
        <w:tab/>
        <w:t>18</w:t>
      </w:r>
    </w:p>
    <w:p w14:paraId="38C686D0"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Sound</w:t>
      </w:r>
      <w:r w:rsidRPr="001B2B30">
        <w:rPr>
          <w:noProof/>
          <w:webHidden/>
        </w:rPr>
        <w:tab/>
        <w:t>18</w:t>
      </w:r>
    </w:p>
    <w:p w14:paraId="332EAE28"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Environmental Sounds</w:t>
      </w:r>
      <w:r w:rsidRPr="001B2B30">
        <w:rPr>
          <w:rFonts w:cs="Times New Roman"/>
          <w:noProof/>
          <w:webHidden/>
        </w:rPr>
        <w:tab/>
        <w:t>18</w:t>
      </w:r>
    </w:p>
    <w:p w14:paraId="20DC1125"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Walking/running sounds on different surfaces</w:t>
      </w:r>
      <w:r w:rsidRPr="001B2B30">
        <w:rPr>
          <w:rFonts w:cs="Times New Roman"/>
          <w:noProof/>
          <w:webHidden/>
        </w:rPr>
        <w:tab/>
        <w:t>18</w:t>
      </w:r>
    </w:p>
    <w:p w14:paraId="358A7F66"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Foley sounds of character actions within the game</w:t>
      </w:r>
      <w:r w:rsidRPr="001B2B30">
        <w:rPr>
          <w:rFonts w:cs="Times New Roman"/>
          <w:noProof/>
          <w:webHidden/>
        </w:rPr>
        <w:tab/>
        <w:t>18</w:t>
      </w:r>
    </w:p>
    <w:p w14:paraId="1D46466C"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Explosions</w:t>
      </w:r>
      <w:r w:rsidRPr="001B2B30">
        <w:rPr>
          <w:rFonts w:cs="Times New Roman"/>
          <w:noProof/>
          <w:webHidden/>
        </w:rPr>
        <w:tab/>
        <w:t>18</w:t>
      </w:r>
    </w:p>
    <w:p w14:paraId="2C0852F6"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lastRenderedPageBreak/>
        <w:t>4. Doors opening and closing</w:t>
      </w:r>
      <w:r w:rsidRPr="001B2B30">
        <w:rPr>
          <w:rFonts w:cs="Times New Roman"/>
          <w:noProof/>
          <w:webHidden/>
        </w:rPr>
        <w:tab/>
        <w:t>18</w:t>
      </w:r>
    </w:p>
    <w:p w14:paraId="566363E9"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Etc.</w:t>
      </w:r>
      <w:r w:rsidRPr="001B2B30">
        <w:rPr>
          <w:rFonts w:cs="Times New Roman"/>
          <w:noProof/>
          <w:webHidden/>
        </w:rPr>
        <w:tab/>
        <w:t>18</w:t>
      </w:r>
    </w:p>
    <w:p w14:paraId="3DFCB27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Weapon Sounds</w:t>
      </w:r>
      <w:r w:rsidRPr="001B2B30">
        <w:rPr>
          <w:rFonts w:cs="Times New Roman"/>
          <w:noProof/>
          <w:webHidden/>
        </w:rPr>
        <w:tab/>
        <w:t>18</w:t>
      </w:r>
    </w:p>
    <w:p w14:paraId="2258653D"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Weapon #1</w:t>
      </w:r>
      <w:r w:rsidRPr="001B2B30">
        <w:rPr>
          <w:rFonts w:cs="Times New Roman"/>
          <w:noProof/>
          <w:webHidden/>
        </w:rPr>
        <w:tab/>
        <w:t>18</w:t>
      </w:r>
    </w:p>
    <w:p w14:paraId="3430AA5B"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Firing sound</w:t>
      </w:r>
      <w:r w:rsidRPr="001B2B30">
        <w:rPr>
          <w:rFonts w:cs="Times New Roman"/>
          <w:noProof/>
          <w:webHidden/>
        </w:rPr>
        <w:tab/>
        <w:t>18</w:t>
      </w:r>
    </w:p>
    <w:p w14:paraId="4A042CB1"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Hit sound</w:t>
      </w:r>
      <w:r w:rsidRPr="001B2B30">
        <w:rPr>
          <w:rFonts w:cs="Times New Roman"/>
          <w:noProof/>
          <w:webHidden/>
        </w:rPr>
        <w:tab/>
        <w:t>18</w:t>
      </w:r>
    </w:p>
    <w:p w14:paraId="1D334EA8"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c. Reload sound</w:t>
      </w:r>
      <w:r w:rsidRPr="001B2B30">
        <w:rPr>
          <w:rFonts w:cs="Times New Roman"/>
          <w:noProof/>
          <w:webHidden/>
        </w:rPr>
        <w:tab/>
        <w:t>18</w:t>
      </w:r>
    </w:p>
    <w:p w14:paraId="545D3A07"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Weapon #2</w:t>
      </w:r>
      <w:r w:rsidRPr="001B2B30">
        <w:rPr>
          <w:rFonts w:cs="Times New Roman"/>
          <w:noProof/>
          <w:webHidden/>
        </w:rPr>
        <w:tab/>
        <w:t>18</w:t>
      </w:r>
    </w:p>
    <w:p w14:paraId="178804D3"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Etc.</w:t>
      </w:r>
      <w:r w:rsidRPr="001B2B30">
        <w:rPr>
          <w:rFonts w:cs="Times New Roman"/>
          <w:noProof/>
          <w:webHidden/>
        </w:rPr>
        <w:tab/>
        <w:t>18</w:t>
      </w:r>
    </w:p>
    <w:p w14:paraId="582DC3C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Interface Sounds</w:t>
      </w:r>
      <w:r w:rsidRPr="001B2B30">
        <w:rPr>
          <w:rFonts w:cs="Times New Roman"/>
          <w:noProof/>
          <w:webHidden/>
        </w:rPr>
        <w:tab/>
        <w:t>18</w:t>
      </w:r>
    </w:p>
    <w:p w14:paraId="6EBD95AB"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Various clicks, beeps, etc., as the player maneuvers through the menus</w:t>
      </w:r>
      <w:r w:rsidRPr="001B2B30">
        <w:rPr>
          <w:rFonts w:cs="Times New Roman"/>
          <w:noProof/>
          <w:webHidden/>
        </w:rPr>
        <w:tab/>
        <w:t>18</w:t>
      </w:r>
    </w:p>
    <w:p w14:paraId="7A23A72C"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Alert/acknowledgment sounds as the player picks up objects or his game state changes</w:t>
      </w:r>
      <w:r w:rsidRPr="001B2B30">
        <w:rPr>
          <w:rFonts w:cs="Times New Roman"/>
          <w:noProof/>
          <w:webHidden/>
        </w:rPr>
        <w:tab/>
        <w:t>18</w:t>
      </w:r>
    </w:p>
    <w:p w14:paraId="44D12C1C"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Music</w:t>
      </w:r>
      <w:r w:rsidRPr="001B2B30">
        <w:rPr>
          <w:noProof/>
          <w:webHidden/>
        </w:rPr>
        <w:tab/>
        <w:t>18</w:t>
      </w:r>
    </w:p>
    <w:p w14:paraId="27960205"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Ambient</w:t>
      </w:r>
      <w:r w:rsidRPr="001B2B30">
        <w:rPr>
          <w:rFonts w:cs="Times New Roman"/>
          <w:noProof/>
          <w:webHidden/>
        </w:rPr>
        <w:tab/>
        <w:t>18</w:t>
      </w:r>
    </w:p>
    <w:p w14:paraId="40D8371C"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Loop #1 + duration</w:t>
      </w:r>
      <w:r w:rsidRPr="001B2B30">
        <w:rPr>
          <w:rFonts w:cs="Times New Roman"/>
          <w:noProof/>
          <w:webHidden/>
        </w:rPr>
        <w:tab/>
        <w:t>18</w:t>
      </w:r>
    </w:p>
    <w:p w14:paraId="41C6F6FA"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Loop #2</w:t>
      </w:r>
      <w:r w:rsidRPr="001B2B30">
        <w:rPr>
          <w:rFonts w:cs="Times New Roman"/>
          <w:noProof/>
          <w:webHidden/>
        </w:rPr>
        <w:tab/>
        <w:t>18</w:t>
      </w:r>
    </w:p>
    <w:p w14:paraId="08FDAB71"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Etc.</w:t>
      </w:r>
      <w:r w:rsidRPr="001B2B30">
        <w:rPr>
          <w:rFonts w:cs="Times New Roman"/>
          <w:noProof/>
          <w:webHidden/>
        </w:rPr>
        <w:tab/>
        <w:t>18</w:t>
      </w:r>
    </w:p>
    <w:p w14:paraId="06A6C0A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Action”</w:t>
      </w:r>
      <w:r w:rsidRPr="001B2B30">
        <w:rPr>
          <w:rFonts w:cs="Times New Roman"/>
          <w:noProof/>
          <w:webHidden/>
        </w:rPr>
        <w:tab/>
        <w:t>18</w:t>
      </w:r>
    </w:p>
    <w:p w14:paraId="4638AB44"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Loop #1 + duration</w:t>
      </w:r>
      <w:r w:rsidRPr="001B2B30">
        <w:rPr>
          <w:rFonts w:cs="Times New Roman"/>
          <w:noProof/>
          <w:webHidden/>
        </w:rPr>
        <w:tab/>
        <w:t>18</w:t>
      </w:r>
    </w:p>
    <w:p w14:paraId="070F3430"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Loop #2</w:t>
      </w:r>
      <w:r w:rsidRPr="001B2B30">
        <w:rPr>
          <w:rFonts w:cs="Times New Roman"/>
          <w:noProof/>
          <w:webHidden/>
        </w:rPr>
        <w:tab/>
        <w:t>18</w:t>
      </w:r>
    </w:p>
    <w:p w14:paraId="6D51B8CD"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Etc.</w:t>
      </w:r>
      <w:r w:rsidRPr="001B2B30">
        <w:rPr>
          <w:rFonts w:cs="Times New Roman"/>
          <w:noProof/>
          <w:webHidden/>
        </w:rPr>
        <w:tab/>
        <w:t>18</w:t>
      </w:r>
    </w:p>
    <w:p w14:paraId="732B867B"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Victory” loops</w:t>
      </w:r>
      <w:r w:rsidRPr="001B2B30">
        <w:rPr>
          <w:rFonts w:cs="Times New Roman"/>
          <w:noProof/>
          <w:webHidden/>
        </w:rPr>
        <w:tab/>
        <w:t>18</w:t>
      </w:r>
    </w:p>
    <w:p w14:paraId="67D3202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Defeat” loops</w:t>
      </w:r>
      <w:r w:rsidRPr="001B2B30">
        <w:rPr>
          <w:rFonts w:cs="Times New Roman"/>
          <w:noProof/>
          <w:webHidden/>
        </w:rPr>
        <w:tab/>
        <w:t>19</w:t>
      </w:r>
    </w:p>
    <w:p w14:paraId="29867C86"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 Cutscene music</w:t>
      </w:r>
      <w:r w:rsidRPr="001B2B30">
        <w:rPr>
          <w:rFonts w:cs="Times New Roman"/>
          <w:noProof/>
          <w:webHidden/>
        </w:rPr>
        <w:tab/>
        <w:t>19</w:t>
      </w:r>
    </w:p>
    <w:p w14:paraId="2763E52A"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Piece #1</w:t>
      </w:r>
      <w:r w:rsidRPr="001B2B30">
        <w:rPr>
          <w:rFonts w:cs="Times New Roman"/>
          <w:noProof/>
          <w:webHidden/>
        </w:rPr>
        <w:tab/>
        <w:t>19</w:t>
      </w:r>
    </w:p>
    <w:p w14:paraId="3E5B56D9"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a. General description of mood and accompanying action</w:t>
      </w:r>
      <w:r w:rsidRPr="001B2B30">
        <w:rPr>
          <w:rFonts w:cs="Times New Roman"/>
          <w:noProof/>
          <w:webHidden/>
        </w:rPr>
        <w:tab/>
        <w:t>19</w:t>
      </w:r>
    </w:p>
    <w:p w14:paraId="511F8D76"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b. Duration</w:t>
      </w:r>
      <w:r w:rsidRPr="001B2B30">
        <w:rPr>
          <w:rFonts w:cs="Times New Roman"/>
          <w:noProof/>
          <w:webHidden/>
        </w:rPr>
        <w:tab/>
        <w:t>19</w:t>
      </w:r>
    </w:p>
    <w:p w14:paraId="4282BE69"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Piece #2</w:t>
      </w:r>
      <w:r w:rsidRPr="001B2B30">
        <w:rPr>
          <w:rFonts w:cs="Times New Roman"/>
          <w:noProof/>
          <w:webHidden/>
        </w:rPr>
        <w:tab/>
        <w:t>19</w:t>
      </w:r>
    </w:p>
    <w:p w14:paraId="2CCF941E"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Etc.</w:t>
      </w:r>
      <w:r w:rsidRPr="001B2B30">
        <w:rPr>
          <w:rFonts w:cs="Times New Roman"/>
          <w:noProof/>
          <w:webHidden/>
        </w:rPr>
        <w:tab/>
        <w:t>19</w:t>
      </w:r>
    </w:p>
    <w:p w14:paraId="327211CD"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d. Voice</w:t>
      </w:r>
      <w:r w:rsidRPr="001B2B30">
        <w:rPr>
          <w:rFonts w:cs="Times New Roman"/>
          <w:noProof/>
          <w:webHidden/>
        </w:rPr>
        <w:tab/>
        <w:t>19</w:t>
      </w:r>
    </w:p>
    <w:p w14:paraId="5D21A336"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i. Actor #1 lines</w:t>
      </w:r>
      <w:r w:rsidRPr="001B2B30">
        <w:rPr>
          <w:rFonts w:cs="Times New Roman"/>
          <w:noProof/>
          <w:webHidden/>
        </w:rPr>
        <w:tab/>
        <w:t>19</w:t>
      </w:r>
    </w:p>
    <w:p w14:paraId="6E7F423B"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1. Line #1. Each line in the game must have a unique identifying file</w:t>
      </w:r>
      <w:r w:rsidRPr="001B2B30">
        <w:rPr>
          <w:rFonts w:cs="Times New Roman"/>
          <w:noProof/>
          <w:webHidden/>
        </w:rPr>
        <w:tab/>
        <w:t>19</w:t>
      </w:r>
    </w:p>
    <w:p w14:paraId="231CB5B1"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name. This will help both the recording process and localization. Don’t forget to include various screams, yells, grunts, laughs, and other “non-word” lines.</w:t>
      </w:r>
      <w:r w:rsidRPr="001B2B30">
        <w:rPr>
          <w:rFonts w:cs="Times New Roman"/>
          <w:noProof/>
          <w:webHidden/>
        </w:rPr>
        <w:tab/>
        <w:t>19</w:t>
      </w:r>
    </w:p>
    <w:p w14:paraId="1F72FC47"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2. Line #2</w:t>
      </w:r>
      <w:r w:rsidRPr="001B2B30">
        <w:rPr>
          <w:rFonts w:cs="Times New Roman"/>
          <w:noProof/>
          <w:webHidden/>
        </w:rPr>
        <w:tab/>
        <w:t>19</w:t>
      </w:r>
    </w:p>
    <w:p w14:paraId="1944F362" w14:textId="77777777" w:rsidR="006B363B" w:rsidRPr="001B2B30" w:rsidRDefault="006B363B" w:rsidP="006B363B">
      <w:pPr>
        <w:pStyle w:val="Kazalovsebine6"/>
        <w:tabs>
          <w:tab w:val="right" w:leader="underscore" w:pos="9062"/>
        </w:tabs>
        <w:rPr>
          <w:rFonts w:eastAsiaTheme="minorEastAsia" w:cs="Times New Roman"/>
          <w:noProof/>
          <w:lang w:eastAsia="sl-SI"/>
        </w:rPr>
      </w:pPr>
      <w:r w:rsidRPr="00967FC6">
        <w:rPr>
          <w:rFonts w:cs="Times New Roman"/>
          <w:noProof/>
        </w:rPr>
        <w:t>3. Etc.</w:t>
      </w:r>
      <w:r w:rsidRPr="001B2B30">
        <w:rPr>
          <w:rFonts w:cs="Times New Roman"/>
          <w:noProof/>
          <w:webHidden/>
        </w:rPr>
        <w:tab/>
        <w:t>19</w:t>
      </w:r>
    </w:p>
    <w:p w14:paraId="0539A3F0"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ii. Actor #2 lines</w:t>
      </w:r>
      <w:r w:rsidRPr="001B2B30">
        <w:rPr>
          <w:rFonts w:cs="Times New Roman"/>
          <w:noProof/>
          <w:webHidden/>
        </w:rPr>
        <w:tab/>
        <w:t>19</w:t>
      </w:r>
    </w:p>
    <w:p w14:paraId="0F52DD8C" w14:textId="77777777" w:rsidR="006B363B" w:rsidRPr="001B2B30" w:rsidRDefault="006B363B" w:rsidP="006B363B">
      <w:pPr>
        <w:pStyle w:val="Kazalovsebine5"/>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19</w:t>
      </w:r>
    </w:p>
    <w:p w14:paraId="7909EF8A"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14. SECTION XII: LOCALIZATION PLAN</w:t>
      </w:r>
      <w:r w:rsidRPr="001B2B30">
        <w:rPr>
          <w:rFonts w:cs="Times New Roman"/>
          <w:noProof/>
          <w:webHidden/>
          <w:sz w:val="20"/>
          <w:szCs w:val="20"/>
        </w:rPr>
        <w:tab/>
        <w:t>19</w:t>
      </w:r>
    </w:p>
    <w:p w14:paraId="0D377D5E"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lastRenderedPageBreak/>
        <w:t>a. Languages with full text and voice localization</w:t>
      </w:r>
      <w:r w:rsidRPr="001B2B30">
        <w:rPr>
          <w:noProof/>
          <w:webHidden/>
        </w:rPr>
        <w:tab/>
        <w:t>19</w:t>
      </w:r>
    </w:p>
    <w:p w14:paraId="24D138EC"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Languages with text localization only</w:t>
      </w:r>
      <w:r w:rsidRPr="001B2B30">
        <w:rPr>
          <w:noProof/>
          <w:webHidden/>
        </w:rPr>
        <w:tab/>
        <w:t>19</w:t>
      </w:r>
    </w:p>
    <w:p w14:paraId="09816AF0"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Text to be localized</w:t>
      </w:r>
      <w:r w:rsidRPr="001B2B30">
        <w:rPr>
          <w:noProof/>
          <w:webHidden/>
        </w:rPr>
        <w:tab/>
        <w:t>19</w:t>
      </w:r>
    </w:p>
    <w:p w14:paraId="44F02B51"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In-game text</w:t>
      </w:r>
      <w:r w:rsidRPr="001B2B30">
        <w:rPr>
          <w:rFonts w:cs="Times New Roman"/>
          <w:noProof/>
          <w:webHidden/>
        </w:rPr>
        <w:tab/>
        <w:t>19</w:t>
      </w:r>
    </w:p>
    <w:p w14:paraId="4CBA89C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Game interface text</w:t>
      </w:r>
      <w:r w:rsidRPr="001B2B30">
        <w:rPr>
          <w:rFonts w:cs="Times New Roman"/>
          <w:noProof/>
          <w:webHidden/>
        </w:rPr>
        <w:tab/>
        <w:t>19</w:t>
      </w:r>
    </w:p>
    <w:p w14:paraId="2B43AE52"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d. Voice to be localized</w:t>
      </w:r>
      <w:r w:rsidRPr="001B2B30">
        <w:rPr>
          <w:noProof/>
          <w:webHidden/>
        </w:rPr>
        <w:tab/>
        <w:t>19</w:t>
      </w:r>
    </w:p>
    <w:p w14:paraId="5E834745"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See “Voice” section of asset list above)</w:t>
      </w:r>
      <w:r w:rsidRPr="001B2B30">
        <w:rPr>
          <w:rFonts w:cs="Times New Roman"/>
          <w:noProof/>
          <w:webHidden/>
        </w:rPr>
        <w:tab/>
        <w:t>19</w:t>
      </w:r>
    </w:p>
    <w:p w14:paraId="6D5206D8"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15. SECTION XIII: MAJOR EVENT PLANNING</w:t>
      </w:r>
      <w:r w:rsidRPr="001B2B30">
        <w:rPr>
          <w:rFonts w:cs="Times New Roman"/>
          <w:noProof/>
          <w:webHidden/>
          <w:sz w:val="20"/>
          <w:szCs w:val="20"/>
        </w:rPr>
        <w:tab/>
        <w:t>20</w:t>
      </w:r>
    </w:p>
    <w:p w14:paraId="7EDD7211"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Trade Shows</w:t>
      </w:r>
      <w:r w:rsidRPr="001B2B30">
        <w:rPr>
          <w:noProof/>
          <w:webHidden/>
        </w:rPr>
        <w:tab/>
        <w:t>20</w:t>
      </w:r>
    </w:p>
    <w:p w14:paraId="106E021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Trade Show #1</w:t>
      </w:r>
      <w:r w:rsidRPr="001B2B30">
        <w:rPr>
          <w:rFonts w:cs="Times New Roman"/>
          <w:noProof/>
          <w:webHidden/>
        </w:rPr>
        <w:tab/>
        <w:t>20</w:t>
      </w:r>
    </w:p>
    <w:p w14:paraId="675224CF"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Date</w:t>
      </w:r>
      <w:r w:rsidRPr="001B2B30">
        <w:rPr>
          <w:rFonts w:cs="Times New Roman"/>
          <w:noProof/>
          <w:webHidden/>
        </w:rPr>
        <w:tab/>
        <w:t>20</w:t>
      </w:r>
    </w:p>
    <w:p w14:paraId="555B02D9"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Materials needed for event</w:t>
      </w:r>
      <w:r w:rsidRPr="001B2B30">
        <w:rPr>
          <w:rFonts w:cs="Times New Roman"/>
          <w:noProof/>
          <w:webHidden/>
        </w:rPr>
        <w:tab/>
        <w:t>20</w:t>
      </w:r>
    </w:p>
    <w:p w14:paraId="1F891D05"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Demo description and specifications</w:t>
      </w:r>
      <w:r w:rsidRPr="001B2B30">
        <w:rPr>
          <w:rFonts w:cs="Times New Roman"/>
          <w:noProof/>
          <w:webHidden/>
        </w:rPr>
        <w:tab/>
        <w:t>20</w:t>
      </w:r>
    </w:p>
    <w:p w14:paraId="6A2B08A7"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Trade Show #2</w:t>
      </w:r>
      <w:r w:rsidRPr="001B2B30">
        <w:rPr>
          <w:rFonts w:cs="Times New Roman"/>
          <w:noProof/>
          <w:webHidden/>
        </w:rPr>
        <w:tab/>
        <w:t>20</w:t>
      </w:r>
    </w:p>
    <w:p w14:paraId="0FF7E595"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20</w:t>
      </w:r>
    </w:p>
    <w:p w14:paraId="342F42B9"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Special Publicity Events</w:t>
      </w:r>
      <w:r w:rsidRPr="001B2B30">
        <w:rPr>
          <w:noProof/>
          <w:webHidden/>
        </w:rPr>
        <w:tab/>
        <w:t>20</w:t>
      </w:r>
    </w:p>
    <w:p w14:paraId="141F7286"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Event #1 (such as “Editors Day” to show off game)</w:t>
      </w:r>
      <w:r w:rsidRPr="001B2B30">
        <w:rPr>
          <w:rFonts w:cs="Times New Roman"/>
          <w:noProof/>
          <w:webHidden/>
        </w:rPr>
        <w:tab/>
        <w:t>20</w:t>
      </w:r>
    </w:p>
    <w:p w14:paraId="157944D1"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Date</w:t>
      </w:r>
      <w:r w:rsidRPr="001B2B30">
        <w:rPr>
          <w:rFonts w:cs="Times New Roman"/>
          <w:noProof/>
          <w:webHidden/>
        </w:rPr>
        <w:tab/>
        <w:t>20</w:t>
      </w:r>
    </w:p>
    <w:p w14:paraId="6851BA00"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Description of event</w:t>
      </w:r>
      <w:r w:rsidRPr="001B2B30">
        <w:rPr>
          <w:rFonts w:cs="Times New Roman"/>
          <w:noProof/>
          <w:webHidden/>
        </w:rPr>
        <w:tab/>
        <w:t>20</w:t>
      </w:r>
    </w:p>
    <w:p w14:paraId="2259750F"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Materials needed for event</w:t>
      </w:r>
      <w:r w:rsidRPr="001B2B30">
        <w:rPr>
          <w:rFonts w:cs="Times New Roman"/>
          <w:noProof/>
          <w:webHidden/>
        </w:rPr>
        <w:tab/>
        <w:t>20</w:t>
      </w:r>
    </w:p>
    <w:p w14:paraId="5CEC78DE"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Demo description and specifications</w:t>
      </w:r>
      <w:r w:rsidRPr="001B2B30">
        <w:rPr>
          <w:rFonts w:cs="Times New Roman"/>
          <w:noProof/>
          <w:webHidden/>
        </w:rPr>
        <w:tab/>
        <w:t>20</w:t>
      </w:r>
    </w:p>
    <w:p w14:paraId="76E5D43B"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Event #2</w:t>
      </w:r>
      <w:r w:rsidRPr="001B2B30">
        <w:rPr>
          <w:rFonts w:cs="Times New Roman"/>
          <w:noProof/>
          <w:webHidden/>
        </w:rPr>
        <w:tab/>
        <w:t>20</w:t>
      </w:r>
    </w:p>
    <w:p w14:paraId="6A0BD7BD"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20</w:t>
      </w:r>
    </w:p>
    <w:p w14:paraId="636054AF"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PR/Marketing Support</w:t>
      </w:r>
      <w:r w:rsidRPr="001B2B30">
        <w:rPr>
          <w:noProof/>
          <w:webHidden/>
        </w:rPr>
        <w:tab/>
        <w:t>20</w:t>
      </w:r>
    </w:p>
    <w:p w14:paraId="019DB46A"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Date when concept art will be available</w:t>
      </w:r>
      <w:r w:rsidRPr="001B2B30">
        <w:rPr>
          <w:rFonts w:cs="Times New Roman"/>
          <w:noProof/>
          <w:webHidden/>
        </w:rPr>
        <w:tab/>
        <w:t>20</w:t>
      </w:r>
    </w:p>
    <w:p w14:paraId="1A1EFD22"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Date when first screenshots will be available</w:t>
      </w:r>
      <w:r w:rsidRPr="001B2B30">
        <w:rPr>
          <w:rFonts w:cs="Times New Roman"/>
          <w:noProof/>
          <w:webHidden/>
        </w:rPr>
        <w:tab/>
        <w:t>20</w:t>
      </w:r>
    </w:p>
    <w:p w14:paraId="31E1C4CA"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Plan for creating additional screenshots throughout project</w:t>
      </w:r>
      <w:r w:rsidRPr="001B2B30">
        <w:rPr>
          <w:rFonts w:cs="Times New Roman"/>
          <w:noProof/>
          <w:webHidden/>
        </w:rPr>
        <w:tab/>
        <w:t>20</w:t>
      </w:r>
    </w:p>
    <w:p w14:paraId="3D474AA5"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Plan for making team available for interviews</w:t>
      </w:r>
      <w:r w:rsidRPr="001B2B30">
        <w:rPr>
          <w:rFonts w:cs="Times New Roman"/>
          <w:noProof/>
          <w:webHidden/>
        </w:rPr>
        <w:tab/>
        <w:t>20</w:t>
      </w:r>
    </w:p>
    <w:p w14:paraId="7307622F"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v. Etc.</w:t>
      </w:r>
      <w:r w:rsidRPr="001B2B30">
        <w:rPr>
          <w:rFonts w:cs="Times New Roman"/>
          <w:noProof/>
          <w:webHidden/>
        </w:rPr>
        <w:tab/>
        <w:t>20</w:t>
      </w:r>
    </w:p>
    <w:p w14:paraId="7D4E9D1B"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d. Sales Team Support</w:t>
      </w:r>
      <w:r w:rsidRPr="001B2B30">
        <w:rPr>
          <w:noProof/>
          <w:webHidden/>
        </w:rPr>
        <w:tab/>
        <w:t>20</w:t>
      </w:r>
    </w:p>
    <w:p w14:paraId="4BEE14B6"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Projected date of first “sell-sheet”</w:t>
      </w:r>
      <w:r w:rsidRPr="001B2B30">
        <w:rPr>
          <w:rFonts w:cs="Times New Roman"/>
          <w:noProof/>
          <w:webHidden/>
        </w:rPr>
        <w:tab/>
        <w:t>20</w:t>
      </w:r>
    </w:p>
    <w:p w14:paraId="079D665C"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Demo loop for retail outlets</w:t>
      </w:r>
      <w:r w:rsidRPr="001B2B30">
        <w:rPr>
          <w:rFonts w:cs="Times New Roman"/>
          <w:noProof/>
          <w:webHidden/>
        </w:rPr>
        <w:tab/>
        <w:t>20</w:t>
      </w:r>
    </w:p>
    <w:p w14:paraId="3C6C7B8A"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Other materials</w:t>
      </w:r>
      <w:r w:rsidRPr="001B2B30">
        <w:rPr>
          <w:rFonts w:cs="Times New Roman"/>
          <w:noProof/>
          <w:webHidden/>
        </w:rPr>
        <w:tab/>
        <w:t>20</w:t>
      </w:r>
    </w:p>
    <w:p w14:paraId="28CC25BD"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Etc.</w:t>
      </w:r>
      <w:r w:rsidRPr="001B2B30">
        <w:rPr>
          <w:rFonts w:cs="Times New Roman"/>
          <w:noProof/>
          <w:webHidden/>
        </w:rPr>
        <w:tab/>
        <w:t>20</w:t>
      </w:r>
    </w:p>
    <w:p w14:paraId="3AD09DE0"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e. Prerelease Demo</w:t>
      </w:r>
      <w:r w:rsidRPr="001B2B30">
        <w:rPr>
          <w:noProof/>
          <w:webHidden/>
        </w:rPr>
        <w:tab/>
        <w:t>20</w:t>
      </w:r>
    </w:p>
    <w:p w14:paraId="70456886"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lastRenderedPageBreak/>
        <w:t>i. Date</w:t>
      </w:r>
      <w:r>
        <w:rPr>
          <w:rFonts w:cs="Times New Roman"/>
          <w:noProof/>
        </w:rPr>
        <w:t>a</w:t>
      </w:r>
      <w:r w:rsidRPr="001B2B30">
        <w:rPr>
          <w:rFonts w:cs="Times New Roman"/>
          <w:noProof/>
          <w:webHidden/>
        </w:rPr>
        <w:tab/>
        <w:t>20</w:t>
      </w:r>
    </w:p>
    <w:p w14:paraId="31C7C7D4"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Scope</w:t>
      </w:r>
      <w:r w:rsidRPr="001B2B30">
        <w:rPr>
          <w:rFonts w:cs="Times New Roman"/>
          <w:noProof/>
          <w:webHidden/>
        </w:rPr>
        <w:tab/>
        <w:t>21</w:t>
      </w:r>
    </w:p>
    <w:p w14:paraId="5849E043"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Content</w:t>
      </w:r>
      <w:r w:rsidRPr="001B2B30">
        <w:rPr>
          <w:rFonts w:cs="Times New Roman"/>
          <w:noProof/>
          <w:webHidden/>
        </w:rPr>
        <w:tab/>
        <w:t>21</w:t>
      </w:r>
    </w:p>
    <w:p w14:paraId="252D58C9"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16. SECTION XIV: TECHNICAL SUMMARY</w:t>
      </w:r>
      <w:r w:rsidRPr="001B2B30">
        <w:rPr>
          <w:rFonts w:cs="Times New Roman"/>
          <w:noProof/>
          <w:webHidden/>
          <w:sz w:val="20"/>
          <w:szCs w:val="20"/>
        </w:rPr>
        <w:tab/>
        <w:t>21</w:t>
      </w:r>
    </w:p>
    <w:p w14:paraId="57B3E6D1"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Single-Player</w:t>
      </w:r>
      <w:r w:rsidRPr="001B2B30">
        <w:rPr>
          <w:noProof/>
          <w:webHidden/>
        </w:rPr>
        <w:tab/>
        <w:t>21</w:t>
      </w:r>
    </w:p>
    <w:p w14:paraId="2BAACAED"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PC</w:t>
      </w:r>
      <w:r w:rsidRPr="001B2B30">
        <w:rPr>
          <w:rFonts w:cs="Times New Roman"/>
          <w:noProof/>
          <w:webHidden/>
        </w:rPr>
        <w:tab/>
        <w:t>21</w:t>
      </w:r>
    </w:p>
    <w:p w14:paraId="5237A842"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1. Minimum system requirements</w:t>
      </w:r>
      <w:r w:rsidRPr="001B2B30">
        <w:rPr>
          <w:rFonts w:cs="Times New Roman"/>
          <w:noProof/>
          <w:webHidden/>
        </w:rPr>
        <w:tab/>
        <w:t>21</w:t>
      </w:r>
    </w:p>
    <w:p w14:paraId="3C3ED4BA"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2. Recommended system requirements</w:t>
      </w:r>
      <w:r w:rsidRPr="001B2B30">
        <w:rPr>
          <w:rFonts w:cs="Times New Roman"/>
          <w:noProof/>
          <w:webHidden/>
        </w:rPr>
        <w:tab/>
        <w:t>21</w:t>
      </w:r>
    </w:p>
    <w:p w14:paraId="5173BADC"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3. Number of characters viewable at once</w:t>
      </w:r>
      <w:r w:rsidRPr="001B2B30">
        <w:rPr>
          <w:rFonts w:cs="Times New Roman"/>
          <w:noProof/>
          <w:webHidden/>
        </w:rPr>
        <w:tab/>
        <w:t>21</w:t>
      </w:r>
    </w:p>
    <w:p w14:paraId="5FD47B36"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4. Max # polys per character</w:t>
      </w:r>
      <w:r w:rsidRPr="001B2B30">
        <w:rPr>
          <w:rFonts w:cs="Times New Roman"/>
          <w:noProof/>
          <w:webHidden/>
        </w:rPr>
        <w:tab/>
        <w:t>21</w:t>
      </w:r>
    </w:p>
    <w:p w14:paraId="7587B908" w14:textId="77777777" w:rsidR="006B363B" w:rsidRPr="001B2B30" w:rsidRDefault="006B363B" w:rsidP="006B363B">
      <w:pPr>
        <w:pStyle w:val="Kazalovsebine4"/>
        <w:tabs>
          <w:tab w:val="right" w:leader="underscore" w:pos="9062"/>
        </w:tabs>
        <w:rPr>
          <w:rFonts w:eastAsiaTheme="minorEastAsia" w:cs="Times New Roman"/>
          <w:noProof/>
          <w:lang w:eastAsia="sl-SI"/>
        </w:rPr>
      </w:pPr>
      <w:r w:rsidRPr="00967FC6">
        <w:rPr>
          <w:rFonts w:cs="Times New Roman"/>
          <w:noProof/>
        </w:rPr>
        <w:t>5. Max # polys per level</w:t>
      </w:r>
      <w:r w:rsidRPr="001B2B30">
        <w:rPr>
          <w:rFonts w:cs="Times New Roman"/>
          <w:noProof/>
          <w:webHidden/>
        </w:rPr>
        <w:tab/>
        <w:t>21</w:t>
      </w:r>
    </w:p>
    <w:p w14:paraId="72D24FC1"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Console Platform #1</w:t>
      </w:r>
      <w:r w:rsidRPr="001B2B30">
        <w:rPr>
          <w:rFonts w:cs="Times New Roman"/>
          <w:noProof/>
          <w:webHidden/>
        </w:rPr>
        <w:tab/>
        <w:t>21</w:t>
      </w:r>
    </w:p>
    <w:p w14:paraId="094A9607"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Etc.</w:t>
      </w:r>
      <w:r w:rsidRPr="001B2B30">
        <w:rPr>
          <w:rFonts w:cs="Times New Roman"/>
          <w:noProof/>
          <w:webHidden/>
        </w:rPr>
        <w:tab/>
        <w:t>21</w:t>
      </w:r>
    </w:p>
    <w:p w14:paraId="0D6A4836"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Multiplayer</w:t>
      </w:r>
      <w:r w:rsidRPr="001B2B30">
        <w:rPr>
          <w:noProof/>
          <w:webHidden/>
        </w:rPr>
        <w:tab/>
        <w:t>21</w:t>
      </w:r>
    </w:p>
    <w:p w14:paraId="416105E6"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 Type of connectivity (Splitscreen? LAN? Online?)</w:t>
      </w:r>
      <w:r w:rsidRPr="001B2B30">
        <w:rPr>
          <w:rFonts w:cs="Times New Roman"/>
          <w:noProof/>
          <w:webHidden/>
        </w:rPr>
        <w:tab/>
        <w:t>21</w:t>
      </w:r>
    </w:p>
    <w:p w14:paraId="422C30EE"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 Max # simultaneous players</w:t>
      </w:r>
      <w:r w:rsidRPr="001B2B30">
        <w:rPr>
          <w:rFonts w:cs="Times New Roman"/>
          <w:noProof/>
          <w:webHidden/>
        </w:rPr>
        <w:tab/>
        <w:t>21</w:t>
      </w:r>
    </w:p>
    <w:p w14:paraId="345DF546"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ii. Client-server? Peer-to-peer?</w:t>
      </w:r>
      <w:r w:rsidRPr="001B2B30">
        <w:rPr>
          <w:rFonts w:cs="Times New Roman"/>
          <w:noProof/>
          <w:webHidden/>
        </w:rPr>
        <w:tab/>
        <w:t>21</w:t>
      </w:r>
    </w:p>
    <w:p w14:paraId="13975DF7" w14:textId="77777777" w:rsidR="006B363B" w:rsidRPr="001B2B30" w:rsidRDefault="006B363B" w:rsidP="006B363B">
      <w:pPr>
        <w:pStyle w:val="Kazalovsebine3"/>
        <w:tabs>
          <w:tab w:val="right" w:leader="underscore" w:pos="9062"/>
        </w:tabs>
        <w:rPr>
          <w:rFonts w:eastAsiaTheme="minorEastAsia" w:cs="Times New Roman"/>
          <w:noProof/>
          <w:lang w:eastAsia="sl-SI"/>
        </w:rPr>
      </w:pPr>
      <w:r w:rsidRPr="00967FC6">
        <w:rPr>
          <w:rFonts w:cs="Times New Roman"/>
          <w:noProof/>
        </w:rPr>
        <w:t>iv. Etc.</w:t>
      </w:r>
      <w:r w:rsidRPr="001B2B30">
        <w:rPr>
          <w:rFonts w:cs="Times New Roman"/>
          <w:noProof/>
          <w:webHidden/>
        </w:rPr>
        <w:tab/>
        <w:t>21</w:t>
      </w:r>
    </w:p>
    <w:p w14:paraId="30FC96E9"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17. SECTION XV: MISCELLANEOUS</w:t>
      </w:r>
      <w:r w:rsidRPr="001B2B30">
        <w:rPr>
          <w:rFonts w:cs="Times New Roman"/>
          <w:noProof/>
          <w:webHidden/>
          <w:sz w:val="20"/>
          <w:szCs w:val="20"/>
        </w:rPr>
        <w:tab/>
        <w:t>21</w:t>
      </w:r>
    </w:p>
    <w:p w14:paraId="65363BBD"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Acronyms used in this document</w:t>
      </w:r>
      <w:r w:rsidRPr="001B2B30">
        <w:rPr>
          <w:noProof/>
          <w:webHidden/>
        </w:rPr>
        <w:tab/>
        <w:t>21</w:t>
      </w:r>
    </w:p>
    <w:p w14:paraId="6C9EAC5B"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Definition of terms</w:t>
      </w:r>
      <w:r w:rsidRPr="001B2B30">
        <w:rPr>
          <w:noProof/>
          <w:webHidden/>
        </w:rPr>
        <w:tab/>
        <w:t>21</w:t>
      </w:r>
    </w:p>
    <w:p w14:paraId="1E471213" w14:textId="77777777" w:rsidR="006B363B" w:rsidRPr="001B2B30" w:rsidRDefault="006B363B" w:rsidP="006B363B">
      <w:pPr>
        <w:pStyle w:val="Kazalovsebine1"/>
        <w:tabs>
          <w:tab w:val="right" w:leader="underscore" w:pos="9062"/>
        </w:tabs>
        <w:rPr>
          <w:rFonts w:eastAsiaTheme="minorEastAsia" w:cs="Times New Roman"/>
          <w:b/>
          <w:bCs w:val="0"/>
          <w:i/>
          <w:iCs w:val="0"/>
          <w:noProof/>
          <w:sz w:val="20"/>
          <w:szCs w:val="20"/>
          <w:lang w:eastAsia="sl-SI"/>
        </w:rPr>
      </w:pPr>
      <w:r w:rsidRPr="00967FC6">
        <w:rPr>
          <w:rFonts w:cs="Times New Roman"/>
          <w:noProof/>
          <w:sz w:val="20"/>
          <w:szCs w:val="20"/>
        </w:rPr>
        <w:t>18. SECTION XVI: REFERENCES</w:t>
      </w:r>
      <w:r w:rsidRPr="001B2B30">
        <w:rPr>
          <w:rFonts w:cs="Times New Roman"/>
          <w:noProof/>
          <w:webHidden/>
          <w:sz w:val="20"/>
          <w:szCs w:val="20"/>
        </w:rPr>
        <w:tab/>
        <w:t>22</w:t>
      </w:r>
    </w:p>
    <w:p w14:paraId="278D35DA"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a. Games</w:t>
      </w:r>
      <w:r w:rsidRPr="001B2B30">
        <w:rPr>
          <w:noProof/>
          <w:webHidden/>
        </w:rPr>
        <w:tab/>
        <w:t>22</w:t>
      </w:r>
    </w:p>
    <w:p w14:paraId="6F57A297"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b. Movies</w:t>
      </w:r>
      <w:r w:rsidRPr="001B2B30">
        <w:rPr>
          <w:noProof/>
          <w:webHidden/>
        </w:rPr>
        <w:tab/>
        <w:t>22</w:t>
      </w:r>
    </w:p>
    <w:p w14:paraId="1005761E" w14:textId="77777777" w:rsidR="006B363B" w:rsidRPr="001B2B30" w:rsidRDefault="006B363B" w:rsidP="006B363B">
      <w:pPr>
        <w:pStyle w:val="Kazalovsebine2"/>
        <w:rPr>
          <w:rFonts w:eastAsiaTheme="minorEastAsia"/>
          <w:b/>
          <w:noProof/>
          <w:lang w:eastAsia="sl-SI"/>
        </w:rPr>
      </w:pPr>
      <w:r w:rsidRPr="00967FC6">
        <w:rPr>
          <w:rFonts w:cs="Times New Roman"/>
          <w:noProof/>
          <w:sz w:val="20"/>
          <w:szCs w:val="20"/>
        </w:rPr>
        <w:t>c. Books</w:t>
      </w:r>
      <w:r w:rsidRPr="001B2B30">
        <w:rPr>
          <w:noProof/>
          <w:webHidden/>
        </w:rPr>
        <w:tab/>
        <w:t>22</w:t>
      </w:r>
    </w:p>
    <w:p w14:paraId="3C9108BB" w14:textId="77777777" w:rsidR="006B363B" w:rsidRDefault="006B363B" w:rsidP="006B363B">
      <w:r w:rsidRPr="00967FC6">
        <w:rPr>
          <w:rFonts w:cs="Times New Roman"/>
          <w:noProof/>
          <w:sz w:val="20"/>
          <w:szCs w:val="20"/>
        </w:rPr>
        <w:t>d. Art</w:t>
      </w:r>
      <w:r w:rsidRPr="001B2B30">
        <w:rPr>
          <w:rFonts w:cs="Times New Roman"/>
          <w:noProof/>
          <w:webHidden/>
          <w:sz w:val="20"/>
          <w:szCs w:val="20"/>
        </w:rPr>
        <w:tab/>
        <w:t>22</w:t>
      </w:r>
    </w:p>
    <w:p w14:paraId="1C9768DF" w14:textId="30706DFB" w:rsidR="006B363B" w:rsidRPr="001B2B30" w:rsidRDefault="006B363B" w:rsidP="006B363B">
      <w:pPr>
        <w:rPr>
          <w:rFonts w:cs="Times New Roman"/>
          <w:sz w:val="20"/>
          <w:szCs w:val="20"/>
        </w:rPr>
      </w:pPr>
    </w:p>
    <w:p w14:paraId="7ED1D6A9" w14:textId="268AF42C" w:rsidR="008510CA" w:rsidRPr="008510CA" w:rsidRDefault="008510CA" w:rsidP="005D71AF">
      <w:pPr>
        <w:rPr>
          <w:rFonts w:cs="Times New Roman"/>
          <w:szCs w:val="24"/>
        </w:rPr>
      </w:pPr>
    </w:p>
    <w:p w14:paraId="0306CAC7" w14:textId="77777777" w:rsidR="00D40D1F" w:rsidRDefault="00D40D1F" w:rsidP="005D71AF">
      <w:pPr>
        <w:rPr>
          <w:rFonts w:cs="Times New Roman"/>
          <w:szCs w:val="20"/>
        </w:rPr>
      </w:pPr>
    </w:p>
    <w:p w14:paraId="3D021E51" w14:textId="4968E32C" w:rsidR="00B27E65" w:rsidRPr="00B27E65" w:rsidRDefault="00B27E65" w:rsidP="005D71AF">
      <w:pPr>
        <w:rPr>
          <w:rFonts w:cs="Times New Roman"/>
          <w:szCs w:val="20"/>
        </w:rPr>
      </w:pPr>
      <w:r w:rsidRPr="00B27E65">
        <w:rPr>
          <w:rFonts w:cs="Times New Roman"/>
          <w:szCs w:val="20"/>
        </w:rPr>
        <w:t xml:space="preserve">Vir: </w:t>
      </w:r>
      <w:r w:rsidRPr="00B27E65">
        <w:rPr>
          <w:rFonts w:cs="Times New Roman"/>
          <w:szCs w:val="20"/>
        </w:rPr>
        <w:fldChar w:fldCharType="begin"/>
      </w:r>
      <w:r w:rsidRPr="00B27E65">
        <w:rPr>
          <w:rFonts w:cs="Times New Roman"/>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27E65">
        <w:rPr>
          <w:rFonts w:cs="Times New Roman"/>
          <w:szCs w:val="20"/>
        </w:rPr>
        <w:fldChar w:fldCharType="separate"/>
      </w:r>
      <w:r w:rsidRPr="00B27E65">
        <w:rPr>
          <w:rFonts w:cs="Times New Roman"/>
          <w:szCs w:val="20"/>
        </w:rPr>
        <w:t xml:space="preserve">(Bates, 2004, </w:t>
      </w:r>
      <w:r w:rsidR="0080207E">
        <w:rPr>
          <w:rFonts w:cs="Times New Roman"/>
          <w:szCs w:val="20"/>
        </w:rPr>
        <w:t xml:space="preserve">str. </w:t>
      </w:r>
      <w:r w:rsidRPr="00B27E65">
        <w:rPr>
          <w:rFonts w:cs="Times New Roman"/>
          <w:szCs w:val="20"/>
        </w:rPr>
        <w:t>276–91)</w:t>
      </w:r>
      <w:r w:rsidRPr="00B27E65">
        <w:rPr>
          <w:rFonts w:cs="Times New Roman"/>
          <w:szCs w:val="20"/>
        </w:rPr>
        <w:fldChar w:fldCharType="end"/>
      </w:r>
      <w:r w:rsidRPr="00B27E65">
        <w:rPr>
          <w:rFonts w:cs="Times New Roman"/>
          <w:szCs w:val="20"/>
        </w:rPr>
        <w:t>.</w:t>
      </w:r>
    </w:p>
    <w:p w14:paraId="49B6A5D4" w14:textId="77777777" w:rsidR="00E62D97" w:rsidRDefault="00E62D97" w:rsidP="005D71AF">
      <w:pPr>
        <w:spacing w:line="276" w:lineRule="auto"/>
        <w:rPr>
          <w:rFonts w:cs="Times New Roman"/>
          <w:szCs w:val="24"/>
        </w:rPr>
      </w:pPr>
      <w:r>
        <w:br w:type="page"/>
      </w:r>
    </w:p>
    <w:p w14:paraId="7F839F4E" w14:textId="41F0B0AD" w:rsidR="00F0528F" w:rsidRPr="00574A09" w:rsidRDefault="00F0528F" w:rsidP="005D71AF">
      <w:pPr>
        <w:pStyle w:val="Naslov2"/>
      </w:pPr>
      <w:bookmarkStart w:id="96" w:name="_Toc511205696"/>
      <w:r w:rsidRPr="00574A09">
        <w:lastRenderedPageBreak/>
        <w:t xml:space="preserve">PRILOGA </w:t>
      </w:r>
      <w:r w:rsidR="00973121">
        <w:t>H</w:t>
      </w:r>
      <w:r w:rsidRPr="00574A09">
        <w:t>: PRAKSE RAZLIČNIH AGILNIH PROCESNIH MODELOV</w:t>
      </w:r>
      <w:bookmarkEnd w:id="95"/>
      <w:bookmarkEnd w:id="96"/>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574A09"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574A09" w:rsidRDefault="00F0528F"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574A09" w:rsidRDefault="00F0528F"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574A09" w:rsidRDefault="00F0528F"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NAMEN</w:t>
            </w:r>
          </w:p>
        </w:tc>
      </w:tr>
      <w:tr w:rsidR="005D357D" w:rsidRPr="00574A09" w14:paraId="01A8A2F1"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tcPr>
          <w:p w14:paraId="6D599087" w14:textId="14DEEC7E"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XP</w:t>
            </w:r>
          </w:p>
        </w:tc>
        <w:tc>
          <w:tcPr>
            <w:tcW w:w="2700" w:type="dxa"/>
            <w:tcBorders>
              <w:top w:val="nil"/>
              <w:left w:val="nil"/>
              <w:bottom w:val="single" w:sz="4" w:space="0" w:color="auto"/>
              <w:right w:val="single" w:sz="4" w:space="0" w:color="auto"/>
            </w:tcBorders>
            <w:shd w:val="clear" w:color="auto" w:fill="auto"/>
            <w:vAlign w:val="center"/>
          </w:tcPr>
          <w:p w14:paraId="200A852E" w14:textId="09C70C77"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40</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urni teden</w:t>
            </w:r>
          </w:p>
        </w:tc>
        <w:tc>
          <w:tcPr>
            <w:tcW w:w="4320" w:type="dxa"/>
            <w:tcBorders>
              <w:top w:val="nil"/>
              <w:left w:val="nil"/>
              <w:bottom w:val="single" w:sz="4" w:space="0" w:color="auto"/>
              <w:right w:val="single" w:sz="4" w:space="0" w:color="auto"/>
            </w:tcBorders>
            <w:shd w:val="clear" w:color="auto" w:fill="auto"/>
            <w:vAlign w:val="center"/>
          </w:tcPr>
          <w:p w14:paraId="4EA3EC2F" w14:textId="1209CBA3"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Teden je sestavljen iz 40 del</w:t>
            </w:r>
            <w:r w:rsidR="00814CEF" w:rsidRPr="00574A09">
              <w:rPr>
                <w:rFonts w:eastAsia="Times New Roman" w:cs="Times New Roman"/>
                <w:color w:val="000000"/>
                <w:szCs w:val="24"/>
                <w:lang w:eastAsia="sl-SI"/>
              </w:rPr>
              <w:t>o</w:t>
            </w:r>
            <w:r w:rsidRPr="00574A09">
              <w:rPr>
                <w:rFonts w:eastAsia="Times New Roman" w:cs="Times New Roman"/>
                <w:color w:val="000000"/>
                <w:szCs w:val="24"/>
                <w:lang w:eastAsia="sl-SI"/>
              </w:rPr>
              <w:t>vnih ur. Niti dva del</w:t>
            </w:r>
            <w:r w:rsidR="00814CEF" w:rsidRPr="00574A09">
              <w:rPr>
                <w:rFonts w:eastAsia="Times New Roman" w:cs="Times New Roman"/>
                <w:color w:val="000000"/>
                <w:szCs w:val="24"/>
                <w:lang w:eastAsia="sl-SI"/>
              </w:rPr>
              <w:t>o</w:t>
            </w:r>
            <w:r w:rsidRPr="00574A09">
              <w:rPr>
                <w:rFonts w:eastAsia="Times New Roman" w:cs="Times New Roman"/>
                <w:color w:val="000000"/>
                <w:szCs w:val="24"/>
                <w:lang w:eastAsia="sl-SI"/>
              </w:rPr>
              <w:t>vna tedna, ki presežeta te ure</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 xml:space="preserve"> nista dovoljena. Če se to zgodi</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 xml:space="preserve"> se ta pojav rešuje kot problem.</w:t>
            </w:r>
          </w:p>
        </w:tc>
      </w:tr>
      <w:tr w:rsidR="005D357D" w:rsidRPr="00574A09"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1D6C4EA5"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640AD1A6" w14:textId="4AF249F8"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0E19B11D" w14:textId="62913CE5"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Je procedura produkcije novega inkrementa produkta v času</w:t>
            </w:r>
            <w:r w:rsidR="00814CEF" w:rsidRPr="00574A09">
              <w:rPr>
                <w:rFonts w:eastAsia="Times New Roman" w:cs="Times New Roman"/>
                <w:color w:val="000000"/>
                <w:szCs w:val="24"/>
                <w:lang w:eastAsia="sl-SI"/>
              </w:rPr>
              <w:t>,</w:t>
            </w:r>
            <w:r w:rsidRPr="00574A09">
              <w:rPr>
                <w:rFonts w:eastAsia="Times New Roman" w:cs="Times New Roman"/>
                <w:color w:val="000000"/>
                <w:szCs w:val="24"/>
                <w:lang w:eastAsia="sl-SI"/>
              </w:rPr>
              <w:t xml:space="preserve"> imenovanem Sprint, ki navadno traja 30 koledarskih dni.</w:t>
            </w:r>
          </w:p>
        </w:tc>
      </w:tr>
      <w:tr w:rsidR="005D357D" w:rsidRPr="00574A09"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4466C6E"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D67124A" w14:textId="32EFECBB"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6358AFB" w14:textId="39AC1B4A"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Namen prakse je izdelati specifično Crystal metodologijo z uporabo projektnih intervjujev in delavnic. Po vsakem inkrementu se lahko uporabi spoznanje in uporabi v naslednjem za izboljšanje procesa.</w:t>
            </w:r>
          </w:p>
        </w:tc>
      </w:tr>
      <w:tr w:rsidR="005D357D" w:rsidRPr="00574A09"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C34DD44"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6B442536" w14:textId="52163A3C"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30547DCE" w14:textId="51CE0930"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Razvoj in spremljanje napredka na podlagi seznama razdeljenih in esencialnih naročnikovih funkcionalnosti.</w:t>
            </w:r>
          </w:p>
        </w:tc>
      </w:tr>
      <w:tr w:rsidR="005D357D" w:rsidRPr="00574A09"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BAD4B78"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0AFBE9E6" w14:textId="0BA53DE5"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7D48D4E6" w14:textId="1EBAC6B7"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Zgrajeni so modeli sistema, saj so ti kompleksni za razumevanje. Pogosto se uporablja UML.</w:t>
            </w:r>
          </w:p>
        </w:tc>
      </w:tr>
      <w:tr w:rsidR="005D357D" w:rsidRPr="00574A09" w14:paraId="1384236D"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2C4C2083"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DSDM</w:t>
            </w:r>
          </w:p>
        </w:tc>
        <w:tc>
          <w:tcPr>
            <w:tcW w:w="2700" w:type="dxa"/>
            <w:tcBorders>
              <w:top w:val="nil"/>
              <w:left w:val="nil"/>
              <w:bottom w:val="single" w:sz="4" w:space="0" w:color="auto"/>
              <w:right w:val="single" w:sz="4" w:space="0" w:color="auto"/>
            </w:tcBorders>
            <w:shd w:val="clear" w:color="auto" w:fill="auto"/>
            <w:vAlign w:val="center"/>
          </w:tcPr>
          <w:p w14:paraId="581AC8E1" w14:textId="23B39B15"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tcPr>
          <w:p w14:paraId="169955FA" w14:textId="148736ED" w:rsidR="005D357D" w:rsidRPr="00574A09" w:rsidRDefault="005D357D" w:rsidP="005D71AF">
            <w:pPr>
              <w:spacing w:line="240" w:lineRule="auto"/>
              <w:rPr>
                <w:rFonts w:eastAsia="Times New Roman" w:cs="Times New Roman"/>
                <w:color w:val="000000"/>
                <w:szCs w:val="24"/>
                <w:lang w:eastAsia="sl-SI"/>
              </w:rPr>
            </w:pPr>
            <w:r w:rsidRPr="00574A09">
              <w:rPr>
                <w:rFonts w:eastAsia="Times New Roman" w:cs="Times New Roman"/>
                <w:color w:val="000000"/>
                <w:szCs w:val="24"/>
                <w:lang w:eastAsia="sl-SI"/>
              </w:rPr>
              <w:t>Vsaka komponenta sistema se testira, ko se izvede njegov razvoj. Testiranje se izvaja inkrementalno. Zaradi evolucijskega razvoja je značilno regresijsko testiranje.</w:t>
            </w:r>
          </w:p>
        </w:tc>
      </w:tr>
    </w:tbl>
    <w:p w14:paraId="6A1B72D3" w14:textId="77777777" w:rsidR="00B40F52" w:rsidRDefault="00B40F52" w:rsidP="005D71AF">
      <w:pPr>
        <w:rPr>
          <w:rFonts w:cs="Times New Roman"/>
          <w:szCs w:val="24"/>
        </w:rPr>
      </w:pPr>
    </w:p>
    <w:p w14:paraId="36AA7E09" w14:textId="2184FA30" w:rsidR="00F0528F" w:rsidRPr="00574A09" w:rsidRDefault="00F0528F" w:rsidP="005D71AF">
      <w:pPr>
        <w:rPr>
          <w:rFonts w:cs="Times New Roman"/>
          <w:szCs w:val="24"/>
        </w:rPr>
      </w:pPr>
      <w:r w:rsidRPr="00574A09">
        <w:rPr>
          <w:rFonts w:cs="Times New Roman"/>
          <w:szCs w:val="24"/>
        </w:rPr>
        <w:t>Vir:</w:t>
      </w:r>
      <w:r w:rsidRPr="00574A09">
        <w:rPr>
          <w:rFonts w:cs="Times New Roman"/>
          <w:szCs w:val="24"/>
        </w:rPr>
        <w:fldChar w:fldCharType="begin"/>
      </w:r>
      <w:r w:rsidR="009C77D5" w:rsidRPr="00574A09">
        <w:rPr>
          <w:rFonts w:cs="Times New Roman"/>
          <w:szCs w:val="24"/>
        </w:rPr>
        <w:instrText xml:space="preserve"> ADDIN ZOTERO_ITEM CSL_CITATION {"citationID":"3ngKpasD","properties":{"formattedCitation":"(Abrahamsson in dr., 2017, str. 24\\uc0\\u8211{}68)","plainCitation":"(Abrahamsson in dr., 2017, str. 24–68)","noteIndex":0},"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574A09">
        <w:rPr>
          <w:rFonts w:cs="Times New Roman"/>
          <w:szCs w:val="24"/>
        </w:rPr>
        <w:fldChar w:fldCharType="separate"/>
      </w:r>
      <w:r w:rsidR="0016240E">
        <w:rPr>
          <w:rFonts w:cs="Times New Roman"/>
          <w:szCs w:val="24"/>
        </w:rPr>
        <w:t>(Abrahamsson in drugi</w:t>
      </w:r>
      <w:r w:rsidR="009C77D5" w:rsidRPr="00574A09">
        <w:rPr>
          <w:rFonts w:cs="Times New Roman"/>
          <w:szCs w:val="24"/>
        </w:rPr>
        <w:t>, 2017, str. 24–68)</w:t>
      </w:r>
      <w:r w:rsidRPr="00574A09">
        <w:rPr>
          <w:rFonts w:cs="Times New Roman"/>
          <w:szCs w:val="24"/>
        </w:rPr>
        <w:fldChar w:fldCharType="end"/>
      </w:r>
      <w:r w:rsidR="00E62D97">
        <w:rPr>
          <w:rFonts w:cs="Times New Roman"/>
          <w:szCs w:val="24"/>
        </w:rPr>
        <w:t>.</w:t>
      </w:r>
    </w:p>
    <w:p w14:paraId="45B1FAE8" w14:textId="77777777" w:rsidR="00F0528F" w:rsidRPr="00574A09" w:rsidRDefault="00F0528F" w:rsidP="005D71AF">
      <w:pPr>
        <w:rPr>
          <w:rFonts w:cs="Times New Roman"/>
          <w:szCs w:val="24"/>
        </w:rPr>
      </w:pPr>
      <w:r w:rsidRPr="00574A09">
        <w:rPr>
          <w:rFonts w:cs="Times New Roman"/>
          <w:szCs w:val="24"/>
        </w:rPr>
        <w:br w:type="page"/>
      </w:r>
    </w:p>
    <w:p w14:paraId="57F375BD" w14:textId="146259A6" w:rsidR="00F0528F" w:rsidRPr="00574A09" w:rsidRDefault="00973121" w:rsidP="005D71AF">
      <w:pPr>
        <w:pStyle w:val="Naslov2"/>
      </w:pPr>
      <w:bookmarkStart w:id="97" w:name="_Toc511205697"/>
      <w:bookmarkStart w:id="98" w:name="_Toc509588461"/>
      <w:r>
        <w:lastRenderedPageBreak/>
        <w:t>PRILOGA I</w:t>
      </w:r>
      <w:r w:rsidR="00F0528F" w:rsidRPr="00574A09">
        <w:t>: KRITERIJI ZA IZBIRO ORODIJ UPRAVLJANJA PROJEKTOV</w:t>
      </w:r>
      <w:bookmarkEnd w:id="97"/>
      <w:r w:rsidR="00F0528F" w:rsidRPr="00574A09">
        <w:t xml:space="preserve"> </w:t>
      </w:r>
      <w:bookmarkEnd w:id="98"/>
    </w:p>
    <w:p w14:paraId="239F1E59" w14:textId="77777777" w:rsidR="007C68BC" w:rsidRDefault="00F0528F" w:rsidP="005D71AF">
      <w:pPr>
        <w:rPr>
          <w:rFonts w:cs="Times New Roman"/>
          <w:szCs w:val="24"/>
        </w:rPr>
      </w:pPr>
      <w:r w:rsidRPr="00574A09">
        <w:rPr>
          <w:rFonts w:cs="Times New Roman"/>
          <w:noProof/>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593080" cy="6096000"/>
                    </a:xfrm>
                    <a:prstGeom prst="rect">
                      <a:avLst/>
                    </a:prstGeom>
                  </pic:spPr>
                </pic:pic>
              </a:graphicData>
            </a:graphic>
          </wp:inline>
        </w:drawing>
      </w:r>
    </w:p>
    <w:p w14:paraId="2E807E04" w14:textId="2A5BF461"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OejjrEG2","properties":{"formattedCitation":"(Ahmad &amp; Laplante, 2006)","plainCitation":"(Ahmad &amp; Laplante, 200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74A09">
        <w:rPr>
          <w:rFonts w:cs="Times New Roman"/>
          <w:szCs w:val="24"/>
        </w:rPr>
        <w:fldChar w:fldCharType="separate"/>
      </w:r>
      <w:r w:rsidR="009C77D5" w:rsidRPr="00574A09">
        <w:rPr>
          <w:rFonts w:cs="Times New Roman"/>
          <w:szCs w:val="24"/>
        </w:rPr>
        <w:t xml:space="preserve">(Ahmad </w:t>
      </w:r>
      <w:r w:rsidR="009303E6" w:rsidRPr="00574A09">
        <w:rPr>
          <w:rFonts w:cs="Times New Roman"/>
          <w:szCs w:val="24"/>
        </w:rPr>
        <w:t>in</w:t>
      </w:r>
      <w:r w:rsidR="009C77D5" w:rsidRPr="00574A09">
        <w:rPr>
          <w:rFonts w:cs="Times New Roman"/>
          <w:szCs w:val="24"/>
        </w:rPr>
        <w:t xml:space="preserve"> Laplante, 2006)</w:t>
      </w:r>
      <w:r w:rsidRPr="00574A09">
        <w:rPr>
          <w:rFonts w:cs="Times New Roman"/>
          <w:szCs w:val="24"/>
        </w:rPr>
        <w:fldChar w:fldCharType="end"/>
      </w:r>
      <w:r w:rsidR="00211FC5">
        <w:rPr>
          <w:rFonts w:cs="Times New Roman"/>
          <w:szCs w:val="24"/>
        </w:rPr>
        <w:t>.</w:t>
      </w:r>
    </w:p>
    <w:p w14:paraId="126F236B" w14:textId="77777777" w:rsidR="00F0528F" w:rsidRPr="00574A09" w:rsidRDefault="00F0528F" w:rsidP="005D71AF">
      <w:pPr>
        <w:rPr>
          <w:rFonts w:cs="Times New Roman"/>
          <w:szCs w:val="24"/>
        </w:rPr>
      </w:pPr>
      <w:r w:rsidRPr="00574A09">
        <w:rPr>
          <w:rFonts w:cs="Times New Roman"/>
          <w:szCs w:val="24"/>
        </w:rPr>
        <w:br w:type="page"/>
      </w:r>
    </w:p>
    <w:p w14:paraId="4CAE69AE" w14:textId="26A586A6" w:rsidR="00F0528F" w:rsidRPr="00574A09" w:rsidRDefault="00973121" w:rsidP="005D71AF">
      <w:pPr>
        <w:pStyle w:val="Naslov2"/>
      </w:pPr>
      <w:bookmarkStart w:id="99" w:name="_Toc509588462"/>
      <w:bookmarkStart w:id="100" w:name="_Toc511205698"/>
      <w:r>
        <w:lastRenderedPageBreak/>
        <w:t>PRILOGA J</w:t>
      </w:r>
      <w:r w:rsidR="00F0528F" w:rsidRPr="00574A09">
        <w:t>: IDENTIFICIRANIH 5 DIMENZIJ Z 18 FAKTORJI VPLIVA NA DELOVANJE IGRE IN RAZVOJNI PROCES</w:t>
      </w:r>
      <w:bookmarkEnd w:id="99"/>
      <w:bookmarkEnd w:id="100"/>
    </w:p>
    <w:p w14:paraId="533D5E53" w14:textId="77777777" w:rsidR="0085089F" w:rsidRDefault="00F0528F" w:rsidP="005D71AF">
      <w:pPr>
        <w:rPr>
          <w:rFonts w:cs="Times New Roman"/>
          <w:szCs w:val="24"/>
        </w:rPr>
      </w:pPr>
      <w:r w:rsidRPr="00574A09">
        <w:rPr>
          <w:rFonts w:cs="Times New Roman"/>
          <w:noProof/>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540912" cy="4961255"/>
                    </a:xfrm>
                    <a:prstGeom prst="rect">
                      <a:avLst/>
                    </a:prstGeom>
                  </pic:spPr>
                </pic:pic>
              </a:graphicData>
            </a:graphic>
          </wp:inline>
        </w:drawing>
      </w:r>
    </w:p>
    <w:p w14:paraId="24BB01FC" w14:textId="77777777" w:rsidR="007C68BC" w:rsidRDefault="007C68BC" w:rsidP="005D71AF">
      <w:pPr>
        <w:rPr>
          <w:rFonts w:cs="Times New Roman"/>
          <w:szCs w:val="24"/>
        </w:rPr>
      </w:pPr>
    </w:p>
    <w:p w14:paraId="34999A2F" w14:textId="316259E7"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Kj2iS9n6","properties":{"formattedCitation":"(Aleem in dr., 2016a, str. 62)","plainCitation":"(Aleem in dr., 2016a, str. 62)","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574A09">
        <w:rPr>
          <w:rFonts w:cs="Times New Roman"/>
          <w:szCs w:val="24"/>
        </w:rPr>
        <w:fldChar w:fldCharType="separate"/>
      </w:r>
      <w:r w:rsidR="0016240E">
        <w:rPr>
          <w:rFonts w:cs="Times New Roman"/>
          <w:szCs w:val="24"/>
        </w:rPr>
        <w:t>(Aleem in drugi</w:t>
      </w:r>
      <w:r w:rsidR="009C77D5" w:rsidRPr="00574A09">
        <w:rPr>
          <w:rFonts w:cs="Times New Roman"/>
          <w:szCs w:val="24"/>
        </w:rPr>
        <w:t>, 2016a, str. 62)</w:t>
      </w:r>
      <w:r w:rsidRPr="00574A09">
        <w:rPr>
          <w:rFonts w:cs="Times New Roman"/>
          <w:szCs w:val="24"/>
        </w:rPr>
        <w:fldChar w:fldCharType="end"/>
      </w:r>
      <w:r w:rsidR="0085089F">
        <w:rPr>
          <w:rFonts w:cs="Times New Roman"/>
          <w:szCs w:val="24"/>
        </w:rPr>
        <w:t>.</w:t>
      </w:r>
    </w:p>
    <w:p w14:paraId="03BCC2C3" w14:textId="77777777" w:rsidR="00F0528F" w:rsidRPr="00574A09" w:rsidRDefault="00F0528F" w:rsidP="005D71AF">
      <w:pPr>
        <w:rPr>
          <w:rFonts w:cs="Times New Roman"/>
          <w:szCs w:val="24"/>
        </w:rPr>
      </w:pPr>
      <w:r w:rsidRPr="00574A09">
        <w:rPr>
          <w:rFonts w:cs="Times New Roman"/>
          <w:szCs w:val="24"/>
        </w:rPr>
        <w:br w:type="page"/>
      </w:r>
    </w:p>
    <w:p w14:paraId="7B886377" w14:textId="66801BFB" w:rsidR="00F0528F" w:rsidRPr="00574A09" w:rsidRDefault="00973121" w:rsidP="005D71AF">
      <w:pPr>
        <w:pStyle w:val="Naslov2"/>
      </w:pPr>
      <w:bookmarkStart w:id="101" w:name="_Toc509588463"/>
      <w:bookmarkStart w:id="102" w:name="_Toc511205699"/>
      <w:r>
        <w:lastRenderedPageBreak/>
        <w:t>PRILOGA K</w:t>
      </w:r>
      <w:r w:rsidR="00B736F4">
        <w:t xml:space="preserve">: OCENE PRAGA ZA DOSEGANJE </w:t>
      </w:r>
      <w:r w:rsidR="00F0528F" w:rsidRPr="00574A09">
        <w:t>STOPNJE ZRELOSTI</w:t>
      </w:r>
      <w:bookmarkEnd w:id="101"/>
      <w:bookmarkEnd w:id="102"/>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574A09"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574A09" w:rsidRDefault="00F0528F" w:rsidP="005D71AF">
            <w:pPr>
              <w:rPr>
                <w:rFonts w:cs="Times New Roman"/>
                <w:szCs w:val="24"/>
              </w:rPr>
            </w:pPr>
            <w:r w:rsidRPr="00574A09">
              <w:rPr>
                <w:rFonts w:cs="Times New Roman"/>
                <w:szCs w:val="24"/>
              </w:rPr>
              <w:t>Game maturity level</w:t>
            </w:r>
          </w:p>
        </w:tc>
        <w:tc>
          <w:tcPr>
            <w:tcW w:w="2907" w:type="dxa"/>
            <w:tcBorders>
              <w:top w:val="single" w:sz="4" w:space="0" w:color="auto"/>
              <w:bottom w:val="single" w:sz="4" w:space="0" w:color="auto"/>
            </w:tcBorders>
          </w:tcPr>
          <w:p w14:paraId="1471F7A1" w14:textId="77777777" w:rsidR="00F0528F" w:rsidRPr="00574A09" w:rsidRDefault="00F0528F" w:rsidP="005D71AF">
            <w:pPr>
              <w:rPr>
                <w:rFonts w:cs="Times New Roman"/>
                <w:szCs w:val="24"/>
              </w:rPr>
            </w:pPr>
            <w:r w:rsidRPr="00574A09">
              <w:rPr>
                <w:rFonts w:cs="Times New Roman"/>
                <w:szCs w:val="24"/>
              </w:rPr>
              <w:t>Total questions</w:t>
            </w:r>
          </w:p>
        </w:tc>
        <w:tc>
          <w:tcPr>
            <w:tcW w:w="2907" w:type="dxa"/>
            <w:tcBorders>
              <w:top w:val="single" w:sz="4" w:space="0" w:color="auto"/>
              <w:bottom w:val="single" w:sz="4" w:space="0" w:color="auto"/>
            </w:tcBorders>
          </w:tcPr>
          <w:p w14:paraId="73359B79" w14:textId="77777777" w:rsidR="00F0528F" w:rsidRPr="00574A09" w:rsidRDefault="00F0528F" w:rsidP="005D71AF">
            <w:pPr>
              <w:rPr>
                <w:rFonts w:cs="Times New Roman"/>
                <w:szCs w:val="24"/>
              </w:rPr>
            </w:pPr>
            <w:r w:rsidRPr="00574A09">
              <w:rPr>
                <w:rFonts w:cs="Times New Roman"/>
                <w:szCs w:val="24"/>
              </w:rPr>
              <w:t>Passing threshold (80%)</w:t>
            </w:r>
          </w:p>
        </w:tc>
      </w:tr>
      <w:tr w:rsidR="00F0528F" w:rsidRPr="00574A09" w14:paraId="7BD2A953" w14:textId="77777777" w:rsidTr="001E4257">
        <w:trPr>
          <w:trHeight w:val="268"/>
          <w:jc w:val="center"/>
        </w:trPr>
        <w:tc>
          <w:tcPr>
            <w:tcW w:w="2906" w:type="dxa"/>
            <w:tcBorders>
              <w:top w:val="single" w:sz="4" w:space="0" w:color="auto"/>
            </w:tcBorders>
          </w:tcPr>
          <w:p w14:paraId="42A63BA0" w14:textId="77777777" w:rsidR="00F0528F" w:rsidRPr="00574A09" w:rsidRDefault="00F0528F" w:rsidP="005D71AF">
            <w:pPr>
              <w:rPr>
                <w:rFonts w:cs="Times New Roman"/>
                <w:szCs w:val="24"/>
              </w:rPr>
            </w:pPr>
            <w:r w:rsidRPr="00574A09">
              <w:rPr>
                <w:rFonts w:cs="Times New Roman"/>
                <w:szCs w:val="24"/>
              </w:rPr>
              <w:t>Ad-Hoc</w:t>
            </w:r>
          </w:p>
        </w:tc>
        <w:tc>
          <w:tcPr>
            <w:tcW w:w="2907" w:type="dxa"/>
            <w:tcBorders>
              <w:top w:val="single" w:sz="4" w:space="0" w:color="auto"/>
            </w:tcBorders>
          </w:tcPr>
          <w:p w14:paraId="7E4A3027" w14:textId="77777777" w:rsidR="00F0528F" w:rsidRPr="00574A09" w:rsidRDefault="00F0528F" w:rsidP="005D71AF">
            <w:pPr>
              <w:rPr>
                <w:rFonts w:cs="Times New Roman"/>
                <w:szCs w:val="24"/>
              </w:rPr>
            </w:pPr>
            <w:r w:rsidRPr="00574A09">
              <w:rPr>
                <w:rFonts w:cs="Times New Roman"/>
                <w:szCs w:val="24"/>
              </w:rPr>
              <w:t>31</w:t>
            </w:r>
          </w:p>
        </w:tc>
        <w:tc>
          <w:tcPr>
            <w:tcW w:w="2907" w:type="dxa"/>
            <w:tcBorders>
              <w:top w:val="single" w:sz="4" w:space="0" w:color="auto"/>
            </w:tcBorders>
          </w:tcPr>
          <w:p w14:paraId="7F264FDC" w14:textId="77777777" w:rsidR="00F0528F" w:rsidRPr="00574A09" w:rsidRDefault="00F0528F" w:rsidP="005D71AF">
            <w:pPr>
              <w:rPr>
                <w:rFonts w:cs="Times New Roman"/>
                <w:szCs w:val="24"/>
              </w:rPr>
            </w:pPr>
            <w:r w:rsidRPr="00574A09">
              <w:rPr>
                <w:rFonts w:cs="Times New Roman"/>
                <w:szCs w:val="24"/>
              </w:rPr>
              <w:t>25</w:t>
            </w:r>
          </w:p>
        </w:tc>
      </w:tr>
      <w:tr w:rsidR="00F0528F" w:rsidRPr="00574A09" w14:paraId="40AA6D10" w14:textId="77777777" w:rsidTr="001E4257">
        <w:trPr>
          <w:trHeight w:val="268"/>
          <w:jc w:val="center"/>
        </w:trPr>
        <w:tc>
          <w:tcPr>
            <w:tcW w:w="2906" w:type="dxa"/>
          </w:tcPr>
          <w:p w14:paraId="5BB6BF79" w14:textId="77777777" w:rsidR="00F0528F" w:rsidRPr="00574A09" w:rsidRDefault="00F0528F" w:rsidP="005D71AF">
            <w:pPr>
              <w:rPr>
                <w:rFonts w:cs="Times New Roman"/>
                <w:szCs w:val="24"/>
              </w:rPr>
            </w:pPr>
            <w:r w:rsidRPr="00574A09">
              <w:rPr>
                <w:rFonts w:cs="Times New Roman"/>
                <w:szCs w:val="24"/>
              </w:rPr>
              <w:t>Opportunistic</w:t>
            </w:r>
          </w:p>
        </w:tc>
        <w:tc>
          <w:tcPr>
            <w:tcW w:w="2907" w:type="dxa"/>
          </w:tcPr>
          <w:p w14:paraId="0CDC7B92" w14:textId="77777777" w:rsidR="00F0528F" w:rsidRPr="00574A09" w:rsidRDefault="00F0528F" w:rsidP="005D71AF">
            <w:pPr>
              <w:rPr>
                <w:rFonts w:cs="Times New Roman"/>
                <w:szCs w:val="24"/>
              </w:rPr>
            </w:pPr>
            <w:r w:rsidRPr="00574A09">
              <w:rPr>
                <w:rFonts w:cs="Times New Roman"/>
                <w:szCs w:val="24"/>
              </w:rPr>
              <w:t>51</w:t>
            </w:r>
          </w:p>
        </w:tc>
        <w:tc>
          <w:tcPr>
            <w:tcW w:w="2907" w:type="dxa"/>
          </w:tcPr>
          <w:p w14:paraId="017D5820" w14:textId="77777777" w:rsidR="00F0528F" w:rsidRPr="00574A09" w:rsidRDefault="00F0528F" w:rsidP="005D71AF">
            <w:pPr>
              <w:rPr>
                <w:rFonts w:cs="Times New Roman"/>
                <w:szCs w:val="24"/>
              </w:rPr>
            </w:pPr>
            <w:r w:rsidRPr="00574A09">
              <w:rPr>
                <w:rFonts w:cs="Times New Roman"/>
                <w:szCs w:val="24"/>
              </w:rPr>
              <w:t>41</w:t>
            </w:r>
          </w:p>
        </w:tc>
      </w:tr>
      <w:tr w:rsidR="00F0528F" w:rsidRPr="00574A09" w14:paraId="518F8EC0" w14:textId="77777777" w:rsidTr="001E4257">
        <w:trPr>
          <w:trHeight w:val="268"/>
          <w:jc w:val="center"/>
        </w:trPr>
        <w:tc>
          <w:tcPr>
            <w:tcW w:w="2906" w:type="dxa"/>
          </w:tcPr>
          <w:p w14:paraId="6526C372" w14:textId="77777777" w:rsidR="00F0528F" w:rsidRPr="00574A09" w:rsidRDefault="00F0528F" w:rsidP="005D71AF">
            <w:pPr>
              <w:rPr>
                <w:rFonts w:cs="Times New Roman"/>
                <w:szCs w:val="24"/>
              </w:rPr>
            </w:pPr>
            <w:r w:rsidRPr="00574A09">
              <w:rPr>
                <w:rFonts w:cs="Times New Roman"/>
                <w:szCs w:val="24"/>
              </w:rPr>
              <w:t>Consistent</w:t>
            </w:r>
          </w:p>
        </w:tc>
        <w:tc>
          <w:tcPr>
            <w:tcW w:w="2907" w:type="dxa"/>
          </w:tcPr>
          <w:p w14:paraId="1B24E068" w14:textId="77777777" w:rsidR="00F0528F" w:rsidRPr="00574A09" w:rsidRDefault="00F0528F" w:rsidP="005D71AF">
            <w:pPr>
              <w:rPr>
                <w:rFonts w:cs="Times New Roman"/>
                <w:szCs w:val="24"/>
              </w:rPr>
            </w:pPr>
            <w:r w:rsidRPr="00574A09">
              <w:rPr>
                <w:rFonts w:cs="Times New Roman"/>
                <w:szCs w:val="24"/>
              </w:rPr>
              <w:t>54</w:t>
            </w:r>
          </w:p>
        </w:tc>
        <w:tc>
          <w:tcPr>
            <w:tcW w:w="2907" w:type="dxa"/>
          </w:tcPr>
          <w:p w14:paraId="70C1B026" w14:textId="77777777" w:rsidR="00F0528F" w:rsidRPr="00574A09" w:rsidRDefault="00F0528F" w:rsidP="005D71AF">
            <w:pPr>
              <w:rPr>
                <w:rFonts w:cs="Times New Roman"/>
                <w:szCs w:val="24"/>
              </w:rPr>
            </w:pPr>
            <w:r w:rsidRPr="00574A09">
              <w:rPr>
                <w:rFonts w:cs="Times New Roman"/>
                <w:szCs w:val="24"/>
              </w:rPr>
              <w:t>43</w:t>
            </w:r>
          </w:p>
        </w:tc>
      </w:tr>
      <w:tr w:rsidR="00F0528F" w:rsidRPr="00574A09" w14:paraId="5126CAE7" w14:textId="77777777" w:rsidTr="001E4257">
        <w:trPr>
          <w:trHeight w:val="278"/>
          <w:jc w:val="center"/>
        </w:trPr>
        <w:tc>
          <w:tcPr>
            <w:tcW w:w="2906" w:type="dxa"/>
          </w:tcPr>
          <w:p w14:paraId="0B6439CA" w14:textId="77777777" w:rsidR="00F0528F" w:rsidRPr="00574A09" w:rsidRDefault="00F0528F" w:rsidP="005D71AF">
            <w:pPr>
              <w:rPr>
                <w:rFonts w:cs="Times New Roman"/>
                <w:szCs w:val="24"/>
              </w:rPr>
            </w:pPr>
            <w:r w:rsidRPr="00574A09">
              <w:rPr>
                <w:rFonts w:cs="Times New Roman"/>
                <w:szCs w:val="24"/>
              </w:rPr>
              <w:t>Organized</w:t>
            </w:r>
          </w:p>
        </w:tc>
        <w:tc>
          <w:tcPr>
            <w:tcW w:w="2907" w:type="dxa"/>
          </w:tcPr>
          <w:p w14:paraId="1F09AC4A" w14:textId="77777777" w:rsidR="00F0528F" w:rsidRPr="00574A09" w:rsidRDefault="00F0528F" w:rsidP="005D71AF">
            <w:pPr>
              <w:rPr>
                <w:rFonts w:cs="Times New Roman"/>
                <w:szCs w:val="24"/>
              </w:rPr>
            </w:pPr>
            <w:r w:rsidRPr="00574A09">
              <w:rPr>
                <w:rFonts w:cs="Times New Roman"/>
                <w:szCs w:val="24"/>
              </w:rPr>
              <w:t>54</w:t>
            </w:r>
          </w:p>
        </w:tc>
        <w:tc>
          <w:tcPr>
            <w:tcW w:w="2907" w:type="dxa"/>
          </w:tcPr>
          <w:p w14:paraId="5123454F" w14:textId="77777777" w:rsidR="00F0528F" w:rsidRPr="00574A09" w:rsidRDefault="00F0528F" w:rsidP="005D71AF">
            <w:pPr>
              <w:rPr>
                <w:rFonts w:cs="Times New Roman"/>
                <w:szCs w:val="24"/>
              </w:rPr>
            </w:pPr>
            <w:r w:rsidRPr="00574A09">
              <w:rPr>
                <w:rFonts w:cs="Times New Roman"/>
                <w:szCs w:val="24"/>
              </w:rPr>
              <w:t>43</w:t>
            </w:r>
          </w:p>
        </w:tc>
      </w:tr>
      <w:tr w:rsidR="00F0528F" w:rsidRPr="00574A09" w14:paraId="1B9FFF7D" w14:textId="77777777" w:rsidTr="001E4257">
        <w:trPr>
          <w:trHeight w:val="278"/>
          <w:jc w:val="center"/>
        </w:trPr>
        <w:tc>
          <w:tcPr>
            <w:tcW w:w="2906" w:type="dxa"/>
          </w:tcPr>
          <w:p w14:paraId="5842ECA3" w14:textId="77777777" w:rsidR="00F0528F" w:rsidRPr="00574A09" w:rsidRDefault="00F0528F" w:rsidP="005D71AF">
            <w:pPr>
              <w:rPr>
                <w:rFonts w:cs="Times New Roman"/>
                <w:szCs w:val="24"/>
              </w:rPr>
            </w:pPr>
            <w:r w:rsidRPr="00574A09">
              <w:rPr>
                <w:rFonts w:cs="Times New Roman"/>
                <w:szCs w:val="24"/>
              </w:rPr>
              <w:t>Optimized</w:t>
            </w:r>
          </w:p>
        </w:tc>
        <w:tc>
          <w:tcPr>
            <w:tcW w:w="2907" w:type="dxa"/>
          </w:tcPr>
          <w:p w14:paraId="1A7D1890" w14:textId="77777777" w:rsidR="00F0528F" w:rsidRPr="00574A09" w:rsidRDefault="00F0528F" w:rsidP="005D71AF">
            <w:pPr>
              <w:rPr>
                <w:rFonts w:cs="Times New Roman"/>
                <w:szCs w:val="24"/>
              </w:rPr>
            </w:pPr>
            <w:r w:rsidRPr="00574A09">
              <w:rPr>
                <w:rFonts w:cs="Times New Roman"/>
                <w:szCs w:val="24"/>
              </w:rPr>
              <w:t>43</w:t>
            </w:r>
          </w:p>
        </w:tc>
        <w:tc>
          <w:tcPr>
            <w:tcW w:w="2907" w:type="dxa"/>
          </w:tcPr>
          <w:p w14:paraId="4C23FCA4" w14:textId="77777777" w:rsidR="00F0528F" w:rsidRPr="00574A09" w:rsidRDefault="00F0528F" w:rsidP="005D71AF">
            <w:pPr>
              <w:rPr>
                <w:rFonts w:cs="Times New Roman"/>
                <w:szCs w:val="24"/>
              </w:rPr>
            </w:pPr>
            <w:r w:rsidRPr="00574A09">
              <w:rPr>
                <w:rFonts w:cs="Times New Roman"/>
                <w:szCs w:val="24"/>
              </w:rPr>
              <w:t>36</w:t>
            </w:r>
          </w:p>
        </w:tc>
      </w:tr>
    </w:tbl>
    <w:p w14:paraId="3547E4BC" w14:textId="77777777" w:rsidR="007C68BC" w:rsidRDefault="007C68BC" w:rsidP="005D71AF">
      <w:pPr>
        <w:rPr>
          <w:rFonts w:cs="Times New Roman"/>
          <w:szCs w:val="24"/>
        </w:rPr>
      </w:pPr>
    </w:p>
    <w:p w14:paraId="64192511" w14:textId="4DC2F9E2" w:rsidR="00F0528F" w:rsidRPr="00574A09" w:rsidRDefault="00F0528F" w:rsidP="005D71AF">
      <w:pPr>
        <w:rPr>
          <w:rFonts w:cs="Times New Roman"/>
          <w:szCs w:val="24"/>
        </w:rPr>
      </w:pPr>
      <w:r w:rsidRPr="00574A09">
        <w:rPr>
          <w:rFonts w:cs="Times New Roman"/>
          <w:szCs w:val="24"/>
        </w:rPr>
        <w:t xml:space="preserve">Vir: </w:t>
      </w:r>
      <w:r w:rsidRPr="00574A09">
        <w:rPr>
          <w:rFonts w:cs="Times New Roman"/>
          <w:szCs w:val="24"/>
        </w:rPr>
        <w:fldChar w:fldCharType="begin"/>
      </w:r>
      <w:r w:rsidR="009C77D5" w:rsidRPr="00574A09">
        <w:rPr>
          <w:rFonts w:cs="Times New Roman"/>
          <w:szCs w:val="24"/>
        </w:rPr>
        <w:instrText xml:space="preserve"> ADDIN ZOTERO_ITEM CSL_CITATION {"citationID":"ZZKMLNNe","properties":{"formattedCitation":"(Aleem in dr., 2016a, str. 68)","plainCitation":"(Aleem in dr., 2016a, str. 6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574A09">
        <w:rPr>
          <w:rFonts w:cs="Times New Roman"/>
          <w:szCs w:val="24"/>
        </w:rPr>
        <w:fldChar w:fldCharType="separate"/>
      </w:r>
      <w:r w:rsidR="009C77D5" w:rsidRPr="00574A09">
        <w:rPr>
          <w:rFonts w:cs="Times New Roman"/>
          <w:szCs w:val="24"/>
        </w:rPr>
        <w:t>(Aleem in dr</w:t>
      </w:r>
      <w:r w:rsidR="0016240E">
        <w:rPr>
          <w:rFonts w:cs="Times New Roman"/>
          <w:szCs w:val="24"/>
        </w:rPr>
        <w:t>ugi</w:t>
      </w:r>
      <w:r w:rsidR="009C77D5" w:rsidRPr="00574A09">
        <w:rPr>
          <w:rFonts w:cs="Times New Roman"/>
          <w:szCs w:val="24"/>
        </w:rPr>
        <w:t>, 2016a, str. 68)</w:t>
      </w:r>
      <w:r w:rsidRPr="00574A09">
        <w:rPr>
          <w:rFonts w:cs="Times New Roman"/>
          <w:szCs w:val="24"/>
        </w:rPr>
        <w:fldChar w:fldCharType="end"/>
      </w:r>
      <w:r w:rsidR="008F125D">
        <w:rPr>
          <w:rFonts w:cs="Times New Roman"/>
          <w:szCs w:val="24"/>
        </w:rPr>
        <w:t>.</w:t>
      </w:r>
    </w:p>
    <w:p w14:paraId="33AFE208" w14:textId="77777777" w:rsidR="00F0528F" w:rsidRPr="00574A09" w:rsidRDefault="00F0528F" w:rsidP="005D71AF">
      <w:pPr>
        <w:rPr>
          <w:rFonts w:cs="Times New Roman"/>
          <w:szCs w:val="24"/>
        </w:rPr>
      </w:pPr>
      <w:r w:rsidRPr="00574A09">
        <w:rPr>
          <w:rFonts w:cs="Times New Roman"/>
          <w:szCs w:val="24"/>
        </w:rPr>
        <w:br w:type="page"/>
      </w:r>
    </w:p>
    <w:p w14:paraId="7D7F131C" w14:textId="0A5E13E4" w:rsidR="00F0528F" w:rsidRPr="00574A09" w:rsidRDefault="00973121" w:rsidP="005D71AF">
      <w:pPr>
        <w:pStyle w:val="Naslov2"/>
      </w:pPr>
      <w:bookmarkStart w:id="103" w:name="_Toc509588464"/>
      <w:bookmarkStart w:id="104" w:name="_Toc511205700"/>
      <w:r>
        <w:rPr>
          <w:rStyle w:val="podnaslovZnak"/>
        </w:rPr>
        <w:lastRenderedPageBreak/>
        <w:t>PRILOGA L</w:t>
      </w:r>
      <w:r w:rsidR="00F0528F" w:rsidRPr="00574A09">
        <w:rPr>
          <w:rStyle w:val="podnaslovZnak"/>
        </w:rPr>
        <w:t>: VPRAŠALNIK ZA OCENITEV OPTIMIZIRANE ZRELOSTI</w:t>
      </w:r>
      <w:bookmarkEnd w:id="103"/>
      <w:bookmarkEnd w:id="104"/>
    </w:p>
    <w:p w14:paraId="0F0D20F2" w14:textId="77777777" w:rsidR="00F0528F" w:rsidRPr="00574A09" w:rsidRDefault="00F0528F" w:rsidP="005D71AF">
      <w:pPr>
        <w:autoSpaceDE w:val="0"/>
        <w:autoSpaceDN w:val="0"/>
        <w:adjustRightInd w:val="0"/>
        <w:spacing w:line="240" w:lineRule="auto"/>
        <w:rPr>
          <w:rFonts w:cs="Times New Roman"/>
          <w:szCs w:val="24"/>
        </w:rPr>
      </w:pPr>
    </w:p>
    <w:p w14:paraId="05B59C7D"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 GDD Management</w:t>
      </w:r>
    </w:p>
    <w:p w14:paraId="2341203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1 Defined game design guidelines and concepts are followed</w:t>
      </w:r>
    </w:p>
    <w:p w14:paraId="147D5EF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or all new game development projects.</w:t>
      </w:r>
    </w:p>
    <w:p w14:paraId="28B09E5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2 The GDD is well understandable by all stakeholders.</w:t>
      </w:r>
    </w:p>
    <w:p w14:paraId="1AB7586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3 The GDD is available to all development team members</w:t>
      </w:r>
    </w:p>
    <w:p w14:paraId="06C8523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t the beginning of the production phase.</w:t>
      </w:r>
    </w:p>
    <w:p w14:paraId="4E071B84"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4 A log is maintained to record development team</w:t>
      </w:r>
    </w:p>
    <w:p w14:paraId="01B7636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members’ complaints regarding GDD transformation issues.</w:t>
      </w:r>
    </w:p>
    <w:p w14:paraId="736C6490"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2 Team Configuration &amp; Management</w:t>
      </w:r>
    </w:p>
    <w:p w14:paraId="205AF0D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2.1 Team configuration and management demonstrate a</w:t>
      </w:r>
    </w:p>
    <w:p w14:paraId="5BD60A5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positive impact on game development activities.</w:t>
      </w:r>
    </w:p>
    <w:p w14:paraId="3D57D28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2.2 Team members are satisfied with the communication</w:t>
      </w:r>
    </w:p>
    <w:p w14:paraId="6D35130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collaboration protocol.</w:t>
      </w:r>
    </w:p>
    <w:p w14:paraId="28271EE0"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3 Requirement Modelling and Management</w:t>
      </w:r>
    </w:p>
    <w:p w14:paraId="7FD8479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3.1 The target market segment is fully captured by the</w:t>
      </w:r>
    </w:p>
    <w:p w14:paraId="27408D3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identified requirements of a particular game.</w:t>
      </w:r>
    </w:p>
    <w:p w14:paraId="7275FA3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3.2 Game requirements are reviewed and revised on a</w:t>
      </w:r>
    </w:p>
    <w:p w14:paraId="330C6F7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egular basis when required.</w:t>
      </w:r>
    </w:p>
    <w:p w14:paraId="7F1CE24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3.3 The quality attribute of games is accommodated by</w:t>
      </w:r>
    </w:p>
    <w:p w14:paraId="1222750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identified requirements.</w:t>
      </w:r>
    </w:p>
    <w:p w14:paraId="4EF11584"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5.4 Game Prototyping</w:t>
      </w:r>
    </w:p>
    <w:p w14:paraId="11D33FB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4.1 Prototyping helps in improving and developing the</w:t>
      </w:r>
    </w:p>
    <w:p w14:paraId="70405CB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inal game efficiently.</w:t>
      </w:r>
    </w:p>
    <w:p w14:paraId="7031E7BE"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4.2 Prototyping helps in identifying game mechanics,</w:t>
      </w:r>
    </w:p>
    <w:p w14:paraId="4594494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ules, and algorithms.</w:t>
      </w:r>
    </w:p>
    <w:p w14:paraId="64CB055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4.3 The developed prototype refines the created content</w:t>
      </w:r>
    </w:p>
    <w:p w14:paraId="5B9A07A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f the game and also balances the gameplay.</w:t>
      </w:r>
    </w:p>
    <w:p w14:paraId="3F2421A1"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5 Risk Management</w:t>
      </w:r>
    </w:p>
    <w:p w14:paraId="682AEB6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5.1 Risk assessment is helpful in reducing associated</w:t>
      </w:r>
    </w:p>
    <w:p w14:paraId="519617C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development risks.</w:t>
      </w:r>
    </w:p>
    <w:p w14:paraId="0619FD37"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5.2 There is a backup plan to handle identified risks and</w:t>
      </w:r>
    </w:p>
    <w:p w14:paraId="2E13E00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xplore other solutions that would reduce or eliminate risk.</w:t>
      </w:r>
    </w:p>
    <w:p w14:paraId="4B85429B"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5.3 The development team always has a functional and</w:t>
      </w:r>
    </w:p>
    <w:p w14:paraId="52590FA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echnical design specification with a complete risk assessment</w:t>
      </w:r>
    </w:p>
    <w:p w14:paraId="3DBA16E4"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document before the start of the production phase</w:t>
      </w:r>
    </w:p>
    <w:p w14:paraId="270CFC8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or all projects.</w:t>
      </w:r>
    </w:p>
    <w:p w14:paraId="38407666"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6 Quality of Architecture</w:t>
      </w:r>
    </w:p>
    <w:p w14:paraId="1C0AF91B"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6.1 The management team is continuously improving the</w:t>
      </w:r>
    </w:p>
    <w:p w14:paraId="6C03305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valuation process for game architecture quality.</w:t>
      </w:r>
    </w:p>
    <w:p w14:paraId="51614D0B"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6.2 Game architecture documents are reviewed and</w:t>
      </w:r>
    </w:p>
    <w:p w14:paraId="1CD5931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updated regularly to avoid future bottlenecks.</w:t>
      </w:r>
    </w:p>
    <w:p w14:paraId="48778E2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6.3 Game architecture includes robustness features that</w:t>
      </w:r>
    </w:p>
    <w:p w14:paraId="2D9530A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nable the game to be functional in unexpected circumstances.</w:t>
      </w:r>
    </w:p>
    <w:p w14:paraId="682B8C0B"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7 Asset Management</w:t>
      </w:r>
    </w:p>
    <w:p w14:paraId="69A8803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7.1 The asset management system can reduce duplication</w:t>
      </w:r>
    </w:p>
    <w:p w14:paraId="004CF39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f assets and remove outdated assets from the asset</w:t>
      </w:r>
    </w:p>
    <w:p w14:paraId="2328ACC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library.</w:t>
      </w:r>
    </w:p>
    <w:p w14:paraId="6A78795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lastRenderedPageBreak/>
        <w:t>S.5.7.2 Assets created for a game fit into the game concept</w:t>
      </w:r>
    </w:p>
    <w:p w14:paraId="2AD34E2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have a positive effect on game appearance.</w:t>
      </w:r>
    </w:p>
    <w:p w14:paraId="07690DD3"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8 Game Engine Development &amp; Management</w:t>
      </w:r>
    </w:p>
    <w:p w14:paraId="64441637"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8.1 The development team has adequate resources and</w:t>
      </w:r>
    </w:p>
    <w:p w14:paraId="23152F8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kills to develop its own game engines for game development</w:t>
      </w:r>
    </w:p>
    <w:p w14:paraId="7ECCDE9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r to enhance the capabilities of existing ones by adding</w:t>
      </w:r>
    </w:p>
    <w:p w14:paraId="1484994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middleware.</w:t>
      </w:r>
    </w:p>
    <w:p w14:paraId="3DF82E4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8.2 Game engines are reused for different game projects.</w:t>
      </w:r>
    </w:p>
    <w:p w14:paraId="3E5AF3C4" w14:textId="77777777" w:rsidR="008F125D" w:rsidRDefault="008F125D" w:rsidP="005D71AF">
      <w:pPr>
        <w:autoSpaceDE w:val="0"/>
        <w:autoSpaceDN w:val="0"/>
        <w:adjustRightInd w:val="0"/>
        <w:spacing w:line="240" w:lineRule="auto"/>
        <w:rPr>
          <w:rFonts w:cs="Times New Roman"/>
          <w:b/>
          <w:szCs w:val="24"/>
        </w:rPr>
      </w:pPr>
    </w:p>
    <w:p w14:paraId="75132CB5"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9 Test Management</w:t>
      </w:r>
    </w:p>
    <w:p w14:paraId="7BA7055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9.1 The selected testing approach ensures game performance</w:t>
      </w:r>
    </w:p>
    <w:p w14:paraId="51843ECE"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quality.</w:t>
      </w:r>
    </w:p>
    <w:p w14:paraId="596A5634"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9.2 The testing team experiments with innovative techniques</w:t>
      </w:r>
    </w:p>
    <w:p w14:paraId="5F79DBE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n a regular basis to improve the game testing</w:t>
      </w:r>
    </w:p>
    <w:p w14:paraId="60F65D5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process.</w:t>
      </w:r>
    </w:p>
    <w:p w14:paraId="6668FCA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9.3 A developed test plan keeps track of functional and</w:t>
      </w:r>
    </w:p>
    <w:p w14:paraId="64B13EC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non-functional requirements test outcomes and uses the</w:t>
      </w:r>
    </w:p>
    <w:p w14:paraId="7EC317C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esults to improve game quality and playability.</w:t>
      </w:r>
    </w:p>
    <w:p w14:paraId="1D7467A4"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0 Maintenance Support</w:t>
      </w:r>
    </w:p>
    <w:p w14:paraId="15B8CE8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0.1 The maintenance support system team regularly</w:t>
      </w:r>
    </w:p>
    <w:p w14:paraId="6DD7E39D"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xamines, maintains, and improves the support system for</w:t>
      </w:r>
    </w:p>
    <w:p w14:paraId="0E43DE5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ffective and easy reporting service.</w:t>
      </w:r>
    </w:p>
    <w:p w14:paraId="5CB4B30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0.2 The project team is continuously improving the</w:t>
      </w:r>
    </w:p>
    <w:p w14:paraId="1B43DE3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maintenance support system for developed games.</w:t>
      </w:r>
    </w:p>
    <w:p w14:paraId="15B0CE4E"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1 Fun Factor Analysis</w:t>
      </w:r>
    </w:p>
    <w:p w14:paraId="3AE7568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1.1 A blend of playability and usability methods in addition</w:t>
      </w:r>
    </w:p>
    <w:p w14:paraId="57EEA0B4"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o innovative ideas are used to enhance the consumer</w:t>
      </w:r>
    </w:p>
    <w:p w14:paraId="7897ED4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playability experience in term of challenges, storyline, game</w:t>
      </w:r>
    </w:p>
    <w:p w14:paraId="7777DA5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level curiosity, full control, and feeling of independence.</w:t>
      </w:r>
    </w:p>
    <w:p w14:paraId="4BFF67E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1.2 The fun factor analysis strategic plan is monitored</w:t>
      </w:r>
    </w:p>
    <w:p w14:paraId="204233A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on a regular basis, and improving it is a continuous strategic</w:t>
      </w:r>
    </w:p>
    <w:p w14:paraId="26C5727A"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effort of the project team.</w:t>
      </w:r>
    </w:p>
    <w:p w14:paraId="7FC58B1B"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2 Ease of Use</w:t>
      </w:r>
    </w:p>
    <w:p w14:paraId="5876946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2.1 Consumer feedback indicates satisfaction and ability</w:t>
      </w:r>
    </w:p>
    <w:p w14:paraId="5827139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o navigate conveniently between menu.</w:t>
      </w:r>
    </w:p>
    <w:p w14:paraId="6E279D8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2.2 The defined strategy to enhance consumer experience</w:t>
      </w:r>
    </w:p>
    <w:p w14:paraId="00D4740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elated to ease of use metrics is regularly reviewed</w:t>
      </w:r>
    </w:p>
    <w:p w14:paraId="71732A58"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updated.</w:t>
      </w:r>
    </w:p>
    <w:p w14:paraId="6A2C65F5"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3 Market Orientation</w:t>
      </w:r>
    </w:p>
    <w:p w14:paraId="44505446"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3.1 The organization is able to gain competitive advantage</w:t>
      </w:r>
    </w:p>
    <w:p w14:paraId="58BDED5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by using its market orientation strategy.</w:t>
      </w:r>
    </w:p>
    <w:p w14:paraId="0946789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3.2 Developed game concepts are aligned with the</w:t>
      </w:r>
    </w:p>
    <w:p w14:paraId="6F8C56B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requirements of the target market.</w:t>
      </w:r>
    </w:p>
    <w:p w14:paraId="75E6ECD0"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3.3 Developed games are able to maximize their consumers’</w:t>
      </w:r>
    </w:p>
    <w:p w14:paraId="3717D50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playing time.</w:t>
      </w:r>
    </w:p>
    <w:p w14:paraId="0301F9A2"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4 Time to Market</w:t>
      </w:r>
    </w:p>
    <w:p w14:paraId="7DD25FAA"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4.1 Games are published before competitors’ games.</w:t>
      </w:r>
    </w:p>
    <w:p w14:paraId="0AACF63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4.2 Being first to market helps to retain existing consumers</w:t>
      </w:r>
    </w:p>
    <w:p w14:paraId="286E9DAF"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and attract new ones.</w:t>
      </w:r>
    </w:p>
    <w:p w14:paraId="36A40629"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5 Relationship Management</w:t>
      </w:r>
    </w:p>
    <w:p w14:paraId="4D8D2697"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lastRenderedPageBreak/>
        <w:t>S.5.15.1 Developed games are able to retain their consumers</w:t>
      </w:r>
    </w:p>
    <w:p w14:paraId="3B0E449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or a long time.</w:t>
      </w:r>
    </w:p>
    <w:p w14:paraId="2D698D73"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5.2 The development team follows a balanced playerand</w:t>
      </w:r>
    </w:p>
    <w:p w14:paraId="45644AA5"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game-centred strategy.</w:t>
      </w:r>
    </w:p>
    <w:p w14:paraId="33907BED"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6 Monetization Strategy</w:t>
      </w:r>
    </w:p>
    <w:p w14:paraId="48EF00B9"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6.1 The revenue model contributes to strengthening the</w:t>
      </w:r>
    </w:p>
    <w:p w14:paraId="13FB99F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financial position of the organization.</w:t>
      </w:r>
    </w:p>
    <w:p w14:paraId="364D792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6.2 The organization successfully achieves its financial objectives.</w:t>
      </w:r>
    </w:p>
    <w:p w14:paraId="552CEB3C"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6.3 Return on investment increases over a period of</w:t>
      </w:r>
    </w:p>
    <w:p w14:paraId="37494D7D"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ime.</w:t>
      </w:r>
    </w:p>
    <w:p w14:paraId="122E9572"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7 Innovation</w:t>
      </w:r>
    </w:p>
    <w:p w14:paraId="2027F28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S.5.17.1 Past innovative measures taken by the development</w:t>
      </w:r>
    </w:p>
    <w:p w14:paraId="378F32A1"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team have resulted in improved game development and</w:t>
      </w:r>
    </w:p>
    <w:p w14:paraId="0B961652" w14:textId="77777777" w:rsidR="00F0528F" w:rsidRPr="00574A09" w:rsidRDefault="00F0528F" w:rsidP="005D71AF">
      <w:pPr>
        <w:autoSpaceDE w:val="0"/>
        <w:autoSpaceDN w:val="0"/>
        <w:adjustRightInd w:val="0"/>
        <w:spacing w:line="240" w:lineRule="auto"/>
        <w:rPr>
          <w:rFonts w:cs="Times New Roman"/>
          <w:szCs w:val="24"/>
        </w:rPr>
      </w:pPr>
      <w:r w:rsidRPr="00574A09">
        <w:rPr>
          <w:rFonts w:cs="Times New Roman"/>
          <w:szCs w:val="24"/>
        </w:rPr>
        <w:t>management processes.</w:t>
      </w:r>
    </w:p>
    <w:p w14:paraId="17E2F460" w14:textId="77777777" w:rsidR="00F0528F" w:rsidRPr="00574A09" w:rsidRDefault="00F0528F" w:rsidP="005D71AF">
      <w:pPr>
        <w:autoSpaceDE w:val="0"/>
        <w:autoSpaceDN w:val="0"/>
        <w:adjustRightInd w:val="0"/>
        <w:spacing w:line="240" w:lineRule="auto"/>
        <w:rPr>
          <w:rFonts w:cs="Times New Roman"/>
          <w:b/>
          <w:szCs w:val="24"/>
        </w:rPr>
      </w:pPr>
      <w:r w:rsidRPr="00574A09">
        <w:rPr>
          <w:rFonts w:cs="Times New Roman"/>
          <w:b/>
          <w:szCs w:val="24"/>
        </w:rPr>
        <w:t>GDPA 5.18 Stakeholder Collaboration</w:t>
      </w:r>
    </w:p>
    <w:p w14:paraId="78C5BD45" w14:textId="77777777" w:rsidR="00F0528F" w:rsidRPr="00574A09" w:rsidRDefault="00F0528F" w:rsidP="005D71AF">
      <w:pPr>
        <w:rPr>
          <w:rFonts w:cs="Times New Roman"/>
          <w:szCs w:val="24"/>
        </w:rPr>
      </w:pPr>
      <w:r w:rsidRPr="00574A09">
        <w:rPr>
          <w:rFonts w:cs="Times New Roman"/>
          <w:szCs w:val="24"/>
        </w:rPr>
        <w:t>S.5.18.1 All stakeholders are involved in game-related decisions.</w:t>
      </w:r>
    </w:p>
    <w:p w14:paraId="2FF45F66" w14:textId="77777777" w:rsidR="0047283C" w:rsidRDefault="0047283C" w:rsidP="005D71AF">
      <w:pPr>
        <w:rPr>
          <w:rFonts w:cs="Times New Roman"/>
          <w:szCs w:val="24"/>
        </w:rPr>
      </w:pPr>
    </w:p>
    <w:p w14:paraId="54FAFB53" w14:textId="2C94DE5D" w:rsidR="00F0528F" w:rsidRPr="00574A09" w:rsidRDefault="00F0528F" w:rsidP="005D71AF">
      <w:pPr>
        <w:rPr>
          <w:rFonts w:cs="Times New Roman"/>
          <w:szCs w:val="24"/>
        </w:rPr>
      </w:pPr>
      <w:r w:rsidRPr="00574A09">
        <w:rPr>
          <w:rFonts w:cs="Times New Roman"/>
          <w:szCs w:val="24"/>
        </w:rPr>
        <w:fldChar w:fldCharType="begin"/>
      </w:r>
      <w:r w:rsidR="009C77D5" w:rsidRPr="00574A09">
        <w:rPr>
          <w:rFonts w:cs="Times New Roman"/>
          <w:szCs w:val="24"/>
        </w:rPr>
        <w:instrText xml:space="preserve"> ADDIN ZOTERO_ITEM CSL_CITATION {"citationID":"GVnvdaFP","properties":{"formattedCitation":"(Aleem in dr., 2016a, str. 67\\uc0\\u8211{}68)","plainCitation":"(Aleem in dr., 2016a, str. 67–68)","noteIndex":0},"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574A09">
        <w:rPr>
          <w:rFonts w:cs="Times New Roman"/>
          <w:szCs w:val="24"/>
        </w:rPr>
        <w:fldChar w:fldCharType="separate"/>
      </w:r>
      <w:r w:rsidR="009C77D5" w:rsidRPr="00574A09">
        <w:rPr>
          <w:rFonts w:cs="Times New Roman"/>
          <w:szCs w:val="24"/>
        </w:rPr>
        <w:t>(Aleem in dr</w:t>
      </w:r>
      <w:r w:rsidR="008F125D">
        <w:rPr>
          <w:rFonts w:cs="Times New Roman"/>
          <w:szCs w:val="24"/>
        </w:rPr>
        <w:t>ugi</w:t>
      </w:r>
      <w:r w:rsidR="009C77D5" w:rsidRPr="00574A09">
        <w:rPr>
          <w:rFonts w:cs="Times New Roman"/>
          <w:szCs w:val="24"/>
        </w:rPr>
        <w:t>, 2016a, str. 67–68)</w:t>
      </w:r>
      <w:r w:rsidRPr="00574A09">
        <w:rPr>
          <w:rFonts w:cs="Times New Roman"/>
          <w:szCs w:val="24"/>
        </w:rPr>
        <w:fldChar w:fldCharType="end"/>
      </w:r>
      <w:r w:rsidR="008F125D">
        <w:rPr>
          <w:rFonts w:cs="Times New Roman"/>
          <w:szCs w:val="24"/>
        </w:rPr>
        <w:t>.</w:t>
      </w:r>
    </w:p>
    <w:p w14:paraId="0F89E100" w14:textId="77777777" w:rsidR="0047283C" w:rsidRDefault="0047283C" w:rsidP="005D71AF">
      <w:pPr>
        <w:spacing w:after="200" w:line="276" w:lineRule="auto"/>
        <w:rPr>
          <w:rFonts w:eastAsiaTheme="majorEastAsia" w:cstheme="majorBidi"/>
          <w:bCs/>
          <w:szCs w:val="26"/>
        </w:rPr>
      </w:pPr>
      <w:bookmarkStart w:id="105" w:name="_Toc509588465"/>
      <w:r>
        <w:br w:type="page"/>
      </w:r>
    </w:p>
    <w:p w14:paraId="20C2E175" w14:textId="4CFC8BBE" w:rsidR="00F0528F" w:rsidRPr="00574A09" w:rsidRDefault="00973121" w:rsidP="005D71AF">
      <w:pPr>
        <w:pStyle w:val="Naslov2"/>
      </w:pPr>
      <w:bookmarkStart w:id="106" w:name="_Toc511205701"/>
      <w:r>
        <w:lastRenderedPageBreak/>
        <w:t>PRILOGA M</w:t>
      </w:r>
      <w:r w:rsidR="00F0528F" w:rsidRPr="00574A09">
        <w:t>: ODGOVORI NA IZJAVE V PRILOGA L ZA DOLOČITEV OCENE ZRELOSTI ZA OPTIMIZIRAN PROCESNI MODEL PO ZRELOSNEMU MODELU DGMM</w:t>
      </w:r>
      <w:bookmarkEnd w:id="105"/>
      <w:bookmarkEnd w:id="106"/>
    </w:p>
    <w:tbl>
      <w:tblPr>
        <w:tblStyle w:val="Tabelamrea"/>
        <w:tblW w:w="0" w:type="auto"/>
        <w:jc w:val="center"/>
        <w:tblLook w:val="04A0" w:firstRow="1" w:lastRow="0" w:firstColumn="1" w:lastColumn="0" w:noHBand="0" w:noVBand="1"/>
      </w:tblPr>
      <w:tblGrid>
        <w:gridCol w:w="2093"/>
        <w:gridCol w:w="1984"/>
      </w:tblGrid>
      <w:tr w:rsidR="00F0528F" w:rsidRPr="00D22E8C" w14:paraId="03BA41BE" w14:textId="77777777" w:rsidTr="008F125D">
        <w:trPr>
          <w:jc w:val="center"/>
        </w:trPr>
        <w:tc>
          <w:tcPr>
            <w:tcW w:w="2093" w:type="dxa"/>
            <w:shd w:val="clear" w:color="auto" w:fill="000000" w:themeFill="text1"/>
          </w:tcPr>
          <w:p w14:paraId="6F5013F4" w14:textId="77777777" w:rsidR="00F0528F" w:rsidRPr="00D22E8C" w:rsidRDefault="00F0528F" w:rsidP="005D71AF">
            <w:pPr>
              <w:rPr>
                <w:rFonts w:cs="Times New Roman"/>
                <w:szCs w:val="24"/>
              </w:rPr>
            </w:pPr>
            <w:r w:rsidRPr="00D22E8C">
              <w:rPr>
                <w:rFonts w:cs="Times New Roman"/>
                <w:szCs w:val="24"/>
              </w:rPr>
              <w:t>Šifra izjave</w:t>
            </w:r>
          </w:p>
        </w:tc>
        <w:tc>
          <w:tcPr>
            <w:tcW w:w="1984" w:type="dxa"/>
            <w:shd w:val="clear" w:color="auto" w:fill="000000" w:themeFill="text1"/>
          </w:tcPr>
          <w:p w14:paraId="6E1A584C" w14:textId="77777777" w:rsidR="00F0528F" w:rsidRPr="00D22E8C" w:rsidRDefault="00F0528F" w:rsidP="005D71AF">
            <w:pPr>
              <w:rPr>
                <w:rFonts w:cs="Times New Roman"/>
                <w:szCs w:val="24"/>
              </w:rPr>
            </w:pPr>
            <w:r w:rsidRPr="00D22E8C">
              <w:rPr>
                <w:rFonts w:cs="Times New Roman"/>
                <w:szCs w:val="24"/>
              </w:rPr>
              <w:t>Odgovor</w:t>
            </w:r>
          </w:p>
        </w:tc>
      </w:tr>
      <w:tr w:rsidR="00F0528F" w:rsidRPr="00D22E8C" w14:paraId="5F84E9FD" w14:textId="77777777" w:rsidTr="008F125D">
        <w:trPr>
          <w:jc w:val="center"/>
        </w:trPr>
        <w:tc>
          <w:tcPr>
            <w:tcW w:w="2093" w:type="dxa"/>
            <w:shd w:val="clear" w:color="auto" w:fill="EEECE1" w:themeFill="background2"/>
          </w:tcPr>
          <w:p w14:paraId="1B78B951" w14:textId="77777777" w:rsidR="00F0528F" w:rsidRPr="00D22E8C" w:rsidRDefault="00F0528F" w:rsidP="005D71AF">
            <w:pPr>
              <w:rPr>
                <w:rFonts w:cs="Times New Roman"/>
                <w:szCs w:val="24"/>
              </w:rPr>
            </w:pPr>
            <w:r w:rsidRPr="00D22E8C">
              <w:rPr>
                <w:rFonts w:cs="Times New Roman"/>
                <w:szCs w:val="24"/>
              </w:rPr>
              <w:t>S.5.1.1</w:t>
            </w:r>
          </w:p>
        </w:tc>
        <w:tc>
          <w:tcPr>
            <w:tcW w:w="1984" w:type="dxa"/>
            <w:shd w:val="clear" w:color="auto" w:fill="EEECE1" w:themeFill="background2"/>
          </w:tcPr>
          <w:p w14:paraId="016A211C"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6097D8ED" w14:textId="77777777" w:rsidTr="008F125D">
        <w:trPr>
          <w:jc w:val="center"/>
        </w:trPr>
        <w:tc>
          <w:tcPr>
            <w:tcW w:w="2093" w:type="dxa"/>
            <w:shd w:val="clear" w:color="auto" w:fill="EEECE1" w:themeFill="background2"/>
          </w:tcPr>
          <w:p w14:paraId="09117F4F" w14:textId="77777777" w:rsidR="00F0528F" w:rsidRPr="00D22E8C" w:rsidRDefault="00F0528F" w:rsidP="005D71AF">
            <w:pPr>
              <w:rPr>
                <w:rFonts w:cs="Times New Roman"/>
                <w:szCs w:val="24"/>
              </w:rPr>
            </w:pPr>
            <w:r w:rsidRPr="00D22E8C">
              <w:rPr>
                <w:rFonts w:cs="Times New Roman"/>
                <w:szCs w:val="24"/>
              </w:rPr>
              <w:t>S.5.1.2</w:t>
            </w:r>
          </w:p>
        </w:tc>
        <w:tc>
          <w:tcPr>
            <w:tcW w:w="1984" w:type="dxa"/>
            <w:shd w:val="clear" w:color="auto" w:fill="EEECE1" w:themeFill="background2"/>
          </w:tcPr>
          <w:p w14:paraId="7F4DA3F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028ABAF2" w14:textId="77777777" w:rsidTr="008F125D">
        <w:trPr>
          <w:jc w:val="center"/>
        </w:trPr>
        <w:tc>
          <w:tcPr>
            <w:tcW w:w="2093" w:type="dxa"/>
            <w:shd w:val="clear" w:color="auto" w:fill="EEECE1" w:themeFill="background2"/>
          </w:tcPr>
          <w:p w14:paraId="3C69DDBB" w14:textId="77777777" w:rsidR="00F0528F" w:rsidRPr="00D22E8C" w:rsidRDefault="00F0528F" w:rsidP="005D71AF">
            <w:pPr>
              <w:rPr>
                <w:rFonts w:cs="Times New Roman"/>
                <w:szCs w:val="24"/>
              </w:rPr>
            </w:pPr>
            <w:r w:rsidRPr="00D22E8C">
              <w:rPr>
                <w:rFonts w:cs="Times New Roman"/>
                <w:szCs w:val="24"/>
              </w:rPr>
              <w:t>S.5.1.3</w:t>
            </w:r>
          </w:p>
        </w:tc>
        <w:tc>
          <w:tcPr>
            <w:tcW w:w="1984" w:type="dxa"/>
            <w:shd w:val="clear" w:color="auto" w:fill="EEECE1" w:themeFill="background2"/>
          </w:tcPr>
          <w:p w14:paraId="446C1C69"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71E8977" w14:textId="77777777" w:rsidTr="008F125D">
        <w:trPr>
          <w:jc w:val="center"/>
        </w:trPr>
        <w:tc>
          <w:tcPr>
            <w:tcW w:w="2093" w:type="dxa"/>
            <w:shd w:val="clear" w:color="auto" w:fill="FFFFFF" w:themeFill="background1"/>
          </w:tcPr>
          <w:p w14:paraId="1F327E61" w14:textId="77777777" w:rsidR="00F0528F" w:rsidRPr="00D22E8C" w:rsidRDefault="00F0528F" w:rsidP="005D71AF">
            <w:pPr>
              <w:rPr>
                <w:rFonts w:cs="Times New Roman"/>
                <w:szCs w:val="24"/>
              </w:rPr>
            </w:pPr>
            <w:r w:rsidRPr="00D22E8C">
              <w:rPr>
                <w:rFonts w:cs="Times New Roman"/>
                <w:szCs w:val="24"/>
              </w:rPr>
              <w:t>S.5.1.4</w:t>
            </w:r>
          </w:p>
        </w:tc>
        <w:tc>
          <w:tcPr>
            <w:tcW w:w="1984" w:type="dxa"/>
            <w:shd w:val="clear" w:color="auto" w:fill="FFFFFF" w:themeFill="background1"/>
          </w:tcPr>
          <w:p w14:paraId="6F270603" w14:textId="77777777" w:rsidR="00F0528F" w:rsidRPr="00D22E8C" w:rsidRDefault="00F0528F" w:rsidP="005D71AF">
            <w:pPr>
              <w:rPr>
                <w:rFonts w:cs="Times New Roman"/>
                <w:szCs w:val="24"/>
              </w:rPr>
            </w:pPr>
            <w:r w:rsidRPr="00D22E8C">
              <w:rPr>
                <w:rFonts w:cs="Times New Roman"/>
                <w:szCs w:val="24"/>
              </w:rPr>
              <w:t>NE</w:t>
            </w:r>
          </w:p>
        </w:tc>
      </w:tr>
      <w:tr w:rsidR="00F0528F" w:rsidRPr="00D22E8C" w14:paraId="7214C379" w14:textId="77777777" w:rsidTr="008F125D">
        <w:trPr>
          <w:jc w:val="center"/>
        </w:trPr>
        <w:tc>
          <w:tcPr>
            <w:tcW w:w="2093" w:type="dxa"/>
            <w:shd w:val="clear" w:color="auto" w:fill="EEECE1" w:themeFill="background2"/>
          </w:tcPr>
          <w:p w14:paraId="798C751E" w14:textId="77777777" w:rsidR="00F0528F" w:rsidRPr="00D22E8C" w:rsidRDefault="00F0528F" w:rsidP="005D71AF">
            <w:pPr>
              <w:rPr>
                <w:rFonts w:cs="Times New Roman"/>
                <w:szCs w:val="24"/>
              </w:rPr>
            </w:pPr>
            <w:r w:rsidRPr="00D22E8C">
              <w:rPr>
                <w:rFonts w:cs="Times New Roman"/>
                <w:szCs w:val="24"/>
              </w:rPr>
              <w:t>S.5.2.1</w:t>
            </w:r>
          </w:p>
        </w:tc>
        <w:tc>
          <w:tcPr>
            <w:tcW w:w="1984" w:type="dxa"/>
            <w:shd w:val="clear" w:color="auto" w:fill="EEECE1" w:themeFill="background2"/>
          </w:tcPr>
          <w:p w14:paraId="1C75E667"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57A0A19" w14:textId="77777777" w:rsidTr="008F125D">
        <w:trPr>
          <w:jc w:val="center"/>
        </w:trPr>
        <w:tc>
          <w:tcPr>
            <w:tcW w:w="2093" w:type="dxa"/>
            <w:shd w:val="clear" w:color="auto" w:fill="EEECE1" w:themeFill="background2"/>
          </w:tcPr>
          <w:p w14:paraId="219BF2CB" w14:textId="77777777" w:rsidR="00F0528F" w:rsidRPr="00D22E8C" w:rsidRDefault="00F0528F" w:rsidP="005D71AF">
            <w:pPr>
              <w:rPr>
                <w:rFonts w:cs="Times New Roman"/>
                <w:szCs w:val="24"/>
              </w:rPr>
            </w:pPr>
            <w:r w:rsidRPr="00D22E8C">
              <w:rPr>
                <w:rFonts w:cs="Times New Roman"/>
                <w:szCs w:val="24"/>
              </w:rPr>
              <w:t>S.5.2.2</w:t>
            </w:r>
          </w:p>
        </w:tc>
        <w:tc>
          <w:tcPr>
            <w:tcW w:w="1984" w:type="dxa"/>
            <w:shd w:val="clear" w:color="auto" w:fill="EEECE1" w:themeFill="background2"/>
          </w:tcPr>
          <w:p w14:paraId="76BE16B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876E74E" w14:textId="77777777" w:rsidTr="008F125D">
        <w:trPr>
          <w:jc w:val="center"/>
        </w:trPr>
        <w:tc>
          <w:tcPr>
            <w:tcW w:w="2093" w:type="dxa"/>
            <w:shd w:val="clear" w:color="auto" w:fill="EEECE1" w:themeFill="background2"/>
          </w:tcPr>
          <w:p w14:paraId="65E25418" w14:textId="77777777" w:rsidR="00F0528F" w:rsidRPr="00D22E8C" w:rsidRDefault="00F0528F" w:rsidP="005D71AF">
            <w:pPr>
              <w:rPr>
                <w:rFonts w:cs="Times New Roman"/>
                <w:szCs w:val="24"/>
              </w:rPr>
            </w:pPr>
            <w:r w:rsidRPr="00D22E8C">
              <w:rPr>
                <w:rFonts w:cs="Times New Roman"/>
                <w:szCs w:val="24"/>
              </w:rPr>
              <w:t>S.5.3.1</w:t>
            </w:r>
          </w:p>
        </w:tc>
        <w:tc>
          <w:tcPr>
            <w:tcW w:w="1984" w:type="dxa"/>
            <w:shd w:val="clear" w:color="auto" w:fill="EEECE1" w:themeFill="background2"/>
          </w:tcPr>
          <w:p w14:paraId="36C11607"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5852796C" w14:textId="77777777" w:rsidTr="008F125D">
        <w:trPr>
          <w:jc w:val="center"/>
        </w:trPr>
        <w:tc>
          <w:tcPr>
            <w:tcW w:w="2093" w:type="dxa"/>
            <w:shd w:val="clear" w:color="auto" w:fill="EEECE1" w:themeFill="background2"/>
          </w:tcPr>
          <w:p w14:paraId="7494703A" w14:textId="77777777" w:rsidR="00F0528F" w:rsidRPr="00D22E8C" w:rsidRDefault="00F0528F" w:rsidP="005D71AF">
            <w:pPr>
              <w:rPr>
                <w:rFonts w:cs="Times New Roman"/>
                <w:szCs w:val="24"/>
              </w:rPr>
            </w:pPr>
            <w:r w:rsidRPr="00D22E8C">
              <w:rPr>
                <w:rFonts w:cs="Times New Roman"/>
                <w:szCs w:val="24"/>
              </w:rPr>
              <w:t>S.5.3.2</w:t>
            </w:r>
          </w:p>
        </w:tc>
        <w:tc>
          <w:tcPr>
            <w:tcW w:w="1984" w:type="dxa"/>
            <w:shd w:val="clear" w:color="auto" w:fill="EEECE1" w:themeFill="background2"/>
          </w:tcPr>
          <w:p w14:paraId="7DA2598D"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658A5E2" w14:textId="77777777" w:rsidTr="008F125D">
        <w:trPr>
          <w:jc w:val="center"/>
        </w:trPr>
        <w:tc>
          <w:tcPr>
            <w:tcW w:w="2093" w:type="dxa"/>
            <w:shd w:val="clear" w:color="auto" w:fill="EEECE1" w:themeFill="background2"/>
          </w:tcPr>
          <w:p w14:paraId="6F09002B" w14:textId="77777777" w:rsidR="00F0528F" w:rsidRPr="00D22E8C" w:rsidRDefault="00F0528F" w:rsidP="005D71AF">
            <w:pPr>
              <w:rPr>
                <w:rFonts w:cs="Times New Roman"/>
                <w:szCs w:val="24"/>
              </w:rPr>
            </w:pPr>
            <w:r w:rsidRPr="00D22E8C">
              <w:rPr>
                <w:rFonts w:cs="Times New Roman"/>
                <w:szCs w:val="24"/>
              </w:rPr>
              <w:t>S.5.3.3</w:t>
            </w:r>
          </w:p>
        </w:tc>
        <w:tc>
          <w:tcPr>
            <w:tcW w:w="1984" w:type="dxa"/>
            <w:shd w:val="clear" w:color="auto" w:fill="EEECE1" w:themeFill="background2"/>
          </w:tcPr>
          <w:p w14:paraId="47586CF4"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38F71262" w14:textId="77777777" w:rsidTr="008F125D">
        <w:trPr>
          <w:jc w:val="center"/>
        </w:trPr>
        <w:tc>
          <w:tcPr>
            <w:tcW w:w="2093" w:type="dxa"/>
            <w:shd w:val="clear" w:color="auto" w:fill="EEECE1" w:themeFill="background2"/>
          </w:tcPr>
          <w:p w14:paraId="31E08F64" w14:textId="77777777" w:rsidR="00F0528F" w:rsidRPr="00D22E8C" w:rsidRDefault="00F0528F" w:rsidP="005D71AF">
            <w:pPr>
              <w:rPr>
                <w:rFonts w:cs="Times New Roman"/>
                <w:szCs w:val="24"/>
              </w:rPr>
            </w:pPr>
            <w:r w:rsidRPr="00D22E8C">
              <w:rPr>
                <w:rFonts w:cs="Times New Roman"/>
                <w:szCs w:val="24"/>
              </w:rPr>
              <w:t>S.5.4.1</w:t>
            </w:r>
          </w:p>
        </w:tc>
        <w:tc>
          <w:tcPr>
            <w:tcW w:w="1984" w:type="dxa"/>
            <w:shd w:val="clear" w:color="auto" w:fill="EEECE1" w:themeFill="background2"/>
          </w:tcPr>
          <w:p w14:paraId="0EE9C353"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1B00392D" w14:textId="77777777" w:rsidTr="008F125D">
        <w:trPr>
          <w:jc w:val="center"/>
        </w:trPr>
        <w:tc>
          <w:tcPr>
            <w:tcW w:w="2093" w:type="dxa"/>
            <w:shd w:val="clear" w:color="auto" w:fill="EEECE1" w:themeFill="background2"/>
          </w:tcPr>
          <w:p w14:paraId="7988FB29" w14:textId="77777777" w:rsidR="00F0528F" w:rsidRPr="00D22E8C" w:rsidRDefault="00F0528F" w:rsidP="005D71AF">
            <w:pPr>
              <w:rPr>
                <w:rFonts w:cs="Times New Roman"/>
                <w:szCs w:val="24"/>
              </w:rPr>
            </w:pPr>
            <w:r w:rsidRPr="00D22E8C">
              <w:rPr>
                <w:rFonts w:cs="Times New Roman"/>
                <w:szCs w:val="24"/>
              </w:rPr>
              <w:t>S.5.4.2</w:t>
            </w:r>
          </w:p>
        </w:tc>
        <w:tc>
          <w:tcPr>
            <w:tcW w:w="1984" w:type="dxa"/>
            <w:shd w:val="clear" w:color="auto" w:fill="EEECE1" w:themeFill="background2"/>
          </w:tcPr>
          <w:p w14:paraId="171851A1"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5883E369" w14:textId="77777777" w:rsidTr="008F125D">
        <w:trPr>
          <w:jc w:val="center"/>
        </w:trPr>
        <w:tc>
          <w:tcPr>
            <w:tcW w:w="2093" w:type="dxa"/>
            <w:shd w:val="clear" w:color="auto" w:fill="EEECE1" w:themeFill="background2"/>
          </w:tcPr>
          <w:p w14:paraId="729E22D9" w14:textId="77777777" w:rsidR="00F0528F" w:rsidRPr="00D22E8C" w:rsidRDefault="00F0528F" w:rsidP="005D71AF">
            <w:pPr>
              <w:rPr>
                <w:rFonts w:cs="Times New Roman"/>
                <w:szCs w:val="24"/>
              </w:rPr>
            </w:pPr>
            <w:r w:rsidRPr="00D22E8C">
              <w:rPr>
                <w:rFonts w:cs="Times New Roman"/>
                <w:szCs w:val="24"/>
              </w:rPr>
              <w:t>S.5.4.3</w:t>
            </w:r>
          </w:p>
        </w:tc>
        <w:tc>
          <w:tcPr>
            <w:tcW w:w="1984" w:type="dxa"/>
            <w:shd w:val="clear" w:color="auto" w:fill="EEECE1" w:themeFill="background2"/>
          </w:tcPr>
          <w:p w14:paraId="37ABE52E"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1AD35082" w14:textId="77777777" w:rsidTr="008F125D">
        <w:trPr>
          <w:jc w:val="center"/>
        </w:trPr>
        <w:tc>
          <w:tcPr>
            <w:tcW w:w="2093" w:type="dxa"/>
            <w:shd w:val="clear" w:color="auto" w:fill="EEECE1" w:themeFill="background2"/>
          </w:tcPr>
          <w:p w14:paraId="56B81AD8" w14:textId="77777777" w:rsidR="00F0528F" w:rsidRPr="00D22E8C" w:rsidRDefault="00F0528F" w:rsidP="005D71AF">
            <w:pPr>
              <w:rPr>
                <w:rFonts w:cs="Times New Roman"/>
                <w:szCs w:val="24"/>
              </w:rPr>
            </w:pPr>
            <w:r w:rsidRPr="00D22E8C">
              <w:rPr>
                <w:rFonts w:cs="Times New Roman"/>
                <w:szCs w:val="24"/>
              </w:rPr>
              <w:t>S.5.5.1</w:t>
            </w:r>
          </w:p>
        </w:tc>
        <w:tc>
          <w:tcPr>
            <w:tcW w:w="1984" w:type="dxa"/>
            <w:shd w:val="clear" w:color="auto" w:fill="EEECE1" w:themeFill="background2"/>
          </w:tcPr>
          <w:p w14:paraId="6FEAB94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D0437C6" w14:textId="77777777" w:rsidTr="008F125D">
        <w:trPr>
          <w:jc w:val="center"/>
        </w:trPr>
        <w:tc>
          <w:tcPr>
            <w:tcW w:w="2093" w:type="dxa"/>
            <w:shd w:val="clear" w:color="auto" w:fill="EEECE1" w:themeFill="background2"/>
          </w:tcPr>
          <w:p w14:paraId="37C4522F" w14:textId="77777777" w:rsidR="00F0528F" w:rsidRPr="00D22E8C" w:rsidRDefault="00F0528F" w:rsidP="005D71AF">
            <w:pPr>
              <w:rPr>
                <w:rFonts w:cs="Times New Roman"/>
                <w:szCs w:val="24"/>
              </w:rPr>
            </w:pPr>
            <w:r w:rsidRPr="00D22E8C">
              <w:rPr>
                <w:rFonts w:cs="Times New Roman"/>
                <w:szCs w:val="24"/>
              </w:rPr>
              <w:t>S.5.5.2</w:t>
            </w:r>
          </w:p>
        </w:tc>
        <w:tc>
          <w:tcPr>
            <w:tcW w:w="1984" w:type="dxa"/>
            <w:shd w:val="clear" w:color="auto" w:fill="EEECE1" w:themeFill="background2"/>
          </w:tcPr>
          <w:p w14:paraId="0191AF71"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801F188" w14:textId="77777777" w:rsidTr="008F125D">
        <w:trPr>
          <w:jc w:val="center"/>
        </w:trPr>
        <w:tc>
          <w:tcPr>
            <w:tcW w:w="2093" w:type="dxa"/>
            <w:shd w:val="clear" w:color="auto" w:fill="EEECE1" w:themeFill="background2"/>
          </w:tcPr>
          <w:p w14:paraId="35DC89D6" w14:textId="77777777" w:rsidR="00F0528F" w:rsidRPr="00D22E8C" w:rsidRDefault="00F0528F" w:rsidP="005D71AF">
            <w:pPr>
              <w:rPr>
                <w:rFonts w:cs="Times New Roman"/>
                <w:szCs w:val="24"/>
              </w:rPr>
            </w:pPr>
            <w:r w:rsidRPr="00D22E8C">
              <w:rPr>
                <w:rFonts w:cs="Times New Roman"/>
                <w:szCs w:val="24"/>
              </w:rPr>
              <w:t>S.5.5.3</w:t>
            </w:r>
          </w:p>
        </w:tc>
        <w:tc>
          <w:tcPr>
            <w:tcW w:w="1984" w:type="dxa"/>
            <w:shd w:val="clear" w:color="auto" w:fill="EEECE1" w:themeFill="background2"/>
          </w:tcPr>
          <w:p w14:paraId="68A0B30D"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6271EE55" w14:textId="77777777" w:rsidTr="008F125D">
        <w:trPr>
          <w:jc w:val="center"/>
        </w:trPr>
        <w:tc>
          <w:tcPr>
            <w:tcW w:w="2093" w:type="dxa"/>
            <w:shd w:val="clear" w:color="auto" w:fill="EEECE1" w:themeFill="background2"/>
          </w:tcPr>
          <w:p w14:paraId="7D9BD940" w14:textId="77777777" w:rsidR="00F0528F" w:rsidRPr="00D22E8C" w:rsidRDefault="00F0528F" w:rsidP="005D71AF">
            <w:pPr>
              <w:rPr>
                <w:rFonts w:cs="Times New Roman"/>
                <w:szCs w:val="24"/>
              </w:rPr>
            </w:pPr>
            <w:r w:rsidRPr="00D22E8C">
              <w:rPr>
                <w:rFonts w:cs="Times New Roman"/>
                <w:szCs w:val="24"/>
              </w:rPr>
              <w:t>S.5.6.1</w:t>
            </w:r>
          </w:p>
        </w:tc>
        <w:tc>
          <w:tcPr>
            <w:tcW w:w="1984" w:type="dxa"/>
            <w:shd w:val="clear" w:color="auto" w:fill="EEECE1" w:themeFill="background2"/>
          </w:tcPr>
          <w:p w14:paraId="5EEA6D5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6AAFEE08" w14:textId="77777777" w:rsidTr="008F125D">
        <w:trPr>
          <w:jc w:val="center"/>
        </w:trPr>
        <w:tc>
          <w:tcPr>
            <w:tcW w:w="2093" w:type="dxa"/>
            <w:shd w:val="clear" w:color="auto" w:fill="EEECE1" w:themeFill="background2"/>
          </w:tcPr>
          <w:p w14:paraId="47D12E83" w14:textId="77777777" w:rsidR="00F0528F" w:rsidRPr="00D22E8C" w:rsidRDefault="00F0528F" w:rsidP="005D71AF">
            <w:pPr>
              <w:rPr>
                <w:rFonts w:cs="Times New Roman"/>
                <w:szCs w:val="24"/>
              </w:rPr>
            </w:pPr>
            <w:r w:rsidRPr="00D22E8C">
              <w:rPr>
                <w:rFonts w:cs="Times New Roman"/>
                <w:szCs w:val="24"/>
              </w:rPr>
              <w:t>S.5.6.2</w:t>
            </w:r>
          </w:p>
        </w:tc>
        <w:tc>
          <w:tcPr>
            <w:tcW w:w="1984" w:type="dxa"/>
            <w:shd w:val="clear" w:color="auto" w:fill="EEECE1" w:themeFill="background2"/>
          </w:tcPr>
          <w:p w14:paraId="3EF22631"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873BA4E" w14:textId="77777777" w:rsidTr="008F125D">
        <w:trPr>
          <w:jc w:val="center"/>
        </w:trPr>
        <w:tc>
          <w:tcPr>
            <w:tcW w:w="2093" w:type="dxa"/>
            <w:shd w:val="clear" w:color="auto" w:fill="EEECE1" w:themeFill="background2"/>
          </w:tcPr>
          <w:p w14:paraId="7A4B86A3" w14:textId="77777777" w:rsidR="00F0528F" w:rsidRPr="00D22E8C" w:rsidRDefault="00F0528F" w:rsidP="005D71AF">
            <w:pPr>
              <w:rPr>
                <w:rFonts w:cs="Times New Roman"/>
                <w:szCs w:val="24"/>
              </w:rPr>
            </w:pPr>
            <w:r w:rsidRPr="00D22E8C">
              <w:rPr>
                <w:rFonts w:cs="Times New Roman"/>
                <w:szCs w:val="24"/>
              </w:rPr>
              <w:t>S.5.6.3</w:t>
            </w:r>
          </w:p>
        </w:tc>
        <w:tc>
          <w:tcPr>
            <w:tcW w:w="1984" w:type="dxa"/>
            <w:shd w:val="clear" w:color="auto" w:fill="EEECE1" w:themeFill="background2"/>
          </w:tcPr>
          <w:p w14:paraId="3E792456"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1787B5F" w14:textId="77777777" w:rsidTr="008F125D">
        <w:trPr>
          <w:jc w:val="center"/>
        </w:trPr>
        <w:tc>
          <w:tcPr>
            <w:tcW w:w="2093" w:type="dxa"/>
            <w:shd w:val="clear" w:color="auto" w:fill="EEECE1" w:themeFill="background2"/>
          </w:tcPr>
          <w:p w14:paraId="1ABF0B9E" w14:textId="77777777" w:rsidR="00F0528F" w:rsidRPr="00D22E8C" w:rsidRDefault="00F0528F" w:rsidP="005D71AF">
            <w:pPr>
              <w:rPr>
                <w:rFonts w:cs="Times New Roman"/>
                <w:szCs w:val="24"/>
              </w:rPr>
            </w:pPr>
            <w:r w:rsidRPr="00D22E8C">
              <w:rPr>
                <w:rFonts w:cs="Times New Roman"/>
                <w:szCs w:val="24"/>
              </w:rPr>
              <w:t>S.5.7.1</w:t>
            </w:r>
          </w:p>
        </w:tc>
        <w:tc>
          <w:tcPr>
            <w:tcW w:w="1984" w:type="dxa"/>
            <w:shd w:val="clear" w:color="auto" w:fill="EEECE1" w:themeFill="background2"/>
          </w:tcPr>
          <w:p w14:paraId="2E2D789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0C485458" w14:textId="77777777" w:rsidTr="008F125D">
        <w:trPr>
          <w:jc w:val="center"/>
        </w:trPr>
        <w:tc>
          <w:tcPr>
            <w:tcW w:w="2093" w:type="dxa"/>
            <w:shd w:val="clear" w:color="auto" w:fill="EEECE1" w:themeFill="background2"/>
          </w:tcPr>
          <w:p w14:paraId="2621B3AB" w14:textId="77777777" w:rsidR="00F0528F" w:rsidRPr="00D22E8C" w:rsidRDefault="00F0528F" w:rsidP="005D71AF">
            <w:pPr>
              <w:rPr>
                <w:rFonts w:cs="Times New Roman"/>
                <w:szCs w:val="24"/>
              </w:rPr>
            </w:pPr>
            <w:r w:rsidRPr="00D22E8C">
              <w:rPr>
                <w:rFonts w:cs="Times New Roman"/>
                <w:szCs w:val="24"/>
              </w:rPr>
              <w:t>S.5.7.2</w:t>
            </w:r>
          </w:p>
        </w:tc>
        <w:tc>
          <w:tcPr>
            <w:tcW w:w="1984" w:type="dxa"/>
            <w:shd w:val="clear" w:color="auto" w:fill="EEECE1" w:themeFill="background2"/>
          </w:tcPr>
          <w:p w14:paraId="75F67DE3"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4BA7D4C" w14:textId="77777777" w:rsidTr="008F125D">
        <w:trPr>
          <w:jc w:val="center"/>
        </w:trPr>
        <w:tc>
          <w:tcPr>
            <w:tcW w:w="2093" w:type="dxa"/>
            <w:shd w:val="clear" w:color="auto" w:fill="FFFFFF" w:themeFill="background1"/>
          </w:tcPr>
          <w:p w14:paraId="4DD87694" w14:textId="77777777" w:rsidR="00F0528F" w:rsidRPr="00D22E8C" w:rsidRDefault="00F0528F" w:rsidP="005D71AF">
            <w:pPr>
              <w:rPr>
                <w:rFonts w:cs="Times New Roman"/>
                <w:szCs w:val="24"/>
              </w:rPr>
            </w:pPr>
            <w:r w:rsidRPr="00D22E8C">
              <w:rPr>
                <w:rFonts w:cs="Times New Roman"/>
                <w:szCs w:val="24"/>
              </w:rPr>
              <w:t>S.5.8.1</w:t>
            </w:r>
          </w:p>
        </w:tc>
        <w:tc>
          <w:tcPr>
            <w:tcW w:w="1984" w:type="dxa"/>
            <w:shd w:val="clear" w:color="auto" w:fill="FFFFFF" w:themeFill="background1"/>
          </w:tcPr>
          <w:p w14:paraId="0449F7F7" w14:textId="77777777" w:rsidR="00F0528F" w:rsidRPr="00D22E8C" w:rsidRDefault="00F0528F" w:rsidP="005D71AF">
            <w:pPr>
              <w:rPr>
                <w:rFonts w:cs="Times New Roman"/>
                <w:szCs w:val="24"/>
              </w:rPr>
            </w:pPr>
            <w:r w:rsidRPr="00D22E8C">
              <w:rPr>
                <w:rFonts w:cs="Times New Roman"/>
                <w:szCs w:val="24"/>
              </w:rPr>
              <w:t>NE</w:t>
            </w:r>
          </w:p>
        </w:tc>
      </w:tr>
      <w:tr w:rsidR="00F0528F" w:rsidRPr="00D22E8C" w14:paraId="3CD83CA5" w14:textId="77777777" w:rsidTr="008F125D">
        <w:trPr>
          <w:jc w:val="center"/>
        </w:trPr>
        <w:tc>
          <w:tcPr>
            <w:tcW w:w="2093" w:type="dxa"/>
            <w:shd w:val="clear" w:color="auto" w:fill="FFFFFF" w:themeFill="background1"/>
          </w:tcPr>
          <w:p w14:paraId="216599CA" w14:textId="77777777" w:rsidR="00F0528F" w:rsidRPr="00D22E8C" w:rsidRDefault="00F0528F" w:rsidP="005D71AF">
            <w:pPr>
              <w:rPr>
                <w:rFonts w:cs="Times New Roman"/>
                <w:szCs w:val="24"/>
              </w:rPr>
            </w:pPr>
            <w:r w:rsidRPr="00D22E8C">
              <w:rPr>
                <w:rFonts w:cs="Times New Roman"/>
                <w:szCs w:val="24"/>
              </w:rPr>
              <w:t>S.5.8.2</w:t>
            </w:r>
          </w:p>
        </w:tc>
        <w:tc>
          <w:tcPr>
            <w:tcW w:w="1984" w:type="dxa"/>
            <w:shd w:val="clear" w:color="auto" w:fill="FFFFFF" w:themeFill="background1"/>
          </w:tcPr>
          <w:p w14:paraId="51C9914E" w14:textId="77777777" w:rsidR="00F0528F" w:rsidRPr="00D22E8C" w:rsidRDefault="00F0528F" w:rsidP="005D71AF">
            <w:pPr>
              <w:rPr>
                <w:rFonts w:cs="Times New Roman"/>
                <w:szCs w:val="24"/>
              </w:rPr>
            </w:pPr>
            <w:r w:rsidRPr="00D22E8C">
              <w:rPr>
                <w:rFonts w:cs="Times New Roman"/>
                <w:szCs w:val="24"/>
              </w:rPr>
              <w:t>NE</w:t>
            </w:r>
          </w:p>
        </w:tc>
      </w:tr>
      <w:tr w:rsidR="00F0528F" w:rsidRPr="00D22E8C" w14:paraId="785B5647" w14:textId="77777777" w:rsidTr="008F125D">
        <w:trPr>
          <w:jc w:val="center"/>
        </w:trPr>
        <w:tc>
          <w:tcPr>
            <w:tcW w:w="2093" w:type="dxa"/>
            <w:shd w:val="clear" w:color="auto" w:fill="EEECE1" w:themeFill="background2"/>
          </w:tcPr>
          <w:p w14:paraId="4E9B6194" w14:textId="77777777" w:rsidR="00F0528F" w:rsidRPr="00D22E8C" w:rsidRDefault="00F0528F" w:rsidP="005D71AF">
            <w:pPr>
              <w:rPr>
                <w:rFonts w:cs="Times New Roman"/>
                <w:szCs w:val="24"/>
              </w:rPr>
            </w:pPr>
            <w:r w:rsidRPr="00D22E8C">
              <w:rPr>
                <w:rFonts w:cs="Times New Roman"/>
                <w:szCs w:val="24"/>
              </w:rPr>
              <w:t>S.5.9.1</w:t>
            </w:r>
          </w:p>
        </w:tc>
        <w:tc>
          <w:tcPr>
            <w:tcW w:w="1984" w:type="dxa"/>
            <w:shd w:val="clear" w:color="auto" w:fill="EEECE1" w:themeFill="background2"/>
          </w:tcPr>
          <w:p w14:paraId="39FB4A3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6910C6EA" w14:textId="77777777" w:rsidTr="008F125D">
        <w:trPr>
          <w:jc w:val="center"/>
        </w:trPr>
        <w:tc>
          <w:tcPr>
            <w:tcW w:w="2093" w:type="dxa"/>
            <w:shd w:val="clear" w:color="auto" w:fill="EEECE1" w:themeFill="background2"/>
          </w:tcPr>
          <w:p w14:paraId="6309DF5F" w14:textId="77777777" w:rsidR="00F0528F" w:rsidRPr="00D22E8C" w:rsidRDefault="00F0528F" w:rsidP="005D71AF">
            <w:pPr>
              <w:rPr>
                <w:rFonts w:cs="Times New Roman"/>
                <w:szCs w:val="24"/>
              </w:rPr>
            </w:pPr>
            <w:r w:rsidRPr="00D22E8C">
              <w:rPr>
                <w:rFonts w:cs="Times New Roman"/>
                <w:szCs w:val="24"/>
              </w:rPr>
              <w:t>S.5.9.2</w:t>
            </w:r>
          </w:p>
        </w:tc>
        <w:tc>
          <w:tcPr>
            <w:tcW w:w="1984" w:type="dxa"/>
            <w:shd w:val="clear" w:color="auto" w:fill="EEECE1" w:themeFill="background2"/>
          </w:tcPr>
          <w:p w14:paraId="0CCB29D7"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3D04C5B" w14:textId="77777777" w:rsidTr="008F125D">
        <w:trPr>
          <w:jc w:val="center"/>
        </w:trPr>
        <w:tc>
          <w:tcPr>
            <w:tcW w:w="2093" w:type="dxa"/>
            <w:shd w:val="clear" w:color="auto" w:fill="EEECE1" w:themeFill="background2"/>
          </w:tcPr>
          <w:p w14:paraId="43ABE67C" w14:textId="77777777" w:rsidR="00F0528F" w:rsidRPr="00D22E8C" w:rsidRDefault="00F0528F" w:rsidP="005D71AF">
            <w:pPr>
              <w:rPr>
                <w:rFonts w:cs="Times New Roman"/>
                <w:szCs w:val="24"/>
              </w:rPr>
            </w:pPr>
            <w:r w:rsidRPr="00D22E8C">
              <w:rPr>
                <w:rFonts w:cs="Times New Roman"/>
                <w:szCs w:val="24"/>
              </w:rPr>
              <w:t>S.5.9.3</w:t>
            </w:r>
          </w:p>
        </w:tc>
        <w:tc>
          <w:tcPr>
            <w:tcW w:w="1984" w:type="dxa"/>
            <w:shd w:val="clear" w:color="auto" w:fill="EEECE1" w:themeFill="background2"/>
          </w:tcPr>
          <w:p w14:paraId="34B5F6F8"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BE4A2DF" w14:textId="77777777" w:rsidTr="008F125D">
        <w:trPr>
          <w:jc w:val="center"/>
        </w:trPr>
        <w:tc>
          <w:tcPr>
            <w:tcW w:w="2093" w:type="dxa"/>
            <w:shd w:val="clear" w:color="auto" w:fill="EEECE1" w:themeFill="background2"/>
          </w:tcPr>
          <w:p w14:paraId="290E04BE" w14:textId="77777777" w:rsidR="00F0528F" w:rsidRPr="00D22E8C" w:rsidRDefault="00F0528F" w:rsidP="005D71AF">
            <w:pPr>
              <w:rPr>
                <w:rFonts w:cs="Times New Roman"/>
                <w:szCs w:val="24"/>
              </w:rPr>
            </w:pPr>
            <w:r w:rsidRPr="00D22E8C">
              <w:rPr>
                <w:rFonts w:cs="Times New Roman"/>
                <w:szCs w:val="24"/>
              </w:rPr>
              <w:t>S.5.10.1</w:t>
            </w:r>
          </w:p>
        </w:tc>
        <w:tc>
          <w:tcPr>
            <w:tcW w:w="1984" w:type="dxa"/>
            <w:shd w:val="clear" w:color="auto" w:fill="EEECE1" w:themeFill="background2"/>
          </w:tcPr>
          <w:p w14:paraId="19D8C40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8919C40" w14:textId="77777777" w:rsidTr="008F125D">
        <w:trPr>
          <w:jc w:val="center"/>
        </w:trPr>
        <w:tc>
          <w:tcPr>
            <w:tcW w:w="2093" w:type="dxa"/>
            <w:shd w:val="clear" w:color="auto" w:fill="EEECE1" w:themeFill="background2"/>
          </w:tcPr>
          <w:p w14:paraId="7D49218B" w14:textId="77777777" w:rsidR="00F0528F" w:rsidRPr="00D22E8C" w:rsidRDefault="00F0528F" w:rsidP="005D71AF">
            <w:pPr>
              <w:rPr>
                <w:rFonts w:cs="Times New Roman"/>
                <w:szCs w:val="24"/>
              </w:rPr>
            </w:pPr>
            <w:r w:rsidRPr="00D22E8C">
              <w:rPr>
                <w:rFonts w:cs="Times New Roman"/>
                <w:szCs w:val="24"/>
              </w:rPr>
              <w:t>S.5.10.2</w:t>
            </w:r>
          </w:p>
        </w:tc>
        <w:tc>
          <w:tcPr>
            <w:tcW w:w="1984" w:type="dxa"/>
            <w:shd w:val="clear" w:color="auto" w:fill="EEECE1" w:themeFill="background2"/>
          </w:tcPr>
          <w:p w14:paraId="7998DE3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0224EFA1" w14:textId="77777777" w:rsidTr="008F125D">
        <w:trPr>
          <w:jc w:val="center"/>
        </w:trPr>
        <w:tc>
          <w:tcPr>
            <w:tcW w:w="2093" w:type="dxa"/>
            <w:shd w:val="clear" w:color="auto" w:fill="EEECE1" w:themeFill="background2"/>
          </w:tcPr>
          <w:p w14:paraId="05242CFA" w14:textId="77777777" w:rsidR="00F0528F" w:rsidRPr="00D22E8C" w:rsidRDefault="00F0528F" w:rsidP="005D71AF">
            <w:pPr>
              <w:rPr>
                <w:rFonts w:cs="Times New Roman"/>
                <w:szCs w:val="24"/>
              </w:rPr>
            </w:pPr>
            <w:r w:rsidRPr="00D22E8C">
              <w:rPr>
                <w:rFonts w:cs="Times New Roman"/>
                <w:szCs w:val="24"/>
              </w:rPr>
              <w:t>S.5.11.1</w:t>
            </w:r>
          </w:p>
        </w:tc>
        <w:tc>
          <w:tcPr>
            <w:tcW w:w="1984" w:type="dxa"/>
            <w:shd w:val="clear" w:color="auto" w:fill="EEECE1" w:themeFill="background2"/>
          </w:tcPr>
          <w:p w14:paraId="57DE31AF"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3D1A1DD6" w14:textId="77777777" w:rsidTr="008F125D">
        <w:trPr>
          <w:jc w:val="center"/>
        </w:trPr>
        <w:tc>
          <w:tcPr>
            <w:tcW w:w="2093" w:type="dxa"/>
            <w:shd w:val="clear" w:color="auto" w:fill="EEECE1" w:themeFill="background2"/>
          </w:tcPr>
          <w:p w14:paraId="5E0999ED" w14:textId="77777777" w:rsidR="00F0528F" w:rsidRPr="00D22E8C" w:rsidRDefault="00F0528F" w:rsidP="005D71AF">
            <w:pPr>
              <w:rPr>
                <w:rFonts w:cs="Times New Roman"/>
                <w:szCs w:val="24"/>
              </w:rPr>
            </w:pPr>
            <w:r w:rsidRPr="00D22E8C">
              <w:rPr>
                <w:rFonts w:cs="Times New Roman"/>
                <w:szCs w:val="24"/>
              </w:rPr>
              <w:lastRenderedPageBreak/>
              <w:t>S.5.11.2</w:t>
            </w:r>
          </w:p>
        </w:tc>
        <w:tc>
          <w:tcPr>
            <w:tcW w:w="1984" w:type="dxa"/>
            <w:shd w:val="clear" w:color="auto" w:fill="EEECE1" w:themeFill="background2"/>
          </w:tcPr>
          <w:p w14:paraId="3162F9E9"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4CDA033" w14:textId="77777777" w:rsidTr="008F125D">
        <w:trPr>
          <w:jc w:val="center"/>
        </w:trPr>
        <w:tc>
          <w:tcPr>
            <w:tcW w:w="2093" w:type="dxa"/>
            <w:shd w:val="clear" w:color="auto" w:fill="EEECE1" w:themeFill="background2"/>
          </w:tcPr>
          <w:p w14:paraId="2DF76B71" w14:textId="77777777" w:rsidR="00F0528F" w:rsidRPr="00D22E8C" w:rsidRDefault="00F0528F" w:rsidP="005D71AF">
            <w:pPr>
              <w:rPr>
                <w:rFonts w:cs="Times New Roman"/>
                <w:szCs w:val="24"/>
              </w:rPr>
            </w:pPr>
            <w:r w:rsidRPr="00D22E8C">
              <w:rPr>
                <w:rFonts w:cs="Times New Roman"/>
                <w:szCs w:val="24"/>
              </w:rPr>
              <w:t>S.5.12.1</w:t>
            </w:r>
          </w:p>
        </w:tc>
        <w:tc>
          <w:tcPr>
            <w:tcW w:w="1984" w:type="dxa"/>
            <w:shd w:val="clear" w:color="auto" w:fill="EEECE1" w:themeFill="background2"/>
          </w:tcPr>
          <w:p w14:paraId="07E19995"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36A02C1A" w14:textId="77777777" w:rsidTr="008F125D">
        <w:trPr>
          <w:jc w:val="center"/>
        </w:trPr>
        <w:tc>
          <w:tcPr>
            <w:tcW w:w="2093" w:type="dxa"/>
            <w:shd w:val="clear" w:color="auto" w:fill="EEECE1" w:themeFill="background2"/>
          </w:tcPr>
          <w:p w14:paraId="0F87B1C7" w14:textId="77777777" w:rsidR="00F0528F" w:rsidRPr="00D22E8C" w:rsidRDefault="00F0528F" w:rsidP="005D71AF">
            <w:pPr>
              <w:rPr>
                <w:rFonts w:cs="Times New Roman"/>
                <w:szCs w:val="24"/>
              </w:rPr>
            </w:pPr>
            <w:r w:rsidRPr="00D22E8C">
              <w:rPr>
                <w:rFonts w:cs="Times New Roman"/>
                <w:szCs w:val="24"/>
              </w:rPr>
              <w:t>S.5.12.2</w:t>
            </w:r>
          </w:p>
        </w:tc>
        <w:tc>
          <w:tcPr>
            <w:tcW w:w="1984" w:type="dxa"/>
            <w:shd w:val="clear" w:color="auto" w:fill="EEECE1" w:themeFill="background2"/>
          </w:tcPr>
          <w:p w14:paraId="63BBCC79"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4D1F989" w14:textId="77777777" w:rsidTr="008F125D">
        <w:trPr>
          <w:jc w:val="center"/>
        </w:trPr>
        <w:tc>
          <w:tcPr>
            <w:tcW w:w="2093" w:type="dxa"/>
            <w:shd w:val="clear" w:color="auto" w:fill="EEECE1" w:themeFill="background2"/>
          </w:tcPr>
          <w:p w14:paraId="39C8BBBC" w14:textId="77777777" w:rsidR="00F0528F" w:rsidRPr="00D22E8C" w:rsidRDefault="00F0528F" w:rsidP="005D71AF">
            <w:pPr>
              <w:rPr>
                <w:rFonts w:cs="Times New Roman"/>
                <w:szCs w:val="24"/>
              </w:rPr>
            </w:pPr>
            <w:r w:rsidRPr="00D22E8C">
              <w:rPr>
                <w:rFonts w:cs="Times New Roman"/>
                <w:szCs w:val="24"/>
              </w:rPr>
              <w:t>S.5.13.1</w:t>
            </w:r>
          </w:p>
        </w:tc>
        <w:tc>
          <w:tcPr>
            <w:tcW w:w="1984" w:type="dxa"/>
            <w:shd w:val="clear" w:color="auto" w:fill="EEECE1" w:themeFill="background2"/>
          </w:tcPr>
          <w:p w14:paraId="64D6F06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4CBE8506" w14:textId="77777777" w:rsidTr="008F125D">
        <w:trPr>
          <w:jc w:val="center"/>
        </w:trPr>
        <w:tc>
          <w:tcPr>
            <w:tcW w:w="2093" w:type="dxa"/>
            <w:shd w:val="clear" w:color="auto" w:fill="EEECE1" w:themeFill="background2"/>
          </w:tcPr>
          <w:p w14:paraId="265ECD3F" w14:textId="77777777" w:rsidR="00F0528F" w:rsidRPr="00D22E8C" w:rsidRDefault="00F0528F" w:rsidP="005D71AF">
            <w:pPr>
              <w:rPr>
                <w:rFonts w:cs="Times New Roman"/>
                <w:szCs w:val="24"/>
              </w:rPr>
            </w:pPr>
            <w:r w:rsidRPr="00D22E8C">
              <w:rPr>
                <w:rFonts w:cs="Times New Roman"/>
                <w:szCs w:val="24"/>
              </w:rPr>
              <w:t>S.5.13.2</w:t>
            </w:r>
          </w:p>
        </w:tc>
        <w:tc>
          <w:tcPr>
            <w:tcW w:w="1984" w:type="dxa"/>
            <w:shd w:val="clear" w:color="auto" w:fill="EEECE1" w:themeFill="background2"/>
          </w:tcPr>
          <w:p w14:paraId="1DF4A083"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8DC8820" w14:textId="77777777" w:rsidTr="008F125D">
        <w:trPr>
          <w:jc w:val="center"/>
        </w:trPr>
        <w:tc>
          <w:tcPr>
            <w:tcW w:w="2093" w:type="dxa"/>
            <w:shd w:val="clear" w:color="auto" w:fill="EEECE1" w:themeFill="background2"/>
          </w:tcPr>
          <w:p w14:paraId="4402234D" w14:textId="77777777" w:rsidR="00F0528F" w:rsidRPr="00D22E8C" w:rsidRDefault="00F0528F" w:rsidP="005D71AF">
            <w:pPr>
              <w:rPr>
                <w:rFonts w:cs="Times New Roman"/>
                <w:szCs w:val="24"/>
              </w:rPr>
            </w:pPr>
            <w:r w:rsidRPr="00D22E8C">
              <w:rPr>
                <w:rFonts w:cs="Times New Roman"/>
                <w:szCs w:val="24"/>
              </w:rPr>
              <w:t>S.5.13.3</w:t>
            </w:r>
          </w:p>
        </w:tc>
        <w:tc>
          <w:tcPr>
            <w:tcW w:w="1984" w:type="dxa"/>
            <w:shd w:val="clear" w:color="auto" w:fill="EEECE1" w:themeFill="background2"/>
          </w:tcPr>
          <w:p w14:paraId="21111EEF"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FA327CE" w14:textId="77777777" w:rsidTr="008F125D">
        <w:trPr>
          <w:jc w:val="center"/>
        </w:trPr>
        <w:tc>
          <w:tcPr>
            <w:tcW w:w="2093" w:type="dxa"/>
            <w:shd w:val="clear" w:color="auto" w:fill="EEECE1" w:themeFill="background2"/>
          </w:tcPr>
          <w:p w14:paraId="2F5EEA2D" w14:textId="77777777" w:rsidR="00F0528F" w:rsidRPr="00D22E8C" w:rsidRDefault="00F0528F" w:rsidP="005D71AF">
            <w:pPr>
              <w:rPr>
                <w:rFonts w:cs="Times New Roman"/>
                <w:szCs w:val="24"/>
              </w:rPr>
            </w:pPr>
            <w:r w:rsidRPr="00D22E8C">
              <w:rPr>
                <w:rFonts w:cs="Times New Roman"/>
                <w:szCs w:val="24"/>
              </w:rPr>
              <w:t>S.5.14.1</w:t>
            </w:r>
          </w:p>
        </w:tc>
        <w:tc>
          <w:tcPr>
            <w:tcW w:w="1984" w:type="dxa"/>
            <w:shd w:val="clear" w:color="auto" w:fill="EEECE1" w:themeFill="background2"/>
          </w:tcPr>
          <w:p w14:paraId="674A7CD0"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FFBB73E" w14:textId="77777777" w:rsidTr="008F125D">
        <w:trPr>
          <w:jc w:val="center"/>
        </w:trPr>
        <w:tc>
          <w:tcPr>
            <w:tcW w:w="2093" w:type="dxa"/>
            <w:shd w:val="clear" w:color="auto" w:fill="EEECE1" w:themeFill="background2"/>
          </w:tcPr>
          <w:p w14:paraId="213AE76C" w14:textId="77777777" w:rsidR="00F0528F" w:rsidRPr="00D22E8C" w:rsidRDefault="00F0528F" w:rsidP="005D71AF">
            <w:pPr>
              <w:rPr>
                <w:rFonts w:cs="Times New Roman"/>
                <w:szCs w:val="24"/>
              </w:rPr>
            </w:pPr>
            <w:r w:rsidRPr="00D22E8C">
              <w:rPr>
                <w:rFonts w:cs="Times New Roman"/>
                <w:szCs w:val="24"/>
              </w:rPr>
              <w:t>S.5.14.2</w:t>
            </w:r>
          </w:p>
        </w:tc>
        <w:tc>
          <w:tcPr>
            <w:tcW w:w="1984" w:type="dxa"/>
            <w:shd w:val="clear" w:color="auto" w:fill="EEECE1" w:themeFill="background2"/>
          </w:tcPr>
          <w:p w14:paraId="6BCCEF0D"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1EE94361" w14:textId="77777777" w:rsidTr="008F125D">
        <w:trPr>
          <w:jc w:val="center"/>
        </w:trPr>
        <w:tc>
          <w:tcPr>
            <w:tcW w:w="2093" w:type="dxa"/>
            <w:shd w:val="clear" w:color="auto" w:fill="EEECE1" w:themeFill="background2"/>
          </w:tcPr>
          <w:p w14:paraId="66B18031" w14:textId="77777777" w:rsidR="00F0528F" w:rsidRPr="00D22E8C" w:rsidRDefault="00F0528F" w:rsidP="005D71AF">
            <w:pPr>
              <w:rPr>
                <w:rFonts w:cs="Times New Roman"/>
                <w:szCs w:val="24"/>
              </w:rPr>
            </w:pPr>
            <w:r w:rsidRPr="00D22E8C">
              <w:rPr>
                <w:rFonts w:cs="Times New Roman"/>
                <w:szCs w:val="24"/>
              </w:rPr>
              <w:t>S.5.15.1</w:t>
            </w:r>
          </w:p>
        </w:tc>
        <w:tc>
          <w:tcPr>
            <w:tcW w:w="1984" w:type="dxa"/>
            <w:shd w:val="clear" w:color="auto" w:fill="EEECE1" w:themeFill="background2"/>
          </w:tcPr>
          <w:p w14:paraId="428FBA42"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8DE111A" w14:textId="77777777" w:rsidTr="008F125D">
        <w:trPr>
          <w:jc w:val="center"/>
        </w:trPr>
        <w:tc>
          <w:tcPr>
            <w:tcW w:w="2093" w:type="dxa"/>
            <w:shd w:val="clear" w:color="auto" w:fill="FFFFFF" w:themeFill="background1"/>
          </w:tcPr>
          <w:p w14:paraId="75CAAC10" w14:textId="77777777" w:rsidR="00F0528F" w:rsidRPr="00D22E8C" w:rsidRDefault="00F0528F" w:rsidP="005D71AF">
            <w:pPr>
              <w:rPr>
                <w:rFonts w:cs="Times New Roman"/>
                <w:szCs w:val="24"/>
              </w:rPr>
            </w:pPr>
            <w:r w:rsidRPr="00D22E8C">
              <w:rPr>
                <w:rFonts w:cs="Times New Roman"/>
                <w:szCs w:val="24"/>
              </w:rPr>
              <w:t>S.5.15.2</w:t>
            </w:r>
          </w:p>
        </w:tc>
        <w:tc>
          <w:tcPr>
            <w:tcW w:w="1984" w:type="dxa"/>
            <w:shd w:val="clear" w:color="auto" w:fill="FFFFFF" w:themeFill="background1"/>
          </w:tcPr>
          <w:p w14:paraId="7B37DB1E" w14:textId="77777777" w:rsidR="00F0528F" w:rsidRPr="00D22E8C" w:rsidRDefault="00F0528F" w:rsidP="005D71AF">
            <w:pPr>
              <w:rPr>
                <w:rFonts w:cs="Times New Roman"/>
                <w:szCs w:val="24"/>
              </w:rPr>
            </w:pPr>
            <w:r w:rsidRPr="00D22E8C">
              <w:rPr>
                <w:rFonts w:cs="Times New Roman"/>
                <w:szCs w:val="24"/>
              </w:rPr>
              <w:t>NE</w:t>
            </w:r>
          </w:p>
        </w:tc>
      </w:tr>
      <w:tr w:rsidR="00F0528F" w:rsidRPr="00D22E8C" w14:paraId="6728C41B" w14:textId="77777777" w:rsidTr="008F125D">
        <w:trPr>
          <w:jc w:val="center"/>
        </w:trPr>
        <w:tc>
          <w:tcPr>
            <w:tcW w:w="2093" w:type="dxa"/>
            <w:shd w:val="clear" w:color="auto" w:fill="EEECE1" w:themeFill="background2"/>
          </w:tcPr>
          <w:p w14:paraId="6A42C804" w14:textId="77777777" w:rsidR="00F0528F" w:rsidRPr="00D22E8C" w:rsidRDefault="00F0528F" w:rsidP="005D71AF">
            <w:pPr>
              <w:rPr>
                <w:rFonts w:cs="Times New Roman"/>
                <w:szCs w:val="24"/>
              </w:rPr>
            </w:pPr>
            <w:r w:rsidRPr="00D22E8C">
              <w:rPr>
                <w:rFonts w:cs="Times New Roman"/>
                <w:szCs w:val="24"/>
              </w:rPr>
              <w:t>S.5.16.1</w:t>
            </w:r>
          </w:p>
        </w:tc>
        <w:tc>
          <w:tcPr>
            <w:tcW w:w="1984" w:type="dxa"/>
            <w:shd w:val="clear" w:color="auto" w:fill="EEECE1" w:themeFill="background2"/>
          </w:tcPr>
          <w:p w14:paraId="1F003CCA"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41DD1DF" w14:textId="77777777" w:rsidTr="008F125D">
        <w:trPr>
          <w:jc w:val="center"/>
        </w:trPr>
        <w:tc>
          <w:tcPr>
            <w:tcW w:w="2093" w:type="dxa"/>
            <w:shd w:val="clear" w:color="auto" w:fill="EEECE1" w:themeFill="background2"/>
          </w:tcPr>
          <w:p w14:paraId="21F83EE4" w14:textId="77777777" w:rsidR="00F0528F" w:rsidRPr="00D22E8C" w:rsidRDefault="00F0528F" w:rsidP="005D71AF">
            <w:pPr>
              <w:rPr>
                <w:rFonts w:cs="Times New Roman"/>
                <w:szCs w:val="24"/>
              </w:rPr>
            </w:pPr>
            <w:r w:rsidRPr="00D22E8C">
              <w:rPr>
                <w:rFonts w:cs="Times New Roman"/>
                <w:szCs w:val="24"/>
              </w:rPr>
              <w:t>S.5.16.2</w:t>
            </w:r>
          </w:p>
        </w:tc>
        <w:tc>
          <w:tcPr>
            <w:tcW w:w="1984" w:type="dxa"/>
            <w:shd w:val="clear" w:color="auto" w:fill="EEECE1" w:themeFill="background2"/>
          </w:tcPr>
          <w:p w14:paraId="4B9166B4"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263D8030" w14:textId="77777777" w:rsidTr="008F125D">
        <w:trPr>
          <w:jc w:val="center"/>
        </w:trPr>
        <w:tc>
          <w:tcPr>
            <w:tcW w:w="2093" w:type="dxa"/>
            <w:shd w:val="clear" w:color="auto" w:fill="EEECE1" w:themeFill="background2"/>
          </w:tcPr>
          <w:p w14:paraId="2709209E" w14:textId="77777777" w:rsidR="00F0528F" w:rsidRPr="00D22E8C" w:rsidRDefault="00F0528F" w:rsidP="005D71AF">
            <w:pPr>
              <w:rPr>
                <w:rFonts w:cs="Times New Roman"/>
                <w:szCs w:val="24"/>
              </w:rPr>
            </w:pPr>
            <w:r w:rsidRPr="00D22E8C">
              <w:rPr>
                <w:rFonts w:cs="Times New Roman"/>
                <w:szCs w:val="24"/>
              </w:rPr>
              <w:t>S.5.16.3</w:t>
            </w:r>
          </w:p>
        </w:tc>
        <w:tc>
          <w:tcPr>
            <w:tcW w:w="1984" w:type="dxa"/>
            <w:shd w:val="clear" w:color="auto" w:fill="EEECE1" w:themeFill="background2"/>
          </w:tcPr>
          <w:p w14:paraId="2435279D"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71C71757" w14:textId="77777777" w:rsidTr="00D6776F">
        <w:trPr>
          <w:jc w:val="center"/>
        </w:trPr>
        <w:tc>
          <w:tcPr>
            <w:tcW w:w="2093" w:type="dxa"/>
            <w:shd w:val="clear" w:color="auto" w:fill="EEECE1" w:themeFill="background2"/>
          </w:tcPr>
          <w:p w14:paraId="206B7639" w14:textId="77777777" w:rsidR="00F0528F" w:rsidRPr="00D22E8C" w:rsidRDefault="00F0528F" w:rsidP="005D71AF">
            <w:pPr>
              <w:rPr>
                <w:rFonts w:cs="Times New Roman"/>
                <w:szCs w:val="24"/>
              </w:rPr>
            </w:pPr>
            <w:r w:rsidRPr="00D22E8C">
              <w:rPr>
                <w:rFonts w:cs="Times New Roman"/>
                <w:szCs w:val="24"/>
              </w:rPr>
              <w:t>S.5.17.1</w:t>
            </w:r>
          </w:p>
        </w:tc>
        <w:tc>
          <w:tcPr>
            <w:tcW w:w="1984" w:type="dxa"/>
            <w:shd w:val="clear" w:color="auto" w:fill="EEECE1" w:themeFill="background2"/>
          </w:tcPr>
          <w:p w14:paraId="55A338CE" w14:textId="77777777" w:rsidR="00F0528F" w:rsidRPr="00D22E8C" w:rsidRDefault="00F0528F" w:rsidP="005D71AF">
            <w:pPr>
              <w:rPr>
                <w:rFonts w:cs="Times New Roman"/>
                <w:szCs w:val="24"/>
              </w:rPr>
            </w:pPr>
            <w:r w:rsidRPr="00D22E8C">
              <w:rPr>
                <w:rFonts w:cs="Times New Roman"/>
                <w:szCs w:val="24"/>
              </w:rPr>
              <w:t>DA</w:t>
            </w:r>
          </w:p>
        </w:tc>
      </w:tr>
      <w:tr w:rsidR="00F0528F" w:rsidRPr="00D22E8C" w14:paraId="143978F9" w14:textId="77777777" w:rsidTr="00D6776F">
        <w:trPr>
          <w:jc w:val="center"/>
        </w:trPr>
        <w:tc>
          <w:tcPr>
            <w:tcW w:w="2093" w:type="dxa"/>
            <w:shd w:val="clear" w:color="auto" w:fill="EEECE1" w:themeFill="background2"/>
          </w:tcPr>
          <w:p w14:paraId="7DD76302" w14:textId="77777777" w:rsidR="00F0528F" w:rsidRPr="00D22E8C" w:rsidRDefault="00F0528F" w:rsidP="005D71AF">
            <w:pPr>
              <w:rPr>
                <w:rFonts w:cs="Times New Roman"/>
                <w:szCs w:val="24"/>
              </w:rPr>
            </w:pPr>
            <w:r w:rsidRPr="00D22E8C">
              <w:rPr>
                <w:rFonts w:cs="Times New Roman"/>
                <w:szCs w:val="24"/>
              </w:rPr>
              <w:t>S.5.18.1</w:t>
            </w:r>
          </w:p>
        </w:tc>
        <w:tc>
          <w:tcPr>
            <w:tcW w:w="1984" w:type="dxa"/>
            <w:shd w:val="clear" w:color="auto" w:fill="EEECE1" w:themeFill="background2"/>
          </w:tcPr>
          <w:p w14:paraId="4AFE2E0D" w14:textId="77777777" w:rsidR="00F0528F" w:rsidRPr="00D22E8C" w:rsidRDefault="00F0528F" w:rsidP="005D71AF">
            <w:pPr>
              <w:rPr>
                <w:rFonts w:cs="Times New Roman"/>
                <w:szCs w:val="24"/>
              </w:rPr>
            </w:pPr>
            <w:r w:rsidRPr="00D22E8C">
              <w:rPr>
                <w:rFonts w:cs="Times New Roman"/>
                <w:szCs w:val="24"/>
              </w:rPr>
              <w:t>DA</w:t>
            </w:r>
          </w:p>
        </w:tc>
      </w:tr>
    </w:tbl>
    <w:p w14:paraId="7BE2B089" w14:textId="77777777" w:rsidR="00F0528F" w:rsidRPr="00574A09" w:rsidRDefault="00F0528F" w:rsidP="005D71AF">
      <w:pPr>
        <w:rPr>
          <w:rFonts w:cs="Times New Roman"/>
          <w:szCs w:val="24"/>
        </w:rPr>
      </w:pPr>
    </w:p>
    <w:p w14:paraId="429B6DEE" w14:textId="77777777" w:rsidR="00B61032" w:rsidRPr="00574A09" w:rsidRDefault="00B61032" w:rsidP="005D71AF">
      <w:pPr>
        <w:tabs>
          <w:tab w:val="left" w:pos="4678"/>
        </w:tabs>
        <w:contextualSpacing/>
        <w:rPr>
          <w:rFonts w:cs="Times New Roman"/>
          <w:szCs w:val="24"/>
        </w:rPr>
      </w:pPr>
    </w:p>
    <w:sectPr w:rsidR="00B61032" w:rsidRPr="00574A09">
      <w:headerReference w:type="even" r:id="rId95"/>
      <w:headerReference w:type="default" r:id="rId96"/>
      <w:footerReference w:type="even" r:id="rId97"/>
      <w:footerReference w:type="default" r:id="rId98"/>
      <w:headerReference w:type="first" r:id="rId99"/>
      <w:footerReference w:type="first" r:id="rId100"/>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EDA15E" w15:done="0"/>
  <w15:commentEx w15:paraId="5030DD77" w15:done="0"/>
  <w15:commentEx w15:paraId="68B13AA3" w15:done="0"/>
  <w15:commentEx w15:paraId="6557767B" w15:done="0"/>
  <w15:commentEx w15:paraId="03BF9438" w15:done="0"/>
  <w15:commentEx w15:paraId="3122A6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1A4C97" w14:textId="77777777" w:rsidR="00604383" w:rsidRDefault="00604383" w:rsidP="004E1A4D">
      <w:pPr>
        <w:spacing w:line="240" w:lineRule="auto"/>
      </w:pPr>
      <w:r>
        <w:separator/>
      </w:r>
    </w:p>
  </w:endnote>
  <w:endnote w:type="continuationSeparator" w:id="0">
    <w:p w14:paraId="54CEC902" w14:textId="77777777" w:rsidR="00604383" w:rsidRDefault="00604383" w:rsidP="004E1A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C423CE" w14:textId="77777777" w:rsidR="00B96F70" w:rsidRDefault="00B96F70">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C5007" w14:textId="74B141E9" w:rsidR="00B96F70" w:rsidRDefault="00B96F70">
    <w:pPr>
      <w:pStyle w:val="Noga"/>
      <w:jc w:val="center"/>
    </w:pPr>
  </w:p>
  <w:p w14:paraId="4B25C033" w14:textId="77777777" w:rsidR="00B96F70" w:rsidRDefault="00B96F70">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54DED" w14:textId="77777777" w:rsidR="00B96F70" w:rsidRDefault="00B96F70">
    <w:pPr>
      <w:pStyle w:val="Nog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1138492"/>
      <w:docPartObj>
        <w:docPartGallery w:val="Page Numbers (Bottom of Page)"/>
        <w:docPartUnique/>
      </w:docPartObj>
    </w:sdtPr>
    <w:sdtEndPr/>
    <w:sdtContent>
      <w:p w14:paraId="4BA372F5" w14:textId="759110AE" w:rsidR="00B96F70" w:rsidRDefault="00B96F70">
        <w:pPr>
          <w:pStyle w:val="Noga"/>
          <w:jc w:val="center"/>
        </w:pPr>
        <w:r>
          <w:fldChar w:fldCharType="begin"/>
        </w:r>
        <w:r>
          <w:instrText>PAGE   \* MERGEFORMAT</w:instrText>
        </w:r>
        <w:r>
          <w:fldChar w:fldCharType="separate"/>
        </w:r>
        <w:r w:rsidR="00E444DF">
          <w:rPr>
            <w:noProof/>
          </w:rPr>
          <w:t>6</w:t>
        </w:r>
        <w:r>
          <w:fldChar w:fldCharType="end"/>
        </w:r>
      </w:p>
    </w:sdtContent>
  </w:sdt>
  <w:p w14:paraId="6DDE9803" w14:textId="77777777" w:rsidR="00B96F70" w:rsidRDefault="00B96F70">
    <w:pPr>
      <w:pStyle w:val="Nog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5025795"/>
      <w:docPartObj>
        <w:docPartGallery w:val="Page Numbers (Bottom of Page)"/>
        <w:docPartUnique/>
      </w:docPartObj>
    </w:sdtPr>
    <w:sdtEndPr/>
    <w:sdtContent>
      <w:p w14:paraId="22F8B2D6" w14:textId="77777777" w:rsidR="00B96F70" w:rsidRDefault="00B96F70">
        <w:pPr>
          <w:pStyle w:val="Noga"/>
          <w:jc w:val="center"/>
        </w:pPr>
        <w:r>
          <w:fldChar w:fldCharType="begin"/>
        </w:r>
        <w:r>
          <w:instrText>PAGE   \* MERGEFORMAT</w:instrText>
        </w:r>
        <w:r>
          <w:fldChar w:fldCharType="separate"/>
        </w:r>
        <w:r w:rsidR="00E444DF">
          <w:rPr>
            <w:noProof/>
          </w:rPr>
          <w:t>70</w:t>
        </w:r>
        <w:r>
          <w:fldChar w:fldCharType="end"/>
        </w:r>
      </w:p>
    </w:sdtContent>
  </w:sdt>
  <w:p w14:paraId="39F17763" w14:textId="77777777" w:rsidR="00B96F70" w:rsidRDefault="00B96F70">
    <w:pPr>
      <w:pStyle w:val="Nog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B96F70" w:rsidRDefault="00B96F70">
    <w:pPr>
      <w:pStyle w:val="Nog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B96F70" w:rsidRDefault="00B96F70">
    <w:pPr>
      <w:pStyle w:val="Nog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B96F70" w:rsidRDefault="00B96F70">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2F3F79" w14:textId="77777777" w:rsidR="00604383" w:rsidRDefault="00604383" w:rsidP="004E1A4D">
      <w:pPr>
        <w:spacing w:line="240" w:lineRule="auto"/>
      </w:pPr>
      <w:r>
        <w:separator/>
      </w:r>
    </w:p>
  </w:footnote>
  <w:footnote w:type="continuationSeparator" w:id="0">
    <w:p w14:paraId="5774D0D2" w14:textId="77777777" w:rsidR="00604383" w:rsidRDefault="00604383" w:rsidP="004E1A4D">
      <w:pPr>
        <w:spacing w:line="240" w:lineRule="auto"/>
      </w:pPr>
      <w:r>
        <w:continuationSeparator/>
      </w:r>
    </w:p>
  </w:footnote>
  <w:footnote w:id="1">
    <w:p w14:paraId="3583E71A" w14:textId="77777777" w:rsidR="00B96F70" w:rsidRPr="00A00603" w:rsidRDefault="00B96F70" w:rsidP="000815B0">
      <w:pPr>
        <w:pStyle w:val="Sprotnaopomba-besedilo"/>
        <w:rPr>
          <w:rFonts w:cs="Times New Roman"/>
        </w:rPr>
      </w:pPr>
      <w:r w:rsidRPr="00D468C8">
        <w:rPr>
          <w:rStyle w:val="Sprotnaopomba-sklic"/>
        </w:rPr>
        <w:footnoteRef/>
      </w:r>
      <w:r w:rsidRPr="00A00603">
        <w:rPr>
          <w:rFonts w:cs="Times New Roman"/>
        </w:rPr>
        <w:t>Obstaja veliko nomenklatur: e-učenje, avtentični učni proces, igre z alternativnim namenom, sintetična učna okolja in zabavno izobraževanje (edutainment).</w:t>
      </w:r>
    </w:p>
  </w:footnote>
  <w:footnote w:id="2">
    <w:p w14:paraId="20458EA3" w14:textId="77777777" w:rsidR="00B96F70" w:rsidRPr="00A00603" w:rsidRDefault="00B96F70" w:rsidP="000815B0">
      <w:pPr>
        <w:pStyle w:val="Sprotnaopomba-besedilo"/>
        <w:rPr>
          <w:rFonts w:cs="Times New Roman"/>
        </w:rPr>
      </w:pPr>
      <w:r w:rsidRPr="00D468C8">
        <w:rPr>
          <w:rStyle w:val="Sprotnaopomba-sklic"/>
        </w:rPr>
        <w:footnoteRef/>
      </w:r>
      <w:r w:rsidRPr="00A00603">
        <w:rPr>
          <w:rFonts w:cs="Times New Roman"/>
        </w:rPr>
        <w:t xml:space="preserve"> Virtualna resničnost. Danes najkvalitetnejši produkti: Oculus Rift, Gear VR, HTC Vive, PlayStation VR.</w:t>
      </w:r>
    </w:p>
  </w:footnote>
  <w:footnote w:id="3">
    <w:p w14:paraId="2137838A" w14:textId="1CD5E53D" w:rsidR="00B96F70" w:rsidRPr="00A00603" w:rsidRDefault="00B96F70" w:rsidP="00C021E1">
      <w:pPr>
        <w:pStyle w:val="Sprotnaopomba-besedilo"/>
        <w:rPr>
          <w:rFonts w:cs="Times New Roman"/>
        </w:rPr>
      </w:pPr>
      <w:r w:rsidRPr="00D468C8">
        <w:rPr>
          <w:rStyle w:val="Sprotnaopomba-sklic"/>
        </w:rPr>
        <w:footnoteRef/>
      </w:r>
      <w:r w:rsidRPr="00A00603">
        <w:rPr>
          <w:rFonts w:cs="Times New Roman"/>
        </w:rPr>
        <w:t xml:space="preserve"> Zrelostni model za učne igre p</w:t>
      </w:r>
      <w:r>
        <w:rPr>
          <w:rFonts w:cs="Times New Roman"/>
        </w:rPr>
        <w:t xml:space="preserve">oda tudi Aslan, Serdar. 2016. </w:t>
      </w:r>
      <w:r w:rsidRPr="00063EDC">
        <w:rPr>
          <w:rFonts w:cs="Times New Roman"/>
          <w:i/>
        </w:rPr>
        <w:t>Digital Educational Games: Methodologies for Development and Software Quality</w:t>
      </w:r>
      <w:r w:rsidRPr="00A00603">
        <w:rPr>
          <w:rFonts w:cs="Times New Roman"/>
        </w:rPr>
        <w:t xml:space="preserve">. Imenuje ga IDEALLY - </w:t>
      </w:r>
      <w:r w:rsidRPr="002A6B6E">
        <w:rPr>
          <w:rFonts w:cs="Times New Roman"/>
          <w:i/>
        </w:rPr>
        <w:t>dIgital eDucational gamE softAre quaLity evaLuation methodologY</w:t>
      </w:r>
      <w:r w:rsidRPr="00A00603">
        <w:rPr>
          <w:rFonts w:cs="Times New Roman"/>
        </w:rPr>
        <w:t>. Dostopen je od 30. septembra 2016.</w:t>
      </w:r>
    </w:p>
  </w:footnote>
  <w:footnote w:id="4">
    <w:p w14:paraId="69BDFC34" w14:textId="77777777" w:rsidR="00B96F70" w:rsidRPr="00A00603" w:rsidRDefault="00B96F70" w:rsidP="00C021E1">
      <w:pPr>
        <w:pStyle w:val="Sprotnaopomba-besedilo"/>
        <w:rPr>
          <w:rFonts w:cs="Times New Roman"/>
        </w:rPr>
      </w:pPr>
      <w:r w:rsidRPr="00D468C8">
        <w:rPr>
          <w:rStyle w:val="Sprotnaopomba-sklic"/>
        </w:rPr>
        <w:footnoteRef/>
      </w:r>
      <w:r w:rsidRPr="00A00603">
        <w:rPr>
          <w:rFonts w:cs="Times New Roman"/>
        </w:rPr>
        <w:t xml:space="preserve"> DGMM -  </w:t>
      </w:r>
      <w:r w:rsidRPr="002A6B6E">
        <w:rPr>
          <w:rFonts w:cs="Times New Roman"/>
          <w:i/>
        </w:rPr>
        <w:t>Digital Game Maturity Model</w:t>
      </w:r>
      <w:r w:rsidRPr="00A00603">
        <w:rPr>
          <w:rFonts w:cs="Times New Roman"/>
        </w:rPr>
        <w:t>. Dostopen je od 16. avgusta 2016.</w:t>
      </w:r>
    </w:p>
  </w:footnote>
  <w:footnote w:id="5">
    <w:p w14:paraId="38814423" w14:textId="77777777" w:rsidR="00B96F70" w:rsidRPr="00A00603" w:rsidRDefault="00B96F70" w:rsidP="00BA7E48">
      <w:pPr>
        <w:pStyle w:val="Sprotnaopomba-besedilo"/>
        <w:rPr>
          <w:rFonts w:cs="Times New Roman"/>
        </w:rPr>
      </w:pPr>
      <w:r w:rsidRPr="00D468C8">
        <w:rPr>
          <w:rStyle w:val="Sprotnaopomba-sklic"/>
        </w:rPr>
        <w:footnoteRef/>
      </w:r>
      <w:r w:rsidRPr="00A00603">
        <w:rPr>
          <w:rFonts w:cs="Times New Roman"/>
        </w:rPr>
        <w:t xml:space="preserve"> Thesaurus. Zbirka sopomenk (sinonimov).</w:t>
      </w:r>
    </w:p>
  </w:footnote>
  <w:footnote w:id="6">
    <w:p w14:paraId="521FC61C" w14:textId="62D11B5F" w:rsidR="00B96F70" w:rsidRPr="00A00603" w:rsidRDefault="00B96F70" w:rsidP="00BA7E48">
      <w:pPr>
        <w:pStyle w:val="Bibliografija"/>
        <w:rPr>
          <w:rFonts w:cs="Times New Roman"/>
          <w:sz w:val="20"/>
          <w:szCs w:val="20"/>
        </w:rPr>
      </w:pPr>
      <w:r w:rsidRPr="00D468C8">
        <w:rPr>
          <w:rStyle w:val="Sprotnaopomba-sklic"/>
        </w:rPr>
        <w:footnoteRef/>
      </w:r>
      <w:r>
        <w:rPr>
          <w:rFonts w:cs="Times New Roman"/>
          <w:sz w:val="20"/>
          <w:szCs w:val="20"/>
        </w:rPr>
        <w:t xml:space="preserve"> Gams, M. in </w:t>
      </w:r>
      <w:r w:rsidRPr="00A00603">
        <w:rPr>
          <w:rFonts w:cs="Times New Roman"/>
          <w:sz w:val="20"/>
          <w:szCs w:val="20"/>
        </w:rPr>
        <w:t>Kaluža</w:t>
      </w:r>
      <w:r>
        <w:rPr>
          <w:rFonts w:cs="Times New Roman"/>
          <w:sz w:val="20"/>
          <w:szCs w:val="20"/>
        </w:rPr>
        <w:t xml:space="preserve"> B. (</w:t>
      </w:r>
      <w:r w:rsidRPr="00A00603">
        <w:rPr>
          <w:rFonts w:cs="Times New Roman"/>
          <w:sz w:val="20"/>
          <w:szCs w:val="20"/>
        </w:rPr>
        <w:t>2013</w:t>
      </w:r>
      <w:r>
        <w:rPr>
          <w:rFonts w:cs="Times New Roman"/>
          <w:sz w:val="20"/>
          <w:szCs w:val="20"/>
        </w:rPr>
        <w:t>)</w:t>
      </w:r>
      <w:r w:rsidRPr="00A00603">
        <w:rPr>
          <w:rFonts w:cs="Times New Roman"/>
          <w:sz w:val="20"/>
          <w:szCs w:val="20"/>
        </w:rPr>
        <w:t xml:space="preserve">. </w:t>
      </w:r>
      <w:r w:rsidRPr="00A00603">
        <w:rPr>
          <w:rFonts w:cs="Times New Roman"/>
          <w:i/>
          <w:iCs/>
          <w:sz w:val="20"/>
          <w:szCs w:val="20"/>
        </w:rPr>
        <w:t>Računalniški slovarček</w:t>
      </w:r>
      <w:r w:rsidRPr="00A00603">
        <w:rPr>
          <w:rFonts w:cs="Times New Roman"/>
          <w:sz w:val="20"/>
          <w:szCs w:val="20"/>
        </w:rPr>
        <w:t>. Kamnik: Amebis.</w:t>
      </w:r>
    </w:p>
  </w:footnote>
  <w:footnote w:id="7">
    <w:p w14:paraId="76719D78" w14:textId="77777777"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Workflow.</w:t>
      </w:r>
    </w:p>
  </w:footnote>
  <w:footnote w:id="8">
    <w:p w14:paraId="7FB2F522" w14:textId="77777777"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w:t>
      </w:r>
      <w:r w:rsidRPr="00C63DA3">
        <w:rPr>
          <w:rFonts w:cs="Times New Roman"/>
          <w:i/>
        </w:rPr>
        <w:t>Commercial off-the-shelf.</w:t>
      </w:r>
    </w:p>
  </w:footnote>
  <w:footnote w:id="9">
    <w:p w14:paraId="4CAB39B7" w14:textId="77777777"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UML – </w:t>
      </w:r>
      <w:r w:rsidRPr="00C63DA3">
        <w:rPr>
          <w:rFonts w:cs="Times New Roman"/>
          <w:i/>
        </w:rPr>
        <w:t>Unified modeling language</w:t>
      </w:r>
      <w:r w:rsidRPr="00194376">
        <w:rPr>
          <w:rFonts w:cs="Times New Roman"/>
        </w:rPr>
        <w:t>. V delu ga uporabljamo za grafično definiranje procesnih modelov.</w:t>
      </w:r>
    </w:p>
  </w:footnote>
  <w:footnote w:id="10">
    <w:p w14:paraId="5FD1ECDB" w14:textId="487DF641"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w:t>
      </w:r>
      <w:r w:rsidRPr="00C63DA3">
        <w:rPr>
          <w:rFonts w:cs="Times New Roman"/>
          <w:i/>
        </w:rPr>
        <w:t>Release Candidate</w:t>
      </w:r>
      <w:r>
        <w:rPr>
          <w:rFonts w:cs="Times New Roman"/>
        </w:rPr>
        <w:t xml:space="preserve"> (RC), </w:t>
      </w:r>
      <w:r w:rsidRPr="00C63DA3">
        <w:rPr>
          <w:rFonts w:cs="Times New Roman"/>
          <w:i/>
        </w:rPr>
        <w:t>Release to Manufacturing</w:t>
      </w:r>
      <w:r>
        <w:rPr>
          <w:rFonts w:cs="Times New Roman"/>
        </w:rPr>
        <w:t xml:space="preserve"> (</w:t>
      </w:r>
      <w:r w:rsidRPr="00194376">
        <w:rPr>
          <w:rFonts w:cs="Times New Roman"/>
        </w:rPr>
        <w:t>RTM).</w:t>
      </w:r>
    </w:p>
  </w:footnote>
  <w:footnote w:id="11">
    <w:p w14:paraId="1378836D" w14:textId="77777777" w:rsidR="00B96F70" w:rsidRPr="00776033" w:rsidRDefault="00B96F70" w:rsidP="001230C3">
      <w:pPr>
        <w:pStyle w:val="Sprotnaopomba-besedilo"/>
        <w:rPr>
          <w:rFonts w:cs="Times New Roman"/>
        </w:rPr>
      </w:pPr>
      <w:r w:rsidRPr="00D468C8">
        <w:rPr>
          <w:rStyle w:val="Sprotnaopomba-sklic"/>
        </w:rPr>
        <w:footnoteRef/>
      </w:r>
      <w:r w:rsidRPr="00776033">
        <w:rPr>
          <w:rFonts w:cs="Times New Roman"/>
        </w:rPr>
        <w:t xml:space="preserve"> </w:t>
      </w:r>
      <w:r w:rsidRPr="005E0035">
        <w:rPr>
          <w:rFonts w:cs="Times New Roman"/>
          <w:i/>
        </w:rPr>
        <w:t>Extreme programming</w:t>
      </w:r>
      <w:r w:rsidRPr="00776033">
        <w:rPr>
          <w:rFonts w:cs="Times New Roman"/>
        </w:rPr>
        <w:t>, ekstremno programiranje.</w:t>
      </w:r>
    </w:p>
  </w:footnote>
  <w:footnote w:id="12">
    <w:p w14:paraId="1156955D" w14:textId="77777777" w:rsidR="00B96F70" w:rsidRPr="00776033" w:rsidRDefault="00B96F70" w:rsidP="001230C3">
      <w:pPr>
        <w:pStyle w:val="Sprotnaopomba-besedilo"/>
        <w:rPr>
          <w:rFonts w:cs="Times New Roman"/>
        </w:rPr>
      </w:pPr>
      <w:r w:rsidRPr="00D468C8">
        <w:rPr>
          <w:rStyle w:val="Sprotnaopomba-sklic"/>
        </w:rPr>
        <w:footnoteRef/>
      </w:r>
      <w:r w:rsidRPr="00776033">
        <w:rPr>
          <w:rFonts w:cs="Times New Roman"/>
        </w:rPr>
        <w:t xml:space="preserve"> </w:t>
      </w:r>
      <w:r w:rsidRPr="005E0035">
        <w:rPr>
          <w:rFonts w:cs="Times New Roman"/>
          <w:i/>
        </w:rPr>
        <w:t>Dynamic System Development Method</w:t>
      </w:r>
      <w:r w:rsidRPr="00776033">
        <w:rPr>
          <w:rFonts w:cs="Times New Roman"/>
        </w:rPr>
        <w:t>, razvoj dinamičnih sistemov. DSDM konzorcij je skrbnik metode.</w:t>
      </w:r>
    </w:p>
  </w:footnote>
  <w:footnote w:id="13">
    <w:p w14:paraId="41ACBD11" w14:textId="77777777" w:rsidR="00B96F70" w:rsidRPr="00776033" w:rsidRDefault="00B96F70" w:rsidP="001230C3">
      <w:pPr>
        <w:pStyle w:val="Sprotnaopomba-besedilo"/>
        <w:rPr>
          <w:rFonts w:cs="Times New Roman"/>
        </w:rPr>
      </w:pPr>
      <w:r w:rsidRPr="00D468C8">
        <w:rPr>
          <w:rStyle w:val="Sprotnaopomba-sklic"/>
        </w:rPr>
        <w:footnoteRef/>
      </w:r>
      <w:r w:rsidRPr="00776033">
        <w:rPr>
          <w:rFonts w:cs="Times New Roman"/>
        </w:rPr>
        <w:t xml:space="preserve"> </w:t>
      </w:r>
      <w:r w:rsidRPr="004A122C">
        <w:rPr>
          <w:rFonts w:cs="Times New Roman"/>
          <w:i/>
        </w:rPr>
        <w:t>Feature driven development</w:t>
      </w:r>
      <w:r w:rsidRPr="00776033">
        <w:rPr>
          <w:rFonts w:cs="Times New Roman"/>
        </w:rPr>
        <w:t>, funkcionalno usmerjen razvoj.</w:t>
      </w:r>
    </w:p>
  </w:footnote>
  <w:footnote w:id="14">
    <w:p w14:paraId="1ADE1C6E" w14:textId="77777777" w:rsidR="00B96F70" w:rsidRPr="00776033" w:rsidRDefault="00B96F70" w:rsidP="001230C3">
      <w:pPr>
        <w:pStyle w:val="Sprotnaopomba-besedilo"/>
        <w:rPr>
          <w:rFonts w:cs="Times New Roman"/>
        </w:rPr>
      </w:pPr>
      <w:r w:rsidRPr="00D468C8">
        <w:rPr>
          <w:rStyle w:val="Sprotnaopomba-sklic"/>
        </w:rPr>
        <w:footnoteRef/>
      </w:r>
      <w:r w:rsidRPr="00776033">
        <w:rPr>
          <w:rFonts w:cs="Times New Roman"/>
        </w:rPr>
        <w:t xml:space="preserve"> </w:t>
      </w:r>
      <w:r w:rsidRPr="004A122C">
        <w:rPr>
          <w:rFonts w:cs="Times New Roman"/>
          <w:i/>
        </w:rPr>
        <w:t>Adaptive software development</w:t>
      </w:r>
      <w:r w:rsidRPr="00776033">
        <w:rPr>
          <w:rFonts w:cs="Times New Roman"/>
        </w:rPr>
        <w:t>, prilagodljiv razvojni model.</w:t>
      </w:r>
    </w:p>
  </w:footnote>
  <w:footnote w:id="15">
    <w:p w14:paraId="55F566FA" w14:textId="77777777" w:rsidR="00B96F70" w:rsidRPr="00776033" w:rsidRDefault="00B96F70" w:rsidP="001230C3">
      <w:pPr>
        <w:pStyle w:val="Sprotnaopomba-besedilo"/>
        <w:rPr>
          <w:rFonts w:cs="Times New Roman"/>
        </w:rPr>
      </w:pPr>
      <w:r w:rsidRPr="00D468C8">
        <w:rPr>
          <w:rStyle w:val="Sprotnaopomba-sklic"/>
        </w:rPr>
        <w:footnoteRef/>
      </w:r>
      <w:r w:rsidRPr="00776033">
        <w:rPr>
          <w:rFonts w:cs="Times New Roman"/>
        </w:rPr>
        <w:t xml:space="preserve"> </w:t>
      </w:r>
      <w:r w:rsidRPr="004A122C">
        <w:rPr>
          <w:rFonts w:cs="Times New Roman"/>
          <w:i/>
        </w:rPr>
        <w:t>Test driven development</w:t>
      </w:r>
      <w:r w:rsidRPr="00776033">
        <w:rPr>
          <w:rFonts w:cs="Times New Roman"/>
        </w:rPr>
        <w:t>, testno usmerjen razvoj.</w:t>
      </w:r>
    </w:p>
  </w:footnote>
  <w:footnote w:id="16">
    <w:p w14:paraId="427C5571" w14:textId="77777777" w:rsidR="00B96F70" w:rsidRDefault="00B96F70" w:rsidP="001230C3">
      <w:pPr>
        <w:pStyle w:val="Sprotnaopomba-besedilo"/>
      </w:pPr>
      <w:r w:rsidRPr="00D468C8">
        <w:rPr>
          <w:rStyle w:val="Sprotnaopomba-sklic"/>
        </w:rPr>
        <w:footnoteRef/>
      </w:r>
      <w:r w:rsidRPr="00776033">
        <w:rPr>
          <w:rFonts w:cs="Times New Roman"/>
        </w:rPr>
        <w:t xml:space="preserve"> </w:t>
      </w:r>
      <w:r w:rsidRPr="004A122C">
        <w:rPr>
          <w:rFonts w:cs="Times New Roman"/>
          <w:i/>
        </w:rPr>
        <w:t>Discipline agile delivery</w:t>
      </w:r>
      <w:r w:rsidRPr="00776033">
        <w:rPr>
          <w:rFonts w:cs="Times New Roman"/>
        </w:rPr>
        <w:t>, disciplinirana agilna dostava.</w:t>
      </w:r>
    </w:p>
  </w:footnote>
  <w:footnote w:id="17">
    <w:p w14:paraId="36E6BAF9" w14:textId="54C81167"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w:t>
      </w:r>
      <w:r w:rsidRPr="004A122C">
        <w:rPr>
          <w:rFonts w:cs="Times New Roman"/>
          <w:i/>
        </w:rPr>
        <w:t>Just in time</w:t>
      </w:r>
      <w:r w:rsidRPr="00194376">
        <w:rPr>
          <w:rFonts w:cs="Times New Roman"/>
        </w:rPr>
        <w:t xml:space="preserve"> – JIT.</w:t>
      </w:r>
    </w:p>
  </w:footnote>
  <w:footnote w:id="18">
    <w:p w14:paraId="4C9FC403" w14:textId="77777777"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w:t>
      </w:r>
      <w:r w:rsidRPr="003A5453">
        <w:rPr>
          <w:rFonts w:cs="Times New Roman"/>
          <w:i/>
        </w:rPr>
        <w:t>Work in Progress</w:t>
      </w:r>
      <w:r w:rsidRPr="00194376">
        <w:rPr>
          <w:rFonts w:cs="Times New Roman"/>
        </w:rPr>
        <w:t xml:space="preserve"> – WiP.</w:t>
      </w:r>
    </w:p>
  </w:footnote>
  <w:footnote w:id="19">
    <w:p w14:paraId="282F93F6" w14:textId="77777777" w:rsidR="00B96F70" w:rsidRPr="00194376" w:rsidRDefault="00B96F70" w:rsidP="001230C3">
      <w:pPr>
        <w:pStyle w:val="Sprotnaopomba-besedilo"/>
        <w:rPr>
          <w:rFonts w:cs="Times New Roman"/>
        </w:rPr>
      </w:pPr>
      <w:r w:rsidRPr="00D468C8">
        <w:rPr>
          <w:rStyle w:val="Sprotnaopomba-sklic"/>
        </w:rPr>
        <w:footnoteRef/>
      </w:r>
      <w:r w:rsidRPr="00194376">
        <w:rPr>
          <w:rFonts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0">
    <w:p w14:paraId="35F6C3C7" w14:textId="77777777" w:rsidR="00B96F70" w:rsidRPr="002160E6" w:rsidRDefault="00B96F70" w:rsidP="00E55DC4">
      <w:pPr>
        <w:pStyle w:val="Sprotnaopomba-besedilo"/>
        <w:rPr>
          <w:rFonts w:cs="Times New Roman"/>
          <w:i/>
        </w:rPr>
      </w:pPr>
      <w:r w:rsidRPr="00D468C8">
        <w:rPr>
          <w:rStyle w:val="Sprotnaopomba-sklic"/>
        </w:rPr>
        <w:footnoteRef/>
      </w:r>
      <w:r w:rsidRPr="00A00603">
        <w:rPr>
          <w:rFonts w:cs="Times New Roman"/>
        </w:rPr>
        <w:t xml:space="preserve"> </w:t>
      </w:r>
      <w:r w:rsidRPr="002160E6">
        <w:rPr>
          <w:rFonts w:cs="Times New Roman"/>
          <w:i/>
        </w:rPr>
        <w:t>Game development lifecycle.</w:t>
      </w:r>
    </w:p>
  </w:footnote>
  <w:footnote w:id="21">
    <w:p w14:paraId="56C17AAA" w14:textId="77777777" w:rsidR="00B96F70" w:rsidRPr="00A00603" w:rsidRDefault="00B96F70" w:rsidP="00E55DC4">
      <w:pPr>
        <w:pStyle w:val="Sprotnaopomba-besedilo"/>
        <w:rPr>
          <w:rFonts w:cs="Times New Roman"/>
        </w:rPr>
      </w:pPr>
      <w:r w:rsidRPr="00D468C8">
        <w:rPr>
          <w:rStyle w:val="Sprotnaopomba-sklic"/>
        </w:rPr>
        <w:footnoteRef/>
      </w:r>
      <w:r w:rsidRPr="00A00603">
        <w:rPr>
          <w:rFonts w:cs="Times New Roman"/>
        </w:rPr>
        <w:t xml:space="preserve"> </w:t>
      </w:r>
      <w:r w:rsidRPr="002160E6">
        <w:rPr>
          <w:rFonts w:cs="Times New Roman"/>
          <w:i/>
        </w:rPr>
        <w:t>Game design document.</w:t>
      </w:r>
    </w:p>
  </w:footnote>
  <w:footnote w:id="22">
    <w:p w14:paraId="578BAFA3" w14:textId="77777777" w:rsidR="00B96F70" w:rsidRPr="00A00603" w:rsidRDefault="00B96F70" w:rsidP="00E55DC4">
      <w:pPr>
        <w:pStyle w:val="Sprotnaopomba-besedilo"/>
        <w:rPr>
          <w:rFonts w:cs="Times New Roman"/>
        </w:rPr>
      </w:pPr>
      <w:r w:rsidRPr="00D468C8">
        <w:rPr>
          <w:rStyle w:val="Sprotnaopomba-sklic"/>
        </w:rPr>
        <w:footnoteRef/>
      </w:r>
      <w:r w:rsidRPr="00592FF4">
        <w:rPr>
          <w:rFonts w:cs="Times New Roman"/>
          <w:i/>
        </w:rPr>
        <w:t>diGital educAtional gaMe dEvelopment</w:t>
      </w:r>
      <w:r w:rsidRPr="00A00603">
        <w:rPr>
          <w:rFonts w:cs="Times New Roman"/>
        </w:rPr>
        <w:t>.</w:t>
      </w:r>
    </w:p>
  </w:footnote>
  <w:footnote w:id="23">
    <w:p w14:paraId="24DDDEED" w14:textId="77777777" w:rsidR="00B96F70" w:rsidRPr="00A00603" w:rsidRDefault="00B96F70" w:rsidP="00E55DC4">
      <w:pPr>
        <w:pStyle w:val="Sprotnaopomba-besedilo"/>
        <w:rPr>
          <w:rFonts w:cs="Times New Roman"/>
        </w:rPr>
      </w:pPr>
      <w:r w:rsidRPr="00D468C8">
        <w:rPr>
          <w:rStyle w:val="Sprotnaopomba-sklic"/>
        </w:rPr>
        <w:footnoteRef/>
      </w:r>
      <w:r w:rsidRPr="00A00603">
        <w:rPr>
          <w:rFonts w:cs="Times New Roman"/>
        </w:rPr>
        <w:t xml:space="preserve"> </w:t>
      </w:r>
      <w:r w:rsidRPr="00592FF4">
        <w:rPr>
          <w:rFonts w:cs="Times New Roman"/>
          <w:i/>
        </w:rPr>
        <w:t>Digital education game</w:t>
      </w:r>
      <w:r w:rsidRPr="00A00603">
        <w:rPr>
          <w:rFonts w:cs="Times New Roman"/>
        </w:rPr>
        <w:t>.</w:t>
      </w:r>
    </w:p>
  </w:footnote>
  <w:footnote w:id="24">
    <w:p w14:paraId="6EBDF459" w14:textId="77777777" w:rsidR="00B96F70" w:rsidRPr="002D33A6" w:rsidRDefault="00B96F70" w:rsidP="00E55DC4">
      <w:pPr>
        <w:pStyle w:val="Sprotnaopomba-besedilo"/>
        <w:rPr>
          <w:rFonts w:cs="Times New Roman"/>
        </w:rPr>
      </w:pPr>
      <w:r w:rsidRPr="00D468C8">
        <w:rPr>
          <w:rStyle w:val="Sprotnaopomba-sklic"/>
        </w:rPr>
        <w:footnoteRef/>
      </w:r>
      <w:r w:rsidRPr="002D33A6">
        <w:rPr>
          <w:rFonts w:cs="Times New Roman"/>
        </w:rPr>
        <w:t>Backlog. Konstantno posodobljen seznam funkcionalnosti, ki jih je potrebno razviti.</w:t>
      </w:r>
    </w:p>
  </w:footnote>
  <w:footnote w:id="25">
    <w:p w14:paraId="0853FAC3" w14:textId="77777777" w:rsidR="00B96F70" w:rsidRDefault="00B96F70" w:rsidP="00E55DC4">
      <w:pPr>
        <w:pStyle w:val="Sprotnaopomba-besedilo"/>
      </w:pPr>
      <w:r w:rsidRPr="00D468C8">
        <w:rPr>
          <w:rStyle w:val="Sprotnaopomba-sklic"/>
        </w:rPr>
        <w:footnoteRef/>
      </w:r>
      <w:r w:rsidRPr="002D33A6">
        <w:rPr>
          <w:rFonts w:cs="Times New Roman"/>
        </w:rPr>
        <w:t xml:space="preserve"> Postmortem</w:t>
      </w:r>
      <w:r>
        <w:rPr>
          <w:rFonts w:cs="Times New Roman"/>
        </w:rPr>
        <w:t>. Dokumentiran potek razvoja.</w:t>
      </w:r>
    </w:p>
  </w:footnote>
  <w:footnote w:id="26">
    <w:p w14:paraId="6EC4176F" w14:textId="03C9A885" w:rsidR="00B96F70" w:rsidRPr="00E55186" w:rsidRDefault="00B96F70" w:rsidP="00CF7713">
      <w:pPr>
        <w:autoSpaceDE w:val="0"/>
        <w:autoSpaceDN w:val="0"/>
        <w:adjustRightInd w:val="0"/>
        <w:spacing w:line="240" w:lineRule="auto"/>
        <w:rPr>
          <w:rFonts w:cs="Times New Roman"/>
          <w:sz w:val="20"/>
          <w:szCs w:val="20"/>
        </w:rPr>
      </w:pPr>
      <w:r w:rsidRPr="00D468C8">
        <w:rPr>
          <w:rStyle w:val="Sprotnaopomba-sklic"/>
        </w:rPr>
        <w:footnoteRef/>
      </w:r>
      <w:r>
        <w:rPr>
          <w:rFonts w:cs="Times New Roman"/>
          <w:sz w:val="20"/>
          <w:szCs w:val="20"/>
        </w:rPr>
        <w:t xml:space="preserve"> Tran, M., Biddle</w:t>
      </w:r>
      <w:r w:rsidRPr="00E55186">
        <w:rPr>
          <w:rFonts w:cs="Times New Roman"/>
          <w:sz w:val="20"/>
          <w:szCs w:val="20"/>
        </w:rPr>
        <w:t>, R. (2008). Collaboration in serious game development: a case study. In: Proc.</w:t>
      </w:r>
    </w:p>
    <w:p w14:paraId="73C3DEBA" w14:textId="2A551400" w:rsidR="00B96F70" w:rsidRPr="00A00603" w:rsidRDefault="00B96F70" w:rsidP="00CF7713">
      <w:pPr>
        <w:pStyle w:val="Sprotnaopomba-besedilo"/>
        <w:rPr>
          <w:rFonts w:cs="Times New Roman"/>
        </w:rPr>
      </w:pPr>
      <w:r w:rsidRPr="00E55186">
        <w:rPr>
          <w:rFonts w:cs="Times New Roman"/>
        </w:rPr>
        <w:t>of the 2008 Conf. on Future Play, 49–56.</w:t>
      </w:r>
    </w:p>
  </w:footnote>
  <w:footnote w:id="27">
    <w:p w14:paraId="3C448ADE" w14:textId="5ECC126D" w:rsidR="00B96F70" w:rsidRPr="00A00603" w:rsidRDefault="00B96F70" w:rsidP="00CF7713">
      <w:pPr>
        <w:pStyle w:val="Sprotnaopomba-besedilo"/>
        <w:rPr>
          <w:rFonts w:cs="Times New Roman"/>
        </w:rPr>
      </w:pPr>
      <w:r w:rsidRPr="00D468C8">
        <w:rPr>
          <w:rStyle w:val="Sprotnaopomba-sklic"/>
        </w:rPr>
        <w:footnoteRef/>
      </w:r>
      <w:r w:rsidRPr="00A00603">
        <w:rPr>
          <w:rFonts w:cs="Times New Roman"/>
        </w:rPr>
        <w:t xml:space="preserve"> Avtor igre Wolfshade MUD, pri Electronic Arts izda</w:t>
      </w:r>
      <w:r>
        <w:rPr>
          <w:rFonts w:cs="Times New Roman"/>
        </w:rPr>
        <w:t>l</w:t>
      </w:r>
      <w:r w:rsidRPr="00A00603">
        <w:rPr>
          <w:rFonts w:cs="Times New Roman"/>
        </w:rPr>
        <w:t>: Command &amp; Conquer: Generals – Zero Hour in Lord of the Rings: The Battle for Middle-Earth, pri Powered Games izda: Superme Commander in Demigod.</w:t>
      </w:r>
    </w:p>
  </w:footnote>
  <w:footnote w:id="28">
    <w:p w14:paraId="44CFA054" w14:textId="77777777" w:rsidR="00B96F70" w:rsidRPr="00A00603" w:rsidRDefault="00B96F70" w:rsidP="00114D4B">
      <w:pPr>
        <w:pStyle w:val="Sprotnaopomba-besedilo"/>
        <w:rPr>
          <w:rFonts w:cs="Times New Roman"/>
        </w:rPr>
      </w:pPr>
      <w:r w:rsidRPr="00D468C8">
        <w:rPr>
          <w:rStyle w:val="Sprotnaopomba-sklic"/>
        </w:rPr>
        <w:footnoteRef/>
      </w:r>
      <w:r w:rsidRPr="00A00603">
        <w:rPr>
          <w:rFonts w:cs="Times New Roman"/>
        </w:rPr>
        <w:t xml:space="preserve"> </w:t>
      </w:r>
      <w:r w:rsidRPr="00A622FB">
        <w:rPr>
          <w:rFonts w:cs="Times New Roman"/>
          <w:i/>
        </w:rPr>
        <w:t>Tehnical Design Document</w:t>
      </w:r>
      <w:r w:rsidRPr="00A00603">
        <w:rPr>
          <w:rFonts w:cs="Times New Roman"/>
        </w:rPr>
        <w:t>.</w:t>
      </w:r>
    </w:p>
  </w:footnote>
  <w:footnote w:id="29">
    <w:p w14:paraId="6C467E12" w14:textId="29E46650" w:rsidR="00B96F70" w:rsidRPr="00A00603" w:rsidRDefault="00B96F70">
      <w:pPr>
        <w:pStyle w:val="Sprotnaopomba-besedilo"/>
        <w:rPr>
          <w:rFonts w:cs="Times New Roman"/>
        </w:rPr>
      </w:pPr>
      <w:r w:rsidRPr="00D468C8">
        <w:rPr>
          <w:rStyle w:val="Sprotnaopomba-sklic"/>
        </w:rPr>
        <w:footnoteRef/>
      </w:r>
      <w:r w:rsidRPr="00A00603">
        <w:rPr>
          <w:rFonts w:cs="Times New Roman"/>
        </w:rPr>
        <w:t xml:space="preserve"> Pogosti izraz je umetnikova biblija - UB. </w:t>
      </w:r>
      <w:r w:rsidRPr="00A622FB">
        <w:rPr>
          <w:rFonts w:cs="Times New Roman"/>
          <w:i/>
        </w:rPr>
        <w:t>Art-Bible</w:t>
      </w:r>
      <w:r>
        <w:rPr>
          <w:rFonts w:cs="Times New Roman"/>
        </w:rPr>
        <w:t xml:space="preserve"> - AB</w:t>
      </w:r>
      <w:r w:rsidRPr="00A00603">
        <w:rPr>
          <w:rFonts w:cs="Times New Roman"/>
        </w:rPr>
        <w:t>.</w:t>
      </w:r>
    </w:p>
  </w:footnote>
  <w:footnote w:id="30">
    <w:p w14:paraId="675F6449" w14:textId="77777777" w:rsidR="00B96F70" w:rsidRPr="00A00603" w:rsidRDefault="00B96F70" w:rsidP="00114D4B">
      <w:pPr>
        <w:pStyle w:val="Sprotnaopomba-besedilo"/>
        <w:rPr>
          <w:rFonts w:cs="Times New Roman"/>
        </w:rPr>
      </w:pPr>
      <w:r w:rsidRPr="00D468C8">
        <w:rPr>
          <w:rStyle w:val="Sprotnaopomba-sklic"/>
        </w:rPr>
        <w:footnoteRef/>
      </w:r>
      <w:r w:rsidRPr="00A00603">
        <w:rPr>
          <w:rFonts w:cs="Times New Roman"/>
        </w:rPr>
        <w:t xml:space="preserve"> Gold-plating.</w:t>
      </w:r>
    </w:p>
  </w:footnote>
  <w:footnote w:id="31">
    <w:p w14:paraId="353D4153" w14:textId="77777777" w:rsidR="00B96F70" w:rsidRPr="00A00603" w:rsidRDefault="00B96F70" w:rsidP="0012362B">
      <w:pPr>
        <w:pStyle w:val="Sprotnaopomba-besedilo"/>
        <w:rPr>
          <w:rFonts w:cs="Times New Roman"/>
        </w:rPr>
      </w:pPr>
      <w:r w:rsidRPr="00D468C8">
        <w:rPr>
          <w:rStyle w:val="Sprotnaopomba-sklic"/>
        </w:rPr>
        <w:footnoteRef/>
      </w:r>
      <w:r w:rsidRPr="00A00603">
        <w:rPr>
          <w:rFonts w:cs="Times New Roman"/>
        </w:rPr>
        <w:t xml:space="preserve"> </w:t>
      </w:r>
      <w:r w:rsidRPr="00A622FB">
        <w:rPr>
          <w:rFonts w:cs="Times New Roman"/>
          <w:i/>
        </w:rPr>
        <w:t>Game Unified Process</w:t>
      </w:r>
      <w:r w:rsidRPr="00A00603">
        <w:rPr>
          <w:rFonts w:cs="Times New Roman"/>
        </w:rPr>
        <w:t>.</w:t>
      </w:r>
    </w:p>
  </w:footnote>
  <w:footnote w:id="32">
    <w:p w14:paraId="09FFCABF" w14:textId="77777777" w:rsidR="00B96F70" w:rsidRPr="00A00603" w:rsidRDefault="00B96F70" w:rsidP="0012362B">
      <w:pPr>
        <w:pStyle w:val="Sprotnaopomba-besedilo"/>
        <w:rPr>
          <w:rFonts w:cs="Times New Roman"/>
        </w:rPr>
      </w:pPr>
      <w:r w:rsidRPr="00D468C8">
        <w:rPr>
          <w:rStyle w:val="Sprotnaopomba-sklic"/>
        </w:rPr>
        <w:footnoteRef/>
      </w:r>
      <w:r w:rsidRPr="00A00603">
        <w:rPr>
          <w:rFonts w:cs="Times New Roman"/>
        </w:rPr>
        <w:t xml:space="preserve"> </w:t>
      </w:r>
      <w:r w:rsidRPr="00A622FB">
        <w:rPr>
          <w:rFonts w:cs="Times New Roman"/>
          <w:i/>
        </w:rPr>
        <w:t>Game Waterfall Process</w:t>
      </w:r>
      <w:r w:rsidRPr="00A00603">
        <w:rPr>
          <w:rFonts w:cs="Times New Roman"/>
        </w:rPr>
        <w:t>.</w:t>
      </w:r>
    </w:p>
  </w:footnote>
  <w:footnote w:id="33">
    <w:p w14:paraId="3511C0B4" w14:textId="77777777" w:rsidR="00B96F70" w:rsidRPr="00A00603" w:rsidRDefault="00B96F70" w:rsidP="0012362B">
      <w:pPr>
        <w:pStyle w:val="Sprotnaopomba-besedilo"/>
        <w:rPr>
          <w:rFonts w:cs="Times New Roman"/>
        </w:rPr>
      </w:pPr>
      <w:r w:rsidRPr="00D468C8">
        <w:rPr>
          <w:rStyle w:val="Sprotnaopomba-sklic"/>
        </w:rPr>
        <w:footnoteRef/>
      </w:r>
      <w:r w:rsidRPr="00A00603">
        <w:rPr>
          <w:rFonts w:cs="Times New Roman"/>
        </w:rPr>
        <w:t xml:space="preserve"> </w:t>
      </w:r>
      <w:r w:rsidRPr="007236D4">
        <w:rPr>
          <w:rFonts w:cs="Times New Roman"/>
          <w:i/>
        </w:rPr>
        <w:t>eXtreme Game Development Process</w:t>
      </w:r>
      <w:r w:rsidRPr="00A00603">
        <w:rPr>
          <w:rFonts w:cs="Times New Roman"/>
        </w:rPr>
        <w:t>.</w:t>
      </w:r>
    </w:p>
  </w:footnote>
  <w:footnote w:id="34">
    <w:p w14:paraId="051A7F87" w14:textId="77777777" w:rsidR="00B96F70" w:rsidRPr="00A00603" w:rsidRDefault="00B96F70" w:rsidP="0012362B">
      <w:pPr>
        <w:pStyle w:val="Sprotnaopomba-besedilo"/>
        <w:rPr>
          <w:rFonts w:cs="Times New Roman"/>
        </w:rPr>
      </w:pPr>
      <w:r w:rsidRPr="00D468C8">
        <w:rPr>
          <w:rStyle w:val="Sprotnaopomba-sklic"/>
        </w:rPr>
        <w:footnoteRef/>
      </w:r>
      <w:r w:rsidRPr="00A00603">
        <w:rPr>
          <w:rFonts w:cs="Times New Roman"/>
        </w:rPr>
        <w:t xml:space="preserve"> </w:t>
      </w:r>
      <w:r w:rsidRPr="007236D4">
        <w:rPr>
          <w:rFonts w:cs="Times New Roman"/>
          <w:i/>
        </w:rPr>
        <w:t>Agile Game Process</w:t>
      </w:r>
      <w:r w:rsidRPr="00A00603">
        <w:rPr>
          <w:rFonts w:cs="Times New Roman"/>
        </w:rPr>
        <w:t>.</w:t>
      </w:r>
    </w:p>
  </w:footnote>
  <w:footnote w:id="35">
    <w:p w14:paraId="0BA32469" w14:textId="1A5077C2" w:rsidR="00B96F70" w:rsidRPr="00A00603" w:rsidRDefault="00B96F70" w:rsidP="008D03D1">
      <w:pPr>
        <w:pStyle w:val="Sprotnaopomba-besedilo"/>
        <w:rPr>
          <w:rFonts w:cs="Times New Roman"/>
        </w:rPr>
      </w:pPr>
      <w:r w:rsidRPr="00D468C8">
        <w:rPr>
          <w:rStyle w:val="Sprotnaopomba-sklic"/>
        </w:rPr>
        <w:footnoteRef/>
      </w:r>
      <w:r>
        <w:rPr>
          <w:rFonts w:cs="Times New Roman"/>
        </w:rPr>
        <w:t xml:space="preserve"> </w:t>
      </w:r>
      <w:r w:rsidRPr="00951323">
        <w:rPr>
          <w:rFonts w:cs="Times New Roman"/>
          <w:i/>
        </w:rPr>
        <w:t>Modding</w:t>
      </w:r>
      <w:r w:rsidRPr="00A00603">
        <w:rPr>
          <w:rFonts w:cs="Times New Roman"/>
        </w:rPr>
        <w:t>. Razvijalci izdajo orodja za modificiranje igre</w:t>
      </w:r>
      <w:r>
        <w:rPr>
          <w:rFonts w:cs="Times New Roman"/>
        </w:rPr>
        <w:t>,</w:t>
      </w:r>
      <w:r w:rsidRPr="00A00603">
        <w:rPr>
          <w:rFonts w:cs="Times New Roman"/>
        </w:rPr>
        <w:t xml:space="preserve"> </w:t>
      </w:r>
      <w:r>
        <w:rPr>
          <w:rFonts w:cs="Times New Roman"/>
        </w:rPr>
        <w:t>s katerimi</w:t>
      </w:r>
      <w:r w:rsidRPr="00A00603">
        <w:rPr>
          <w:rFonts w:cs="Times New Roman"/>
        </w:rPr>
        <w:t xml:space="preserve"> uporabniki manipulirajo za ustvarjanje novih vsebin v igri. Za začetnika moddinga se smatrajo razvijalci</w:t>
      </w:r>
      <w:r>
        <w:rPr>
          <w:rFonts w:cs="Times New Roman"/>
        </w:rPr>
        <w:t xml:space="preserve"> igre</w:t>
      </w:r>
      <w:r w:rsidRPr="00A00603">
        <w:rPr>
          <w:rFonts w:cs="Times New Roman"/>
        </w:rPr>
        <w:t xml:space="preserve"> Doom. </w:t>
      </w:r>
    </w:p>
  </w:footnote>
  <w:footnote w:id="36">
    <w:p w14:paraId="001B1BAB" w14:textId="77777777" w:rsidR="00B96F70" w:rsidRPr="00A00603" w:rsidRDefault="00B96F70" w:rsidP="00F17436">
      <w:pPr>
        <w:pStyle w:val="Sprotnaopomba-besedilo"/>
        <w:rPr>
          <w:rFonts w:cs="Times New Roman"/>
        </w:rPr>
      </w:pPr>
      <w:r w:rsidRPr="00D468C8">
        <w:rPr>
          <w:rStyle w:val="Sprotnaopomba-sklic"/>
        </w:rPr>
        <w:footnoteRef/>
      </w:r>
      <w:r w:rsidRPr="00A00603">
        <w:rPr>
          <w:rFonts w:cs="Times New Roman"/>
        </w:rPr>
        <w:t xml:space="preserve"> </w:t>
      </w:r>
      <w:r w:rsidRPr="00925D3B">
        <w:rPr>
          <w:rFonts w:cs="Times New Roman"/>
          <w:i/>
        </w:rPr>
        <w:t>Game Development Process Activities</w:t>
      </w:r>
      <w:r w:rsidRPr="00A00603">
        <w:rPr>
          <w:rFonts w:cs="Times New Roman"/>
        </w:rPr>
        <w:t>.</w:t>
      </w:r>
    </w:p>
  </w:footnote>
  <w:footnote w:id="37">
    <w:p w14:paraId="2B0124B2" w14:textId="77777777" w:rsidR="00B96F70" w:rsidRPr="00A00603" w:rsidRDefault="00B96F70" w:rsidP="00F17436">
      <w:pPr>
        <w:pStyle w:val="Sprotnaopomba-besedilo"/>
        <w:rPr>
          <w:rFonts w:cs="Times New Roman"/>
        </w:rPr>
      </w:pPr>
      <w:r w:rsidRPr="00D468C8">
        <w:rPr>
          <w:rStyle w:val="Sprotnaopomba-sklic"/>
        </w:rPr>
        <w:footnoteRef/>
      </w:r>
      <w:r w:rsidRPr="00A00603">
        <w:rPr>
          <w:rFonts w:cs="Times New Roman"/>
        </w:rPr>
        <w:t xml:space="preserve"> NA – </w:t>
      </w:r>
      <w:r w:rsidRPr="00675EB5">
        <w:rPr>
          <w:rFonts w:cs="Times New Roman"/>
          <w:i/>
        </w:rPr>
        <w:t>number of applicable statements</w:t>
      </w:r>
      <w:r w:rsidRPr="00A00603">
        <w:rPr>
          <w:rFonts w:cs="Times New Roman"/>
        </w:rPr>
        <w:t>.</w:t>
      </w:r>
    </w:p>
  </w:footnote>
  <w:footnote w:id="38">
    <w:p w14:paraId="65E995A2" w14:textId="77777777" w:rsidR="00B96F70" w:rsidRPr="00A00603" w:rsidRDefault="00B96F70" w:rsidP="00F17436">
      <w:pPr>
        <w:pStyle w:val="Sprotnaopomba-besedilo"/>
        <w:rPr>
          <w:rFonts w:cs="Times New Roman"/>
        </w:rPr>
      </w:pPr>
      <w:r w:rsidRPr="00D468C8">
        <w:rPr>
          <w:rStyle w:val="Sprotnaopomba-sklic"/>
        </w:rPr>
        <w:footnoteRef/>
      </w:r>
      <w:r w:rsidRPr="00A00603">
        <w:rPr>
          <w:rFonts w:cs="Times New Roman"/>
        </w:rPr>
        <w:t xml:space="preserve"> PT – </w:t>
      </w:r>
      <w:r w:rsidRPr="00675EB5">
        <w:rPr>
          <w:rFonts w:cs="Times New Roman"/>
          <w:i/>
        </w:rPr>
        <w:t>Passing treshold</w:t>
      </w:r>
      <w:r w:rsidRPr="00A00603">
        <w:rPr>
          <w:rFonts w:cs="Times New Roman"/>
        </w:rPr>
        <w:t>.</w:t>
      </w:r>
    </w:p>
  </w:footnote>
  <w:footnote w:id="39">
    <w:p w14:paraId="5F2DF00B" w14:textId="77777777" w:rsidR="00B96F70" w:rsidRPr="00A00603" w:rsidRDefault="00B96F70" w:rsidP="00360F96">
      <w:pPr>
        <w:pStyle w:val="Sprotnaopomba-besedilo"/>
        <w:rPr>
          <w:rFonts w:cs="Times New Roman"/>
        </w:rPr>
      </w:pPr>
      <w:r w:rsidRPr="00D468C8">
        <w:rPr>
          <w:rStyle w:val="Sprotnaopomba-sklic"/>
        </w:rPr>
        <w:footnoteRef/>
      </w:r>
      <w:r w:rsidRPr="00A00603">
        <w:rPr>
          <w:rFonts w:cs="Times New Roman"/>
        </w:rPr>
        <w:t xml:space="preserve"> </w:t>
      </w:r>
      <w:r w:rsidRPr="0030149E">
        <w:rPr>
          <w:rFonts w:cs="Times New Roman"/>
          <w:i/>
        </w:rPr>
        <w:t>Proof of concept</w:t>
      </w:r>
      <w:r w:rsidRPr="00A00603">
        <w:rPr>
          <w:rFonts w:cs="Times New Roman"/>
        </w:rPr>
        <w:t>.</w:t>
      </w:r>
    </w:p>
  </w:footnote>
  <w:footnote w:id="40">
    <w:p w14:paraId="005EB383" w14:textId="77777777" w:rsidR="00B96F70" w:rsidRPr="00A00603" w:rsidRDefault="00B96F70">
      <w:pPr>
        <w:pStyle w:val="Sprotnaopomba-besedilo"/>
        <w:rPr>
          <w:rFonts w:cs="Times New Roman"/>
        </w:rPr>
      </w:pPr>
      <w:r w:rsidRPr="00D468C8">
        <w:rPr>
          <w:rStyle w:val="Sprotnaopomba-sklic"/>
        </w:rPr>
        <w:footnoteRef/>
      </w:r>
      <w:r w:rsidRPr="00A00603">
        <w:rPr>
          <w:rFonts w:cs="Times New Roman"/>
        </w:rPr>
        <w:t xml:space="preserve"> Vertical slice.</w:t>
      </w:r>
    </w:p>
  </w:footnote>
  <w:footnote w:id="41">
    <w:p w14:paraId="4C195014" w14:textId="77777777" w:rsidR="00B96F70" w:rsidRPr="00A00603" w:rsidRDefault="00B96F70" w:rsidP="00360F96">
      <w:pPr>
        <w:pStyle w:val="Sprotnaopomba-besedilo"/>
        <w:rPr>
          <w:rFonts w:cs="Times New Roman"/>
        </w:rPr>
      </w:pPr>
      <w:r w:rsidRPr="00D468C8">
        <w:rPr>
          <w:rStyle w:val="Sprotnaopomba-sklic"/>
        </w:rPr>
        <w:footnoteRef/>
      </w:r>
      <w:r w:rsidRPr="00A00603">
        <w:rPr>
          <w:rFonts w:cs="Times New Roman"/>
        </w:rPr>
        <w:t xml:space="preserve"> QA- </w:t>
      </w:r>
      <w:r w:rsidRPr="0030149E">
        <w:rPr>
          <w:rFonts w:cs="Times New Roman"/>
          <w:i/>
        </w:rPr>
        <w:t>Quality assurance</w:t>
      </w:r>
      <w:r w:rsidRPr="00A00603">
        <w:rPr>
          <w:rFonts w:cs="Times New Roman"/>
        </w:rPr>
        <w:t>.</w:t>
      </w:r>
    </w:p>
  </w:footnote>
  <w:footnote w:id="42">
    <w:p w14:paraId="0221DE8C" w14:textId="77777777" w:rsidR="00B96F70" w:rsidRPr="00A00603" w:rsidRDefault="00B96F70" w:rsidP="0036353C">
      <w:pPr>
        <w:pStyle w:val="Sprotnaopomba-besedilo"/>
        <w:rPr>
          <w:rFonts w:cs="Times New Roman"/>
        </w:rPr>
      </w:pPr>
      <w:r w:rsidRPr="00D468C8">
        <w:rPr>
          <w:rStyle w:val="Sprotnaopomba-sklic"/>
        </w:rPr>
        <w:footnoteRef/>
      </w:r>
      <w:r w:rsidRPr="00A00603">
        <w:rPr>
          <w:rFonts w:cs="Times New Roman"/>
        </w:rPr>
        <w:t xml:space="preserve"> Placeholders.</w:t>
      </w:r>
    </w:p>
  </w:footnote>
  <w:footnote w:id="43">
    <w:p w14:paraId="68634319" w14:textId="2C063E18" w:rsidR="00B96F70" w:rsidRPr="00A00603" w:rsidRDefault="00B96F70" w:rsidP="00360F96">
      <w:pPr>
        <w:pStyle w:val="Sprotnaopomba-besedilo"/>
        <w:rPr>
          <w:rFonts w:cs="Times New Roman"/>
        </w:rPr>
      </w:pPr>
      <w:r w:rsidRPr="00D468C8">
        <w:rPr>
          <w:rStyle w:val="Sprotnaopomba-sklic"/>
        </w:rPr>
        <w:footnoteRef/>
      </w:r>
      <w:r w:rsidRPr="00A00603">
        <w:rPr>
          <w:rFonts w:cs="Times New Roman"/>
        </w:rPr>
        <w:t xml:space="preserve"> </w:t>
      </w:r>
      <w:r>
        <w:rPr>
          <w:rFonts w:cs="Times New Roman"/>
        </w:rPr>
        <w:t xml:space="preserve">WNF - </w:t>
      </w:r>
      <w:r w:rsidRPr="0030149E">
        <w:rPr>
          <w:rFonts w:cs="Times New Roman"/>
          <w:i/>
        </w:rPr>
        <w:t>Will Not Fix</w:t>
      </w:r>
      <w:r w:rsidRPr="00A00603">
        <w:rPr>
          <w:rFonts w:cs="Times New Roman"/>
        </w:rPr>
        <w:t>, pomeni, da defekt ni dovolj pomemben.</w:t>
      </w:r>
      <w:r>
        <w:rPr>
          <w:rFonts w:cs="Times New Roman"/>
        </w:rPr>
        <w:t xml:space="preserve"> NAB - </w:t>
      </w:r>
      <w:r w:rsidRPr="0030149E">
        <w:rPr>
          <w:rFonts w:cs="Times New Roman"/>
          <w:i/>
        </w:rPr>
        <w:t>Not a bug</w:t>
      </w:r>
      <w:r>
        <w:rPr>
          <w:rFonts w:cs="Times New Roman"/>
        </w:rPr>
        <w:t>, pomeni, da ni defekt.</w:t>
      </w:r>
    </w:p>
  </w:footnote>
  <w:footnote w:id="44">
    <w:p w14:paraId="431216A9" w14:textId="77777777" w:rsidR="00B96F70" w:rsidRPr="00A00603" w:rsidRDefault="00B96F70" w:rsidP="00E661B1">
      <w:pPr>
        <w:pStyle w:val="Sprotnaopomba-besedilo"/>
        <w:rPr>
          <w:rFonts w:cs="Times New Roman"/>
        </w:rPr>
      </w:pPr>
      <w:r w:rsidRPr="00D468C8">
        <w:rPr>
          <w:rStyle w:val="Sprotnaopomba-sklic"/>
        </w:rPr>
        <w:footnoteRef/>
      </w:r>
      <w:r w:rsidRPr="00A00603">
        <w:rPr>
          <w:rFonts w:cs="Times New Roman"/>
        </w:rPr>
        <w:t xml:space="preserve"> Crunch time.</w:t>
      </w:r>
    </w:p>
  </w:footnote>
  <w:footnote w:id="45">
    <w:p w14:paraId="261FF8D1" w14:textId="77777777" w:rsidR="00B96F70" w:rsidRPr="00A00603" w:rsidRDefault="00B96F70" w:rsidP="00194892">
      <w:pPr>
        <w:pStyle w:val="Sprotnaopomba-besedilo"/>
        <w:rPr>
          <w:rFonts w:cs="Times New Roman"/>
        </w:rPr>
      </w:pPr>
      <w:r w:rsidRPr="00D468C8">
        <w:rPr>
          <w:rStyle w:val="Sprotnaopomba-sklic"/>
        </w:rPr>
        <w:footnoteRef/>
      </w:r>
      <w:r w:rsidRPr="00A00603">
        <w:rPr>
          <w:rFonts w:cs="Times New Roman"/>
        </w:rPr>
        <w:t xml:space="preserve"> Je grafikon, ki predstavlja časovni razpored projekta.</w:t>
      </w:r>
    </w:p>
  </w:footnote>
  <w:footnote w:id="46">
    <w:p w14:paraId="339930CF" w14:textId="77777777" w:rsidR="00B96F70" w:rsidRPr="00A00603" w:rsidRDefault="00B96F70" w:rsidP="00194892">
      <w:pPr>
        <w:pStyle w:val="Sprotnaopomba-besedilo"/>
        <w:rPr>
          <w:rFonts w:cs="Times New Roman"/>
        </w:rPr>
      </w:pPr>
      <w:r w:rsidRPr="00D468C8">
        <w:rPr>
          <w:rStyle w:val="Sprotnaopomba-sklic"/>
        </w:rPr>
        <w:footnoteRef/>
      </w:r>
      <w:r w:rsidRPr="00A00603">
        <w:rPr>
          <w:rFonts w:cs="Times New Roman"/>
        </w:rPr>
        <w:t xml:space="preserve"> Program evaluation and review technique, je statistično orodje za analizo nalog, ki so vključene v razvoj.</w:t>
      </w:r>
    </w:p>
  </w:footnote>
  <w:footnote w:id="47">
    <w:p w14:paraId="600A4079" w14:textId="77777777" w:rsidR="00B96F70" w:rsidRPr="00A00603" w:rsidRDefault="00B96F70" w:rsidP="00360F96">
      <w:pPr>
        <w:pStyle w:val="Sprotnaopomba-besedilo"/>
        <w:rPr>
          <w:rFonts w:cs="Times New Roman"/>
        </w:rPr>
      </w:pPr>
      <w:r w:rsidRPr="00D468C8">
        <w:rPr>
          <w:rStyle w:val="Sprotnaopomba-sklic"/>
        </w:rPr>
        <w:footnoteRef/>
      </w:r>
      <w:r w:rsidRPr="00A00603">
        <w:rPr>
          <w:rFonts w:cs="Times New Roman"/>
        </w:rPr>
        <w:t xml:space="preserve">AHP – </w:t>
      </w:r>
      <w:r w:rsidRPr="004B26F3">
        <w:rPr>
          <w:rFonts w:cs="Times New Roman"/>
          <w:i/>
        </w:rPr>
        <w:t>Analytical Hierarchy Process</w:t>
      </w:r>
      <w:r w:rsidRPr="00A00603">
        <w:rPr>
          <w:rFonts w:cs="Times New Roman"/>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F9E6D5" w14:textId="77777777" w:rsidR="00B96F70" w:rsidRDefault="00B96F70">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D57D7" w14:textId="77777777" w:rsidR="00B96F70" w:rsidRDefault="00B96F70">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F5941B" w14:textId="77777777" w:rsidR="00B96F70" w:rsidRDefault="00B96F70">
    <w:pPr>
      <w:pStyle w:val="Glava"/>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B96F70" w:rsidRDefault="00B96F70">
    <w:pPr>
      <w:pStyle w:val="Glava"/>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B96F70" w:rsidRDefault="00B96F70">
    <w:pPr>
      <w:pStyle w:val="Glava"/>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B96F70" w:rsidRDefault="00B96F70">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0361E0"/>
    <w:multiLevelType w:val="hybridMultilevel"/>
    <w:tmpl w:val="24B8F414"/>
    <w:lvl w:ilvl="0" w:tplc="0424000F">
      <w:start w:val="1"/>
      <w:numFmt w:val="decimal"/>
      <w:lvlText w:val="%1."/>
      <w:lvlJc w:val="left"/>
      <w:pPr>
        <w:ind w:left="1440" w:hanging="360"/>
      </w:pPr>
    </w:lvl>
    <w:lvl w:ilvl="1" w:tplc="04240019" w:tentative="1">
      <w:start w:val="1"/>
      <w:numFmt w:val="lowerLetter"/>
      <w:lvlText w:val="%2."/>
      <w:lvlJc w:val="left"/>
      <w:pPr>
        <w:ind w:left="2160" w:hanging="360"/>
      </w:pPr>
    </w:lvl>
    <w:lvl w:ilvl="2" w:tplc="0424001B" w:tentative="1">
      <w:start w:val="1"/>
      <w:numFmt w:val="lowerRoman"/>
      <w:lvlText w:val="%3."/>
      <w:lvlJc w:val="right"/>
      <w:pPr>
        <w:ind w:left="2880" w:hanging="180"/>
      </w:pPr>
    </w:lvl>
    <w:lvl w:ilvl="3" w:tplc="0424000F" w:tentative="1">
      <w:start w:val="1"/>
      <w:numFmt w:val="decimal"/>
      <w:lvlText w:val="%4."/>
      <w:lvlJc w:val="left"/>
      <w:pPr>
        <w:ind w:left="3600" w:hanging="360"/>
      </w:pPr>
    </w:lvl>
    <w:lvl w:ilvl="4" w:tplc="04240019" w:tentative="1">
      <w:start w:val="1"/>
      <w:numFmt w:val="lowerLetter"/>
      <w:lvlText w:val="%5."/>
      <w:lvlJc w:val="left"/>
      <w:pPr>
        <w:ind w:left="4320" w:hanging="360"/>
      </w:pPr>
    </w:lvl>
    <w:lvl w:ilvl="5" w:tplc="0424001B" w:tentative="1">
      <w:start w:val="1"/>
      <w:numFmt w:val="lowerRoman"/>
      <w:lvlText w:val="%6."/>
      <w:lvlJc w:val="right"/>
      <w:pPr>
        <w:ind w:left="5040" w:hanging="180"/>
      </w:pPr>
    </w:lvl>
    <w:lvl w:ilvl="6" w:tplc="0424000F" w:tentative="1">
      <w:start w:val="1"/>
      <w:numFmt w:val="decimal"/>
      <w:lvlText w:val="%7."/>
      <w:lvlJc w:val="left"/>
      <w:pPr>
        <w:ind w:left="5760" w:hanging="360"/>
      </w:pPr>
    </w:lvl>
    <w:lvl w:ilvl="7" w:tplc="04240019" w:tentative="1">
      <w:start w:val="1"/>
      <w:numFmt w:val="lowerLetter"/>
      <w:lvlText w:val="%8."/>
      <w:lvlJc w:val="left"/>
      <w:pPr>
        <w:ind w:left="6480" w:hanging="360"/>
      </w:pPr>
    </w:lvl>
    <w:lvl w:ilvl="8" w:tplc="0424001B" w:tentative="1">
      <w:start w:val="1"/>
      <w:numFmt w:val="lowerRoman"/>
      <w:lvlText w:val="%9."/>
      <w:lvlJc w:val="right"/>
      <w:pPr>
        <w:ind w:left="7200" w:hanging="180"/>
      </w:pPr>
    </w:lvl>
  </w:abstractNum>
  <w:abstractNum w:abstractNumId="5">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4">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6">
    <w:nsid w:val="24256149"/>
    <w:multiLevelType w:val="hybridMultilevel"/>
    <w:tmpl w:val="319232E4"/>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7">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8">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9">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1722D7A"/>
    <w:multiLevelType w:val="hybridMultilevel"/>
    <w:tmpl w:val="DD78E53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6">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7">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8">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0">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3">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4">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5">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6">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7">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nsid w:val="7D7965DC"/>
    <w:multiLevelType w:val="hybridMultilevel"/>
    <w:tmpl w:val="0BE82B4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2">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3">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5"/>
  </w:num>
  <w:num w:numId="2">
    <w:abstractNumId w:val="0"/>
  </w:num>
  <w:num w:numId="3">
    <w:abstractNumId w:val="2"/>
  </w:num>
  <w:num w:numId="4">
    <w:abstractNumId w:val="38"/>
  </w:num>
  <w:num w:numId="5">
    <w:abstractNumId w:val="42"/>
  </w:num>
  <w:num w:numId="6">
    <w:abstractNumId w:val="16"/>
  </w:num>
  <w:num w:numId="7">
    <w:abstractNumId w:val="21"/>
  </w:num>
  <w:num w:numId="8">
    <w:abstractNumId w:val="43"/>
  </w:num>
  <w:num w:numId="9">
    <w:abstractNumId w:val="12"/>
  </w:num>
  <w:num w:numId="10">
    <w:abstractNumId w:val="18"/>
  </w:num>
  <w:num w:numId="11">
    <w:abstractNumId w:val="27"/>
  </w:num>
  <w:num w:numId="12">
    <w:abstractNumId w:val="35"/>
  </w:num>
  <w:num w:numId="13">
    <w:abstractNumId w:val="13"/>
  </w:num>
  <w:num w:numId="14">
    <w:abstractNumId w:val="26"/>
  </w:num>
  <w:num w:numId="15">
    <w:abstractNumId w:val="20"/>
  </w:num>
  <w:num w:numId="16">
    <w:abstractNumId w:val="28"/>
  </w:num>
  <w:num w:numId="17">
    <w:abstractNumId w:val="23"/>
  </w:num>
  <w:num w:numId="18">
    <w:abstractNumId w:val="9"/>
  </w:num>
  <w:num w:numId="19">
    <w:abstractNumId w:val="32"/>
  </w:num>
  <w:num w:numId="20">
    <w:abstractNumId w:val="5"/>
  </w:num>
  <w:num w:numId="21">
    <w:abstractNumId w:val="3"/>
  </w:num>
  <w:num w:numId="22">
    <w:abstractNumId w:val="10"/>
  </w:num>
  <w:num w:numId="23">
    <w:abstractNumId w:val="6"/>
  </w:num>
  <w:num w:numId="24">
    <w:abstractNumId w:val="29"/>
  </w:num>
  <w:num w:numId="25">
    <w:abstractNumId w:val="33"/>
  </w:num>
  <w:num w:numId="26">
    <w:abstractNumId w:val="8"/>
  </w:num>
  <w:num w:numId="27">
    <w:abstractNumId w:val="25"/>
  </w:num>
  <w:num w:numId="28">
    <w:abstractNumId w:val="24"/>
  </w:num>
  <w:num w:numId="2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7"/>
  </w:num>
  <w:num w:numId="31">
    <w:abstractNumId w:val="37"/>
  </w:num>
  <w:num w:numId="32">
    <w:abstractNumId w:val="36"/>
  </w:num>
  <w:num w:numId="33">
    <w:abstractNumId w:val="40"/>
  </w:num>
  <w:num w:numId="34">
    <w:abstractNumId w:val="1"/>
  </w:num>
  <w:num w:numId="35">
    <w:abstractNumId w:val="14"/>
  </w:num>
  <w:num w:numId="36">
    <w:abstractNumId w:val="39"/>
  </w:num>
  <w:num w:numId="37">
    <w:abstractNumId w:val="34"/>
  </w:num>
  <w:num w:numId="38">
    <w:abstractNumId w:val="17"/>
  </w:num>
  <w:num w:numId="39">
    <w:abstractNumId w:val="11"/>
  </w:num>
  <w:num w:numId="40">
    <w:abstractNumId w:val="31"/>
  </w:num>
  <w:num w:numId="41">
    <w:abstractNumId w:val="19"/>
  </w:num>
  <w:num w:numId="42">
    <w:abstractNumId w:val="30"/>
  </w:num>
  <w:num w:numId="43">
    <w:abstractNumId w:val="22"/>
  </w:num>
  <w:num w:numId="44">
    <w:abstractNumId w:val="41"/>
  </w:num>
  <w:num w:numId="4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ralj">
    <w15:presenceInfo w15:providerId="None" w15:userId="kral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DA"/>
    <w:rsid w:val="00001572"/>
    <w:rsid w:val="00003395"/>
    <w:rsid w:val="00003A61"/>
    <w:rsid w:val="00003FA2"/>
    <w:rsid w:val="0000433C"/>
    <w:rsid w:val="000043A1"/>
    <w:rsid w:val="00004CF7"/>
    <w:rsid w:val="00005783"/>
    <w:rsid w:val="00005BA4"/>
    <w:rsid w:val="00005F12"/>
    <w:rsid w:val="00006284"/>
    <w:rsid w:val="00006783"/>
    <w:rsid w:val="000075EB"/>
    <w:rsid w:val="0000764C"/>
    <w:rsid w:val="000079D9"/>
    <w:rsid w:val="00007A32"/>
    <w:rsid w:val="00007C84"/>
    <w:rsid w:val="00007CE7"/>
    <w:rsid w:val="00010327"/>
    <w:rsid w:val="00011175"/>
    <w:rsid w:val="0001150C"/>
    <w:rsid w:val="00011C7D"/>
    <w:rsid w:val="000124CE"/>
    <w:rsid w:val="00012F84"/>
    <w:rsid w:val="00013951"/>
    <w:rsid w:val="0001396D"/>
    <w:rsid w:val="00013D32"/>
    <w:rsid w:val="00014383"/>
    <w:rsid w:val="000147BD"/>
    <w:rsid w:val="000151F2"/>
    <w:rsid w:val="000152A1"/>
    <w:rsid w:val="000153BD"/>
    <w:rsid w:val="000157B8"/>
    <w:rsid w:val="00015831"/>
    <w:rsid w:val="00015A4C"/>
    <w:rsid w:val="00015BAC"/>
    <w:rsid w:val="00015E15"/>
    <w:rsid w:val="00016721"/>
    <w:rsid w:val="00016CBA"/>
    <w:rsid w:val="00016FC1"/>
    <w:rsid w:val="0001713D"/>
    <w:rsid w:val="00017646"/>
    <w:rsid w:val="0001778E"/>
    <w:rsid w:val="000206B1"/>
    <w:rsid w:val="000209C3"/>
    <w:rsid w:val="00020CEC"/>
    <w:rsid w:val="000218A6"/>
    <w:rsid w:val="0002317D"/>
    <w:rsid w:val="00023730"/>
    <w:rsid w:val="0002393A"/>
    <w:rsid w:val="0002460D"/>
    <w:rsid w:val="0002479F"/>
    <w:rsid w:val="00024C69"/>
    <w:rsid w:val="00024CFE"/>
    <w:rsid w:val="00024F56"/>
    <w:rsid w:val="000252DD"/>
    <w:rsid w:val="000255E3"/>
    <w:rsid w:val="000257A8"/>
    <w:rsid w:val="00025E25"/>
    <w:rsid w:val="00026579"/>
    <w:rsid w:val="000266FF"/>
    <w:rsid w:val="0002680F"/>
    <w:rsid w:val="00026E1F"/>
    <w:rsid w:val="00026E75"/>
    <w:rsid w:val="0002714D"/>
    <w:rsid w:val="00027399"/>
    <w:rsid w:val="000275B8"/>
    <w:rsid w:val="00027660"/>
    <w:rsid w:val="00027725"/>
    <w:rsid w:val="00027788"/>
    <w:rsid w:val="0003035F"/>
    <w:rsid w:val="00030BFC"/>
    <w:rsid w:val="00030DEE"/>
    <w:rsid w:val="00030EB7"/>
    <w:rsid w:val="00031227"/>
    <w:rsid w:val="00031288"/>
    <w:rsid w:val="000321AB"/>
    <w:rsid w:val="00032651"/>
    <w:rsid w:val="000327F8"/>
    <w:rsid w:val="0003377B"/>
    <w:rsid w:val="00033C7C"/>
    <w:rsid w:val="0003425A"/>
    <w:rsid w:val="00034380"/>
    <w:rsid w:val="0003441F"/>
    <w:rsid w:val="000347EE"/>
    <w:rsid w:val="00034A42"/>
    <w:rsid w:val="0003522E"/>
    <w:rsid w:val="000355AE"/>
    <w:rsid w:val="00035D4B"/>
    <w:rsid w:val="00035DB5"/>
    <w:rsid w:val="000360D3"/>
    <w:rsid w:val="00036426"/>
    <w:rsid w:val="00036747"/>
    <w:rsid w:val="00036B57"/>
    <w:rsid w:val="00036B7F"/>
    <w:rsid w:val="000377F2"/>
    <w:rsid w:val="00037D85"/>
    <w:rsid w:val="00037EBA"/>
    <w:rsid w:val="00037EF1"/>
    <w:rsid w:val="0004004C"/>
    <w:rsid w:val="00040051"/>
    <w:rsid w:val="00040760"/>
    <w:rsid w:val="000409E2"/>
    <w:rsid w:val="00040B68"/>
    <w:rsid w:val="00040CB3"/>
    <w:rsid w:val="00041274"/>
    <w:rsid w:val="00041723"/>
    <w:rsid w:val="00041892"/>
    <w:rsid w:val="00041EF7"/>
    <w:rsid w:val="000428D0"/>
    <w:rsid w:val="00042BA8"/>
    <w:rsid w:val="00042F72"/>
    <w:rsid w:val="000430E8"/>
    <w:rsid w:val="0004322D"/>
    <w:rsid w:val="000434B6"/>
    <w:rsid w:val="000435DC"/>
    <w:rsid w:val="0004379B"/>
    <w:rsid w:val="00043E91"/>
    <w:rsid w:val="0004481A"/>
    <w:rsid w:val="00044A7E"/>
    <w:rsid w:val="0004508B"/>
    <w:rsid w:val="000455A0"/>
    <w:rsid w:val="00045717"/>
    <w:rsid w:val="00045E27"/>
    <w:rsid w:val="0004751C"/>
    <w:rsid w:val="00047553"/>
    <w:rsid w:val="00047A97"/>
    <w:rsid w:val="00047D30"/>
    <w:rsid w:val="00050130"/>
    <w:rsid w:val="000503D5"/>
    <w:rsid w:val="000515E5"/>
    <w:rsid w:val="000523B6"/>
    <w:rsid w:val="00052597"/>
    <w:rsid w:val="00052A0F"/>
    <w:rsid w:val="00052C57"/>
    <w:rsid w:val="0005336E"/>
    <w:rsid w:val="000536A0"/>
    <w:rsid w:val="00053D0B"/>
    <w:rsid w:val="00053E74"/>
    <w:rsid w:val="00053F12"/>
    <w:rsid w:val="00054294"/>
    <w:rsid w:val="00054605"/>
    <w:rsid w:val="0005524D"/>
    <w:rsid w:val="00055B15"/>
    <w:rsid w:val="00055EF4"/>
    <w:rsid w:val="000562DC"/>
    <w:rsid w:val="00056B60"/>
    <w:rsid w:val="00056D27"/>
    <w:rsid w:val="0006089E"/>
    <w:rsid w:val="000609EB"/>
    <w:rsid w:val="000609FD"/>
    <w:rsid w:val="0006104F"/>
    <w:rsid w:val="00061AF6"/>
    <w:rsid w:val="00061D31"/>
    <w:rsid w:val="00061E12"/>
    <w:rsid w:val="00062B53"/>
    <w:rsid w:val="0006303B"/>
    <w:rsid w:val="000633A1"/>
    <w:rsid w:val="000635D7"/>
    <w:rsid w:val="00063914"/>
    <w:rsid w:val="00063B81"/>
    <w:rsid w:val="00063DBA"/>
    <w:rsid w:val="00063EDC"/>
    <w:rsid w:val="000640C9"/>
    <w:rsid w:val="0006465C"/>
    <w:rsid w:val="0006485A"/>
    <w:rsid w:val="00064B4B"/>
    <w:rsid w:val="00064EBC"/>
    <w:rsid w:val="000656C4"/>
    <w:rsid w:val="00065A46"/>
    <w:rsid w:val="00065F54"/>
    <w:rsid w:val="00066723"/>
    <w:rsid w:val="00066823"/>
    <w:rsid w:val="00067A46"/>
    <w:rsid w:val="00067AC3"/>
    <w:rsid w:val="00067EE3"/>
    <w:rsid w:val="00067F47"/>
    <w:rsid w:val="0007024B"/>
    <w:rsid w:val="00070276"/>
    <w:rsid w:val="00070BA3"/>
    <w:rsid w:val="00070C23"/>
    <w:rsid w:val="00071224"/>
    <w:rsid w:val="00071278"/>
    <w:rsid w:val="00071AD8"/>
    <w:rsid w:val="00071BEC"/>
    <w:rsid w:val="00071C8C"/>
    <w:rsid w:val="00071ECA"/>
    <w:rsid w:val="00071F6D"/>
    <w:rsid w:val="00072011"/>
    <w:rsid w:val="000721E8"/>
    <w:rsid w:val="0007235A"/>
    <w:rsid w:val="0007299F"/>
    <w:rsid w:val="00072FD9"/>
    <w:rsid w:val="0007316E"/>
    <w:rsid w:val="00073C51"/>
    <w:rsid w:val="00073CF0"/>
    <w:rsid w:val="00073D4D"/>
    <w:rsid w:val="00073DE7"/>
    <w:rsid w:val="0007459D"/>
    <w:rsid w:val="00074693"/>
    <w:rsid w:val="00074BAD"/>
    <w:rsid w:val="00074E08"/>
    <w:rsid w:val="000753EC"/>
    <w:rsid w:val="00075A43"/>
    <w:rsid w:val="000764E6"/>
    <w:rsid w:val="0007655F"/>
    <w:rsid w:val="00077434"/>
    <w:rsid w:val="0007750A"/>
    <w:rsid w:val="0008079B"/>
    <w:rsid w:val="000809D3"/>
    <w:rsid w:val="00081517"/>
    <w:rsid w:val="000815B0"/>
    <w:rsid w:val="000819EE"/>
    <w:rsid w:val="00081C16"/>
    <w:rsid w:val="00081D45"/>
    <w:rsid w:val="000824A0"/>
    <w:rsid w:val="00082AA3"/>
    <w:rsid w:val="00082ADD"/>
    <w:rsid w:val="00082E17"/>
    <w:rsid w:val="0008357F"/>
    <w:rsid w:val="00083DC0"/>
    <w:rsid w:val="00084427"/>
    <w:rsid w:val="00084547"/>
    <w:rsid w:val="00084931"/>
    <w:rsid w:val="000849E9"/>
    <w:rsid w:val="00084B5C"/>
    <w:rsid w:val="00084B5D"/>
    <w:rsid w:val="00084B7C"/>
    <w:rsid w:val="00084CDE"/>
    <w:rsid w:val="000852CA"/>
    <w:rsid w:val="0008640F"/>
    <w:rsid w:val="00086545"/>
    <w:rsid w:val="0008660F"/>
    <w:rsid w:val="00086730"/>
    <w:rsid w:val="00086F27"/>
    <w:rsid w:val="000878CC"/>
    <w:rsid w:val="0008794E"/>
    <w:rsid w:val="00087A5D"/>
    <w:rsid w:val="0009057F"/>
    <w:rsid w:val="00091610"/>
    <w:rsid w:val="000916A2"/>
    <w:rsid w:val="00092070"/>
    <w:rsid w:val="0009252C"/>
    <w:rsid w:val="00092A0F"/>
    <w:rsid w:val="00092B92"/>
    <w:rsid w:val="00092D94"/>
    <w:rsid w:val="0009390E"/>
    <w:rsid w:val="000940A3"/>
    <w:rsid w:val="00094309"/>
    <w:rsid w:val="00094963"/>
    <w:rsid w:val="00094BB8"/>
    <w:rsid w:val="00094DE5"/>
    <w:rsid w:val="00095254"/>
    <w:rsid w:val="0009526D"/>
    <w:rsid w:val="000959ED"/>
    <w:rsid w:val="00095AB6"/>
    <w:rsid w:val="00095DAD"/>
    <w:rsid w:val="0009666F"/>
    <w:rsid w:val="00096872"/>
    <w:rsid w:val="000968F3"/>
    <w:rsid w:val="00096904"/>
    <w:rsid w:val="00096F42"/>
    <w:rsid w:val="0009746A"/>
    <w:rsid w:val="000978BA"/>
    <w:rsid w:val="00097C2A"/>
    <w:rsid w:val="00097E29"/>
    <w:rsid w:val="00097F1D"/>
    <w:rsid w:val="000A046F"/>
    <w:rsid w:val="000A1019"/>
    <w:rsid w:val="000A1283"/>
    <w:rsid w:val="000A14FA"/>
    <w:rsid w:val="000A26B5"/>
    <w:rsid w:val="000A297D"/>
    <w:rsid w:val="000A32A4"/>
    <w:rsid w:val="000A3857"/>
    <w:rsid w:val="000A3A95"/>
    <w:rsid w:val="000A3CB3"/>
    <w:rsid w:val="000A40DD"/>
    <w:rsid w:val="000A41D0"/>
    <w:rsid w:val="000A4765"/>
    <w:rsid w:val="000A4912"/>
    <w:rsid w:val="000A4D2E"/>
    <w:rsid w:val="000A4D5B"/>
    <w:rsid w:val="000A515D"/>
    <w:rsid w:val="000A538A"/>
    <w:rsid w:val="000A57A9"/>
    <w:rsid w:val="000A5EFB"/>
    <w:rsid w:val="000A6E55"/>
    <w:rsid w:val="000A7018"/>
    <w:rsid w:val="000A71FD"/>
    <w:rsid w:val="000A73C0"/>
    <w:rsid w:val="000A777A"/>
    <w:rsid w:val="000A785D"/>
    <w:rsid w:val="000A7A9F"/>
    <w:rsid w:val="000A7B27"/>
    <w:rsid w:val="000B014D"/>
    <w:rsid w:val="000B0555"/>
    <w:rsid w:val="000B05F0"/>
    <w:rsid w:val="000B0743"/>
    <w:rsid w:val="000B0E40"/>
    <w:rsid w:val="000B11BB"/>
    <w:rsid w:val="000B13ED"/>
    <w:rsid w:val="000B19D1"/>
    <w:rsid w:val="000B223D"/>
    <w:rsid w:val="000B276F"/>
    <w:rsid w:val="000B2DD8"/>
    <w:rsid w:val="000B2ED4"/>
    <w:rsid w:val="000B4812"/>
    <w:rsid w:val="000B4B7E"/>
    <w:rsid w:val="000B4C30"/>
    <w:rsid w:val="000B4CEF"/>
    <w:rsid w:val="000B5052"/>
    <w:rsid w:val="000B5D87"/>
    <w:rsid w:val="000B632C"/>
    <w:rsid w:val="000B78FB"/>
    <w:rsid w:val="000C0B68"/>
    <w:rsid w:val="000C0EE7"/>
    <w:rsid w:val="000C1C1D"/>
    <w:rsid w:val="000C20D6"/>
    <w:rsid w:val="000C2728"/>
    <w:rsid w:val="000C2AA4"/>
    <w:rsid w:val="000C37FC"/>
    <w:rsid w:val="000C3B60"/>
    <w:rsid w:val="000C3BEB"/>
    <w:rsid w:val="000C4514"/>
    <w:rsid w:val="000C4535"/>
    <w:rsid w:val="000C46BE"/>
    <w:rsid w:val="000C4808"/>
    <w:rsid w:val="000C4A59"/>
    <w:rsid w:val="000C5542"/>
    <w:rsid w:val="000C56DD"/>
    <w:rsid w:val="000C6602"/>
    <w:rsid w:val="000C660B"/>
    <w:rsid w:val="000C6D2B"/>
    <w:rsid w:val="000C6EC9"/>
    <w:rsid w:val="000C7105"/>
    <w:rsid w:val="000C79AB"/>
    <w:rsid w:val="000C7D58"/>
    <w:rsid w:val="000C7ECA"/>
    <w:rsid w:val="000D028C"/>
    <w:rsid w:val="000D07A8"/>
    <w:rsid w:val="000D1792"/>
    <w:rsid w:val="000D288E"/>
    <w:rsid w:val="000D3C39"/>
    <w:rsid w:val="000D3DE7"/>
    <w:rsid w:val="000D406F"/>
    <w:rsid w:val="000D47E0"/>
    <w:rsid w:val="000D5023"/>
    <w:rsid w:val="000D614B"/>
    <w:rsid w:val="000D62B1"/>
    <w:rsid w:val="000D66ED"/>
    <w:rsid w:val="000D688F"/>
    <w:rsid w:val="000D6D2D"/>
    <w:rsid w:val="000D7018"/>
    <w:rsid w:val="000D7136"/>
    <w:rsid w:val="000D787D"/>
    <w:rsid w:val="000D7A46"/>
    <w:rsid w:val="000D7A6A"/>
    <w:rsid w:val="000E04BD"/>
    <w:rsid w:val="000E0888"/>
    <w:rsid w:val="000E0DF2"/>
    <w:rsid w:val="000E0F25"/>
    <w:rsid w:val="000E1047"/>
    <w:rsid w:val="000E1B0D"/>
    <w:rsid w:val="000E1D0A"/>
    <w:rsid w:val="000E2C53"/>
    <w:rsid w:val="000E3224"/>
    <w:rsid w:val="000E3452"/>
    <w:rsid w:val="000E40C3"/>
    <w:rsid w:val="000E44F5"/>
    <w:rsid w:val="000E4532"/>
    <w:rsid w:val="000E4655"/>
    <w:rsid w:val="000E4967"/>
    <w:rsid w:val="000E49B5"/>
    <w:rsid w:val="000E4FC8"/>
    <w:rsid w:val="000E58F4"/>
    <w:rsid w:val="000E59FA"/>
    <w:rsid w:val="000E5D05"/>
    <w:rsid w:val="000E5F74"/>
    <w:rsid w:val="000E65F9"/>
    <w:rsid w:val="000E6645"/>
    <w:rsid w:val="000E6E15"/>
    <w:rsid w:val="000E6E51"/>
    <w:rsid w:val="000E72F5"/>
    <w:rsid w:val="000E782E"/>
    <w:rsid w:val="000E783A"/>
    <w:rsid w:val="000F07A2"/>
    <w:rsid w:val="000F1815"/>
    <w:rsid w:val="000F1C8C"/>
    <w:rsid w:val="000F1EE8"/>
    <w:rsid w:val="000F270E"/>
    <w:rsid w:val="000F2C1E"/>
    <w:rsid w:val="000F2D72"/>
    <w:rsid w:val="000F2D81"/>
    <w:rsid w:val="000F30AE"/>
    <w:rsid w:val="000F3D7A"/>
    <w:rsid w:val="000F404B"/>
    <w:rsid w:val="000F442A"/>
    <w:rsid w:val="000F452C"/>
    <w:rsid w:val="000F49EA"/>
    <w:rsid w:val="000F4B6D"/>
    <w:rsid w:val="000F5103"/>
    <w:rsid w:val="000F5350"/>
    <w:rsid w:val="000F5355"/>
    <w:rsid w:val="000F53C2"/>
    <w:rsid w:val="000F5B7B"/>
    <w:rsid w:val="000F5C3B"/>
    <w:rsid w:val="000F5CC5"/>
    <w:rsid w:val="000F5ECA"/>
    <w:rsid w:val="000F61BE"/>
    <w:rsid w:val="000F68CC"/>
    <w:rsid w:val="000F76BB"/>
    <w:rsid w:val="000F79F9"/>
    <w:rsid w:val="000F7B55"/>
    <w:rsid w:val="00100421"/>
    <w:rsid w:val="001004A6"/>
    <w:rsid w:val="00100A45"/>
    <w:rsid w:val="00101180"/>
    <w:rsid w:val="001014FF"/>
    <w:rsid w:val="00102B0C"/>
    <w:rsid w:val="00102B88"/>
    <w:rsid w:val="00102D82"/>
    <w:rsid w:val="0010307E"/>
    <w:rsid w:val="00103081"/>
    <w:rsid w:val="001030BD"/>
    <w:rsid w:val="00103CEA"/>
    <w:rsid w:val="0010407B"/>
    <w:rsid w:val="00104592"/>
    <w:rsid w:val="00104A41"/>
    <w:rsid w:val="00104B00"/>
    <w:rsid w:val="00104EA8"/>
    <w:rsid w:val="0010506C"/>
    <w:rsid w:val="001050CF"/>
    <w:rsid w:val="00105F72"/>
    <w:rsid w:val="00106270"/>
    <w:rsid w:val="0010632C"/>
    <w:rsid w:val="00106448"/>
    <w:rsid w:val="00106750"/>
    <w:rsid w:val="001067AA"/>
    <w:rsid w:val="00106B2D"/>
    <w:rsid w:val="00106BF2"/>
    <w:rsid w:val="00106E52"/>
    <w:rsid w:val="00107425"/>
    <w:rsid w:val="0010760F"/>
    <w:rsid w:val="00107BFB"/>
    <w:rsid w:val="00110374"/>
    <w:rsid w:val="00110704"/>
    <w:rsid w:val="00110803"/>
    <w:rsid w:val="001108AB"/>
    <w:rsid w:val="00110B28"/>
    <w:rsid w:val="00110CB8"/>
    <w:rsid w:val="0011167C"/>
    <w:rsid w:val="0011199E"/>
    <w:rsid w:val="0011200C"/>
    <w:rsid w:val="00112063"/>
    <w:rsid w:val="00112E87"/>
    <w:rsid w:val="0011332B"/>
    <w:rsid w:val="00113E7E"/>
    <w:rsid w:val="00114255"/>
    <w:rsid w:val="00114666"/>
    <w:rsid w:val="001147BF"/>
    <w:rsid w:val="001149C8"/>
    <w:rsid w:val="00114BD9"/>
    <w:rsid w:val="00114CE7"/>
    <w:rsid w:val="00114D4B"/>
    <w:rsid w:val="00115568"/>
    <w:rsid w:val="00115CD8"/>
    <w:rsid w:val="001161C9"/>
    <w:rsid w:val="00116AAE"/>
    <w:rsid w:val="00117704"/>
    <w:rsid w:val="0011772D"/>
    <w:rsid w:val="00117773"/>
    <w:rsid w:val="00117DC8"/>
    <w:rsid w:val="001201AA"/>
    <w:rsid w:val="0012085C"/>
    <w:rsid w:val="00120C18"/>
    <w:rsid w:val="00121042"/>
    <w:rsid w:val="0012154E"/>
    <w:rsid w:val="001218E2"/>
    <w:rsid w:val="001218E9"/>
    <w:rsid w:val="00121DEB"/>
    <w:rsid w:val="001220CC"/>
    <w:rsid w:val="0012215D"/>
    <w:rsid w:val="00122689"/>
    <w:rsid w:val="00122EB0"/>
    <w:rsid w:val="001230C3"/>
    <w:rsid w:val="0012362B"/>
    <w:rsid w:val="00123FFF"/>
    <w:rsid w:val="001241C3"/>
    <w:rsid w:val="001243FD"/>
    <w:rsid w:val="00125974"/>
    <w:rsid w:val="00125F0B"/>
    <w:rsid w:val="00126289"/>
    <w:rsid w:val="0012645E"/>
    <w:rsid w:val="00126689"/>
    <w:rsid w:val="00127024"/>
    <w:rsid w:val="001270BA"/>
    <w:rsid w:val="001275EC"/>
    <w:rsid w:val="0012782A"/>
    <w:rsid w:val="00127CEA"/>
    <w:rsid w:val="00130325"/>
    <w:rsid w:val="001304B5"/>
    <w:rsid w:val="00130529"/>
    <w:rsid w:val="001307FC"/>
    <w:rsid w:val="001310EF"/>
    <w:rsid w:val="001316C3"/>
    <w:rsid w:val="001319B4"/>
    <w:rsid w:val="001319EC"/>
    <w:rsid w:val="00131D43"/>
    <w:rsid w:val="00131DB5"/>
    <w:rsid w:val="00132331"/>
    <w:rsid w:val="00132D96"/>
    <w:rsid w:val="00133254"/>
    <w:rsid w:val="001336FF"/>
    <w:rsid w:val="00133CC9"/>
    <w:rsid w:val="001340D8"/>
    <w:rsid w:val="0013420A"/>
    <w:rsid w:val="00135640"/>
    <w:rsid w:val="0013575C"/>
    <w:rsid w:val="001358C1"/>
    <w:rsid w:val="001359AF"/>
    <w:rsid w:val="0013608C"/>
    <w:rsid w:val="0013667A"/>
    <w:rsid w:val="00136F02"/>
    <w:rsid w:val="001370A0"/>
    <w:rsid w:val="0013789A"/>
    <w:rsid w:val="00137D46"/>
    <w:rsid w:val="001401F2"/>
    <w:rsid w:val="0014088B"/>
    <w:rsid w:val="001408AF"/>
    <w:rsid w:val="00140947"/>
    <w:rsid w:val="0014097A"/>
    <w:rsid w:val="00140E2B"/>
    <w:rsid w:val="00140EF3"/>
    <w:rsid w:val="001412AC"/>
    <w:rsid w:val="0014172E"/>
    <w:rsid w:val="00141743"/>
    <w:rsid w:val="00141910"/>
    <w:rsid w:val="0014192B"/>
    <w:rsid w:val="00141CB1"/>
    <w:rsid w:val="001420E8"/>
    <w:rsid w:val="0014210E"/>
    <w:rsid w:val="00142A4C"/>
    <w:rsid w:val="00142C99"/>
    <w:rsid w:val="00143B70"/>
    <w:rsid w:val="00143D5D"/>
    <w:rsid w:val="00143DC2"/>
    <w:rsid w:val="001443DD"/>
    <w:rsid w:val="0014473F"/>
    <w:rsid w:val="001447E0"/>
    <w:rsid w:val="001449AB"/>
    <w:rsid w:val="00145286"/>
    <w:rsid w:val="001452C1"/>
    <w:rsid w:val="00145D67"/>
    <w:rsid w:val="00146585"/>
    <w:rsid w:val="00147339"/>
    <w:rsid w:val="001475E2"/>
    <w:rsid w:val="00147902"/>
    <w:rsid w:val="00150055"/>
    <w:rsid w:val="00150157"/>
    <w:rsid w:val="001501F8"/>
    <w:rsid w:val="0015060B"/>
    <w:rsid w:val="001507E6"/>
    <w:rsid w:val="00150AEC"/>
    <w:rsid w:val="00150CB6"/>
    <w:rsid w:val="00150F07"/>
    <w:rsid w:val="0015101C"/>
    <w:rsid w:val="0015115B"/>
    <w:rsid w:val="00151EDD"/>
    <w:rsid w:val="00152207"/>
    <w:rsid w:val="001527DC"/>
    <w:rsid w:val="00152958"/>
    <w:rsid w:val="00152BC2"/>
    <w:rsid w:val="00152CD8"/>
    <w:rsid w:val="00153142"/>
    <w:rsid w:val="00153B7A"/>
    <w:rsid w:val="00153C26"/>
    <w:rsid w:val="00153D90"/>
    <w:rsid w:val="00153E06"/>
    <w:rsid w:val="00153E3E"/>
    <w:rsid w:val="0015468D"/>
    <w:rsid w:val="00154DAC"/>
    <w:rsid w:val="00154DF9"/>
    <w:rsid w:val="00154EF1"/>
    <w:rsid w:val="00154FB5"/>
    <w:rsid w:val="001561A4"/>
    <w:rsid w:val="001569E2"/>
    <w:rsid w:val="00156ACD"/>
    <w:rsid w:val="00156D05"/>
    <w:rsid w:val="00156E18"/>
    <w:rsid w:val="00157751"/>
    <w:rsid w:val="00157942"/>
    <w:rsid w:val="00157FFC"/>
    <w:rsid w:val="0016017F"/>
    <w:rsid w:val="00160751"/>
    <w:rsid w:val="00161377"/>
    <w:rsid w:val="00161FE2"/>
    <w:rsid w:val="0016221C"/>
    <w:rsid w:val="001622A9"/>
    <w:rsid w:val="0016240E"/>
    <w:rsid w:val="0016267F"/>
    <w:rsid w:val="00162B03"/>
    <w:rsid w:val="00162FAF"/>
    <w:rsid w:val="0016432B"/>
    <w:rsid w:val="001648EF"/>
    <w:rsid w:val="00164DEE"/>
    <w:rsid w:val="00164FB2"/>
    <w:rsid w:val="0016558B"/>
    <w:rsid w:val="00165E39"/>
    <w:rsid w:val="001660F5"/>
    <w:rsid w:val="00166254"/>
    <w:rsid w:val="0016735A"/>
    <w:rsid w:val="0016777A"/>
    <w:rsid w:val="00167FC2"/>
    <w:rsid w:val="001704B9"/>
    <w:rsid w:val="00170721"/>
    <w:rsid w:val="00170B81"/>
    <w:rsid w:val="00170D6E"/>
    <w:rsid w:val="00171604"/>
    <w:rsid w:val="00171D16"/>
    <w:rsid w:val="00171E7A"/>
    <w:rsid w:val="0017324E"/>
    <w:rsid w:val="00174489"/>
    <w:rsid w:val="001744B6"/>
    <w:rsid w:val="00174CB4"/>
    <w:rsid w:val="00174D82"/>
    <w:rsid w:val="00174EF5"/>
    <w:rsid w:val="001750B2"/>
    <w:rsid w:val="00175171"/>
    <w:rsid w:val="00175246"/>
    <w:rsid w:val="00176061"/>
    <w:rsid w:val="0017706D"/>
    <w:rsid w:val="001774F9"/>
    <w:rsid w:val="00177E7A"/>
    <w:rsid w:val="00180555"/>
    <w:rsid w:val="00180C72"/>
    <w:rsid w:val="00180D34"/>
    <w:rsid w:val="00181D50"/>
    <w:rsid w:val="0018277E"/>
    <w:rsid w:val="001838E0"/>
    <w:rsid w:val="00183DD7"/>
    <w:rsid w:val="00183F0F"/>
    <w:rsid w:val="001840DE"/>
    <w:rsid w:val="001846E9"/>
    <w:rsid w:val="0018479C"/>
    <w:rsid w:val="00184F2F"/>
    <w:rsid w:val="0018523E"/>
    <w:rsid w:val="00185256"/>
    <w:rsid w:val="00185BC0"/>
    <w:rsid w:val="00186165"/>
    <w:rsid w:val="00186282"/>
    <w:rsid w:val="001865CC"/>
    <w:rsid w:val="00186D65"/>
    <w:rsid w:val="0018711D"/>
    <w:rsid w:val="00187A6F"/>
    <w:rsid w:val="00187D6C"/>
    <w:rsid w:val="00187F2F"/>
    <w:rsid w:val="00190897"/>
    <w:rsid w:val="00190E4C"/>
    <w:rsid w:val="00190EAA"/>
    <w:rsid w:val="00191417"/>
    <w:rsid w:val="0019172F"/>
    <w:rsid w:val="001917BF"/>
    <w:rsid w:val="001919EF"/>
    <w:rsid w:val="00191C4F"/>
    <w:rsid w:val="00191C64"/>
    <w:rsid w:val="00191CD1"/>
    <w:rsid w:val="00191F9C"/>
    <w:rsid w:val="001921A1"/>
    <w:rsid w:val="0019242E"/>
    <w:rsid w:val="001925B9"/>
    <w:rsid w:val="001932CA"/>
    <w:rsid w:val="001933E8"/>
    <w:rsid w:val="00194376"/>
    <w:rsid w:val="00194892"/>
    <w:rsid w:val="00194D26"/>
    <w:rsid w:val="00194E28"/>
    <w:rsid w:val="00195282"/>
    <w:rsid w:val="00195FDD"/>
    <w:rsid w:val="001968D2"/>
    <w:rsid w:val="00196E6D"/>
    <w:rsid w:val="00197089"/>
    <w:rsid w:val="001970E8"/>
    <w:rsid w:val="001972D9"/>
    <w:rsid w:val="0019770B"/>
    <w:rsid w:val="001A01D3"/>
    <w:rsid w:val="001A032F"/>
    <w:rsid w:val="001A17EA"/>
    <w:rsid w:val="001A1904"/>
    <w:rsid w:val="001A1BE7"/>
    <w:rsid w:val="001A1C47"/>
    <w:rsid w:val="001A22A0"/>
    <w:rsid w:val="001A29C0"/>
    <w:rsid w:val="001A2A0C"/>
    <w:rsid w:val="001A31BC"/>
    <w:rsid w:val="001A36C5"/>
    <w:rsid w:val="001A3ACB"/>
    <w:rsid w:val="001A3D53"/>
    <w:rsid w:val="001A40A1"/>
    <w:rsid w:val="001A41A3"/>
    <w:rsid w:val="001A44AA"/>
    <w:rsid w:val="001A4589"/>
    <w:rsid w:val="001A45BA"/>
    <w:rsid w:val="001A4AD1"/>
    <w:rsid w:val="001A519D"/>
    <w:rsid w:val="001A597F"/>
    <w:rsid w:val="001A5F34"/>
    <w:rsid w:val="001A66A6"/>
    <w:rsid w:val="001A6D22"/>
    <w:rsid w:val="001A7B23"/>
    <w:rsid w:val="001A7B40"/>
    <w:rsid w:val="001A7C73"/>
    <w:rsid w:val="001B041C"/>
    <w:rsid w:val="001B052B"/>
    <w:rsid w:val="001B0D0D"/>
    <w:rsid w:val="001B1379"/>
    <w:rsid w:val="001B18ED"/>
    <w:rsid w:val="001B1F89"/>
    <w:rsid w:val="001B2071"/>
    <w:rsid w:val="001B2267"/>
    <w:rsid w:val="001B2362"/>
    <w:rsid w:val="001B2483"/>
    <w:rsid w:val="001B25F1"/>
    <w:rsid w:val="001B3016"/>
    <w:rsid w:val="001B34A6"/>
    <w:rsid w:val="001B386E"/>
    <w:rsid w:val="001B396D"/>
    <w:rsid w:val="001B3B94"/>
    <w:rsid w:val="001B3EBE"/>
    <w:rsid w:val="001B3F90"/>
    <w:rsid w:val="001B4573"/>
    <w:rsid w:val="001B47C8"/>
    <w:rsid w:val="001B47D1"/>
    <w:rsid w:val="001B4A0C"/>
    <w:rsid w:val="001B4D37"/>
    <w:rsid w:val="001B5B54"/>
    <w:rsid w:val="001B5D3E"/>
    <w:rsid w:val="001B6F9D"/>
    <w:rsid w:val="001B70DE"/>
    <w:rsid w:val="001B730C"/>
    <w:rsid w:val="001B73F0"/>
    <w:rsid w:val="001B75D2"/>
    <w:rsid w:val="001B7E38"/>
    <w:rsid w:val="001C0047"/>
    <w:rsid w:val="001C032E"/>
    <w:rsid w:val="001C0544"/>
    <w:rsid w:val="001C06BF"/>
    <w:rsid w:val="001C070B"/>
    <w:rsid w:val="001C07BD"/>
    <w:rsid w:val="001C08F3"/>
    <w:rsid w:val="001C0EEC"/>
    <w:rsid w:val="001C0F9A"/>
    <w:rsid w:val="001C1009"/>
    <w:rsid w:val="001C10C0"/>
    <w:rsid w:val="001C123B"/>
    <w:rsid w:val="001C1860"/>
    <w:rsid w:val="001C1AD6"/>
    <w:rsid w:val="001C1CB5"/>
    <w:rsid w:val="001C223D"/>
    <w:rsid w:val="001C24AE"/>
    <w:rsid w:val="001C277C"/>
    <w:rsid w:val="001C2852"/>
    <w:rsid w:val="001C2BF7"/>
    <w:rsid w:val="001C3046"/>
    <w:rsid w:val="001C37AA"/>
    <w:rsid w:val="001C3963"/>
    <w:rsid w:val="001C3B12"/>
    <w:rsid w:val="001C3F20"/>
    <w:rsid w:val="001C4063"/>
    <w:rsid w:val="001C436C"/>
    <w:rsid w:val="001C4E9A"/>
    <w:rsid w:val="001C50EA"/>
    <w:rsid w:val="001C521D"/>
    <w:rsid w:val="001C55E2"/>
    <w:rsid w:val="001C577C"/>
    <w:rsid w:val="001C5783"/>
    <w:rsid w:val="001C57D1"/>
    <w:rsid w:val="001C580E"/>
    <w:rsid w:val="001C5D60"/>
    <w:rsid w:val="001C60D4"/>
    <w:rsid w:val="001C68FC"/>
    <w:rsid w:val="001C6D8E"/>
    <w:rsid w:val="001C6E53"/>
    <w:rsid w:val="001C77A4"/>
    <w:rsid w:val="001C7DCA"/>
    <w:rsid w:val="001C7F61"/>
    <w:rsid w:val="001D033E"/>
    <w:rsid w:val="001D0379"/>
    <w:rsid w:val="001D12FB"/>
    <w:rsid w:val="001D14E5"/>
    <w:rsid w:val="001D2199"/>
    <w:rsid w:val="001D28F4"/>
    <w:rsid w:val="001D2CE8"/>
    <w:rsid w:val="001D31AF"/>
    <w:rsid w:val="001D380C"/>
    <w:rsid w:val="001D40CA"/>
    <w:rsid w:val="001D4470"/>
    <w:rsid w:val="001D50B9"/>
    <w:rsid w:val="001D572B"/>
    <w:rsid w:val="001D58E7"/>
    <w:rsid w:val="001D594F"/>
    <w:rsid w:val="001D5AE9"/>
    <w:rsid w:val="001D624E"/>
    <w:rsid w:val="001D67F4"/>
    <w:rsid w:val="001D72B7"/>
    <w:rsid w:val="001D7339"/>
    <w:rsid w:val="001D7B4C"/>
    <w:rsid w:val="001E00C3"/>
    <w:rsid w:val="001E02A0"/>
    <w:rsid w:val="001E056C"/>
    <w:rsid w:val="001E0583"/>
    <w:rsid w:val="001E092C"/>
    <w:rsid w:val="001E0C6E"/>
    <w:rsid w:val="001E1260"/>
    <w:rsid w:val="001E14D0"/>
    <w:rsid w:val="001E19FA"/>
    <w:rsid w:val="001E1B1B"/>
    <w:rsid w:val="001E1E11"/>
    <w:rsid w:val="001E2BBA"/>
    <w:rsid w:val="001E2EDC"/>
    <w:rsid w:val="001E3496"/>
    <w:rsid w:val="001E4173"/>
    <w:rsid w:val="001E4257"/>
    <w:rsid w:val="001E4441"/>
    <w:rsid w:val="001E4D7A"/>
    <w:rsid w:val="001E4FAB"/>
    <w:rsid w:val="001E5ABE"/>
    <w:rsid w:val="001E6977"/>
    <w:rsid w:val="001E6A1E"/>
    <w:rsid w:val="001E6ACF"/>
    <w:rsid w:val="001E75CA"/>
    <w:rsid w:val="001E7BC0"/>
    <w:rsid w:val="001E7C0D"/>
    <w:rsid w:val="001F01A7"/>
    <w:rsid w:val="001F0990"/>
    <w:rsid w:val="001F0FCD"/>
    <w:rsid w:val="001F114B"/>
    <w:rsid w:val="001F12B3"/>
    <w:rsid w:val="001F13B5"/>
    <w:rsid w:val="001F1432"/>
    <w:rsid w:val="001F1ABC"/>
    <w:rsid w:val="001F1B78"/>
    <w:rsid w:val="001F1CE8"/>
    <w:rsid w:val="001F21E4"/>
    <w:rsid w:val="001F2BAB"/>
    <w:rsid w:val="001F2D1E"/>
    <w:rsid w:val="001F356A"/>
    <w:rsid w:val="001F3FB3"/>
    <w:rsid w:val="001F3FBE"/>
    <w:rsid w:val="001F4242"/>
    <w:rsid w:val="001F43C5"/>
    <w:rsid w:val="001F4A4C"/>
    <w:rsid w:val="001F4AC6"/>
    <w:rsid w:val="001F4C61"/>
    <w:rsid w:val="001F4D55"/>
    <w:rsid w:val="001F4EE1"/>
    <w:rsid w:val="001F50DD"/>
    <w:rsid w:val="001F52C1"/>
    <w:rsid w:val="001F54E6"/>
    <w:rsid w:val="001F54F8"/>
    <w:rsid w:val="001F5583"/>
    <w:rsid w:val="001F55CB"/>
    <w:rsid w:val="001F5DEF"/>
    <w:rsid w:val="001F5FAF"/>
    <w:rsid w:val="001F60F2"/>
    <w:rsid w:val="001F67DC"/>
    <w:rsid w:val="001F71FA"/>
    <w:rsid w:val="001F731C"/>
    <w:rsid w:val="001F733C"/>
    <w:rsid w:val="001F778A"/>
    <w:rsid w:val="001F7956"/>
    <w:rsid w:val="001F7B4F"/>
    <w:rsid w:val="002005E7"/>
    <w:rsid w:val="002005F0"/>
    <w:rsid w:val="002006E3"/>
    <w:rsid w:val="00200EC8"/>
    <w:rsid w:val="002010D6"/>
    <w:rsid w:val="00201132"/>
    <w:rsid w:val="002012B5"/>
    <w:rsid w:val="00201312"/>
    <w:rsid w:val="002015B3"/>
    <w:rsid w:val="002018CC"/>
    <w:rsid w:val="00201D3E"/>
    <w:rsid w:val="00201F91"/>
    <w:rsid w:val="002023B1"/>
    <w:rsid w:val="00202680"/>
    <w:rsid w:val="0020292F"/>
    <w:rsid w:val="00202E4C"/>
    <w:rsid w:val="0020349E"/>
    <w:rsid w:val="00203580"/>
    <w:rsid w:val="00203658"/>
    <w:rsid w:val="00203C9D"/>
    <w:rsid w:val="0020420C"/>
    <w:rsid w:val="002045A4"/>
    <w:rsid w:val="00204950"/>
    <w:rsid w:val="00204F95"/>
    <w:rsid w:val="00205314"/>
    <w:rsid w:val="00205447"/>
    <w:rsid w:val="00205613"/>
    <w:rsid w:val="002056F8"/>
    <w:rsid w:val="00206205"/>
    <w:rsid w:val="00206707"/>
    <w:rsid w:val="002068CA"/>
    <w:rsid w:val="002069FC"/>
    <w:rsid w:val="00206AE7"/>
    <w:rsid w:val="00206FBB"/>
    <w:rsid w:val="00207323"/>
    <w:rsid w:val="00207D11"/>
    <w:rsid w:val="00207EEC"/>
    <w:rsid w:val="002104FD"/>
    <w:rsid w:val="00210933"/>
    <w:rsid w:val="00210B39"/>
    <w:rsid w:val="00210F2F"/>
    <w:rsid w:val="002111B7"/>
    <w:rsid w:val="00211207"/>
    <w:rsid w:val="0021132D"/>
    <w:rsid w:val="002118D9"/>
    <w:rsid w:val="00211FC5"/>
    <w:rsid w:val="0021244D"/>
    <w:rsid w:val="0021248F"/>
    <w:rsid w:val="002126CB"/>
    <w:rsid w:val="00212709"/>
    <w:rsid w:val="0021323C"/>
    <w:rsid w:val="00213280"/>
    <w:rsid w:val="002133B0"/>
    <w:rsid w:val="00213636"/>
    <w:rsid w:val="00213DBB"/>
    <w:rsid w:val="002143B6"/>
    <w:rsid w:val="0021518D"/>
    <w:rsid w:val="00215455"/>
    <w:rsid w:val="0021588F"/>
    <w:rsid w:val="00215A14"/>
    <w:rsid w:val="00215F98"/>
    <w:rsid w:val="002160E6"/>
    <w:rsid w:val="00216535"/>
    <w:rsid w:val="0021653A"/>
    <w:rsid w:val="0021656E"/>
    <w:rsid w:val="00216828"/>
    <w:rsid w:val="00217DB2"/>
    <w:rsid w:val="00217E57"/>
    <w:rsid w:val="00220067"/>
    <w:rsid w:val="00220900"/>
    <w:rsid w:val="00220CB9"/>
    <w:rsid w:val="00221390"/>
    <w:rsid w:val="002213B1"/>
    <w:rsid w:val="00221B60"/>
    <w:rsid w:val="002223A0"/>
    <w:rsid w:val="00222625"/>
    <w:rsid w:val="00222E60"/>
    <w:rsid w:val="002235E8"/>
    <w:rsid w:val="00223F77"/>
    <w:rsid w:val="00224331"/>
    <w:rsid w:val="0022487E"/>
    <w:rsid w:val="00224ED3"/>
    <w:rsid w:val="00224F8C"/>
    <w:rsid w:val="00225025"/>
    <w:rsid w:val="00225EDB"/>
    <w:rsid w:val="00225FC7"/>
    <w:rsid w:val="00226068"/>
    <w:rsid w:val="00227AD2"/>
    <w:rsid w:val="00227FED"/>
    <w:rsid w:val="002304AD"/>
    <w:rsid w:val="00230707"/>
    <w:rsid w:val="00230724"/>
    <w:rsid w:val="00230804"/>
    <w:rsid w:val="002309AD"/>
    <w:rsid w:val="00230FDB"/>
    <w:rsid w:val="0023141C"/>
    <w:rsid w:val="00231439"/>
    <w:rsid w:val="0023259C"/>
    <w:rsid w:val="0023287F"/>
    <w:rsid w:val="002334DC"/>
    <w:rsid w:val="00233604"/>
    <w:rsid w:val="00233AF2"/>
    <w:rsid w:val="00233D61"/>
    <w:rsid w:val="00234112"/>
    <w:rsid w:val="00234283"/>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2AEC"/>
    <w:rsid w:val="00243CC9"/>
    <w:rsid w:val="0024411D"/>
    <w:rsid w:val="00244D79"/>
    <w:rsid w:val="00245448"/>
    <w:rsid w:val="00245982"/>
    <w:rsid w:val="00245C33"/>
    <w:rsid w:val="0024618C"/>
    <w:rsid w:val="00246577"/>
    <w:rsid w:val="0024659C"/>
    <w:rsid w:val="002465A8"/>
    <w:rsid w:val="00246A40"/>
    <w:rsid w:val="00246D1C"/>
    <w:rsid w:val="002470E0"/>
    <w:rsid w:val="0024714C"/>
    <w:rsid w:val="0024762E"/>
    <w:rsid w:val="00247AE0"/>
    <w:rsid w:val="00247D4B"/>
    <w:rsid w:val="002500D5"/>
    <w:rsid w:val="002505D7"/>
    <w:rsid w:val="00250C30"/>
    <w:rsid w:val="00250DAC"/>
    <w:rsid w:val="00250EA1"/>
    <w:rsid w:val="00250FA3"/>
    <w:rsid w:val="0025151C"/>
    <w:rsid w:val="00251C58"/>
    <w:rsid w:val="0025220F"/>
    <w:rsid w:val="0025269F"/>
    <w:rsid w:val="00252BD6"/>
    <w:rsid w:val="00252E6C"/>
    <w:rsid w:val="0025301E"/>
    <w:rsid w:val="002530BE"/>
    <w:rsid w:val="0025321B"/>
    <w:rsid w:val="002538B9"/>
    <w:rsid w:val="00253CE4"/>
    <w:rsid w:val="00254FCF"/>
    <w:rsid w:val="002550B2"/>
    <w:rsid w:val="0025560E"/>
    <w:rsid w:val="00255C5F"/>
    <w:rsid w:val="0025625A"/>
    <w:rsid w:val="002563DD"/>
    <w:rsid w:val="00256AA0"/>
    <w:rsid w:val="00256BAB"/>
    <w:rsid w:val="00256DFD"/>
    <w:rsid w:val="0025750D"/>
    <w:rsid w:val="00257ADA"/>
    <w:rsid w:val="002605E5"/>
    <w:rsid w:val="0026113B"/>
    <w:rsid w:val="0026135F"/>
    <w:rsid w:val="002613FC"/>
    <w:rsid w:val="002627C2"/>
    <w:rsid w:val="00262AE3"/>
    <w:rsid w:val="00262C70"/>
    <w:rsid w:val="00262DE5"/>
    <w:rsid w:val="00262F27"/>
    <w:rsid w:val="00263422"/>
    <w:rsid w:val="00263876"/>
    <w:rsid w:val="00263A40"/>
    <w:rsid w:val="00263F38"/>
    <w:rsid w:val="0026409A"/>
    <w:rsid w:val="002642D2"/>
    <w:rsid w:val="002646C4"/>
    <w:rsid w:val="002647AE"/>
    <w:rsid w:val="00264C50"/>
    <w:rsid w:val="00264C79"/>
    <w:rsid w:val="00264DB0"/>
    <w:rsid w:val="002650DA"/>
    <w:rsid w:val="002655CF"/>
    <w:rsid w:val="002655DB"/>
    <w:rsid w:val="002655F3"/>
    <w:rsid w:val="0026612B"/>
    <w:rsid w:val="00266161"/>
    <w:rsid w:val="00266209"/>
    <w:rsid w:val="00266458"/>
    <w:rsid w:val="0026682B"/>
    <w:rsid w:val="00266F14"/>
    <w:rsid w:val="002673C2"/>
    <w:rsid w:val="00267C4E"/>
    <w:rsid w:val="00270117"/>
    <w:rsid w:val="002705FB"/>
    <w:rsid w:val="00270C6F"/>
    <w:rsid w:val="00270E59"/>
    <w:rsid w:val="002712EA"/>
    <w:rsid w:val="002714AC"/>
    <w:rsid w:val="0027185E"/>
    <w:rsid w:val="00271A20"/>
    <w:rsid w:val="002722E0"/>
    <w:rsid w:val="002728AA"/>
    <w:rsid w:val="00272C5A"/>
    <w:rsid w:val="00272F27"/>
    <w:rsid w:val="002740AE"/>
    <w:rsid w:val="00274A6B"/>
    <w:rsid w:val="00274DD6"/>
    <w:rsid w:val="00274F74"/>
    <w:rsid w:val="00275156"/>
    <w:rsid w:val="00275A77"/>
    <w:rsid w:val="00276516"/>
    <w:rsid w:val="00276631"/>
    <w:rsid w:val="0027718A"/>
    <w:rsid w:val="00277408"/>
    <w:rsid w:val="00277F69"/>
    <w:rsid w:val="00280014"/>
    <w:rsid w:val="002800D6"/>
    <w:rsid w:val="002803F8"/>
    <w:rsid w:val="00280924"/>
    <w:rsid w:val="0028104F"/>
    <w:rsid w:val="002810D9"/>
    <w:rsid w:val="0028176D"/>
    <w:rsid w:val="0028208A"/>
    <w:rsid w:val="00282383"/>
    <w:rsid w:val="00282A28"/>
    <w:rsid w:val="00282F1D"/>
    <w:rsid w:val="00282FE2"/>
    <w:rsid w:val="002833F8"/>
    <w:rsid w:val="002838D9"/>
    <w:rsid w:val="00283963"/>
    <w:rsid w:val="00283BED"/>
    <w:rsid w:val="00284483"/>
    <w:rsid w:val="0028456D"/>
    <w:rsid w:val="002849BD"/>
    <w:rsid w:val="00284A4D"/>
    <w:rsid w:val="002852BE"/>
    <w:rsid w:val="00285CF1"/>
    <w:rsid w:val="00285D8E"/>
    <w:rsid w:val="002860A2"/>
    <w:rsid w:val="00286554"/>
    <w:rsid w:val="00287554"/>
    <w:rsid w:val="0028760A"/>
    <w:rsid w:val="0028769B"/>
    <w:rsid w:val="00287C79"/>
    <w:rsid w:val="00287E69"/>
    <w:rsid w:val="0029001E"/>
    <w:rsid w:val="002902E6"/>
    <w:rsid w:val="00290357"/>
    <w:rsid w:val="0029071E"/>
    <w:rsid w:val="00290ACA"/>
    <w:rsid w:val="00290B28"/>
    <w:rsid w:val="00290EBB"/>
    <w:rsid w:val="00290FAB"/>
    <w:rsid w:val="002915BB"/>
    <w:rsid w:val="00291926"/>
    <w:rsid w:val="00291B22"/>
    <w:rsid w:val="00291C40"/>
    <w:rsid w:val="00291D67"/>
    <w:rsid w:val="00291D90"/>
    <w:rsid w:val="002925DC"/>
    <w:rsid w:val="00292902"/>
    <w:rsid w:val="00292E6D"/>
    <w:rsid w:val="002944B6"/>
    <w:rsid w:val="00294B89"/>
    <w:rsid w:val="00294F1B"/>
    <w:rsid w:val="002951FE"/>
    <w:rsid w:val="002953CB"/>
    <w:rsid w:val="00295549"/>
    <w:rsid w:val="00296424"/>
    <w:rsid w:val="00296858"/>
    <w:rsid w:val="00296F25"/>
    <w:rsid w:val="00297483"/>
    <w:rsid w:val="002978AE"/>
    <w:rsid w:val="002979B7"/>
    <w:rsid w:val="00297B77"/>
    <w:rsid w:val="00297C18"/>
    <w:rsid w:val="00297D1C"/>
    <w:rsid w:val="00297E87"/>
    <w:rsid w:val="002A0097"/>
    <w:rsid w:val="002A00F0"/>
    <w:rsid w:val="002A058A"/>
    <w:rsid w:val="002A06F2"/>
    <w:rsid w:val="002A0855"/>
    <w:rsid w:val="002A1227"/>
    <w:rsid w:val="002A127F"/>
    <w:rsid w:val="002A133F"/>
    <w:rsid w:val="002A1362"/>
    <w:rsid w:val="002A1752"/>
    <w:rsid w:val="002A2699"/>
    <w:rsid w:val="002A26C9"/>
    <w:rsid w:val="002A2D08"/>
    <w:rsid w:val="002A2D6E"/>
    <w:rsid w:val="002A30B7"/>
    <w:rsid w:val="002A3374"/>
    <w:rsid w:val="002A3541"/>
    <w:rsid w:val="002A40CF"/>
    <w:rsid w:val="002A4473"/>
    <w:rsid w:val="002A4956"/>
    <w:rsid w:val="002A4DB5"/>
    <w:rsid w:val="002A4F43"/>
    <w:rsid w:val="002A5E46"/>
    <w:rsid w:val="002A5EE6"/>
    <w:rsid w:val="002A6662"/>
    <w:rsid w:val="002A6A6D"/>
    <w:rsid w:val="002A6B6E"/>
    <w:rsid w:val="002A6CA2"/>
    <w:rsid w:val="002A7FE3"/>
    <w:rsid w:val="002B0297"/>
    <w:rsid w:val="002B0A1F"/>
    <w:rsid w:val="002B0BA7"/>
    <w:rsid w:val="002B0DBB"/>
    <w:rsid w:val="002B0F4C"/>
    <w:rsid w:val="002B1116"/>
    <w:rsid w:val="002B1201"/>
    <w:rsid w:val="002B153C"/>
    <w:rsid w:val="002B1737"/>
    <w:rsid w:val="002B20B8"/>
    <w:rsid w:val="002B28C1"/>
    <w:rsid w:val="002B331D"/>
    <w:rsid w:val="002B3327"/>
    <w:rsid w:val="002B3541"/>
    <w:rsid w:val="002B3995"/>
    <w:rsid w:val="002B4180"/>
    <w:rsid w:val="002B4739"/>
    <w:rsid w:val="002B498F"/>
    <w:rsid w:val="002B4D8D"/>
    <w:rsid w:val="002B5A2F"/>
    <w:rsid w:val="002B5D6B"/>
    <w:rsid w:val="002B63E0"/>
    <w:rsid w:val="002B6CA1"/>
    <w:rsid w:val="002B6E84"/>
    <w:rsid w:val="002B6EEA"/>
    <w:rsid w:val="002B6F8A"/>
    <w:rsid w:val="002B725C"/>
    <w:rsid w:val="002B7560"/>
    <w:rsid w:val="002B7887"/>
    <w:rsid w:val="002B7ABF"/>
    <w:rsid w:val="002B7DE9"/>
    <w:rsid w:val="002C0298"/>
    <w:rsid w:val="002C09FD"/>
    <w:rsid w:val="002C0D52"/>
    <w:rsid w:val="002C1CDF"/>
    <w:rsid w:val="002C1D09"/>
    <w:rsid w:val="002C1FB8"/>
    <w:rsid w:val="002C2599"/>
    <w:rsid w:val="002C271C"/>
    <w:rsid w:val="002C2A71"/>
    <w:rsid w:val="002C2AEF"/>
    <w:rsid w:val="002C2C55"/>
    <w:rsid w:val="002C30DB"/>
    <w:rsid w:val="002C3412"/>
    <w:rsid w:val="002C3A48"/>
    <w:rsid w:val="002C3AA0"/>
    <w:rsid w:val="002C3AAA"/>
    <w:rsid w:val="002C435F"/>
    <w:rsid w:val="002C45A5"/>
    <w:rsid w:val="002C4B82"/>
    <w:rsid w:val="002C537B"/>
    <w:rsid w:val="002C5709"/>
    <w:rsid w:val="002C5BEA"/>
    <w:rsid w:val="002C645B"/>
    <w:rsid w:val="002C672B"/>
    <w:rsid w:val="002C67E7"/>
    <w:rsid w:val="002C69BD"/>
    <w:rsid w:val="002C7569"/>
    <w:rsid w:val="002C75BA"/>
    <w:rsid w:val="002C7C80"/>
    <w:rsid w:val="002C7DB4"/>
    <w:rsid w:val="002C7F5D"/>
    <w:rsid w:val="002D08B0"/>
    <w:rsid w:val="002D0D45"/>
    <w:rsid w:val="002D0F99"/>
    <w:rsid w:val="002D10B2"/>
    <w:rsid w:val="002D11C8"/>
    <w:rsid w:val="002D1608"/>
    <w:rsid w:val="002D17A2"/>
    <w:rsid w:val="002D199D"/>
    <w:rsid w:val="002D1B5E"/>
    <w:rsid w:val="002D1BBC"/>
    <w:rsid w:val="002D1C54"/>
    <w:rsid w:val="002D2606"/>
    <w:rsid w:val="002D2AB1"/>
    <w:rsid w:val="002D2EC4"/>
    <w:rsid w:val="002D32AD"/>
    <w:rsid w:val="002D33A6"/>
    <w:rsid w:val="002D35B1"/>
    <w:rsid w:val="002D3F28"/>
    <w:rsid w:val="002D3FC7"/>
    <w:rsid w:val="002D419F"/>
    <w:rsid w:val="002D4519"/>
    <w:rsid w:val="002D4E6D"/>
    <w:rsid w:val="002D4F90"/>
    <w:rsid w:val="002D50E4"/>
    <w:rsid w:val="002D5486"/>
    <w:rsid w:val="002D561B"/>
    <w:rsid w:val="002D5881"/>
    <w:rsid w:val="002D592F"/>
    <w:rsid w:val="002D5F7F"/>
    <w:rsid w:val="002D6760"/>
    <w:rsid w:val="002D730D"/>
    <w:rsid w:val="002D73CF"/>
    <w:rsid w:val="002D7D16"/>
    <w:rsid w:val="002D7E28"/>
    <w:rsid w:val="002E010B"/>
    <w:rsid w:val="002E09BF"/>
    <w:rsid w:val="002E0B21"/>
    <w:rsid w:val="002E0D1E"/>
    <w:rsid w:val="002E1049"/>
    <w:rsid w:val="002E10FA"/>
    <w:rsid w:val="002E149D"/>
    <w:rsid w:val="002E15FD"/>
    <w:rsid w:val="002E1A65"/>
    <w:rsid w:val="002E1CE5"/>
    <w:rsid w:val="002E28B7"/>
    <w:rsid w:val="002E2966"/>
    <w:rsid w:val="002E3884"/>
    <w:rsid w:val="002E38D7"/>
    <w:rsid w:val="002E3C0B"/>
    <w:rsid w:val="002E3C77"/>
    <w:rsid w:val="002E3D70"/>
    <w:rsid w:val="002E3DAF"/>
    <w:rsid w:val="002E3F2F"/>
    <w:rsid w:val="002E4068"/>
    <w:rsid w:val="002E4293"/>
    <w:rsid w:val="002E5176"/>
    <w:rsid w:val="002E534F"/>
    <w:rsid w:val="002E54AC"/>
    <w:rsid w:val="002E5FAF"/>
    <w:rsid w:val="002E628E"/>
    <w:rsid w:val="002E6336"/>
    <w:rsid w:val="002E6AD7"/>
    <w:rsid w:val="002E72B9"/>
    <w:rsid w:val="002E7322"/>
    <w:rsid w:val="002E78E6"/>
    <w:rsid w:val="002E7DD6"/>
    <w:rsid w:val="002F099B"/>
    <w:rsid w:val="002F0D25"/>
    <w:rsid w:val="002F1014"/>
    <w:rsid w:val="002F12A2"/>
    <w:rsid w:val="002F222E"/>
    <w:rsid w:val="002F2380"/>
    <w:rsid w:val="002F2435"/>
    <w:rsid w:val="002F2A48"/>
    <w:rsid w:val="002F3951"/>
    <w:rsid w:val="002F417A"/>
    <w:rsid w:val="002F4B45"/>
    <w:rsid w:val="002F534A"/>
    <w:rsid w:val="002F577F"/>
    <w:rsid w:val="002F59BE"/>
    <w:rsid w:val="002F5B80"/>
    <w:rsid w:val="002F5C94"/>
    <w:rsid w:val="002F5FBD"/>
    <w:rsid w:val="002F6020"/>
    <w:rsid w:val="002F609E"/>
    <w:rsid w:val="002F64CA"/>
    <w:rsid w:val="002F6987"/>
    <w:rsid w:val="002F70B2"/>
    <w:rsid w:val="002F7121"/>
    <w:rsid w:val="002F71FB"/>
    <w:rsid w:val="002F7D0B"/>
    <w:rsid w:val="003001AE"/>
    <w:rsid w:val="00300528"/>
    <w:rsid w:val="003007C7"/>
    <w:rsid w:val="00300D10"/>
    <w:rsid w:val="0030149E"/>
    <w:rsid w:val="00301DDD"/>
    <w:rsid w:val="00302056"/>
    <w:rsid w:val="00302A0E"/>
    <w:rsid w:val="00302D56"/>
    <w:rsid w:val="0030324F"/>
    <w:rsid w:val="00303605"/>
    <w:rsid w:val="0030378B"/>
    <w:rsid w:val="00303900"/>
    <w:rsid w:val="00303F14"/>
    <w:rsid w:val="0030408A"/>
    <w:rsid w:val="003040C7"/>
    <w:rsid w:val="003042C7"/>
    <w:rsid w:val="003043DE"/>
    <w:rsid w:val="003051F5"/>
    <w:rsid w:val="003053F3"/>
    <w:rsid w:val="003056F9"/>
    <w:rsid w:val="00305A72"/>
    <w:rsid w:val="00305AA1"/>
    <w:rsid w:val="00305C8F"/>
    <w:rsid w:val="00306578"/>
    <w:rsid w:val="0030687F"/>
    <w:rsid w:val="003068E1"/>
    <w:rsid w:val="00306ECA"/>
    <w:rsid w:val="00306FFD"/>
    <w:rsid w:val="00307303"/>
    <w:rsid w:val="00307386"/>
    <w:rsid w:val="00307EF1"/>
    <w:rsid w:val="00310217"/>
    <w:rsid w:val="003103CB"/>
    <w:rsid w:val="00310433"/>
    <w:rsid w:val="003104DD"/>
    <w:rsid w:val="003109B1"/>
    <w:rsid w:val="00310D09"/>
    <w:rsid w:val="0031126F"/>
    <w:rsid w:val="00311925"/>
    <w:rsid w:val="00311950"/>
    <w:rsid w:val="00311DE5"/>
    <w:rsid w:val="003122FE"/>
    <w:rsid w:val="0031232D"/>
    <w:rsid w:val="00313323"/>
    <w:rsid w:val="00313683"/>
    <w:rsid w:val="003137FE"/>
    <w:rsid w:val="00313ACC"/>
    <w:rsid w:val="00313D63"/>
    <w:rsid w:val="00313F27"/>
    <w:rsid w:val="00313FEB"/>
    <w:rsid w:val="00314361"/>
    <w:rsid w:val="00314395"/>
    <w:rsid w:val="00314766"/>
    <w:rsid w:val="0031493F"/>
    <w:rsid w:val="00314B0B"/>
    <w:rsid w:val="00314F43"/>
    <w:rsid w:val="003154FA"/>
    <w:rsid w:val="00315661"/>
    <w:rsid w:val="0031618E"/>
    <w:rsid w:val="0031780A"/>
    <w:rsid w:val="0031782F"/>
    <w:rsid w:val="00317A94"/>
    <w:rsid w:val="00317E35"/>
    <w:rsid w:val="00320695"/>
    <w:rsid w:val="0032079B"/>
    <w:rsid w:val="00320FA0"/>
    <w:rsid w:val="00322062"/>
    <w:rsid w:val="0032274B"/>
    <w:rsid w:val="00322C92"/>
    <w:rsid w:val="00322FB5"/>
    <w:rsid w:val="0032329F"/>
    <w:rsid w:val="0032335F"/>
    <w:rsid w:val="00323BB7"/>
    <w:rsid w:val="00323C0C"/>
    <w:rsid w:val="003243D0"/>
    <w:rsid w:val="00324705"/>
    <w:rsid w:val="00324962"/>
    <w:rsid w:val="003249FD"/>
    <w:rsid w:val="00324FAF"/>
    <w:rsid w:val="00325177"/>
    <w:rsid w:val="00325355"/>
    <w:rsid w:val="00325369"/>
    <w:rsid w:val="0032556A"/>
    <w:rsid w:val="00325809"/>
    <w:rsid w:val="00325C37"/>
    <w:rsid w:val="00325F9F"/>
    <w:rsid w:val="003267CA"/>
    <w:rsid w:val="00326C5F"/>
    <w:rsid w:val="00327099"/>
    <w:rsid w:val="0032788A"/>
    <w:rsid w:val="0032799B"/>
    <w:rsid w:val="00327B21"/>
    <w:rsid w:val="00327C02"/>
    <w:rsid w:val="003302E5"/>
    <w:rsid w:val="00330425"/>
    <w:rsid w:val="003308EE"/>
    <w:rsid w:val="00330C0A"/>
    <w:rsid w:val="00331888"/>
    <w:rsid w:val="00331B24"/>
    <w:rsid w:val="00331F28"/>
    <w:rsid w:val="00332297"/>
    <w:rsid w:val="0033266A"/>
    <w:rsid w:val="00332864"/>
    <w:rsid w:val="00332891"/>
    <w:rsid w:val="00332916"/>
    <w:rsid w:val="00332E69"/>
    <w:rsid w:val="003330AC"/>
    <w:rsid w:val="003334B4"/>
    <w:rsid w:val="00334137"/>
    <w:rsid w:val="00334B70"/>
    <w:rsid w:val="00334DAD"/>
    <w:rsid w:val="00334E18"/>
    <w:rsid w:val="00334F5C"/>
    <w:rsid w:val="00334FF4"/>
    <w:rsid w:val="003351F2"/>
    <w:rsid w:val="00335D6C"/>
    <w:rsid w:val="00335D98"/>
    <w:rsid w:val="00335F8A"/>
    <w:rsid w:val="0033639A"/>
    <w:rsid w:val="00336899"/>
    <w:rsid w:val="0033689E"/>
    <w:rsid w:val="003369C4"/>
    <w:rsid w:val="00336CBF"/>
    <w:rsid w:val="00336FC4"/>
    <w:rsid w:val="0033726F"/>
    <w:rsid w:val="00337327"/>
    <w:rsid w:val="00337CE5"/>
    <w:rsid w:val="00337E0A"/>
    <w:rsid w:val="00340108"/>
    <w:rsid w:val="00340D8C"/>
    <w:rsid w:val="00341A0F"/>
    <w:rsid w:val="00341A7B"/>
    <w:rsid w:val="00341B77"/>
    <w:rsid w:val="00341BAE"/>
    <w:rsid w:val="00341F30"/>
    <w:rsid w:val="00342EBE"/>
    <w:rsid w:val="0034355E"/>
    <w:rsid w:val="00343568"/>
    <w:rsid w:val="003439EA"/>
    <w:rsid w:val="00343D29"/>
    <w:rsid w:val="00343DE9"/>
    <w:rsid w:val="00344125"/>
    <w:rsid w:val="00344429"/>
    <w:rsid w:val="00344558"/>
    <w:rsid w:val="00344C65"/>
    <w:rsid w:val="0034568A"/>
    <w:rsid w:val="00345930"/>
    <w:rsid w:val="00345969"/>
    <w:rsid w:val="003462C6"/>
    <w:rsid w:val="00346610"/>
    <w:rsid w:val="00346658"/>
    <w:rsid w:val="00346C80"/>
    <w:rsid w:val="00346F8E"/>
    <w:rsid w:val="00347845"/>
    <w:rsid w:val="00347972"/>
    <w:rsid w:val="003517E3"/>
    <w:rsid w:val="00351A7A"/>
    <w:rsid w:val="00351C38"/>
    <w:rsid w:val="00351E21"/>
    <w:rsid w:val="003523C4"/>
    <w:rsid w:val="003530E3"/>
    <w:rsid w:val="00353A62"/>
    <w:rsid w:val="00353D09"/>
    <w:rsid w:val="0035439F"/>
    <w:rsid w:val="003543E2"/>
    <w:rsid w:val="00354752"/>
    <w:rsid w:val="00357512"/>
    <w:rsid w:val="0035759F"/>
    <w:rsid w:val="003576A5"/>
    <w:rsid w:val="00357722"/>
    <w:rsid w:val="00357E95"/>
    <w:rsid w:val="00357EC6"/>
    <w:rsid w:val="003600FB"/>
    <w:rsid w:val="00360F96"/>
    <w:rsid w:val="003615BF"/>
    <w:rsid w:val="0036239D"/>
    <w:rsid w:val="003623FC"/>
    <w:rsid w:val="00362B40"/>
    <w:rsid w:val="00362D04"/>
    <w:rsid w:val="0036353C"/>
    <w:rsid w:val="003635A8"/>
    <w:rsid w:val="0036376E"/>
    <w:rsid w:val="003638CD"/>
    <w:rsid w:val="00363AF7"/>
    <w:rsid w:val="00363DE9"/>
    <w:rsid w:val="0036412F"/>
    <w:rsid w:val="003662DF"/>
    <w:rsid w:val="003663EF"/>
    <w:rsid w:val="00367265"/>
    <w:rsid w:val="00367536"/>
    <w:rsid w:val="003707F3"/>
    <w:rsid w:val="003709F4"/>
    <w:rsid w:val="00370A9C"/>
    <w:rsid w:val="003714A7"/>
    <w:rsid w:val="003718AF"/>
    <w:rsid w:val="00371C6C"/>
    <w:rsid w:val="003722EA"/>
    <w:rsid w:val="0037293D"/>
    <w:rsid w:val="00372B29"/>
    <w:rsid w:val="00372CFA"/>
    <w:rsid w:val="003731EF"/>
    <w:rsid w:val="0037347A"/>
    <w:rsid w:val="003737EE"/>
    <w:rsid w:val="003738A5"/>
    <w:rsid w:val="0037394E"/>
    <w:rsid w:val="003739F3"/>
    <w:rsid w:val="00373B49"/>
    <w:rsid w:val="00373CC1"/>
    <w:rsid w:val="00373E2B"/>
    <w:rsid w:val="003740B8"/>
    <w:rsid w:val="0037457A"/>
    <w:rsid w:val="0037469A"/>
    <w:rsid w:val="00374AA9"/>
    <w:rsid w:val="00375399"/>
    <w:rsid w:val="00375BE6"/>
    <w:rsid w:val="00377046"/>
    <w:rsid w:val="00377285"/>
    <w:rsid w:val="0037731D"/>
    <w:rsid w:val="00377380"/>
    <w:rsid w:val="00377C28"/>
    <w:rsid w:val="00380091"/>
    <w:rsid w:val="003806E9"/>
    <w:rsid w:val="0038127C"/>
    <w:rsid w:val="003815F9"/>
    <w:rsid w:val="0038197D"/>
    <w:rsid w:val="003820BA"/>
    <w:rsid w:val="003824D7"/>
    <w:rsid w:val="00382665"/>
    <w:rsid w:val="0038294D"/>
    <w:rsid w:val="00383FC8"/>
    <w:rsid w:val="003844E8"/>
    <w:rsid w:val="003851A6"/>
    <w:rsid w:val="00385316"/>
    <w:rsid w:val="00385388"/>
    <w:rsid w:val="0038555D"/>
    <w:rsid w:val="00385BCE"/>
    <w:rsid w:val="00386726"/>
    <w:rsid w:val="00386B86"/>
    <w:rsid w:val="00386CB5"/>
    <w:rsid w:val="00386DDA"/>
    <w:rsid w:val="00386F0C"/>
    <w:rsid w:val="003878A1"/>
    <w:rsid w:val="00387B53"/>
    <w:rsid w:val="00387CB2"/>
    <w:rsid w:val="0039003A"/>
    <w:rsid w:val="003900E4"/>
    <w:rsid w:val="0039024F"/>
    <w:rsid w:val="003906C8"/>
    <w:rsid w:val="00390B06"/>
    <w:rsid w:val="00391C8D"/>
    <w:rsid w:val="00391EC9"/>
    <w:rsid w:val="00392761"/>
    <w:rsid w:val="003938EC"/>
    <w:rsid w:val="00393F75"/>
    <w:rsid w:val="003948E2"/>
    <w:rsid w:val="003959C1"/>
    <w:rsid w:val="00395DCF"/>
    <w:rsid w:val="00395F33"/>
    <w:rsid w:val="00396354"/>
    <w:rsid w:val="003966C0"/>
    <w:rsid w:val="0039684D"/>
    <w:rsid w:val="00396A9F"/>
    <w:rsid w:val="00396C17"/>
    <w:rsid w:val="003977D8"/>
    <w:rsid w:val="003978E4"/>
    <w:rsid w:val="00397971"/>
    <w:rsid w:val="00397B85"/>
    <w:rsid w:val="00397CE5"/>
    <w:rsid w:val="00397FA0"/>
    <w:rsid w:val="003A0224"/>
    <w:rsid w:val="003A03C9"/>
    <w:rsid w:val="003A11BF"/>
    <w:rsid w:val="003A1328"/>
    <w:rsid w:val="003A1CAE"/>
    <w:rsid w:val="003A28D7"/>
    <w:rsid w:val="003A2A77"/>
    <w:rsid w:val="003A2A97"/>
    <w:rsid w:val="003A2AFF"/>
    <w:rsid w:val="003A3104"/>
    <w:rsid w:val="003A33CB"/>
    <w:rsid w:val="003A3460"/>
    <w:rsid w:val="003A36E1"/>
    <w:rsid w:val="003A36FD"/>
    <w:rsid w:val="003A3BF1"/>
    <w:rsid w:val="003A3DD7"/>
    <w:rsid w:val="003A4007"/>
    <w:rsid w:val="003A402F"/>
    <w:rsid w:val="003A4194"/>
    <w:rsid w:val="003A41C5"/>
    <w:rsid w:val="003A42B0"/>
    <w:rsid w:val="003A468E"/>
    <w:rsid w:val="003A47F8"/>
    <w:rsid w:val="003A4E28"/>
    <w:rsid w:val="003A5180"/>
    <w:rsid w:val="003A5453"/>
    <w:rsid w:val="003A545B"/>
    <w:rsid w:val="003A5550"/>
    <w:rsid w:val="003A56F5"/>
    <w:rsid w:val="003A5EEB"/>
    <w:rsid w:val="003A615A"/>
    <w:rsid w:val="003A6894"/>
    <w:rsid w:val="003A7FE8"/>
    <w:rsid w:val="003B006C"/>
    <w:rsid w:val="003B01E2"/>
    <w:rsid w:val="003B09DD"/>
    <w:rsid w:val="003B0CED"/>
    <w:rsid w:val="003B0DEA"/>
    <w:rsid w:val="003B1001"/>
    <w:rsid w:val="003B14ED"/>
    <w:rsid w:val="003B150E"/>
    <w:rsid w:val="003B182A"/>
    <w:rsid w:val="003B18AF"/>
    <w:rsid w:val="003B203F"/>
    <w:rsid w:val="003B27F5"/>
    <w:rsid w:val="003B292C"/>
    <w:rsid w:val="003B32CA"/>
    <w:rsid w:val="003B32F3"/>
    <w:rsid w:val="003B398A"/>
    <w:rsid w:val="003B3B5C"/>
    <w:rsid w:val="003B44F5"/>
    <w:rsid w:val="003B53CB"/>
    <w:rsid w:val="003B5A6D"/>
    <w:rsid w:val="003B6269"/>
    <w:rsid w:val="003B760F"/>
    <w:rsid w:val="003B7A95"/>
    <w:rsid w:val="003C0133"/>
    <w:rsid w:val="003C0204"/>
    <w:rsid w:val="003C04A1"/>
    <w:rsid w:val="003C05E3"/>
    <w:rsid w:val="003C0ACE"/>
    <w:rsid w:val="003C0B56"/>
    <w:rsid w:val="003C1075"/>
    <w:rsid w:val="003C1150"/>
    <w:rsid w:val="003C12FD"/>
    <w:rsid w:val="003C1502"/>
    <w:rsid w:val="003C17C0"/>
    <w:rsid w:val="003C1FC5"/>
    <w:rsid w:val="003C1FEF"/>
    <w:rsid w:val="003C28FF"/>
    <w:rsid w:val="003C2DA7"/>
    <w:rsid w:val="003C36DE"/>
    <w:rsid w:val="003C3E6D"/>
    <w:rsid w:val="003C432C"/>
    <w:rsid w:val="003C465D"/>
    <w:rsid w:val="003C48ED"/>
    <w:rsid w:val="003C526A"/>
    <w:rsid w:val="003C5379"/>
    <w:rsid w:val="003C548D"/>
    <w:rsid w:val="003C54B4"/>
    <w:rsid w:val="003C5631"/>
    <w:rsid w:val="003C58E5"/>
    <w:rsid w:val="003C6330"/>
    <w:rsid w:val="003C7764"/>
    <w:rsid w:val="003C7CB7"/>
    <w:rsid w:val="003C7EEF"/>
    <w:rsid w:val="003D016F"/>
    <w:rsid w:val="003D07AE"/>
    <w:rsid w:val="003D09E6"/>
    <w:rsid w:val="003D16A2"/>
    <w:rsid w:val="003D1CA0"/>
    <w:rsid w:val="003D23A0"/>
    <w:rsid w:val="003D269C"/>
    <w:rsid w:val="003D2878"/>
    <w:rsid w:val="003D2A87"/>
    <w:rsid w:val="003D2CF7"/>
    <w:rsid w:val="003D2F54"/>
    <w:rsid w:val="003D3182"/>
    <w:rsid w:val="003D3421"/>
    <w:rsid w:val="003D3DA2"/>
    <w:rsid w:val="003D40C0"/>
    <w:rsid w:val="003D48A8"/>
    <w:rsid w:val="003D4DF3"/>
    <w:rsid w:val="003D5476"/>
    <w:rsid w:val="003D55E6"/>
    <w:rsid w:val="003D58B4"/>
    <w:rsid w:val="003D5E25"/>
    <w:rsid w:val="003D6467"/>
    <w:rsid w:val="003D68DF"/>
    <w:rsid w:val="003D7A6D"/>
    <w:rsid w:val="003E04F5"/>
    <w:rsid w:val="003E067E"/>
    <w:rsid w:val="003E0972"/>
    <w:rsid w:val="003E0D47"/>
    <w:rsid w:val="003E1402"/>
    <w:rsid w:val="003E1C0C"/>
    <w:rsid w:val="003E23A6"/>
    <w:rsid w:val="003E33F4"/>
    <w:rsid w:val="003E3C4C"/>
    <w:rsid w:val="003E3D06"/>
    <w:rsid w:val="003E404B"/>
    <w:rsid w:val="003E4C69"/>
    <w:rsid w:val="003E54EB"/>
    <w:rsid w:val="003E583E"/>
    <w:rsid w:val="003E6DE2"/>
    <w:rsid w:val="003E6DFD"/>
    <w:rsid w:val="003E6E9B"/>
    <w:rsid w:val="003E7944"/>
    <w:rsid w:val="003E7A2D"/>
    <w:rsid w:val="003E7C3A"/>
    <w:rsid w:val="003E7CD0"/>
    <w:rsid w:val="003F0743"/>
    <w:rsid w:val="003F0745"/>
    <w:rsid w:val="003F0B80"/>
    <w:rsid w:val="003F1798"/>
    <w:rsid w:val="003F1E45"/>
    <w:rsid w:val="003F20EC"/>
    <w:rsid w:val="003F23E5"/>
    <w:rsid w:val="003F2883"/>
    <w:rsid w:val="003F3109"/>
    <w:rsid w:val="003F3761"/>
    <w:rsid w:val="003F4745"/>
    <w:rsid w:val="003F520D"/>
    <w:rsid w:val="003F5708"/>
    <w:rsid w:val="003F5734"/>
    <w:rsid w:val="003F5981"/>
    <w:rsid w:val="003F62AB"/>
    <w:rsid w:val="003F62F7"/>
    <w:rsid w:val="003F63A9"/>
    <w:rsid w:val="003F6EF3"/>
    <w:rsid w:val="003F72D2"/>
    <w:rsid w:val="003F74ED"/>
    <w:rsid w:val="00400814"/>
    <w:rsid w:val="0040169B"/>
    <w:rsid w:val="004016D8"/>
    <w:rsid w:val="00401CB1"/>
    <w:rsid w:val="00401D1C"/>
    <w:rsid w:val="0040200B"/>
    <w:rsid w:val="00402229"/>
    <w:rsid w:val="0040264B"/>
    <w:rsid w:val="004026D7"/>
    <w:rsid w:val="00402C9A"/>
    <w:rsid w:val="00402DB0"/>
    <w:rsid w:val="004030FF"/>
    <w:rsid w:val="004036C1"/>
    <w:rsid w:val="00403B84"/>
    <w:rsid w:val="0040405E"/>
    <w:rsid w:val="004044E0"/>
    <w:rsid w:val="00404A86"/>
    <w:rsid w:val="00404E58"/>
    <w:rsid w:val="00404F76"/>
    <w:rsid w:val="00405511"/>
    <w:rsid w:val="00405A67"/>
    <w:rsid w:val="00405C65"/>
    <w:rsid w:val="00406012"/>
    <w:rsid w:val="004060A9"/>
    <w:rsid w:val="00406BB7"/>
    <w:rsid w:val="00406C7C"/>
    <w:rsid w:val="00407657"/>
    <w:rsid w:val="00407F69"/>
    <w:rsid w:val="00410516"/>
    <w:rsid w:val="00410BC2"/>
    <w:rsid w:val="0041203E"/>
    <w:rsid w:val="00412148"/>
    <w:rsid w:val="0041268A"/>
    <w:rsid w:val="00412E04"/>
    <w:rsid w:val="00412E20"/>
    <w:rsid w:val="00412FFE"/>
    <w:rsid w:val="00413359"/>
    <w:rsid w:val="004136EB"/>
    <w:rsid w:val="0041371B"/>
    <w:rsid w:val="00413791"/>
    <w:rsid w:val="00414338"/>
    <w:rsid w:val="00414E31"/>
    <w:rsid w:val="00415007"/>
    <w:rsid w:val="00415311"/>
    <w:rsid w:val="00415682"/>
    <w:rsid w:val="00415711"/>
    <w:rsid w:val="00415DE5"/>
    <w:rsid w:val="00416BD0"/>
    <w:rsid w:val="00416D1A"/>
    <w:rsid w:val="00417272"/>
    <w:rsid w:val="0041730C"/>
    <w:rsid w:val="004175BE"/>
    <w:rsid w:val="004175EA"/>
    <w:rsid w:val="004209A4"/>
    <w:rsid w:val="0042231B"/>
    <w:rsid w:val="00422926"/>
    <w:rsid w:val="00422964"/>
    <w:rsid w:val="00422D6A"/>
    <w:rsid w:val="004232A3"/>
    <w:rsid w:val="0042384C"/>
    <w:rsid w:val="00424BFC"/>
    <w:rsid w:val="00424E29"/>
    <w:rsid w:val="00425119"/>
    <w:rsid w:val="004253E9"/>
    <w:rsid w:val="00425F83"/>
    <w:rsid w:val="004261BE"/>
    <w:rsid w:val="00426220"/>
    <w:rsid w:val="004266F9"/>
    <w:rsid w:val="004272E8"/>
    <w:rsid w:val="0042742F"/>
    <w:rsid w:val="00427583"/>
    <w:rsid w:val="004275D0"/>
    <w:rsid w:val="00427602"/>
    <w:rsid w:val="00427D23"/>
    <w:rsid w:val="00430229"/>
    <w:rsid w:val="004307CE"/>
    <w:rsid w:val="00430EEA"/>
    <w:rsid w:val="00430F2F"/>
    <w:rsid w:val="00431874"/>
    <w:rsid w:val="00431E63"/>
    <w:rsid w:val="0043259C"/>
    <w:rsid w:val="00432B59"/>
    <w:rsid w:val="00432CCA"/>
    <w:rsid w:val="00432CE5"/>
    <w:rsid w:val="00433112"/>
    <w:rsid w:val="0043318E"/>
    <w:rsid w:val="00433891"/>
    <w:rsid w:val="00433989"/>
    <w:rsid w:val="00434217"/>
    <w:rsid w:val="0043432A"/>
    <w:rsid w:val="00434363"/>
    <w:rsid w:val="004345C9"/>
    <w:rsid w:val="0043464B"/>
    <w:rsid w:val="00435A5F"/>
    <w:rsid w:val="004363A9"/>
    <w:rsid w:val="00436504"/>
    <w:rsid w:val="00436A3A"/>
    <w:rsid w:val="00436F0D"/>
    <w:rsid w:val="0043712D"/>
    <w:rsid w:val="0043724A"/>
    <w:rsid w:val="00437738"/>
    <w:rsid w:val="00437EAD"/>
    <w:rsid w:val="00440772"/>
    <w:rsid w:val="004407FD"/>
    <w:rsid w:val="00440A5E"/>
    <w:rsid w:val="00441104"/>
    <w:rsid w:val="00441819"/>
    <w:rsid w:val="00441BF3"/>
    <w:rsid w:val="00441CD6"/>
    <w:rsid w:val="00442037"/>
    <w:rsid w:val="004426EF"/>
    <w:rsid w:val="00442BBF"/>
    <w:rsid w:val="00442C3C"/>
    <w:rsid w:val="00442E52"/>
    <w:rsid w:val="0044308F"/>
    <w:rsid w:val="004431DC"/>
    <w:rsid w:val="00443B24"/>
    <w:rsid w:val="00444625"/>
    <w:rsid w:val="00444C00"/>
    <w:rsid w:val="004454AD"/>
    <w:rsid w:val="004456DD"/>
    <w:rsid w:val="00445A97"/>
    <w:rsid w:val="00445C6A"/>
    <w:rsid w:val="00445FB2"/>
    <w:rsid w:val="00446642"/>
    <w:rsid w:val="00446B34"/>
    <w:rsid w:val="00446F8B"/>
    <w:rsid w:val="0044720D"/>
    <w:rsid w:val="004477B8"/>
    <w:rsid w:val="00447856"/>
    <w:rsid w:val="00447994"/>
    <w:rsid w:val="00450329"/>
    <w:rsid w:val="0045047B"/>
    <w:rsid w:val="00450BFF"/>
    <w:rsid w:val="00450FB2"/>
    <w:rsid w:val="0045215C"/>
    <w:rsid w:val="00452685"/>
    <w:rsid w:val="004526C9"/>
    <w:rsid w:val="004527F8"/>
    <w:rsid w:val="00452C61"/>
    <w:rsid w:val="00452D1E"/>
    <w:rsid w:val="00453CA9"/>
    <w:rsid w:val="004545CA"/>
    <w:rsid w:val="004546BC"/>
    <w:rsid w:val="00454784"/>
    <w:rsid w:val="004547EF"/>
    <w:rsid w:val="00454981"/>
    <w:rsid w:val="00454C8A"/>
    <w:rsid w:val="004554CF"/>
    <w:rsid w:val="004561FF"/>
    <w:rsid w:val="00456553"/>
    <w:rsid w:val="004569DC"/>
    <w:rsid w:val="0045745D"/>
    <w:rsid w:val="0045756D"/>
    <w:rsid w:val="00457823"/>
    <w:rsid w:val="004600C1"/>
    <w:rsid w:val="0046077D"/>
    <w:rsid w:val="00461314"/>
    <w:rsid w:val="00461679"/>
    <w:rsid w:val="0046191A"/>
    <w:rsid w:val="00461CE2"/>
    <w:rsid w:val="004628E9"/>
    <w:rsid w:val="00462D53"/>
    <w:rsid w:val="00463301"/>
    <w:rsid w:val="004633F4"/>
    <w:rsid w:val="00463656"/>
    <w:rsid w:val="00463AF9"/>
    <w:rsid w:val="00463CC6"/>
    <w:rsid w:val="00463CD4"/>
    <w:rsid w:val="00463EA6"/>
    <w:rsid w:val="00464303"/>
    <w:rsid w:val="00464398"/>
    <w:rsid w:val="004644F1"/>
    <w:rsid w:val="0046481B"/>
    <w:rsid w:val="00464830"/>
    <w:rsid w:val="0046590C"/>
    <w:rsid w:val="00465BAA"/>
    <w:rsid w:val="00465DB0"/>
    <w:rsid w:val="00466125"/>
    <w:rsid w:val="004663CE"/>
    <w:rsid w:val="004668BC"/>
    <w:rsid w:val="00466996"/>
    <w:rsid w:val="0046769D"/>
    <w:rsid w:val="0046789D"/>
    <w:rsid w:val="00467927"/>
    <w:rsid w:val="00467EDA"/>
    <w:rsid w:val="00470492"/>
    <w:rsid w:val="00470743"/>
    <w:rsid w:val="00470983"/>
    <w:rsid w:val="00470C6B"/>
    <w:rsid w:val="004710A7"/>
    <w:rsid w:val="00471678"/>
    <w:rsid w:val="00472257"/>
    <w:rsid w:val="0047247B"/>
    <w:rsid w:val="00472790"/>
    <w:rsid w:val="00472826"/>
    <w:rsid w:val="0047283C"/>
    <w:rsid w:val="00472ABF"/>
    <w:rsid w:val="00472B79"/>
    <w:rsid w:val="004730D5"/>
    <w:rsid w:val="004731A8"/>
    <w:rsid w:val="004736A7"/>
    <w:rsid w:val="0047378E"/>
    <w:rsid w:val="004737EB"/>
    <w:rsid w:val="00473BA8"/>
    <w:rsid w:val="00473BB0"/>
    <w:rsid w:val="00473DC1"/>
    <w:rsid w:val="00474086"/>
    <w:rsid w:val="00474109"/>
    <w:rsid w:val="0047449F"/>
    <w:rsid w:val="004746C7"/>
    <w:rsid w:val="0047475E"/>
    <w:rsid w:val="00474771"/>
    <w:rsid w:val="004749E2"/>
    <w:rsid w:val="00474B28"/>
    <w:rsid w:val="00474C3A"/>
    <w:rsid w:val="00474F48"/>
    <w:rsid w:val="004756D1"/>
    <w:rsid w:val="00475A8B"/>
    <w:rsid w:val="004760C7"/>
    <w:rsid w:val="004760E5"/>
    <w:rsid w:val="004769BF"/>
    <w:rsid w:val="00476B39"/>
    <w:rsid w:val="00476D68"/>
    <w:rsid w:val="00476FE9"/>
    <w:rsid w:val="004774E6"/>
    <w:rsid w:val="0047753A"/>
    <w:rsid w:val="00477B78"/>
    <w:rsid w:val="00477D2A"/>
    <w:rsid w:val="00480A3E"/>
    <w:rsid w:val="0048109B"/>
    <w:rsid w:val="00481C82"/>
    <w:rsid w:val="004820AC"/>
    <w:rsid w:val="00482BCB"/>
    <w:rsid w:val="00483643"/>
    <w:rsid w:val="00483CB7"/>
    <w:rsid w:val="00484524"/>
    <w:rsid w:val="004848CF"/>
    <w:rsid w:val="004850D0"/>
    <w:rsid w:val="004857AD"/>
    <w:rsid w:val="0048588D"/>
    <w:rsid w:val="00485A9B"/>
    <w:rsid w:val="00486512"/>
    <w:rsid w:val="00486FEB"/>
    <w:rsid w:val="004870DE"/>
    <w:rsid w:val="00487487"/>
    <w:rsid w:val="00487D06"/>
    <w:rsid w:val="00487F0E"/>
    <w:rsid w:val="004903EF"/>
    <w:rsid w:val="0049121F"/>
    <w:rsid w:val="00491454"/>
    <w:rsid w:val="00491602"/>
    <w:rsid w:val="00491801"/>
    <w:rsid w:val="0049190D"/>
    <w:rsid w:val="004923D9"/>
    <w:rsid w:val="00492AF2"/>
    <w:rsid w:val="00492B5A"/>
    <w:rsid w:val="0049315F"/>
    <w:rsid w:val="00493176"/>
    <w:rsid w:val="004938FA"/>
    <w:rsid w:val="00493F5D"/>
    <w:rsid w:val="00493F83"/>
    <w:rsid w:val="00493F89"/>
    <w:rsid w:val="004940D4"/>
    <w:rsid w:val="004944A8"/>
    <w:rsid w:val="00494A7D"/>
    <w:rsid w:val="004951A0"/>
    <w:rsid w:val="004957D4"/>
    <w:rsid w:val="004965E1"/>
    <w:rsid w:val="00496E60"/>
    <w:rsid w:val="0049704A"/>
    <w:rsid w:val="00497171"/>
    <w:rsid w:val="0049780B"/>
    <w:rsid w:val="00497F52"/>
    <w:rsid w:val="004A0339"/>
    <w:rsid w:val="004A0496"/>
    <w:rsid w:val="004A0A2C"/>
    <w:rsid w:val="004A10A8"/>
    <w:rsid w:val="004A122C"/>
    <w:rsid w:val="004A157B"/>
    <w:rsid w:val="004A160D"/>
    <w:rsid w:val="004A1A17"/>
    <w:rsid w:val="004A20B8"/>
    <w:rsid w:val="004A20FC"/>
    <w:rsid w:val="004A2132"/>
    <w:rsid w:val="004A29BE"/>
    <w:rsid w:val="004A2D0A"/>
    <w:rsid w:val="004A2EFB"/>
    <w:rsid w:val="004A362A"/>
    <w:rsid w:val="004A3D19"/>
    <w:rsid w:val="004A445E"/>
    <w:rsid w:val="004A4C5E"/>
    <w:rsid w:val="004A4D2B"/>
    <w:rsid w:val="004A581B"/>
    <w:rsid w:val="004A5959"/>
    <w:rsid w:val="004A6019"/>
    <w:rsid w:val="004A61A5"/>
    <w:rsid w:val="004A61FF"/>
    <w:rsid w:val="004A63E3"/>
    <w:rsid w:val="004A6795"/>
    <w:rsid w:val="004A6F04"/>
    <w:rsid w:val="004A6FE9"/>
    <w:rsid w:val="004A78F1"/>
    <w:rsid w:val="004B02E4"/>
    <w:rsid w:val="004B0487"/>
    <w:rsid w:val="004B0727"/>
    <w:rsid w:val="004B0F4E"/>
    <w:rsid w:val="004B1015"/>
    <w:rsid w:val="004B191C"/>
    <w:rsid w:val="004B1CFF"/>
    <w:rsid w:val="004B26F3"/>
    <w:rsid w:val="004B2E40"/>
    <w:rsid w:val="004B2ED6"/>
    <w:rsid w:val="004B2F2D"/>
    <w:rsid w:val="004B372C"/>
    <w:rsid w:val="004B39F8"/>
    <w:rsid w:val="004B5A17"/>
    <w:rsid w:val="004B7377"/>
    <w:rsid w:val="004B784A"/>
    <w:rsid w:val="004B7959"/>
    <w:rsid w:val="004B7D1F"/>
    <w:rsid w:val="004B7D45"/>
    <w:rsid w:val="004C0085"/>
    <w:rsid w:val="004C01FB"/>
    <w:rsid w:val="004C0230"/>
    <w:rsid w:val="004C1420"/>
    <w:rsid w:val="004C1E0F"/>
    <w:rsid w:val="004C1EF9"/>
    <w:rsid w:val="004C20BA"/>
    <w:rsid w:val="004C2C08"/>
    <w:rsid w:val="004C2DC7"/>
    <w:rsid w:val="004C345C"/>
    <w:rsid w:val="004C3953"/>
    <w:rsid w:val="004C4920"/>
    <w:rsid w:val="004C4AD1"/>
    <w:rsid w:val="004C4D45"/>
    <w:rsid w:val="004C4DF8"/>
    <w:rsid w:val="004C51D5"/>
    <w:rsid w:val="004C53B1"/>
    <w:rsid w:val="004C54FF"/>
    <w:rsid w:val="004C688C"/>
    <w:rsid w:val="004C70FB"/>
    <w:rsid w:val="004C7471"/>
    <w:rsid w:val="004C7533"/>
    <w:rsid w:val="004C7980"/>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64D5"/>
    <w:rsid w:val="004D756C"/>
    <w:rsid w:val="004D77F8"/>
    <w:rsid w:val="004D7C02"/>
    <w:rsid w:val="004E01D7"/>
    <w:rsid w:val="004E0AAA"/>
    <w:rsid w:val="004E0B54"/>
    <w:rsid w:val="004E1077"/>
    <w:rsid w:val="004E11B6"/>
    <w:rsid w:val="004E1A4D"/>
    <w:rsid w:val="004E1A60"/>
    <w:rsid w:val="004E1F82"/>
    <w:rsid w:val="004E2370"/>
    <w:rsid w:val="004E27A5"/>
    <w:rsid w:val="004E2949"/>
    <w:rsid w:val="004E2B07"/>
    <w:rsid w:val="004E33CB"/>
    <w:rsid w:val="004E3817"/>
    <w:rsid w:val="004E3F18"/>
    <w:rsid w:val="004E3F48"/>
    <w:rsid w:val="004E3FED"/>
    <w:rsid w:val="004E46F4"/>
    <w:rsid w:val="004E47CE"/>
    <w:rsid w:val="004E4800"/>
    <w:rsid w:val="004E49DA"/>
    <w:rsid w:val="004E504A"/>
    <w:rsid w:val="004E5404"/>
    <w:rsid w:val="004E5725"/>
    <w:rsid w:val="004E5727"/>
    <w:rsid w:val="004E5BAE"/>
    <w:rsid w:val="004E5C67"/>
    <w:rsid w:val="004E6305"/>
    <w:rsid w:val="004E645F"/>
    <w:rsid w:val="004E6980"/>
    <w:rsid w:val="004E6DE7"/>
    <w:rsid w:val="004E6EF8"/>
    <w:rsid w:val="004E7060"/>
    <w:rsid w:val="004E763A"/>
    <w:rsid w:val="004E7DEE"/>
    <w:rsid w:val="004F0045"/>
    <w:rsid w:val="004F050A"/>
    <w:rsid w:val="004F0690"/>
    <w:rsid w:val="004F0AE2"/>
    <w:rsid w:val="004F111F"/>
    <w:rsid w:val="004F13B5"/>
    <w:rsid w:val="004F1600"/>
    <w:rsid w:val="004F1AB5"/>
    <w:rsid w:val="004F2957"/>
    <w:rsid w:val="004F2B7B"/>
    <w:rsid w:val="004F2CDE"/>
    <w:rsid w:val="004F3510"/>
    <w:rsid w:val="004F39AE"/>
    <w:rsid w:val="004F3D78"/>
    <w:rsid w:val="004F3EF1"/>
    <w:rsid w:val="004F41E2"/>
    <w:rsid w:val="004F465C"/>
    <w:rsid w:val="004F4DEC"/>
    <w:rsid w:val="004F4E30"/>
    <w:rsid w:val="004F5042"/>
    <w:rsid w:val="004F5262"/>
    <w:rsid w:val="004F5451"/>
    <w:rsid w:val="004F5AE2"/>
    <w:rsid w:val="004F5D5B"/>
    <w:rsid w:val="004F605B"/>
    <w:rsid w:val="004F62E9"/>
    <w:rsid w:val="004F6794"/>
    <w:rsid w:val="004F6D90"/>
    <w:rsid w:val="004F6EB0"/>
    <w:rsid w:val="004F72BF"/>
    <w:rsid w:val="004F7C2A"/>
    <w:rsid w:val="005008E8"/>
    <w:rsid w:val="00500C5C"/>
    <w:rsid w:val="00500D3E"/>
    <w:rsid w:val="0050175F"/>
    <w:rsid w:val="005018FD"/>
    <w:rsid w:val="0050210E"/>
    <w:rsid w:val="00502214"/>
    <w:rsid w:val="00502FD6"/>
    <w:rsid w:val="00503775"/>
    <w:rsid w:val="00503784"/>
    <w:rsid w:val="00503DE3"/>
    <w:rsid w:val="00504101"/>
    <w:rsid w:val="00504128"/>
    <w:rsid w:val="0050477F"/>
    <w:rsid w:val="00504A6F"/>
    <w:rsid w:val="00504FD5"/>
    <w:rsid w:val="0050518D"/>
    <w:rsid w:val="005051D4"/>
    <w:rsid w:val="005054FE"/>
    <w:rsid w:val="00505589"/>
    <w:rsid w:val="00505A6A"/>
    <w:rsid w:val="00505E49"/>
    <w:rsid w:val="005060F7"/>
    <w:rsid w:val="00506270"/>
    <w:rsid w:val="00507C99"/>
    <w:rsid w:val="00507E21"/>
    <w:rsid w:val="0051145F"/>
    <w:rsid w:val="00511B7A"/>
    <w:rsid w:val="00511CA1"/>
    <w:rsid w:val="00511F43"/>
    <w:rsid w:val="0051205E"/>
    <w:rsid w:val="00512439"/>
    <w:rsid w:val="0051302C"/>
    <w:rsid w:val="005137A9"/>
    <w:rsid w:val="00513B0A"/>
    <w:rsid w:val="00513EB3"/>
    <w:rsid w:val="00513F2D"/>
    <w:rsid w:val="00514443"/>
    <w:rsid w:val="00514529"/>
    <w:rsid w:val="00514726"/>
    <w:rsid w:val="00514B19"/>
    <w:rsid w:val="00514BE1"/>
    <w:rsid w:val="00514F3E"/>
    <w:rsid w:val="00515194"/>
    <w:rsid w:val="0051534A"/>
    <w:rsid w:val="0051537E"/>
    <w:rsid w:val="005153E6"/>
    <w:rsid w:val="005153F2"/>
    <w:rsid w:val="0051573E"/>
    <w:rsid w:val="00515C15"/>
    <w:rsid w:val="00515C91"/>
    <w:rsid w:val="00515E47"/>
    <w:rsid w:val="005165B9"/>
    <w:rsid w:val="00516F7C"/>
    <w:rsid w:val="0051713F"/>
    <w:rsid w:val="0051747A"/>
    <w:rsid w:val="00517FD0"/>
    <w:rsid w:val="005202D6"/>
    <w:rsid w:val="00520622"/>
    <w:rsid w:val="005207C0"/>
    <w:rsid w:val="005208DA"/>
    <w:rsid w:val="0052213B"/>
    <w:rsid w:val="00522456"/>
    <w:rsid w:val="005226F0"/>
    <w:rsid w:val="005228A4"/>
    <w:rsid w:val="0052394D"/>
    <w:rsid w:val="00524D0E"/>
    <w:rsid w:val="00524EF8"/>
    <w:rsid w:val="005251BF"/>
    <w:rsid w:val="005251C2"/>
    <w:rsid w:val="00525B06"/>
    <w:rsid w:val="00525D47"/>
    <w:rsid w:val="005260BF"/>
    <w:rsid w:val="005269F6"/>
    <w:rsid w:val="00526AF0"/>
    <w:rsid w:val="00526E55"/>
    <w:rsid w:val="00527B9F"/>
    <w:rsid w:val="00527F01"/>
    <w:rsid w:val="00530879"/>
    <w:rsid w:val="0053221A"/>
    <w:rsid w:val="00532261"/>
    <w:rsid w:val="005323E6"/>
    <w:rsid w:val="00532447"/>
    <w:rsid w:val="0053245B"/>
    <w:rsid w:val="0053253D"/>
    <w:rsid w:val="0053266C"/>
    <w:rsid w:val="005326CA"/>
    <w:rsid w:val="0053286C"/>
    <w:rsid w:val="00532E87"/>
    <w:rsid w:val="0053301E"/>
    <w:rsid w:val="00533B46"/>
    <w:rsid w:val="00533B5D"/>
    <w:rsid w:val="00533D6D"/>
    <w:rsid w:val="00533F2D"/>
    <w:rsid w:val="005347ED"/>
    <w:rsid w:val="005349AB"/>
    <w:rsid w:val="00534C16"/>
    <w:rsid w:val="00534CDC"/>
    <w:rsid w:val="0053503C"/>
    <w:rsid w:val="005353DA"/>
    <w:rsid w:val="00535593"/>
    <w:rsid w:val="00535839"/>
    <w:rsid w:val="00535FC5"/>
    <w:rsid w:val="00537D3D"/>
    <w:rsid w:val="00540453"/>
    <w:rsid w:val="00540A7E"/>
    <w:rsid w:val="00540E64"/>
    <w:rsid w:val="00540F7D"/>
    <w:rsid w:val="005410A2"/>
    <w:rsid w:val="005411BF"/>
    <w:rsid w:val="0054122A"/>
    <w:rsid w:val="00541541"/>
    <w:rsid w:val="00541953"/>
    <w:rsid w:val="005419A8"/>
    <w:rsid w:val="0054219D"/>
    <w:rsid w:val="0054267C"/>
    <w:rsid w:val="0054279B"/>
    <w:rsid w:val="005429CE"/>
    <w:rsid w:val="00542C03"/>
    <w:rsid w:val="005436B8"/>
    <w:rsid w:val="00543C94"/>
    <w:rsid w:val="00543FD8"/>
    <w:rsid w:val="005441FF"/>
    <w:rsid w:val="005442D5"/>
    <w:rsid w:val="00544312"/>
    <w:rsid w:val="00544779"/>
    <w:rsid w:val="00544841"/>
    <w:rsid w:val="0054538C"/>
    <w:rsid w:val="005457AD"/>
    <w:rsid w:val="005457EF"/>
    <w:rsid w:val="00545D2D"/>
    <w:rsid w:val="00545FA7"/>
    <w:rsid w:val="00546224"/>
    <w:rsid w:val="00546308"/>
    <w:rsid w:val="00546BFA"/>
    <w:rsid w:val="00547F91"/>
    <w:rsid w:val="0055002F"/>
    <w:rsid w:val="005507A9"/>
    <w:rsid w:val="00550B85"/>
    <w:rsid w:val="0055112B"/>
    <w:rsid w:val="00551142"/>
    <w:rsid w:val="00551196"/>
    <w:rsid w:val="005517AA"/>
    <w:rsid w:val="00552680"/>
    <w:rsid w:val="0055279D"/>
    <w:rsid w:val="00552AF0"/>
    <w:rsid w:val="005532EC"/>
    <w:rsid w:val="005533C6"/>
    <w:rsid w:val="00553AB4"/>
    <w:rsid w:val="00553C48"/>
    <w:rsid w:val="00553CF3"/>
    <w:rsid w:val="0055441E"/>
    <w:rsid w:val="00554517"/>
    <w:rsid w:val="00554FF9"/>
    <w:rsid w:val="0055508E"/>
    <w:rsid w:val="00555283"/>
    <w:rsid w:val="0055560E"/>
    <w:rsid w:val="00555EBB"/>
    <w:rsid w:val="00555FC6"/>
    <w:rsid w:val="00556361"/>
    <w:rsid w:val="005566E9"/>
    <w:rsid w:val="00556907"/>
    <w:rsid w:val="00556FFB"/>
    <w:rsid w:val="00557068"/>
    <w:rsid w:val="00557548"/>
    <w:rsid w:val="00557BC9"/>
    <w:rsid w:val="00557C24"/>
    <w:rsid w:val="00557E4B"/>
    <w:rsid w:val="00560A56"/>
    <w:rsid w:val="00560A69"/>
    <w:rsid w:val="00560BBE"/>
    <w:rsid w:val="005610BB"/>
    <w:rsid w:val="0056124F"/>
    <w:rsid w:val="00561406"/>
    <w:rsid w:val="00561CFB"/>
    <w:rsid w:val="00561DDF"/>
    <w:rsid w:val="00562F70"/>
    <w:rsid w:val="00563275"/>
    <w:rsid w:val="00563C36"/>
    <w:rsid w:val="0056489B"/>
    <w:rsid w:val="00564B7C"/>
    <w:rsid w:val="00566059"/>
    <w:rsid w:val="0056662F"/>
    <w:rsid w:val="005668BA"/>
    <w:rsid w:val="00566976"/>
    <w:rsid w:val="00566C51"/>
    <w:rsid w:val="00566DB8"/>
    <w:rsid w:val="00566FA3"/>
    <w:rsid w:val="00567B8F"/>
    <w:rsid w:val="00567EBA"/>
    <w:rsid w:val="00570201"/>
    <w:rsid w:val="00570E67"/>
    <w:rsid w:val="00570EAB"/>
    <w:rsid w:val="005712E5"/>
    <w:rsid w:val="0057137D"/>
    <w:rsid w:val="005714F8"/>
    <w:rsid w:val="00571C6F"/>
    <w:rsid w:val="00571E0D"/>
    <w:rsid w:val="005721B6"/>
    <w:rsid w:val="005721E9"/>
    <w:rsid w:val="0057251B"/>
    <w:rsid w:val="005728D9"/>
    <w:rsid w:val="00572F6C"/>
    <w:rsid w:val="005731EB"/>
    <w:rsid w:val="00573725"/>
    <w:rsid w:val="00573A03"/>
    <w:rsid w:val="00573B09"/>
    <w:rsid w:val="00573DAB"/>
    <w:rsid w:val="00574983"/>
    <w:rsid w:val="00574A09"/>
    <w:rsid w:val="00574A31"/>
    <w:rsid w:val="00574AC9"/>
    <w:rsid w:val="00574F9C"/>
    <w:rsid w:val="00575484"/>
    <w:rsid w:val="005754F9"/>
    <w:rsid w:val="0057560D"/>
    <w:rsid w:val="005756EF"/>
    <w:rsid w:val="005757B3"/>
    <w:rsid w:val="00575B9A"/>
    <w:rsid w:val="00576368"/>
    <w:rsid w:val="0057720C"/>
    <w:rsid w:val="005779B1"/>
    <w:rsid w:val="005779D1"/>
    <w:rsid w:val="00577A94"/>
    <w:rsid w:val="00577DC2"/>
    <w:rsid w:val="00577ED8"/>
    <w:rsid w:val="005808C2"/>
    <w:rsid w:val="00580BF8"/>
    <w:rsid w:val="00580C96"/>
    <w:rsid w:val="00580EA7"/>
    <w:rsid w:val="00581188"/>
    <w:rsid w:val="00581191"/>
    <w:rsid w:val="0058138A"/>
    <w:rsid w:val="005824D7"/>
    <w:rsid w:val="0058252C"/>
    <w:rsid w:val="005825FF"/>
    <w:rsid w:val="00582E2F"/>
    <w:rsid w:val="00582EF9"/>
    <w:rsid w:val="00582F0F"/>
    <w:rsid w:val="00582F1F"/>
    <w:rsid w:val="0058328A"/>
    <w:rsid w:val="005835FE"/>
    <w:rsid w:val="00583685"/>
    <w:rsid w:val="00583BC9"/>
    <w:rsid w:val="00583D54"/>
    <w:rsid w:val="0058568A"/>
    <w:rsid w:val="00585A74"/>
    <w:rsid w:val="00585DD7"/>
    <w:rsid w:val="0058661D"/>
    <w:rsid w:val="00586876"/>
    <w:rsid w:val="00586E9B"/>
    <w:rsid w:val="005872B3"/>
    <w:rsid w:val="00587667"/>
    <w:rsid w:val="00587D3A"/>
    <w:rsid w:val="005910AE"/>
    <w:rsid w:val="005911F1"/>
    <w:rsid w:val="00591CE0"/>
    <w:rsid w:val="00592FCF"/>
    <w:rsid w:val="00592FF4"/>
    <w:rsid w:val="00593CBF"/>
    <w:rsid w:val="00593D98"/>
    <w:rsid w:val="00593E55"/>
    <w:rsid w:val="00594577"/>
    <w:rsid w:val="00594A2C"/>
    <w:rsid w:val="00594F98"/>
    <w:rsid w:val="005954E8"/>
    <w:rsid w:val="00595504"/>
    <w:rsid w:val="00595626"/>
    <w:rsid w:val="00595C6D"/>
    <w:rsid w:val="00595FF9"/>
    <w:rsid w:val="005966DE"/>
    <w:rsid w:val="005972F5"/>
    <w:rsid w:val="0059748F"/>
    <w:rsid w:val="0059767B"/>
    <w:rsid w:val="00597C83"/>
    <w:rsid w:val="00597ED4"/>
    <w:rsid w:val="005A061E"/>
    <w:rsid w:val="005A0724"/>
    <w:rsid w:val="005A1AC6"/>
    <w:rsid w:val="005A1CCC"/>
    <w:rsid w:val="005A2230"/>
    <w:rsid w:val="005A2347"/>
    <w:rsid w:val="005A286E"/>
    <w:rsid w:val="005A3230"/>
    <w:rsid w:val="005A3338"/>
    <w:rsid w:val="005A346B"/>
    <w:rsid w:val="005A36D2"/>
    <w:rsid w:val="005A3BD8"/>
    <w:rsid w:val="005A3F4E"/>
    <w:rsid w:val="005A3F59"/>
    <w:rsid w:val="005A3FB2"/>
    <w:rsid w:val="005A4349"/>
    <w:rsid w:val="005A4CFC"/>
    <w:rsid w:val="005A4ED2"/>
    <w:rsid w:val="005A4F32"/>
    <w:rsid w:val="005A5485"/>
    <w:rsid w:val="005A5C9C"/>
    <w:rsid w:val="005A6267"/>
    <w:rsid w:val="005A6A3B"/>
    <w:rsid w:val="005A6CED"/>
    <w:rsid w:val="005A6EC0"/>
    <w:rsid w:val="005A7106"/>
    <w:rsid w:val="005A78C9"/>
    <w:rsid w:val="005B01A3"/>
    <w:rsid w:val="005B04C3"/>
    <w:rsid w:val="005B06E2"/>
    <w:rsid w:val="005B0C15"/>
    <w:rsid w:val="005B10BF"/>
    <w:rsid w:val="005B1C5F"/>
    <w:rsid w:val="005B23D4"/>
    <w:rsid w:val="005B27F8"/>
    <w:rsid w:val="005B2B00"/>
    <w:rsid w:val="005B2FB3"/>
    <w:rsid w:val="005B3289"/>
    <w:rsid w:val="005B33B4"/>
    <w:rsid w:val="005B341B"/>
    <w:rsid w:val="005B36FA"/>
    <w:rsid w:val="005B426B"/>
    <w:rsid w:val="005B4647"/>
    <w:rsid w:val="005B487B"/>
    <w:rsid w:val="005B4A50"/>
    <w:rsid w:val="005B5132"/>
    <w:rsid w:val="005B5F7D"/>
    <w:rsid w:val="005B5FD0"/>
    <w:rsid w:val="005B623B"/>
    <w:rsid w:val="005B63DC"/>
    <w:rsid w:val="005B7334"/>
    <w:rsid w:val="005B75B0"/>
    <w:rsid w:val="005B7847"/>
    <w:rsid w:val="005B79A4"/>
    <w:rsid w:val="005C076D"/>
    <w:rsid w:val="005C09D2"/>
    <w:rsid w:val="005C0CBD"/>
    <w:rsid w:val="005C0EA7"/>
    <w:rsid w:val="005C1784"/>
    <w:rsid w:val="005C254C"/>
    <w:rsid w:val="005C2D27"/>
    <w:rsid w:val="005C2E70"/>
    <w:rsid w:val="005C301B"/>
    <w:rsid w:val="005C32F1"/>
    <w:rsid w:val="005C36F7"/>
    <w:rsid w:val="005C3E43"/>
    <w:rsid w:val="005C4285"/>
    <w:rsid w:val="005C4470"/>
    <w:rsid w:val="005C4E15"/>
    <w:rsid w:val="005C56A6"/>
    <w:rsid w:val="005C5C62"/>
    <w:rsid w:val="005C5CC6"/>
    <w:rsid w:val="005C5CD6"/>
    <w:rsid w:val="005C6361"/>
    <w:rsid w:val="005C6DEC"/>
    <w:rsid w:val="005C7163"/>
    <w:rsid w:val="005C7229"/>
    <w:rsid w:val="005C774C"/>
    <w:rsid w:val="005C79FB"/>
    <w:rsid w:val="005C7F07"/>
    <w:rsid w:val="005D03F3"/>
    <w:rsid w:val="005D0B56"/>
    <w:rsid w:val="005D0C44"/>
    <w:rsid w:val="005D0C4E"/>
    <w:rsid w:val="005D15E4"/>
    <w:rsid w:val="005D20A2"/>
    <w:rsid w:val="005D20CB"/>
    <w:rsid w:val="005D21D0"/>
    <w:rsid w:val="005D23EA"/>
    <w:rsid w:val="005D2735"/>
    <w:rsid w:val="005D2C41"/>
    <w:rsid w:val="005D3181"/>
    <w:rsid w:val="005D335C"/>
    <w:rsid w:val="005D357D"/>
    <w:rsid w:val="005D3846"/>
    <w:rsid w:val="005D389C"/>
    <w:rsid w:val="005D39DA"/>
    <w:rsid w:val="005D3BDF"/>
    <w:rsid w:val="005D4E12"/>
    <w:rsid w:val="005D5410"/>
    <w:rsid w:val="005D5CDA"/>
    <w:rsid w:val="005D5D78"/>
    <w:rsid w:val="005D6477"/>
    <w:rsid w:val="005D65B6"/>
    <w:rsid w:val="005D6868"/>
    <w:rsid w:val="005D71AF"/>
    <w:rsid w:val="005D7316"/>
    <w:rsid w:val="005D745A"/>
    <w:rsid w:val="005D74A2"/>
    <w:rsid w:val="005D74DF"/>
    <w:rsid w:val="005D759E"/>
    <w:rsid w:val="005D79E1"/>
    <w:rsid w:val="005D7DDC"/>
    <w:rsid w:val="005E0035"/>
    <w:rsid w:val="005E00EE"/>
    <w:rsid w:val="005E0579"/>
    <w:rsid w:val="005E0BE7"/>
    <w:rsid w:val="005E14FC"/>
    <w:rsid w:val="005E1703"/>
    <w:rsid w:val="005E17E4"/>
    <w:rsid w:val="005E18B6"/>
    <w:rsid w:val="005E1B14"/>
    <w:rsid w:val="005E1BFD"/>
    <w:rsid w:val="005E2B6C"/>
    <w:rsid w:val="005E2ED4"/>
    <w:rsid w:val="005E3408"/>
    <w:rsid w:val="005E38E4"/>
    <w:rsid w:val="005E3D54"/>
    <w:rsid w:val="005E3DF2"/>
    <w:rsid w:val="005E41EA"/>
    <w:rsid w:val="005E49A4"/>
    <w:rsid w:val="005E4C96"/>
    <w:rsid w:val="005E4E74"/>
    <w:rsid w:val="005E4E80"/>
    <w:rsid w:val="005E5411"/>
    <w:rsid w:val="005E5A51"/>
    <w:rsid w:val="005E69AE"/>
    <w:rsid w:val="005E6C1A"/>
    <w:rsid w:val="005E6EB7"/>
    <w:rsid w:val="005E70C8"/>
    <w:rsid w:val="005E71F2"/>
    <w:rsid w:val="005E73D3"/>
    <w:rsid w:val="005E7894"/>
    <w:rsid w:val="005E7E79"/>
    <w:rsid w:val="005F01D4"/>
    <w:rsid w:val="005F0439"/>
    <w:rsid w:val="005F16AC"/>
    <w:rsid w:val="005F19F7"/>
    <w:rsid w:val="005F2085"/>
    <w:rsid w:val="005F20C2"/>
    <w:rsid w:val="005F2116"/>
    <w:rsid w:val="005F2B88"/>
    <w:rsid w:val="005F2F16"/>
    <w:rsid w:val="005F34C1"/>
    <w:rsid w:val="005F39DB"/>
    <w:rsid w:val="005F3FD1"/>
    <w:rsid w:val="005F4CEF"/>
    <w:rsid w:val="005F4F70"/>
    <w:rsid w:val="005F55CF"/>
    <w:rsid w:val="005F587D"/>
    <w:rsid w:val="005F5AF1"/>
    <w:rsid w:val="005F5DFE"/>
    <w:rsid w:val="005F6B89"/>
    <w:rsid w:val="005F6D26"/>
    <w:rsid w:val="005F6D64"/>
    <w:rsid w:val="005F7AB2"/>
    <w:rsid w:val="005F7E63"/>
    <w:rsid w:val="006008C8"/>
    <w:rsid w:val="00600AB7"/>
    <w:rsid w:val="00600ABB"/>
    <w:rsid w:val="00600B0F"/>
    <w:rsid w:val="00600B96"/>
    <w:rsid w:val="00600F21"/>
    <w:rsid w:val="00601667"/>
    <w:rsid w:val="006017A1"/>
    <w:rsid w:val="00602C6B"/>
    <w:rsid w:val="00602CC5"/>
    <w:rsid w:val="00603752"/>
    <w:rsid w:val="00604383"/>
    <w:rsid w:val="00604951"/>
    <w:rsid w:val="006049E4"/>
    <w:rsid w:val="00604CC7"/>
    <w:rsid w:val="00604F89"/>
    <w:rsid w:val="0060508B"/>
    <w:rsid w:val="00605EB1"/>
    <w:rsid w:val="006060A3"/>
    <w:rsid w:val="006063D6"/>
    <w:rsid w:val="0060698D"/>
    <w:rsid w:val="00606C0D"/>
    <w:rsid w:val="00606CBD"/>
    <w:rsid w:val="00606D43"/>
    <w:rsid w:val="00607017"/>
    <w:rsid w:val="00607072"/>
    <w:rsid w:val="006071CA"/>
    <w:rsid w:val="00607541"/>
    <w:rsid w:val="00607678"/>
    <w:rsid w:val="00607733"/>
    <w:rsid w:val="006100F1"/>
    <w:rsid w:val="006102BC"/>
    <w:rsid w:val="00610A30"/>
    <w:rsid w:val="00610BE7"/>
    <w:rsid w:val="00610CC9"/>
    <w:rsid w:val="00611090"/>
    <w:rsid w:val="006111AB"/>
    <w:rsid w:val="00611758"/>
    <w:rsid w:val="00611953"/>
    <w:rsid w:val="0061205D"/>
    <w:rsid w:val="006120B6"/>
    <w:rsid w:val="006120BD"/>
    <w:rsid w:val="006126D0"/>
    <w:rsid w:val="00612913"/>
    <w:rsid w:val="006133BA"/>
    <w:rsid w:val="0061435A"/>
    <w:rsid w:val="006143CF"/>
    <w:rsid w:val="006148C3"/>
    <w:rsid w:val="00614997"/>
    <w:rsid w:val="00614BDE"/>
    <w:rsid w:val="00615097"/>
    <w:rsid w:val="0061511D"/>
    <w:rsid w:val="0061512F"/>
    <w:rsid w:val="0061553F"/>
    <w:rsid w:val="00615876"/>
    <w:rsid w:val="00615DEF"/>
    <w:rsid w:val="006179D1"/>
    <w:rsid w:val="00617D48"/>
    <w:rsid w:val="00620A99"/>
    <w:rsid w:val="00620E84"/>
    <w:rsid w:val="0062118B"/>
    <w:rsid w:val="006211B4"/>
    <w:rsid w:val="00622777"/>
    <w:rsid w:val="0062287C"/>
    <w:rsid w:val="00622937"/>
    <w:rsid w:val="00622AD3"/>
    <w:rsid w:val="00622F7C"/>
    <w:rsid w:val="00623749"/>
    <w:rsid w:val="006239BA"/>
    <w:rsid w:val="00623DDD"/>
    <w:rsid w:val="00623FC0"/>
    <w:rsid w:val="0062400D"/>
    <w:rsid w:val="00624087"/>
    <w:rsid w:val="00624091"/>
    <w:rsid w:val="0062426F"/>
    <w:rsid w:val="00624798"/>
    <w:rsid w:val="00624C06"/>
    <w:rsid w:val="00624D10"/>
    <w:rsid w:val="00624D7F"/>
    <w:rsid w:val="0062524D"/>
    <w:rsid w:val="006255F7"/>
    <w:rsid w:val="00625B27"/>
    <w:rsid w:val="00625D28"/>
    <w:rsid w:val="006264B5"/>
    <w:rsid w:val="00626821"/>
    <w:rsid w:val="00626B4D"/>
    <w:rsid w:val="00626DAD"/>
    <w:rsid w:val="0062735D"/>
    <w:rsid w:val="006276FD"/>
    <w:rsid w:val="0062778C"/>
    <w:rsid w:val="0062787E"/>
    <w:rsid w:val="00627990"/>
    <w:rsid w:val="006300E0"/>
    <w:rsid w:val="00630385"/>
    <w:rsid w:val="0063038B"/>
    <w:rsid w:val="0063040B"/>
    <w:rsid w:val="006304D6"/>
    <w:rsid w:val="006305FB"/>
    <w:rsid w:val="00630807"/>
    <w:rsid w:val="00630C0B"/>
    <w:rsid w:val="00631592"/>
    <w:rsid w:val="00631804"/>
    <w:rsid w:val="0063217D"/>
    <w:rsid w:val="0063299A"/>
    <w:rsid w:val="00632AE9"/>
    <w:rsid w:val="00632C28"/>
    <w:rsid w:val="00632F3E"/>
    <w:rsid w:val="006333C2"/>
    <w:rsid w:val="00633755"/>
    <w:rsid w:val="006339CD"/>
    <w:rsid w:val="0063404D"/>
    <w:rsid w:val="006350E2"/>
    <w:rsid w:val="006352EF"/>
    <w:rsid w:val="006355EA"/>
    <w:rsid w:val="00635E27"/>
    <w:rsid w:val="00636603"/>
    <w:rsid w:val="00636D3A"/>
    <w:rsid w:val="0063714A"/>
    <w:rsid w:val="0063732A"/>
    <w:rsid w:val="00637485"/>
    <w:rsid w:val="0064068E"/>
    <w:rsid w:val="006411AC"/>
    <w:rsid w:val="006414CD"/>
    <w:rsid w:val="006417F0"/>
    <w:rsid w:val="00641E67"/>
    <w:rsid w:val="00641E9A"/>
    <w:rsid w:val="0064223B"/>
    <w:rsid w:val="006428BA"/>
    <w:rsid w:val="00643295"/>
    <w:rsid w:val="006432B2"/>
    <w:rsid w:val="0064371A"/>
    <w:rsid w:val="00643990"/>
    <w:rsid w:val="00643B35"/>
    <w:rsid w:val="00644719"/>
    <w:rsid w:val="00644953"/>
    <w:rsid w:val="006450B4"/>
    <w:rsid w:val="00645681"/>
    <w:rsid w:val="00645CD6"/>
    <w:rsid w:val="006460F4"/>
    <w:rsid w:val="00646F1C"/>
    <w:rsid w:val="006478B3"/>
    <w:rsid w:val="006478C8"/>
    <w:rsid w:val="00647B35"/>
    <w:rsid w:val="00647F06"/>
    <w:rsid w:val="006504C9"/>
    <w:rsid w:val="006509C2"/>
    <w:rsid w:val="00651452"/>
    <w:rsid w:val="0065181B"/>
    <w:rsid w:val="00651B01"/>
    <w:rsid w:val="00651B0C"/>
    <w:rsid w:val="00651BC4"/>
    <w:rsid w:val="006521AC"/>
    <w:rsid w:val="0065296D"/>
    <w:rsid w:val="0065314F"/>
    <w:rsid w:val="00653884"/>
    <w:rsid w:val="00653B46"/>
    <w:rsid w:val="00653F48"/>
    <w:rsid w:val="00653F6B"/>
    <w:rsid w:val="0065516A"/>
    <w:rsid w:val="006551EC"/>
    <w:rsid w:val="006552DC"/>
    <w:rsid w:val="00656505"/>
    <w:rsid w:val="00656D21"/>
    <w:rsid w:val="00656E53"/>
    <w:rsid w:val="00657443"/>
    <w:rsid w:val="00657940"/>
    <w:rsid w:val="00657B88"/>
    <w:rsid w:val="00657E8C"/>
    <w:rsid w:val="00660259"/>
    <w:rsid w:val="00660989"/>
    <w:rsid w:val="00660E9F"/>
    <w:rsid w:val="00660F40"/>
    <w:rsid w:val="006611F9"/>
    <w:rsid w:val="0066184C"/>
    <w:rsid w:val="00661A04"/>
    <w:rsid w:val="00661E0D"/>
    <w:rsid w:val="006623BE"/>
    <w:rsid w:val="00662791"/>
    <w:rsid w:val="0066279E"/>
    <w:rsid w:val="006627DD"/>
    <w:rsid w:val="00662980"/>
    <w:rsid w:val="00663023"/>
    <w:rsid w:val="0066320C"/>
    <w:rsid w:val="00663E08"/>
    <w:rsid w:val="0066409E"/>
    <w:rsid w:val="0066447C"/>
    <w:rsid w:val="00665026"/>
    <w:rsid w:val="00665751"/>
    <w:rsid w:val="006658F9"/>
    <w:rsid w:val="00665CBA"/>
    <w:rsid w:val="00665ECA"/>
    <w:rsid w:val="00666544"/>
    <w:rsid w:val="00666EC8"/>
    <w:rsid w:val="00667136"/>
    <w:rsid w:val="00667214"/>
    <w:rsid w:val="006673E0"/>
    <w:rsid w:val="00667EE9"/>
    <w:rsid w:val="0067029A"/>
    <w:rsid w:val="006706C0"/>
    <w:rsid w:val="006708A3"/>
    <w:rsid w:val="00670A5D"/>
    <w:rsid w:val="00670FEA"/>
    <w:rsid w:val="006713FE"/>
    <w:rsid w:val="00672241"/>
    <w:rsid w:val="0067227F"/>
    <w:rsid w:val="00672825"/>
    <w:rsid w:val="0067308B"/>
    <w:rsid w:val="0067310F"/>
    <w:rsid w:val="006738D6"/>
    <w:rsid w:val="00673E19"/>
    <w:rsid w:val="00674B27"/>
    <w:rsid w:val="00674ED1"/>
    <w:rsid w:val="0067567E"/>
    <w:rsid w:val="0067584C"/>
    <w:rsid w:val="00675DCA"/>
    <w:rsid w:val="00675EB5"/>
    <w:rsid w:val="00675FD8"/>
    <w:rsid w:val="00676277"/>
    <w:rsid w:val="00676AF9"/>
    <w:rsid w:val="00676C36"/>
    <w:rsid w:val="00676F67"/>
    <w:rsid w:val="006774B5"/>
    <w:rsid w:val="0067790D"/>
    <w:rsid w:val="00677EC0"/>
    <w:rsid w:val="00680027"/>
    <w:rsid w:val="006802EC"/>
    <w:rsid w:val="006803FF"/>
    <w:rsid w:val="006806AD"/>
    <w:rsid w:val="00680CE5"/>
    <w:rsid w:val="0068181D"/>
    <w:rsid w:val="00681CCB"/>
    <w:rsid w:val="00681F20"/>
    <w:rsid w:val="00682242"/>
    <w:rsid w:val="006825EC"/>
    <w:rsid w:val="00682829"/>
    <w:rsid w:val="00683975"/>
    <w:rsid w:val="00683A09"/>
    <w:rsid w:val="0068417C"/>
    <w:rsid w:val="00684230"/>
    <w:rsid w:val="00684337"/>
    <w:rsid w:val="006845F3"/>
    <w:rsid w:val="006849E6"/>
    <w:rsid w:val="00684A31"/>
    <w:rsid w:val="006850A7"/>
    <w:rsid w:val="00685401"/>
    <w:rsid w:val="00685409"/>
    <w:rsid w:val="00685AED"/>
    <w:rsid w:val="00685AF5"/>
    <w:rsid w:val="00685CE7"/>
    <w:rsid w:val="00685EB3"/>
    <w:rsid w:val="006863A3"/>
    <w:rsid w:val="006866C8"/>
    <w:rsid w:val="00686741"/>
    <w:rsid w:val="00686CD3"/>
    <w:rsid w:val="00686FB1"/>
    <w:rsid w:val="00687377"/>
    <w:rsid w:val="00687A6A"/>
    <w:rsid w:val="00687A8C"/>
    <w:rsid w:val="00687CE5"/>
    <w:rsid w:val="00690441"/>
    <w:rsid w:val="006906CC"/>
    <w:rsid w:val="00690802"/>
    <w:rsid w:val="006909BA"/>
    <w:rsid w:val="00690A7F"/>
    <w:rsid w:val="00690D32"/>
    <w:rsid w:val="00690F4C"/>
    <w:rsid w:val="0069109E"/>
    <w:rsid w:val="006913F4"/>
    <w:rsid w:val="006913FA"/>
    <w:rsid w:val="006914CD"/>
    <w:rsid w:val="0069153B"/>
    <w:rsid w:val="00691920"/>
    <w:rsid w:val="006919A5"/>
    <w:rsid w:val="00691AFE"/>
    <w:rsid w:val="006920EE"/>
    <w:rsid w:val="006927B4"/>
    <w:rsid w:val="00692862"/>
    <w:rsid w:val="00692C17"/>
    <w:rsid w:val="0069369C"/>
    <w:rsid w:val="006941F4"/>
    <w:rsid w:val="00694322"/>
    <w:rsid w:val="006945C8"/>
    <w:rsid w:val="0069488E"/>
    <w:rsid w:val="006958FD"/>
    <w:rsid w:val="00695AA9"/>
    <w:rsid w:val="00696402"/>
    <w:rsid w:val="00696A6D"/>
    <w:rsid w:val="00696CE9"/>
    <w:rsid w:val="00696F73"/>
    <w:rsid w:val="006978D1"/>
    <w:rsid w:val="00697EAB"/>
    <w:rsid w:val="006A0012"/>
    <w:rsid w:val="006A021F"/>
    <w:rsid w:val="006A0300"/>
    <w:rsid w:val="006A06C3"/>
    <w:rsid w:val="006A06CF"/>
    <w:rsid w:val="006A09D6"/>
    <w:rsid w:val="006A0A8B"/>
    <w:rsid w:val="006A1157"/>
    <w:rsid w:val="006A12FF"/>
    <w:rsid w:val="006A15BD"/>
    <w:rsid w:val="006A1AC3"/>
    <w:rsid w:val="006A1AD8"/>
    <w:rsid w:val="006A1D19"/>
    <w:rsid w:val="006A2E44"/>
    <w:rsid w:val="006A301A"/>
    <w:rsid w:val="006A3236"/>
    <w:rsid w:val="006A325D"/>
    <w:rsid w:val="006A373D"/>
    <w:rsid w:val="006A38A5"/>
    <w:rsid w:val="006A3976"/>
    <w:rsid w:val="006A4238"/>
    <w:rsid w:val="006A46B2"/>
    <w:rsid w:val="006A4982"/>
    <w:rsid w:val="006A4B93"/>
    <w:rsid w:val="006A4ED1"/>
    <w:rsid w:val="006A5079"/>
    <w:rsid w:val="006A54B1"/>
    <w:rsid w:val="006A55AB"/>
    <w:rsid w:val="006A59AC"/>
    <w:rsid w:val="006A5E5B"/>
    <w:rsid w:val="006A6109"/>
    <w:rsid w:val="006A611D"/>
    <w:rsid w:val="006A638F"/>
    <w:rsid w:val="006A6761"/>
    <w:rsid w:val="006A69C7"/>
    <w:rsid w:val="006A6D36"/>
    <w:rsid w:val="006A6DA4"/>
    <w:rsid w:val="006A6F2A"/>
    <w:rsid w:val="006A6F9A"/>
    <w:rsid w:val="006A7D51"/>
    <w:rsid w:val="006B0057"/>
    <w:rsid w:val="006B01EA"/>
    <w:rsid w:val="006B055E"/>
    <w:rsid w:val="006B0A6A"/>
    <w:rsid w:val="006B1113"/>
    <w:rsid w:val="006B15C3"/>
    <w:rsid w:val="006B1F42"/>
    <w:rsid w:val="006B22EB"/>
    <w:rsid w:val="006B2602"/>
    <w:rsid w:val="006B26FF"/>
    <w:rsid w:val="006B28B4"/>
    <w:rsid w:val="006B31C7"/>
    <w:rsid w:val="006B34B5"/>
    <w:rsid w:val="006B363B"/>
    <w:rsid w:val="006B3D12"/>
    <w:rsid w:val="006B40FF"/>
    <w:rsid w:val="006B4322"/>
    <w:rsid w:val="006B542B"/>
    <w:rsid w:val="006B5649"/>
    <w:rsid w:val="006B5674"/>
    <w:rsid w:val="006B7028"/>
    <w:rsid w:val="006B7277"/>
    <w:rsid w:val="006B79CA"/>
    <w:rsid w:val="006B7CFA"/>
    <w:rsid w:val="006B7D07"/>
    <w:rsid w:val="006C00FB"/>
    <w:rsid w:val="006C0212"/>
    <w:rsid w:val="006C0646"/>
    <w:rsid w:val="006C09F3"/>
    <w:rsid w:val="006C0D27"/>
    <w:rsid w:val="006C0E4B"/>
    <w:rsid w:val="006C0F5C"/>
    <w:rsid w:val="006C105F"/>
    <w:rsid w:val="006C140D"/>
    <w:rsid w:val="006C167A"/>
    <w:rsid w:val="006C1741"/>
    <w:rsid w:val="006C1E91"/>
    <w:rsid w:val="006C1FF8"/>
    <w:rsid w:val="006C20C4"/>
    <w:rsid w:val="006C22D3"/>
    <w:rsid w:val="006C2402"/>
    <w:rsid w:val="006C2409"/>
    <w:rsid w:val="006C27BD"/>
    <w:rsid w:val="006C29AC"/>
    <w:rsid w:val="006C2D3B"/>
    <w:rsid w:val="006C344F"/>
    <w:rsid w:val="006C3466"/>
    <w:rsid w:val="006C38FC"/>
    <w:rsid w:val="006C4068"/>
    <w:rsid w:val="006C4BE4"/>
    <w:rsid w:val="006C4C42"/>
    <w:rsid w:val="006C4EE9"/>
    <w:rsid w:val="006C5F8B"/>
    <w:rsid w:val="006C6831"/>
    <w:rsid w:val="006C6A95"/>
    <w:rsid w:val="006C6AA1"/>
    <w:rsid w:val="006C6D75"/>
    <w:rsid w:val="006C6EB3"/>
    <w:rsid w:val="006C75FB"/>
    <w:rsid w:val="006D041C"/>
    <w:rsid w:val="006D0889"/>
    <w:rsid w:val="006D0A17"/>
    <w:rsid w:val="006D0C94"/>
    <w:rsid w:val="006D195E"/>
    <w:rsid w:val="006D207D"/>
    <w:rsid w:val="006D22C5"/>
    <w:rsid w:val="006D3F89"/>
    <w:rsid w:val="006D3FBE"/>
    <w:rsid w:val="006D4E92"/>
    <w:rsid w:val="006D5121"/>
    <w:rsid w:val="006D51D8"/>
    <w:rsid w:val="006D5244"/>
    <w:rsid w:val="006D5461"/>
    <w:rsid w:val="006D54CB"/>
    <w:rsid w:val="006D5A23"/>
    <w:rsid w:val="006D5C8C"/>
    <w:rsid w:val="006D5E99"/>
    <w:rsid w:val="006D6484"/>
    <w:rsid w:val="006D78EF"/>
    <w:rsid w:val="006D7FB8"/>
    <w:rsid w:val="006E006D"/>
    <w:rsid w:val="006E00A0"/>
    <w:rsid w:val="006E00C5"/>
    <w:rsid w:val="006E00F1"/>
    <w:rsid w:val="006E0685"/>
    <w:rsid w:val="006E08D1"/>
    <w:rsid w:val="006E0A8E"/>
    <w:rsid w:val="006E0E70"/>
    <w:rsid w:val="006E11A1"/>
    <w:rsid w:val="006E1BA1"/>
    <w:rsid w:val="006E1D79"/>
    <w:rsid w:val="006E1D98"/>
    <w:rsid w:val="006E22C7"/>
    <w:rsid w:val="006E261E"/>
    <w:rsid w:val="006E2DBD"/>
    <w:rsid w:val="006E3015"/>
    <w:rsid w:val="006E3962"/>
    <w:rsid w:val="006E3A1A"/>
    <w:rsid w:val="006E3BE6"/>
    <w:rsid w:val="006E46D9"/>
    <w:rsid w:val="006E4CE2"/>
    <w:rsid w:val="006E5197"/>
    <w:rsid w:val="006E533E"/>
    <w:rsid w:val="006E5E98"/>
    <w:rsid w:val="006E67C0"/>
    <w:rsid w:val="006E689C"/>
    <w:rsid w:val="006E6BA4"/>
    <w:rsid w:val="006E6BFF"/>
    <w:rsid w:val="006E70CB"/>
    <w:rsid w:val="006E71AA"/>
    <w:rsid w:val="006E7459"/>
    <w:rsid w:val="006E778A"/>
    <w:rsid w:val="006E77AB"/>
    <w:rsid w:val="006E7832"/>
    <w:rsid w:val="006E7CE2"/>
    <w:rsid w:val="006E7D4D"/>
    <w:rsid w:val="006F0344"/>
    <w:rsid w:val="006F036E"/>
    <w:rsid w:val="006F098A"/>
    <w:rsid w:val="006F0B05"/>
    <w:rsid w:val="006F2191"/>
    <w:rsid w:val="006F227D"/>
    <w:rsid w:val="006F261B"/>
    <w:rsid w:val="006F296D"/>
    <w:rsid w:val="006F2B62"/>
    <w:rsid w:val="006F3029"/>
    <w:rsid w:val="006F392D"/>
    <w:rsid w:val="006F41E0"/>
    <w:rsid w:val="006F43EE"/>
    <w:rsid w:val="006F4F04"/>
    <w:rsid w:val="006F58B0"/>
    <w:rsid w:val="006F5BF1"/>
    <w:rsid w:val="006F5FFC"/>
    <w:rsid w:val="006F6921"/>
    <w:rsid w:val="006F6B02"/>
    <w:rsid w:val="006F6BD9"/>
    <w:rsid w:val="006F6CDE"/>
    <w:rsid w:val="006F709F"/>
    <w:rsid w:val="006F75D3"/>
    <w:rsid w:val="006F774D"/>
    <w:rsid w:val="006F7785"/>
    <w:rsid w:val="007000A0"/>
    <w:rsid w:val="007005F3"/>
    <w:rsid w:val="00700920"/>
    <w:rsid w:val="0070104F"/>
    <w:rsid w:val="007017E3"/>
    <w:rsid w:val="0070195A"/>
    <w:rsid w:val="00701E3D"/>
    <w:rsid w:val="00701F2C"/>
    <w:rsid w:val="00702719"/>
    <w:rsid w:val="00702BFC"/>
    <w:rsid w:val="00703750"/>
    <w:rsid w:val="00703C96"/>
    <w:rsid w:val="00703EBB"/>
    <w:rsid w:val="00703EFC"/>
    <w:rsid w:val="00704494"/>
    <w:rsid w:val="007050E7"/>
    <w:rsid w:val="00705A82"/>
    <w:rsid w:val="00705B0C"/>
    <w:rsid w:val="00705C9E"/>
    <w:rsid w:val="007062A1"/>
    <w:rsid w:val="00706A12"/>
    <w:rsid w:val="00707418"/>
    <w:rsid w:val="007075E8"/>
    <w:rsid w:val="00707878"/>
    <w:rsid w:val="00707882"/>
    <w:rsid w:val="00710014"/>
    <w:rsid w:val="00710230"/>
    <w:rsid w:val="00710BEE"/>
    <w:rsid w:val="00710D84"/>
    <w:rsid w:val="00710DDF"/>
    <w:rsid w:val="007110F5"/>
    <w:rsid w:val="007112A9"/>
    <w:rsid w:val="0071132A"/>
    <w:rsid w:val="007118C5"/>
    <w:rsid w:val="00712572"/>
    <w:rsid w:val="0071275E"/>
    <w:rsid w:val="00712B4D"/>
    <w:rsid w:val="00712DC5"/>
    <w:rsid w:val="00712E0C"/>
    <w:rsid w:val="00712FAD"/>
    <w:rsid w:val="00713CEB"/>
    <w:rsid w:val="00713EAA"/>
    <w:rsid w:val="00713F72"/>
    <w:rsid w:val="0071418B"/>
    <w:rsid w:val="00714737"/>
    <w:rsid w:val="007147D1"/>
    <w:rsid w:val="007153C3"/>
    <w:rsid w:val="00715681"/>
    <w:rsid w:val="00715686"/>
    <w:rsid w:val="007165A3"/>
    <w:rsid w:val="0071662F"/>
    <w:rsid w:val="00716A15"/>
    <w:rsid w:val="00716B07"/>
    <w:rsid w:val="00716E4D"/>
    <w:rsid w:val="007171CD"/>
    <w:rsid w:val="0071723F"/>
    <w:rsid w:val="00717392"/>
    <w:rsid w:val="007174BB"/>
    <w:rsid w:val="007176F9"/>
    <w:rsid w:val="00717707"/>
    <w:rsid w:val="00717EEC"/>
    <w:rsid w:val="00720223"/>
    <w:rsid w:val="00720474"/>
    <w:rsid w:val="00720490"/>
    <w:rsid w:val="007208E4"/>
    <w:rsid w:val="00720BC9"/>
    <w:rsid w:val="00720F10"/>
    <w:rsid w:val="00721026"/>
    <w:rsid w:val="007217A2"/>
    <w:rsid w:val="0072242B"/>
    <w:rsid w:val="00722473"/>
    <w:rsid w:val="00722E1C"/>
    <w:rsid w:val="0072300A"/>
    <w:rsid w:val="0072307B"/>
    <w:rsid w:val="0072337A"/>
    <w:rsid w:val="00723599"/>
    <w:rsid w:val="007236D4"/>
    <w:rsid w:val="007236E5"/>
    <w:rsid w:val="007236ED"/>
    <w:rsid w:val="0072478A"/>
    <w:rsid w:val="00724847"/>
    <w:rsid w:val="00724A1B"/>
    <w:rsid w:val="00725225"/>
    <w:rsid w:val="00725654"/>
    <w:rsid w:val="00725D93"/>
    <w:rsid w:val="00726534"/>
    <w:rsid w:val="00726556"/>
    <w:rsid w:val="00726783"/>
    <w:rsid w:val="00726A4D"/>
    <w:rsid w:val="0072734B"/>
    <w:rsid w:val="007273ED"/>
    <w:rsid w:val="00727A73"/>
    <w:rsid w:val="00727BBD"/>
    <w:rsid w:val="00727DCE"/>
    <w:rsid w:val="0073043C"/>
    <w:rsid w:val="0073123D"/>
    <w:rsid w:val="007313EC"/>
    <w:rsid w:val="0073140D"/>
    <w:rsid w:val="0073173B"/>
    <w:rsid w:val="00731752"/>
    <w:rsid w:val="007318DB"/>
    <w:rsid w:val="00731938"/>
    <w:rsid w:val="00731A11"/>
    <w:rsid w:val="00732017"/>
    <w:rsid w:val="007322EA"/>
    <w:rsid w:val="00732726"/>
    <w:rsid w:val="00732A4C"/>
    <w:rsid w:val="0073359F"/>
    <w:rsid w:val="00733743"/>
    <w:rsid w:val="00733CD7"/>
    <w:rsid w:val="00734574"/>
    <w:rsid w:val="007349BB"/>
    <w:rsid w:val="00734AFC"/>
    <w:rsid w:val="00734E8E"/>
    <w:rsid w:val="007351C7"/>
    <w:rsid w:val="0073539C"/>
    <w:rsid w:val="007356D5"/>
    <w:rsid w:val="00735B22"/>
    <w:rsid w:val="00735B53"/>
    <w:rsid w:val="00735EE5"/>
    <w:rsid w:val="007363FD"/>
    <w:rsid w:val="007369A0"/>
    <w:rsid w:val="007371FE"/>
    <w:rsid w:val="00737507"/>
    <w:rsid w:val="00737633"/>
    <w:rsid w:val="00737CB9"/>
    <w:rsid w:val="00737D72"/>
    <w:rsid w:val="00737EFA"/>
    <w:rsid w:val="00740BB3"/>
    <w:rsid w:val="00740D4E"/>
    <w:rsid w:val="0074181A"/>
    <w:rsid w:val="0074192E"/>
    <w:rsid w:val="00741F73"/>
    <w:rsid w:val="00742489"/>
    <w:rsid w:val="00742665"/>
    <w:rsid w:val="00742D7B"/>
    <w:rsid w:val="00742DC5"/>
    <w:rsid w:val="00742EC8"/>
    <w:rsid w:val="0074314D"/>
    <w:rsid w:val="00743831"/>
    <w:rsid w:val="007438CA"/>
    <w:rsid w:val="00744580"/>
    <w:rsid w:val="007447DF"/>
    <w:rsid w:val="00744DEC"/>
    <w:rsid w:val="007455B3"/>
    <w:rsid w:val="00745841"/>
    <w:rsid w:val="00745995"/>
    <w:rsid w:val="00745BB9"/>
    <w:rsid w:val="00745D85"/>
    <w:rsid w:val="00746265"/>
    <w:rsid w:val="007470CF"/>
    <w:rsid w:val="0074714F"/>
    <w:rsid w:val="00747519"/>
    <w:rsid w:val="007476CE"/>
    <w:rsid w:val="00747B99"/>
    <w:rsid w:val="007506AE"/>
    <w:rsid w:val="007506FD"/>
    <w:rsid w:val="007508C0"/>
    <w:rsid w:val="00750B62"/>
    <w:rsid w:val="0075171A"/>
    <w:rsid w:val="00751DB1"/>
    <w:rsid w:val="00752004"/>
    <w:rsid w:val="00752951"/>
    <w:rsid w:val="007529BD"/>
    <w:rsid w:val="00752C68"/>
    <w:rsid w:val="00752F77"/>
    <w:rsid w:val="007537F4"/>
    <w:rsid w:val="00753956"/>
    <w:rsid w:val="00753E78"/>
    <w:rsid w:val="007540E5"/>
    <w:rsid w:val="007544FD"/>
    <w:rsid w:val="00754BF2"/>
    <w:rsid w:val="00755323"/>
    <w:rsid w:val="0075533B"/>
    <w:rsid w:val="00755804"/>
    <w:rsid w:val="0075583A"/>
    <w:rsid w:val="00755D76"/>
    <w:rsid w:val="00756095"/>
    <w:rsid w:val="007563BD"/>
    <w:rsid w:val="007566BE"/>
    <w:rsid w:val="00756953"/>
    <w:rsid w:val="0075698B"/>
    <w:rsid w:val="00757CD0"/>
    <w:rsid w:val="00760E11"/>
    <w:rsid w:val="0076144D"/>
    <w:rsid w:val="007615E0"/>
    <w:rsid w:val="007615EA"/>
    <w:rsid w:val="0076195A"/>
    <w:rsid w:val="00761F14"/>
    <w:rsid w:val="00762A55"/>
    <w:rsid w:val="007632BC"/>
    <w:rsid w:val="007633E1"/>
    <w:rsid w:val="00763684"/>
    <w:rsid w:val="00763BE4"/>
    <w:rsid w:val="00763F66"/>
    <w:rsid w:val="00764252"/>
    <w:rsid w:val="00764512"/>
    <w:rsid w:val="0076485F"/>
    <w:rsid w:val="007648E0"/>
    <w:rsid w:val="00764E18"/>
    <w:rsid w:val="00766626"/>
    <w:rsid w:val="007666CD"/>
    <w:rsid w:val="00766CD0"/>
    <w:rsid w:val="00767105"/>
    <w:rsid w:val="007672F2"/>
    <w:rsid w:val="0076751C"/>
    <w:rsid w:val="00767D4C"/>
    <w:rsid w:val="00767F39"/>
    <w:rsid w:val="00770419"/>
    <w:rsid w:val="00771049"/>
    <w:rsid w:val="007714BF"/>
    <w:rsid w:val="007716D8"/>
    <w:rsid w:val="00771B05"/>
    <w:rsid w:val="00771E96"/>
    <w:rsid w:val="00771EEA"/>
    <w:rsid w:val="00772262"/>
    <w:rsid w:val="00772A14"/>
    <w:rsid w:val="00772D01"/>
    <w:rsid w:val="007732FF"/>
    <w:rsid w:val="007735D4"/>
    <w:rsid w:val="00773E3C"/>
    <w:rsid w:val="00773E57"/>
    <w:rsid w:val="00773F5B"/>
    <w:rsid w:val="00773FF9"/>
    <w:rsid w:val="007746B9"/>
    <w:rsid w:val="00776004"/>
    <w:rsid w:val="00776062"/>
    <w:rsid w:val="007773E7"/>
    <w:rsid w:val="00777539"/>
    <w:rsid w:val="00780F5A"/>
    <w:rsid w:val="0078168D"/>
    <w:rsid w:val="00782568"/>
    <w:rsid w:val="007827C8"/>
    <w:rsid w:val="00782A6B"/>
    <w:rsid w:val="00782E8B"/>
    <w:rsid w:val="0078340E"/>
    <w:rsid w:val="007835E6"/>
    <w:rsid w:val="00783BA3"/>
    <w:rsid w:val="0078457C"/>
    <w:rsid w:val="00784607"/>
    <w:rsid w:val="007848DC"/>
    <w:rsid w:val="007851B3"/>
    <w:rsid w:val="0078585D"/>
    <w:rsid w:val="007859A9"/>
    <w:rsid w:val="00786184"/>
    <w:rsid w:val="0078701C"/>
    <w:rsid w:val="0078726B"/>
    <w:rsid w:val="0078752A"/>
    <w:rsid w:val="00787A4F"/>
    <w:rsid w:val="00790B47"/>
    <w:rsid w:val="00791946"/>
    <w:rsid w:val="00792475"/>
    <w:rsid w:val="0079292A"/>
    <w:rsid w:val="00792A7A"/>
    <w:rsid w:val="007937D3"/>
    <w:rsid w:val="00793EE8"/>
    <w:rsid w:val="007942D4"/>
    <w:rsid w:val="00794372"/>
    <w:rsid w:val="00794BC5"/>
    <w:rsid w:val="00795B39"/>
    <w:rsid w:val="00796079"/>
    <w:rsid w:val="00796184"/>
    <w:rsid w:val="00796422"/>
    <w:rsid w:val="00796EC9"/>
    <w:rsid w:val="0079718B"/>
    <w:rsid w:val="007A0104"/>
    <w:rsid w:val="007A054B"/>
    <w:rsid w:val="007A0B40"/>
    <w:rsid w:val="007A0B5F"/>
    <w:rsid w:val="007A15BA"/>
    <w:rsid w:val="007A1DDD"/>
    <w:rsid w:val="007A237F"/>
    <w:rsid w:val="007A2DF3"/>
    <w:rsid w:val="007A2F34"/>
    <w:rsid w:val="007A339F"/>
    <w:rsid w:val="007A3C3E"/>
    <w:rsid w:val="007A3D43"/>
    <w:rsid w:val="007A3D73"/>
    <w:rsid w:val="007A405A"/>
    <w:rsid w:val="007A4BA2"/>
    <w:rsid w:val="007A4BD0"/>
    <w:rsid w:val="007A50CF"/>
    <w:rsid w:val="007A51D2"/>
    <w:rsid w:val="007A5979"/>
    <w:rsid w:val="007A5F92"/>
    <w:rsid w:val="007A6048"/>
    <w:rsid w:val="007A6190"/>
    <w:rsid w:val="007A6C5F"/>
    <w:rsid w:val="007A6EBB"/>
    <w:rsid w:val="007A7311"/>
    <w:rsid w:val="007A7439"/>
    <w:rsid w:val="007A7B0A"/>
    <w:rsid w:val="007B04C0"/>
    <w:rsid w:val="007B0771"/>
    <w:rsid w:val="007B0953"/>
    <w:rsid w:val="007B0BB7"/>
    <w:rsid w:val="007B16E2"/>
    <w:rsid w:val="007B1CDA"/>
    <w:rsid w:val="007B1D24"/>
    <w:rsid w:val="007B1DA5"/>
    <w:rsid w:val="007B1E74"/>
    <w:rsid w:val="007B22F3"/>
    <w:rsid w:val="007B2768"/>
    <w:rsid w:val="007B2AF8"/>
    <w:rsid w:val="007B2B56"/>
    <w:rsid w:val="007B2FDC"/>
    <w:rsid w:val="007B34A8"/>
    <w:rsid w:val="007B3801"/>
    <w:rsid w:val="007B4002"/>
    <w:rsid w:val="007B405F"/>
    <w:rsid w:val="007B433D"/>
    <w:rsid w:val="007B49FC"/>
    <w:rsid w:val="007B4D94"/>
    <w:rsid w:val="007B5188"/>
    <w:rsid w:val="007B52D3"/>
    <w:rsid w:val="007B5483"/>
    <w:rsid w:val="007B56FA"/>
    <w:rsid w:val="007B5B3E"/>
    <w:rsid w:val="007B6055"/>
    <w:rsid w:val="007B6463"/>
    <w:rsid w:val="007B6C97"/>
    <w:rsid w:val="007B6D71"/>
    <w:rsid w:val="007B7336"/>
    <w:rsid w:val="007B74DE"/>
    <w:rsid w:val="007B7586"/>
    <w:rsid w:val="007C0BBD"/>
    <w:rsid w:val="007C1036"/>
    <w:rsid w:val="007C10D9"/>
    <w:rsid w:val="007C14E6"/>
    <w:rsid w:val="007C15E4"/>
    <w:rsid w:val="007C1F74"/>
    <w:rsid w:val="007C1FEA"/>
    <w:rsid w:val="007C234A"/>
    <w:rsid w:val="007C24BC"/>
    <w:rsid w:val="007C3D68"/>
    <w:rsid w:val="007C3E44"/>
    <w:rsid w:val="007C4084"/>
    <w:rsid w:val="007C507B"/>
    <w:rsid w:val="007C5434"/>
    <w:rsid w:val="007C5FC5"/>
    <w:rsid w:val="007C6232"/>
    <w:rsid w:val="007C68BC"/>
    <w:rsid w:val="007C6A1D"/>
    <w:rsid w:val="007C6B48"/>
    <w:rsid w:val="007C6F52"/>
    <w:rsid w:val="007C765F"/>
    <w:rsid w:val="007C771A"/>
    <w:rsid w:val="007C775D"/>
    <w:rsid w:val="007D0774"/>
    <w:rsid w:val="007D108C"/>
    <w:rsid w:val="007D1157"/>
    <w:rsid w:val="007D172E"/>
    <w:rsid w:val="007D1B78"/>
    <w:rsid w:val="007D1C42"/>
    <w:rsid w:val="007D2720"/>
    <w:rsid w:val="007D2B71"/>
    <w:rsid w:val="007D2C02"/>
    <w:rsid w:val="007D2FA2"/>
    <w:rsid w:val="007D38BB"/>
    <w:rsid w:val="007D391A"/>
    <w:rsid w:val="007D3D2B"/>
    <w:rsid w:val="007D431A"/>
    <w:rsid w:val="007D5094"/>
    <w:rsid w:val="007D592D"/>
    <w:rsid w:val="007D5D1A"/>
    <w:rsid w:val="007D6522"/>
    <w:rsid w:val="007D6545"/>
    <w:rsid w:val="007D65D0"/>
    <w:rsid w:val="007D664B"/>
    <w:rsid w:val="007D6977"/>
    <w:rsid w:val="007D6A14"/>
    <w:rsid w:val="007D6F3C"/>
    <w:rsid w:val="007D7415"/>
    <w:rsid w:val="007E0B3D"/>
    <w:rsid w:val="007E0F09"/>
    <w:rsid w:val="007E1506"/>
    <w:rsid w:val="007E15C3"/>
    <w:rsid w:val="007E1F49"/>
    <w:rsid w:val="007E23F5"/>
    <w:rsid w:val="007E2F87"/>
    <w:rsid w:val="007E38C6"/>
    <w:rsid w:val="007E39E8"/>
    <w:rsid w:val="007E4031"/>
    <w:rsid w:val="007E41F3"/>
    <w:rsid w:val="007E421F"/>
    <w:rsid w:val="007E4DB2"/>
    <w:rsid w:val="007E4E6C"/>
    <w:rsid w:val="007E4FE7"/>
    <w:rsid w:val="007E5972"/>
    <w:rsid w:val="007E5A62"/>
    <w:rsid w:val="007E5B5B"/>
    <w:rsid w:val="007E5D5E"/>
    <w:rsid w:val="007E5EEB"/>
    <w:rsid w:val="007E5F45"/>
    <w:rsid w:val="007E6546"/>
    <w:rsid w:val="007E658D"/>
    <w:rsid w:val="007E6AFE"/>
    <w:rsid w:val="007E6F32"/>
    <w:rsid w:val="007E71B3"/>
    <w:rsid w:val="007E71BE"/>
    <w:rsid w:val="007E774A"/>
    <w:rsid w:val="007E791C"/>
    <w:rsid w:val="007F01DF"/>
    <w:rsid w:val="007F023F"/>
    <w:rsid w:val="007F0287"/>
    <w:rsid w:val="007F0A29"/>
    <w:rsid w:val="007F0A76"/>
    <w:rsid w:val="007F0BE6"/>
    <w:rsid w:val="007F17B1"/>
    <w:rsid w:val="007F1B96"/>
    <w:rsid w:val="007F1BA7"/>
    <w:rsid w:val="007F2086"/>
    <w:rsid w:val="007F2749"/>
    <w:rsid w:val="007F283F"/>
    <w:rsid w:val="007F31F7"/>
    <w:rsid w:val="007F3502"/>
    <w:rsid w:val="007F3B23"/>
    <w:rsid w:val="007F3E44"/>
    <w:rsid w:val="007F3E79"/>
    <w:rsid w:val="007F41C9"/>
    <w:rsid w:val="007F41E0"/>
    <w:rsid w:val="007F42EA"/>
    <w:rsid w:val="007F57C4"/>
    <w:rsid w:val="007F68A2"/>
    <w:rsid w:val="007F6923"/>
    <w:rsid w:val="007F6ECD"/>
    <w:rsid w:val="007F7001"/>
    <w:rsid w:val="007F70DF"/>
    <w:rsid w:val="007F7180"/>
    <w:rsid w:val="007F79B3"/>
    <w:rsid w:val="007F7E9C"/>
    <w:rsid w:val="0080021F"/>
    <w:rsid w:val="00800365"/>
    <w:rsid w:val="008009D1"/>
    <w:rsid w:val="00800BAE"/>
    <w:rsid w:val="00800CB7"/>
    <w:rsid w:val="00800D11"/>
    <w:rsid w:val="00801F8A"/>
    <w:rsid w:val="0080207E"/>
    <w:rsid w:val="0080245A"/>
    <w:rsid w:val="0080289A"/>
    <w:rsid w:val="008033C8"/>
    <w:rsid w:val="00803401"/>
    <w:rsid w:val="00804C29"/>
    <w:rsid w:val="00804D5E"/>
    <w:rsid w:val="00804FEB"/>
    <w:rsid w:val="00806500"/>
    <w:rsid w:val="008069A1"/>
    <w:rsid w:val="00807B9D"/>
    <w:rsid w:val="00807C5B"/>
    <w:rsid w:val="00807F8A"/>
    <w:rsid w:val="008102A5"/>
    <w:rsid w:val="00810B54"/>
    <w:rsid w:val="00810ED5"/>
    <w:rsid w:val="0081198B"/>
    <w:rsid w:val="00811B6C"/>
    <w:rsid w:val="00811C10"/>
    <w:rsid w:val="00811CA5"/>
    <w:rsid w:val="00811F7F"/>
    <w:rsid w:val="00812940"/>
    <w:rsid w:val="00813E68"/>
    <w:rsid w:val="008149B1"/>
    <w:rsid w:val="00814BCE"/>
    <w:rsid w:val="00814CEF"/>
    <w:rsid w:val="008159E7"/>
    <w:rsid w:val="00815F12"/>
    <w:rsid w:val="008169B8"/>
    <w:rsid w:val="00816C41"/>
    <w:rsid w:val="00817BD0"/>
    <w:rsid w:val="0082063A"/>
    <w:rsid w:val="00820870"/>
    <w:rsid w:val="0082093E"/>
    <w:rsid w:val="00820A9A"/>
    <w:rsid w:val="00821197"/>
    <w:rsid w:val="008217DB"/>
    <w:rsid w:val="008221F0"/>
    <w:rsid w:val="00822298"/>
    <w:rsid w:val="008224ED"/>
    <w:rsid w:val="00822C9F"/>
    <w:rsid w:val="00823287"/>
    <w:rsid w:val="0082356F"/>
    <w:rsid w:val="00823823"/>
    <w:rsid w:val="00823DAB"/>
    <w:rsid w:val="00824525"/>
    <w:rsid w:val="008247DD"/>
    <w:rsid w:val="008247F9"/>
    <w:rsid w:val="00825277"/>
    <w:rsid w:val="00825408"/>
    <w:rsid w:val="0082567B"/>
    <w:rsid w:val="00825977"/>
    <w:rsid w:val="00825B22"/>
    <w:rsid w:val="00825D01"/>
    <w:rsid w:val="00825D5B"/>
    <w:rsid w:val="00825F8E"/>
    <w:rsid w:val="008261C0"/>
    <w:rsid w:val="008267B0"/>
    <w:rsid w:val="00826F57"/>
    <w:rsid w:val="008270CA"/>
    <w:rsid w:val="008270FA"/>
    <w:rsid w:val="00827227"/>
    <w:rsid w:val="008273E1"/>
    <w:rsid w:val="008277DE"/>
    <w:rsid w:val="00827847"/>
    <w:rsid w:val="008306E8"/>
    <w:rsid w:val="0083074A"/>
    <w:rsid w:val="008307F9"/>
    <w:rsid w:val="00831228"/>
    <w:rsid w:val="00832107"/>
    <w:rsid w:val="008321DE"/>
    <w:rsid w:val="008322F4"/>
    <w:rsid w:val="0083263C"/>
    <w:rsid w:val="0083264D"/>
    <w:rsid w:val="00832810"/>
    <w:rsid w:val="008329AC"/>
    <w:rsid w:val="00833773"/>
    <w:rsid w:val="00833A8A"/>
    <w:rsid w:val="00834232"/>
    <w:rsid w:val="00834434"/>
    <w:rsid w:val="008345F7"/>
    <w:rsid w:val="00834E8F"/>
    <w:rsid w:val="00835215"/>
    <w:rsid w:val="008371D4"/>
    <w:rsid w:val="00837F98"/>
    <w:rsid w:val="0084075C"/>
    <w:rsid w:val="008408EB"/>
    <w:rsid w:val="008411BE"/>
    <w:rsid w:val="008413C1"/>
    <w:rsid w:val="008414DD"/>
    <w:rsid w:val="008419C6"/>
    <w:rsid w:val="00842104"/>
    <w:rsid w:val="0084289A"/>
    <w:rsid w:val="00843412"/>
    <w:rsid w:val="00843DA7"/>
    <w:rsid w:val="00843E80"/>
    <w:rsid w:val="00843FB1"/>
    <w:rsid w:val="008452F8"/>
    <w:rsid w:val="008455F2"/>
    <w:rsid w:val="00845AFA"/>
    <w:rsid w:val="0084685A"/>
    <w:rsid w:val="00846CD2"/>
    <w:rsid w:val="00847344"/>
    <w:rsid w:val="008474D6"/>
    <w:rsid w:val="0084767C"/>
    <w:rsid w:val="00847907"/>
    <w:rsid w:val="00847F2D"/>
    <w:rsid w:val="0085073E"/>
    <w:rsid w:val="00850892"/>
    <w:rsid w:val="0085089F"/>
    <w:rsid w:val="008510CA"/>
    <w:rsid w:val="008510EE"/>
    <w:rsid w:val="008511C9"/>
    <w:rsid w:val="00851C07"/>
    <w:rsid w:val="00851C24"/>
    <w:rsid w:val="00852ACF"/>
    <w:rsid w:val="00852BB1"/>
    <w:rsid w:val="00853130"/>
    <w:rsid w:val="0085362E"/>
    <w:rsid w:val="0085435D"/>
    <w:rsid w:val="00854815"/>
    <w:rsid w:val="00854A4C"/>
    <w:rsid w:val="00854CFB"/>
    <w:rsid w:val="008556E0"/>
    <w:rsid w:val="008564B4"/>
    <w:rsid w:val="008564EE"/>
    <w:rsid w:val="008568A1"/>
    <w:rsid w:val="008568C7"/>
    <w:rsid w:val="00856A6C"/>
    <w:rsid w:val="00856CB3"/>
    <w:rsid w:val="00856F76"/>
    <w:rsid w:val="008578F9"/>
    <w:rsid w:val="00857E51"/>
    <w:rsid w:val="00857E54"/>
    <w:rsid w:val="008605E7"/>
    <w:rsid w:val="008606C3"/>
    <w:rsid w:val="00860F9C"/>
    <w:rsid w:val="0086132D"/>
    <w:rsid w:val="008618B5"/>
    <w:rsid w:val="00861B7C"/>
    <w:rsid w:val="00861DB7"/>
    <w:rsid w:val="00861FD7"/>
    <w:rsid w:val="008623D3"/>
    <w:rsid w:val="0086313C"/>
    <w:rsid w:val="008636FE"/>
    <w:rsid w:val="00863960"/>
    <w:rsid w:val="00863B4F"/>
    <w:rsid w:val="0086432F"/>
    <w:rsid w:val="0086490D"/>
    <w:rsid w:val="00865262"/>
    <w:rsid w:val="00865E97"/>
    <w:rsid w:val="00866137"/>
    <w:rsid w:val="00866633"/>
    <w:rsid w:val="008666BE"/>
    <w:rsid w:val="00866C9B"/>
    <w:rsid w:val="00866D76"/>
    <w:rsid w:val="008671FC"/>
    <w:rsid w:val="0086749B"/>
    <w:rsid w:val="00867C66"/>
    <w:rsid w:val="00870348"/>
    <w:rsid w:val="00870351"/>
    <w:rsid w:val="00870647"/>
    <w:rsid w:val="00870BAF"/>
    <w:rsid w:val="0087173B"/>
    <w:rsid w:val="008717D3"/>
    <w:rsid w:val="00871AC0"/>
    <w:rsid w:val="00871CAC"/>
    <w:rsid w:val="008721DD"/>
    <w:rsid w:val="00872385"/>
    <w:rsid w:val="00872598"/>
    <w:rsid w:val="00872707"/>
    <w:rsid w:val="008732B9"/>
    <w:rsid w:val="00873753"/>
    <w:rsid w:val="00873A6B"/>
    <w:rsid w:val="00873DC6"/>
    <w:rsid w:val="00873F35"/>
    <w:rsid w:val="00874F06"/>
    <w:rsid w:val="0087533A"/>
    <w:rsid w:val="008768F7"/>
    <w:rsid w:val="00876FB7"/>
    <w:rsid w:val="00877104"/>
    <w:rsid w:val="00877130"/>
    <w:rsid w:val="0087761F"/>
    <w:rsid w:val="00877AA2"/>
    <w:rsid w:val="00877D63"/>
    <w:rsid w:val="00877EAB"/>
    <w:rsid w:val="00877EC2"/>
    <w:rsid w:val="00880D4D"/>
    <w:rsid w:val="00882165"/>
    <w:rsid w:val="0088223E"/>
    <w:rsid w:val="00882C0A"/>
    <w:rsid w:val="00882C64"/>
    <w:rsid w:val="00882E83"/>
    <w:rsid w:val="00883153"/>
    <w:rsid w:val="008838D1"/>
    <w:rsid w:val="00883E8B"/>
    <w:rsid w:val="00883FFF"/>
    <w:rsid w:val="00884599"/>
    <w:rsid w:val="00884CAF"/>
    <w:rsid w:val="00884FDA"/>
    <w:rsid w:val="00885710"/>
    <w:rsid w:val="008859D1"/>
    <w:rsid w:val="00885CAC"/>
    <w:rsid w:val="00885F5E"/>
    <w:rsid w:val="00886063"/>
    <w:rsid w:val="00886981"/>
    <w:rsid w:val="0088736D"/>
    <w:rsid w:val="008873E4"/>
    <w:rsid w:val="008875BD"/>
    <w:rsid w:val="00887D92"/>
    <w:rsid w:val="00890638"/>
    <w:rsid w:val="0089091C"/>
    <w:rsid w:val="00890A07"/>
    <w:rsid w:val="00890FBD"/>
    <w:rsid w:val="00891247"/>
    <w:rsid w:val="00891567"/>
    <w:rsid w:val="008915C3"/>
    <w:rsid w:val="00891692"/>
    <w:rsid w:val="0089184E"/>
    <w:rsid w:val="00891875"/>
    <w:rsid w:val="008918F9"/>
    <w:rsid w:val="00891E7C"/>
    <w:rsid w:val="00892AC4"/>
    <w:rsid w:val="00892DAA"/>
    <w:rsid w:val="00893A11"/>
    <w:rsid w:val="00893DE1"/>
    <w:rsid w:val="0089409D"/>
    <w:rsid w:val="008942F1"/>
    <w:rsid w:val="0089446B"/>
    <w:rsid w:val="00894668"/>
    <w:rsid w:val="00895240"/>
    <w:rsid w:val="0089557E"/>
    <w:rsid w:val="0089558C"/>
    <w:rsid w:val="00895A6E"/>
    <w:rsid w:val="0089618B"/>
    <w:rsid w:val="008969EA"/>
    <w:rsid w:val="00897351"/>
    <w:rsid w:val="00897502"/>
    <w:rsid w:val="00897630"/>
    <w:rsid w:val="00897E08"/>
    <w:rsid w:val="008A01D3"/>
    <w:rsid w:val="008A0557"/>
    <w:rsid w:val="008A0690"/>
    <w:rsid w:val="008A0B7E"/>
    <w:rsid w:val="008A0C9E"/>
    <w:rsid w:val="008A1241"/>
    <w:rsid w:val="008A1703"/>
    <w:rsid w:val="008A1807"/>
    <w:rsid w:val="008A1CD9"/>
    <w:rsid w:val="008A1CFF"/>
    <w:rsid w:val="008A2191"/>
    <w:rsid w:val="008A2267"/>
    <w:rsid w:val="008A22B8"/>
    <w:rsid w:val="008A2490"/>
    <w:rsid w:val="008A2555"/>
    <w:rsid w:val="008A2642"/>
    <w:rsid w:val="008A2849"/>
    <w:rsid w:val="008A29FF"/>
    <w:rsid w:val="008A2DB1"/>
    <w:rsid w:val="008A313A"/>
    <w:rsid w:val="008A32CE"/>
    <w:rsid w:val="008A396F"/>
    <w:rsid w:val="008A4843"/>
    <w:rsid w:val="008A4ACA"/>
    <w:rsid w:val="008A530A"/>
    <w:rsid w:val="008A5492"/>
    <w:rsid w:val="008A5570"/>
    <w:rsid w:val="008A60BC"/>
    <w:rsid w:val="008A641A"/>
    <w:rsid w:val="008A64C2"/>
    <w:rsid w:val="008A6613"/>
    <w:rsid w:val="008A7343"/>
    <w:rsid w:val="008A7513"/>
    <w:rsid w:val="008A7799"/>
    <w:rsid w:val="008A7C4B"/>
    <w:rsid w:val="008A7E3C"/>
    <w:rsid w:val="008A7F5E"/>
    <w:rsid w:val="008A7FF7"/>
    <w:rsid w:val="008B04A9"/>
    <w:rsid w:val="008B1092"/>
    <w:rsid w:val="008B10D7"/>
    <w:rsid w:val="008B1271"/>
    <w:rsid w:val="008B137D"/>
    <w:rsid w:val="008B13FE"/>
    <w:rsid w:val="008B18AF"/>
    <w:rsid w:val="008B1B32"/>
    <w:rsid w:val="008B2BDB"/>
    <w:rsid w:val="008B3304"/>
    <w:rsid w:val="008B362A"/>
    <w:rsid w:val="008B43E7"/>
    <w:rsid w:val="008B5650"/>
    <w:rsid w:val="008B5701"/>
    <w:rsid w:val="008B5734"/>
    <w:rsid w:val="008B5F9D"/>
    <w:rsid w:val="008B67F6"/>
    <w:rsid w:val="008B68E7"/>
    <w:rsid w:val="008B6911"/>
    <w:rsid w:val="008B71E6"/>
    <w:rsid w:val="008B750F"/>
    <w:rsid w:val="008B75A9"/>
    <w:rsid w:val="008B7F2A"/>
    <w:rsid w:val="008C0172"/>
    <w:rsid w:val="008C0581"/>
    <w:rsid w:val="008C0A2E"/>
    <w:rsid w:val="008C0BA2"/>
    <w:rsid w:val="008C0BBD"/>
    <w:rsid w:val="008C0E03"/>
    <w:rsid w:val="008C1258"/>
    <w:rsid w:val="008C16BF"/>
    <w:rsid w:val="008C1A87"/>
    <w:rsid w:val="008C2967"/>
    <w:rsid w:val="008C2D87"/>
    <w:rsid w:val="008C38C1"/>
    <w:rsid w:val="008C390F"/>
    <w:rsid w:val="008C4BCF"/>
    <w:rsid w:val="008C4E41"/>
    <w:rsid w:val="008C5126"/>
    <w:rsid w:val="008C5445"/>
    <w:rsid w:val="008C5583"/>
    <w:rsid w:val="008C579D"/>
    <w:rsid w:val="008C581A"/>
    <w:rsid w:val="008C5F58"/>
    <w:rsid w:val="008C6113"/>
    <w:rsid w:val="008C6163"/>
    <w:rsid w:val="008C6D7A"/>
    <w:rsid w:val="008C7D6B"/>
    <w:rsid w:val="008D00A2"/>
    <w:rsid w:val="008D01E9"/>
    <w:rsid w:val="008D03D1"/>
    <w:rsid w:val="008D0578"/>
    <w:rsid w:val="008D0F33"/>
    <w:rsid w:val="008D17C8"/>
    <w:rsid w:val="008D191A"/>
    <w:rsid w:val="008D193A"/>
    <w:rsid w:val="008D1D05"/>
    <w:rsid w:val="008D2487"/>
    <w:rsid w:val="008D2F60"/>
    <w:rsid w:val="008D36C7"/>
    <w:rsid w:val="008D377B"/>
    <w:rsid w:val="008D3CD1"/>
    <w:rsid w:val="008D3E62"/>
    <w:rsid w:val="008D3EDC"/>
    <w:rsid w:val="008D4139"/>
    <w:rsid w:val="008D4280"/>
    <w:rsid w:val="008D44DE"/>
    <w:rsid w:val="008D4872"/>
    <w:rsid w:val="008D4B66"/>
    <w:rsid w:val="008D4D86"/>
    <w:rsid w:val="008D562D"/>
    <w:rsid w:val="008D581C"/>
    <w:rsid w:val="008D65B2"/>
    <w:rsid w:val="008D6798"/>
    <w:rsid w:val="008D6B0E"/>
    <w:rsid w:val="008D6B4E"/>
    <w:rsid w:val="008D7485"/>
    <w:rsid w:val="008D79AD"/>
    <w:rsid w:val="008D7BAC"/>
    <w:rsid w:val="008E0040"/>
    <w:rsid w:val="008E0490"/>
    <w:rsid w:val="008E0663"/>
    <w:rsid w:val="008E0869"/>
    <w:rsid w:val="008E08BF"/>
    <w:rsid w:val="008E0F90"/>
    <w:rsid w:val="008E14E2"/>
    <w:rsid w:val="008E2578"/>
    <w:rsid w:val="008E2D32"/>
    <w:rsid w:val="008E3543"/>
    <w:rsid w:val="008E461E"/>
    <w:rsid w:val="008E5099"/>
    <w:rsid w:val="008E52F2"/>
    <w:rsid w:val="008E572E"/>
    <w:rsid w:val="008E58C1"/>
    <w:rsid w:val="008E67E6"/>
    <w:rsid w:val="008E7679"/>
    <w:rsid w:val="008E7A54"/>
    <w:rsid w:val="008E7BBF"/>
    <w:rsid w:val="008F08DE"/>
    <w:rsid w:val="008F0988"/>
    <w:rsid w:val="008F0C72"/>
    <w:rsid w:val="008F0CDB"/>
    <w:rsid w:val="008F125D"/>
    <w:rsid w:val="008F1364"/>
    <w:rsid w:val="008F140F"/>
    <w:rsid w:val="008F14B9"/>
    <w:rsid w:val="008F1634"/>
    <w:rsid w:val="008F16B1"/>
    <w:rsid w:val="008F1763"/>
    <w:rsid w:val="008F1998"/>
    <w:rsid w:val="008F19B0"/>
    <w:rsid w:val="008F1ADD"/>
    <w:rsid w:val="008F1AF1"/>
    <w:rsid w:val="008F1E10"/>
    <w:rsid w:val="008F21C4"/>
    <w:rsid w:val="008F24CB"/>
    <w:rsid w:val="008F2526"/>
    <w:rsid w:val="008F2839"/>
    <w:rsid w:val="008F2BEF"/>
    <w:rsid w:val="008F2C0A"/>
    <w:rsid w:val="008F2D97"/>
    <w:rsid w:val="008F3124"/>
    <w:rsid w:val="008F3A48"/>
    <w:rsid w:val="008F4230"/>
    <w:rsid w:val="008F498D"/>
    <w:rsid w:val="008F4C13"/>
    <w:rsid w:val="008F65EC"/>
    <w:rsid w:val="008F6A1E"/>
    <w:rsid w:val="008F6DBE"/>
    <w:rsid w:val="008F6E88"/>
    <w:rsid w:val="008F6F7F"/>
    <w:rsid w:val="008F70FA"/>
    <w:rsid w:val="008F726F"/>
    <w:rsid w:val="008F7373"/>
    <w:rsid w:val="008F73D1"/>
    <w:rsid w:val="008F7636"/>
    <w:rsid w:val="008F78B3"/>
    <w:rsid w:val="008F7C69"/>
    <w:rsid w:val="008F7EBE"/>
    <w:rsid w:val="0090013D"/>
    <w:rsid w:val="009018DE"/>
    <w:rsid w:val="00901A7C"/>
    <w:rsid w:val="00901DA0"/>
    <w:rsid w:val="00901E33"/>
    <w:rsid w:val="00901F9D"/>
    <w:rsid w:val="00902222"/>
    <w:rsid w:val="00902526"/>
    <w:rsid w:val="009027A8"/>
    <w:rsid w:val="00903B88"/>
    <w:rsid w:val="009040A0"/>
    <w:rsid w:val="0090431B"/>
    <w:rsid w:val="009045EA"/>
    <w:rsid w:val="009048E9"/>
    <w:rsid w:val="00904959"/>
    <w:rsid w:val="00904C55"/>
    <w:rsid w:val="009052E5"/>
    <w:rsid w:val="009058C3"/>
    <w:rsid w:val="009058CC"/>
    <w:rsid w:val="00905B73"/>
    <w:rsid w:val="00905C93"/>
    <w:rsid w:val="00906446"/>
    <w:rsid w:val="0090650F"/>
    <w:rsid w:val="009065F5"/>
    <w:rsid w:val="00906694"/>
    <w:rsid w:val="009069C7"/>
    <w:rsid w:val="00906D1F"/>
    <w:rsid w:val="00907D28"/>
    <w:rsid w:val="00907D8D"/>
    <w:rsid w:val="00907EAA"/>
    <w:rsid w:val="009109E3"/>
    <w:rsid w:val="00910E16"/>
    <w:rsid w:val="00911EA8"/>
    <w:rsid w:val="00911FD6"/>
    <w:rsid w:val="00912437"/>
    <w:rsid w:val="009126F8"/>
    <w:rsid w:val="00913A19"/>
    <w:rsid w:val="00913A35"/>
    <w:rsid w:val="00914174"/>
    <w:rsid w:val="00914283"/>
    <w:rsid w:val="00914298"/>
    <w:rsid w:val="00914F80"/>
    <w:rsid w:val="00915B3E"/>
    <w:rsid w:val="00915B49"/>
    <w:rsid w:val="00915FCF"/>
    <w:rsid w:val="00916115"/>
    <w:rsid w:val="009177D2"/>
    <w:rsid w:val="009177EF"/>
    <w:rsid w:val="00917D75"/>
    <w:rsid w:val="00917FE4"/>
    <w:rsid w:val="00920122"/>
    <w:rsid w:val="00920178"/>
    <w:rsid w:val="00920603"/>
    <w:rsid w:val="00920ABD"/>
    <w:rsid w:val="009215FA"/>
    <w:rsid w:val="00921758"/>
    <w:rsid w:val="0092183F"/>
    <w:rsid w:val="00921B37"/>
    <w:rsid w:val="009222BD"/>
    <w:rsid w:val="00922608"/>
    <w:rsid w:val="00922671"/>
    <w:rsid w:val="00922ABB"/>
    <w:rsid w:val="009230EE"/>
    <w:rsid w:val="009235BA"/>
    <w:rsid w:val="00923F26"/>
    <w:rsid w:val="009241C4"/>
    <w:rsid w:val="009245AA"/>
    <w:rsid w:val="009249AC"/>
    <w:rsid w:val="00925470"/>
    <w:rsid w:val="009256CC"/>
    <w:rsid w:val="009258C5"/>
    <w:rsid w:val="009258E3"/>
    <w:rsid w:val="00925B50"/>
    <w:rsid w:val="00925D3B"/>
    <w:rsid w:val="00926730"/>
    <w:rsid w:val="009268CF"/>
    <w:rsid w:val="009275BE"/>
    <w:rsid w:val="00927759"/>
    <w:rsid w:val="00927930"/>
    <w:rsid w:val="00927B82"/>
    <w:rsid w:val="009303E6"/>
    <w:rsid w:val="009307E2"/>
    <w:rsid w:val="009308DE"/>
    <w:rsid w:val="00931391"/>
    <w:rsid w:val="00931432"/>
    <w:rsid w:val="00931543"/>
    <w:rsid w:val="00931880"/>
    <w:rsid w:val="00932043"/>
    <w:rsid w:val="00932438"/>
    <w:rsid w:val="00932736"/>
    <w:rsid w:val="009328EF"/>
    <w:rsid w:val="00932A6F"/>
    <w:rsid w:val="00933A59"/>
    <w:rsid w:val="00933F40"/>
    <w:rsid w:val="009346B6"/>
    <w:rsid w:val="00934E61"/>
    <w:rsid w:val="009351B0"/>
    <w:rsid w:val="00935878"/>
    <w:rsid w:val="009359DA"/>
    <w:rsid w:val="00935B77"/>
    <w:rsid w:val="00935EDA"/>
    <w:rsid w:val="009367F9"/>
    <w:rsid w:val="009369D2"/>
    <w:rsid w:val="00936FE4"/>
    <w:rsid w:val="009373E1"/>
    <w:rsid w:val="00937804"/>
    <w:rsid w:val="00937BB0"/>
    <w:rsid w:val="00940179"/>
    <w:rsid w:val="00940A1E"/>
    <w:rsid w:val="00940C9A"/>
    <w:rsid w:val="009412E4"/>
    <w:rsid w:val="009414B6"/>
    <w:rsid w:val="009417CF"/>
    <w:rsid w:val="009419BB"/>
    <w:rsid w:val="00941AE7"/>
    <w:rsid w:val="00941CB0"/>
    <w:rsid w:val="00941D4D"/>
    <w:rsid w:val="00941D75"/>
    <w:rsid w:val="00942BFD"/>
    <w:rsid w:val="00942C2F"/>
    <w:rsid w:val="00942E97"/>
    <w:rsid w:val="009431FD"/>
    <w:rsid w:val="009433C0"/>
    <w:rsid w:val="009435E9"/>
    <w:rsid w:val="00943F0E"/>
    <w:rsid w:val="00944961"/>
    <w:rsid w:val="00945134"/>
    <w:rsid w:val="0094612D"/>
    <w:rsid w:val="0094613C"/>
    <w:rsid w:val="00946186"/>
    <w:rsid w:val="009466DD"/>
    <w:rsid w:val="00946BEA"/>
    <w:rsid w:val="00946F51"/>
    <w:rsid w:val="00946F77"/>
    <w:rsid w:val="00947C9D"/>
    <w:rsid w:val="0095011E"/>
    <w:rsid w:val="009509A4"/>
    <w:rsid w:val="00950EBD"/>
    <w:rsid w:val="00950F88"/>
    <w:rsid w:val="00951323"/>
    <w:rsid w:val="0095174C"/>
    <w:rsid w:val="009519AC"/>
    <w:rsid w:val="009519F7"/>
    <w:rsid w:val="00952481"/>
    <w:rsid w:val="00952A07"/>
    <w:rsid w:val="00952BA1"/>
    <w:rsid w:val="00952EBA"/>
    <w:rsid w:val="009538C4"/>
    <w:rsid w:val="0095394D"/>
    <w:rsid w:val="00953C47"/>
    <w:rsid w:val="00954BF8"/>
    <w:rsid w:val="00954FF6"/>
    <w:rsid w:val="00955599"/>
    <w:rsid w:val="00955B04"/>
    <w:rsid w:val="00955C56"/>
    <w:rsid w:val="00955FDD"/>
    <w:rsid w:val="00956040"/>
    <w:rsid w:val="00956403"/>
    <w:rsid w:val="0095724D"/>
    <w:rsid w:val="009573FC"/>
    <w:rsid w:val="0095742B"/>
    <w:rsid w:val="00957DD0"/>
    <w:rsid w:val="00957F57"/>
    <w:rsid w:val="0096192E"/>
    <w:rsid w:val="00961ECF"/>
    <w:rsid w:val="0096265F"/>
    <w:rsid w:val="009627ED"/>
    <w:rsid w:val="009628FD"/>
    <w:rsid w:val="009629B0"/>
    <w:rsid w:val="00962A29"/>
    <w:rsid w:val="009630DA"/>
    <w:rsid w:val="0096339D"/>
    <w:rsid w:val="00963767"/>
    <w:rsid w:val="00963C49"/>
    <w:rsid w:val="00963DBE"/>
    <w:rsid w:val="0096410E"/>
    <w:rsid w:val="00964337"/>
    <w:rsid w:val="00964551"/>
    <w:rsid w:val="009648C1"/>
    <w:rsid w:val="0096496F"/>
    <w:rsid w:val="00965CFE"/>
    <w:rsid w:val="00965E68"/>
    <w:rsid w:val="00966164"/>
    <w:rsid w:val="009662B4"/>
    <w:rsid w:val="00966462"/>
    <w:rsid w:val="009669C1"/>
    <w:rsid w:val="00966D1B"/>
    <w:rsid w:val="009675CA"/>
    <w:rsid w:val="00967ABD"/>
    <w:rsid w:val="00970644"/>
    <w:rsid w:val="00970741"/>
    <w:rsid w:val="00970EFE"/>
    <w:rsid w:val="009714B2"/>
    <w:rsid w:val="009715C2"/>
    <w:rsid w:val="00971F27"/>
    <w:rsid w:val="00972B7E"/>
    <w:rsid w:val="00973016"/>
    <w:rsid w:val="00973121"/>
    <w:rsid w:val="00973A0C"/>
    <w:rsid w:val="00973CB6"/>
    <w:rsid w:val="00973DE0"/>
    <w:rsid w:val="00974210"/>
    <w:rsid w:val="009744E2"/>
    <w:rsid w:val="00975011"/>
    <w:rsid w:val="009759C4"/>
    <w:rsid w:val="00975C1E"/>
    <w:rsid w:val="00975E41"/>
    <w:rsid w:val="009764CF"/>
    <w:rsid w:val="00976522"/>
    <w:rsid w:val="009767B3"/>
    <w:rsid w:val="009769DA"/>
    <w:rsid w:val="00976AD8"/>
    <w:rsid w:val="00977837"/>
    <w:rsid w:val="00977FDD"/>
    <w:rsid w:val="00980032"/>
    <w:rsid w:val="00980144"/>
    <w:rsid w:val="00980159"/>
    <w:rsid w:val="0098028C"/>
    <w:rsid w:val="00980FCA"/>
    <w:rsid w:val="00981180"/>
    <w:rsid w:val="00981401"/>
    <w:rsid w:val="00981697"/>
    <w:rsid w:val="009816FC"/>
    <w:rsid w:val="009818C7"/>
    <w:rsid w:val="00981B60"/>
    <w:rsid w:val="00981DB9"/>
    <w:rsid w:val="00982D2C"/>
    <w:rsid w:val="00983C36"/>
    <w:rsid w:val="00985389"/>
    <w:rsid w:val="00985799"/>
    <w:rsid w:val="00985A53"/>
    <w:rsid w:val="00985AB8"/>
    <w:rsid w:val="00985C91"/>
    <w:rsid w:val="00985F0E"/>
    <w:rsid w:val="0098624E"/>
    <w:rsid w:val="009863F7"/>
    <w:rsid w:val="009868D2"/>
    <w:rsid w:val="00986E89"/>
    <w:rsid w:val="00986F4A"/>
    <w:rsid w:val="0099009D"/>
    <w:rsid w:val="0099046B"/>
    <w:rsid w:val="00990749"/>
    <w:rsid w:val="00990D8E"/>
    <w:rsid w:val="0099107C"/>
    <w:rsid w:val="00991CA8"/>
    <w:rsid w:val="00991D5A"/>
    <w:rsid w:val="00991EA6"/>
    <w:rsid w:val="009922A9"/>
    <w:rsid w:val="009927AC"/>
    <w:rsid w:val="0099292C"/>
    <w:rsid w:val="00992CF9"/>
    <w:rsid w:val="00993062"/>
    <w:rsid w:val="0099383A"/>
    <w:rsid w:val="00993EE8"/>
    <w:rsid w:val="0099405A"/>
    <w:rsid w:val="009940C0"/>
    <w:rsid w:val="009940E3"/>
    <w:rsid w:val="00994586"/>
    <w:rsid w:val="009947C3"/>
    <w:rsid w:val="00994D73"/>
    <w:rsid w:val="00995568"/>
    <w:rsid w:val="00995F0B"/>
    <w:rsid w:val="00996037"/>
    <w:rsid w:val="00996138"/>
    <w:rsid w:val="0099670A"/>
    <w:rsid w:val="009968D7"/>
    <w:rsid w:val="00996C9D"/>
    <w:rsid w:val="00997051"/>
    <w:rsid w:val="00997E40"/>
    <w:rsid w:val="009A041A"/>
    <w:rsid w:val="009A069C"/>
    <w:rsid w:val="009A07C6"/>
    <w:rsid w:val="009A0A34"/>
    <w:rsid w:val="009A0B4E"/>
    <w:rsid w:val="009A1205"/>
    <w:rsid w:val="009A148C"/>
    <w:rsid w:val="009A1EF0"/>
    <w:rsid w:val="009A1F0B"/>
    <w:rsid w:val="009A23BA"/>
    <w:rsid w:val="009A2678"/>
    <w:rsid w:val="009A2710"/>
    <w:rsid w:val="009A29C5"/>
    <w:rsid w:val="009A2ADF"/>
    <w:rsid w:val="009A30AA"/>
    <w:rsid w:val="009A3B1C"/>
    <w:rsid w:val="009A3B4F"/>
    <w:rsid w:val="009A4515"/>
    <w:rsid w:val="009A4F2F"/>
    <w:rsid w:val="009A54D7"/>
    <w:rsid w:val="009A5C2E"/>
    <w:rsid w:val="009A5F57"/>
    <w:rsid w:val="009A605E"/>
    <w:rsid w:val="009A6214"/>
    <w:rsid w:val="009A6861"/>
    <w:rsid w:val="009A6C35"/>
    <w:rsid w:val="009A6C4F"/>
    <w:rsid w:val="009A6E87"/>
    <w:rsid w:val="009A7281"/>
    <w:rsid w:val="009A78A2"/>
    <w:rsid w:val="009A7E2A"/>
    <w:rsid w:val="009B0372"/>
    <w:rsid w:val="009B0AA5"/>
    <w:rsid w:val="009B0C72"/>
    <w:rsid w:val="009B0D8B"/>
    <w:rsid w:val="009B1672"/>
    <w:rsid w:val="009B2177"/>
    <w:rsid w:val="009B2601"/>
    <w:rsid w:val="009B2B22"/>
    <w:rsid w:val="009B2EDB"/>
    <w:rsid w:val="009B3891"/>
    <w:rsid w:val="009B3AF3"/>
    <w:rsid w:val="009B3D69"/>
    <w:rsid w:val="009B4010"/>
    <w:rsid w:val="009B4127"/>
    <w:rsid w:val="009B4275"/>
    <w:rsid w:val="009B48C6"/>
    <w:rsid w:val="009B4DEC"/>
    <w:rsid w:val="009B50A8"/>
    <w:rsid w:val="009B5701"/>
    <w:rsid w:val="009B5C18"/>
    <w:rsid w:val="009B5F9F"/>
    <w:rsid w:val="009B62C6"/>
    <w:rsid w:val="009B64A2"/>
    <w:rsid w:val="009B6610"/>
    <w:rsid w:val="009B6908"/>
    <w:rsid w:val="009B6936"/>
    <w:rsid w:val="009B7620"/>
    <w:rsid w:val="009B7B16"/>
    <w:rsid w:val="009C0224"/>
    <w:rsid w:val="009C0DF2"/>
    <w:rsid w:val="009C0DFE"/>
    <w:rsid w:val="009C0E90"/>
    <w:rsid w:val="009C0EF4"/>
    <w:rsid w:val="009C114D"/>
    <w:rsid w:val="009C1A70"/>
    <w:rsid w:val="009C228C"/>
    <w:rsid w:val="009C2635"/>
    <w:rsid w:val="009C297F"/>
    <w:rsid w:val="009C2B07"/>
    <w:rsid w:val="009C302D"/>
    <w:rsid w:val="009C34C0"/>
    <w:rsid w:val="009C3AA1"/>
    <w:rsid w:val="009C3D65"/>
    <w:rsid w:val="009C4287"/>
    <w:rsid w:val="009C43CE"/>
    <w:rsid w:val="009C444E"/>
    <w:rsid w:val="009C4A40"/>
    <w:rsid w:val="009C4D75"/>
    <w:rsid w:val="009C546E"/>
    <w:rsid w:val="009C55ED"/>
    <w:rsid w:val="009C5D72"/>
    <w:rsid w:val="009C6168"/>
    <w:rsid w:val="009C61B4"/>
    <w:rsid w:val="009C6722"/>
    <w:rsid w:val="009C68B7"/>
    <w:rsid w:val="009C7303"/>
    <w:rsid w:val="009C77D5"/>
    <w:rsid w:val="009D05BD"/>
    <w:rsid w:val="009D1AFE"/>
    <w:rsid w:val="009D1FAA"/>
    <w:rsid w:val="009D2AF4"/>
    <w:rsid w:val="009D2CA6"/>
    <w:rsid w:val="009D4EA8"/>
    <w:rsid w:val="009D5FAD"/>
    <w:rsid w:val="009D688F"/>
    <w:rsid w:val="009D6AE1"/>
    <w:rsid w:val="009D702C"/>
    <w:rsid w:val="009D7302"/>
    <w:rsid w:val="009D7AA0"/>
    <w:rsid w:val="009E04E1"/>
    <w:rsid w:val="009E05C5"/>
    <w:rsid w:val="009E05E8"/>
    <w:rsid w:val="009E0B5A"/>
    <w:rsid w:val="009E0B6C"/>
    <w:rsid w:val="009E12BA"/>
    <w:rsid w:val="009E1400"/>
    <w:rsid w:val="009E1C44"/>
    <w:rsid w:val="009E1F8F"/>
    <w:rsid w:val="009E26C2"/>
    <w:rsid w:val="009E311C"/>
    <w:rsid w:val="009E370A"/>
    <w:rsid w:val="009E3B7D"/>
    <w:rsid w:val="009E3E91"/>
    <w:rsid w:val="009E3E97"/>
    <w:rsid w:val="009E3F28"/>
    <w:rsid w:val="009E4168"/>
    <w:rsid w:val="009E4215"/>
    <w:rsid w:val="009E4E26"/>
    <w:rsid w:val="009E529B"/>
    <w:rsid w:val="009E5E8E"/>
    <w:rsid w:val="009E5FF8"/>
    <w:rsid w:val="009E6214"/>
    <w:rsid w:val="009E6D3E"/>
    <w:rsid w:val="009E6EBD"/>
    <w:rsid w:val="009E6EE3"/>
    <w:rsid w:val="009E6F30"/>
    <w:rsid w:val="009E7145"/>
    <w:rsid w:val="009E7220"/>
    <w:rsid w:val="009E79D2"/>
    <w:rsid w:val="009E7AB5"/>
    <w:rsid w:val="009F024D"/>
    <w:rsid w:val="009F0313"/>
    <w:rsid w:val="009F0601"/>
    <w:rsid w:val="009F0829"/>
    <w:rsid w:val="009F0A00"/>
    <w:rsid w:val="009F0DD7"/>
    <w:rsid w:val="009F0E7A"/>
    <w:rsid w:val="009F1404"/>
    <w:rsid w:val="009F196C"/>
    <w:rsid w:val="009F19C9"/>
    <w:rsid w:val="009F1FC6"/>
    <w:rsid w:val="009F2164"/>
    <w:rsid w:val="009F2355"/>
    <w:rsid w:val="009F25A3"/>
    <w:rsid w:val="009F2F00"/>
    <w:rsid w:val="009F35F5"/>
    <w:rsid w:val="009F37F5"/>
    <w:rsid w:val="009F3A11"/>
    <w:rsid w:val="009F3DFB"/>
    <w:rsid w:val="009F4C4B"/>
    <w:rsid w:val="009F537D"/>
    <w:rsid w:val="009F60D3"/>
    <w:rsid w:val="009F63C5"/>
    <w:rsid w:val="009F6921"/>
    <w:rsid w:val="009F705F"/>
    <w:rsid w:val="009F71EC"/>
    <w:rsid w:val="009F7EE8"/>
    <w:rsid w:val="00A003FD"/>
    <w:rsid w:val="00A0053B"/>
    <w:rsid w:val="00A00603"/>
    <w:rsid w:val="00A00840"/>
    <w:rsid w:val="00A01240"/>
    <w:rsid w:val="00A02248"/>
    <w:rsid w:val="00A0231B"/>
    <w:rsid w:val="00A02B51"/>
    <w:rsid w:val="00A02FAB"/>
    <w:rsid w:val="00A044A3"/>
    <w:rsid w:val="00A04513"/>
    <w:rsid w:val="00A0488E"/>
    <w:rsid w:val="00A0498C"/>
    <w:rsid w:val="00A04A92"/>
    <w:rsid w:val="00A04CF8"/>
    <w:rsid w:val="00A052E1"/>
    <w:rsid w:val="00A054D1"/>
    <w:rsid w:val="00A0585C"/>
    <w:rsid w:val="00A05C6C"/>
    <w:rsid w:val="00A05D45"/>
    <w:rsid w:val="00A06263"/>
    <w:rsid w:val="00A064D7"/>
    <w:rsid w:val="00A06612"/>
    <w:rsid w:val="00A06DEB"/>
    <w:rsid w:val="00A06F63"/>
    <w:rsid w:val="00A072CD"/>
    <w:rsid w:val="00A07BBD"/>
    <w:rsid w:val="00A07C3A"/>
    <w:rsid w:val="00A07ED9"/>
    <w:rsid w:val="00A10207"/>
    <w:rsid w:val="00A104E5"/>
    <w:rsid w:val="00A11044"/>
    <w:rsid w:val="00A11401"/>
    <w:rsid w:val="00A11D6A"/>
    <w:rsid w:val="00A122EB"/>
    <w:rsid w:val="00A122FD"/>
    <w:rsid w:val="00A125E7"/>
    <w:rsid w:val="00A12E0D"/>
    <w:rsid w:val="00A13011"/>
    <w:rsid w:val="00A14223"/>
    <w:rsid w:val="00A1482F"/>
    <w:rsid w:val="00A14B08"/>
    <w:rsid w:val="00A14F7E"/>
    <w:rsid w:val="00A151C7"/>
    <w:rsid w:val="00A15635"/>
    <w:rsid w:val="00A15737"/>
    <w:rsid w:val="00A157F4"/>
    <w:rsid w:val="00A16054"/>
    <w:rsid w:val="00A16216"/>
    <w:rsid w:val="00A1655F"/>
    <w:rsid w:val="00A173AF"/>
    <w:rsid w:val="00A174CF"/>
    <w:rsid w:val="00A176F7"/>
    <w:rsid w:val="00A2030C"/>
    <w:rsid w:val="00A205F8"/>
    <w:rsid w:val="00A208D9"/>
    <w:rsid w:val="00A20C2C"/>
    <w:rsid w:val="00A211DD"/>
    <w:rsid w:val="00A2190A"/>
    <w:rsid w:val="00A23664"/>
    <w:rsid w:val="00A239AF"/>
    <w:rsid w:val="00A2404A"/>
    <w:rsid w:val="00A243E7"/>
    <w:rsid w:val="00A262AD"/>
    <w:rsid w:val="00A26BC5"/>
    <w:rsid w:val="00A2745E"/>
    <w:rsid w:val="00A274A9"/>
    <w:rsid w:val="00A27620"/>
    <w:rsid w:val="00A2779C"/>
    <w:rsid w:val="00A27B46"/>
    <w:rsid w:val="00A30375"/>
    <w:rsid w:val="00A30698"/>
    <w:rsid w:val="00A30E49"/>
    <w:rsid w:val="00A3201D"/>
    <w:rsid w:val="00A32552"/>
    <w:rsid w:val="00A326A2"/>
    <w:rsid w:val="00A32A03"/>
    <w:rsid w:val="00A32D48"/>
    <w:rsid w:val="00A335E3"/>
    <w:rsid w:val="00A33669"/>
    <w:rsid w:val="00A33FE9"/>
    <w:rsid w:val="00A34484"/>
    <w:rsid w:val="00A347DE"/>
    <w:rsid w:val="00A35104"/>
    <w:rsid w:val="00A35E9D"/>
    <w:rsid w:val="00A35FAA"/>
    <w:rsid w:val="00A36FDB"/>
    <w:rsid w:val="00A3761A"/>
    <w:rsid w:val="00A37A9E"/>
    <w:rsid w:val="00A37B15"/>
    <w:rsid w:val="00A40436"/>
    <w:rsid w:val="00A406AD"/>
    <w:rsid w:val="00A40801"/>
    <w:rsid w:val="00A40B63"/>
    <w:rsid w:val="00A40D88"/>
    <w:rsid w:val="00A412C4"/>
    <w:rsid w:val="00A41614"/>
    <w:rsid w:val="00A41E44"/>
    <w:rsid w:val="00A41FD0"/>
    <w:rsid w:val="00A42851"/>
    <w:rsid w:val="00A4303C"/>
    <w:rsid w:val="00A43991"/>
    <w:rsid w:val="00A43CF9"/>
    <w:rsid w:val="00A43EF2"/>
    <w:rsid w:val="00A44146"/>
    <w:rsid w:val="00A44E6F"/>
    <w:rsid w:val="00A45098"/>
    <w:rsid w:val="00A456B6"/>
    <w:rsid w:val="00A45A39"/>
    <w:rsid w:val="00A45C79"/>
    <w:rsid w:val="00A45D25"/>
    <w:rsid w:val="00A45D6E"/>
    <w:rsid w:val="00A45EBA"/>
    <w:rsid w:val="00A461AC"/>
    <w:rsid w:val="00A46CB2"/>
    <w:rsid w:val="00A47079"/>
    <w:rsid w:val="00A4715F"/>
    <w:rsid w:val="00A47AD0"/>
    <w:rsid w:val="00A47C2F"/>
    <w:rsid w:val="00A47E1C"/>
    <w:rsid w:val="00A50167"/>
    <w:rsid w:val="00A50483"/>
    <w:rsid w:val="00A5064C"/>
    <w:rsid w:val="00A508A1"/>
    <w:rsid w:val="00A508AB"/>
    <w:rsid w:val="00A50F49"/>
    <w:rsid w:val="00A51120"/>
    <w:rsid w:val="00A51449"/>
    <w:rsid w:val="00A51879"/>
    <w:rsid w:val="00A51F74"/>
    <w:rsid w:val="00A5211E"/>
    <w:rsid w:val="00A5213E"/>
    <w:rsid w:val="00A52232"/>
    <w:rsid w:val="00A52287"/>
    <w:rsid w:val="00A524F4"/>
    <w:rsid w:val="00A52CA9"/>
    <w:rsid w:val="00A52D2D"/>
    <w:rsid w:val="00A52F0F"/>
    <w:rsid w:val="00A52F53"/>
    <w:rsid w:val="00A52FB5"/>
    <w:rsid w:val="00A530CF"/>
    <w:rsid w:val="00A53367"/>
    <w:rsid w:val="00A53610"/>
    <w:rsid w:val="00A5380E"/>
    <w:rsid w:val="00A53DD7"/>
    <w:rsid w:val="00A53F3F"/>
    <w:rsid w:val="00A54060"/>
    <w:rsid w:val="00A54A12"/>
    <w:rsid w:val="00A54A2E"/>
    <w:rsid w:val="00A54A37"/>
    <w:rsid w:val="00A54A60"/>
    <w:rsid w:val="00A54C40"/>
    <w:rsid w:val="00A54CC3"/>
    <w:rsid w:val="00A556CE"/>
    <w:rsid w:val="00A55981"/>
    <w:rsid w:val="00A55A81"/>
    <w:rsid w:val="00A55BDD"/>
    <w:rsid w:val="00A55E4F"/>
    <w:rsid w:val="00A56769"/>
    <w:rsid w:val="00A56C64"/>
    <w:rsid w:val="00A56D98"/>
    <w:rsid w:val="00A57B64"/>
    <w:rsid w:val="00A57FA8"/>
    <w:rsid w:val="00A6010E"/>
    <w:rsid w:val="00A60697"/>
    <w:rsid w:val="00A60948"/>
    <w:rsid w:val="00A611AD"/>
    <w:rsid w:val="00A6123A"/>
    <w:rsid w:val="00A61B7A"/>
    <w:rsid w:val="00A622C5"/>
    <w:rsid w:val="00A622FB"/>
    <w:rsid w:val="00A628B6"/>
    <w:rsid w:val="00A62D15"/>
    <w:rsid w:val="00A62D52"/>
    <w:rsid w:val="00A62E81"/>
    <w:rsid w:val="00A62F1F"/>
    <w:rsid w:val="00A630DD"/>
    <w:rsid w:val="00A63725"/>
    <w:rsid w:val="00A6398C"/>
    <w:rsid w:val="00A645C5"/>
    <w:rsid w:val="00A64FD4"/>
    <w:rsid w:val="00A65098"/>
    <w:rsid w:val="00A65175"/>
    <w:rsid w:val="00A6523A"/>
    <w:rsid w:val="00A65655"/>
    <w:rsid w:val="00A6579B"/>
    <w:rsid w:val="00A6596B"/>
    <w:rsid w:val="00A6597F"/>
    <w:rsid w:val="00A65A69"/>
    <w:rsid w:val="00A65D90"/>
    <w:rsid w:val="00A666E5"/>
    <w:rsid w:val="00A66950"/>
    <w:rsid w:val="00A66D73"/>
    <w:rsid w:val="00A674AF"/>
    <w:rsid w:val="00A67D0B"/>
    <w:rsid w:val="00A70A6D"/>
    <w:rsid w:val="00A70CB6"/>
    <w:rsid w:val="00A70F44"/>
    <w:rsid w:val="00A71271"/>
    <w:rsid w:val="00A71557"/>
    <w:rsid w:val="00A7189F"/>
    <w:rsid w:val="00A71C90"/>
    <w:rsid w:val="00A71EEE"/>
    <w:rsid w:val="00A7239B"/>
    <w:rsid w:val="00A726F6"/>
    <w:rsid w:val="00A7272E"/>
    <w:rsid w:val="00A72792"/>
    <w:rsid w:val="00A72840"/>
    <w:rsid w:val="00A72A23"/>
    <w:rsid w:val="00A72B73"/>
    <w:rsid w:val="00A72C60"/>
    <w:rsid w:val="00A72DAE"/>
    <w:rsid w:val="00A73068"/>
    <w:rsid w:val="00A7319F"/>
    <w:rsid w:val="00A73503"/>
    <w:rsid w:val="00A74340"/>
    <w:rsid w:val="00A74343"/>
    <w:rsid w:val="00A74E25"/>
    <w:rsid w:val="00A74F6C"/>
    <w:rsid w:val="00A75206"/>
    <w:rsid w:val="00A759B1"/>
    <w:rsid w:val="00A75EDF"/>
    <w:rsid w:val="00A75F56"/>
    <w:rsid w:val="00A766AE"/>
    <w:rsid w:val="00A76A81"/>
    <w:rsid w:val="00A76D9E"/>
    <w:rsid w:val="00A76FE2"/>
    <w:rsid w:val="00A77091"/>
    <w:rsid w:val="00A77419"/>
    <w:rsid w:val="00A77AC8"/>
    <w:rsid w:val="00A8092A"/>
    <w:rsid w:val="00A80BE5"/>
    <w:rsid w:val="00A81535"/>
    <w:rsid w:val="00A8173D"/>
    <w:rsid w:val="00A818F6"/>
    <w:rsid w:val="00A81979"/>
    <w:rsid w:val="00A81E58"/>
    <w:rsid w:val="00A8230C"/>
    <w:rsid w:val="00A828A5"/>
    <w:rsid w:val="00A82DC9"/>
    <w:rsid w:val="00A8325E"/>
    <w:rsid w:val="00A8390E"/>
    <w:rsid w:val="00A83C70"/>
    <w:rsid w:val="00A841BC"/>
    <w:rsid w:val="00A8439D"/>
    <w:rsid w:val="00A84543"/>
    <w:rsid w:val="00A85526"/>
    <w:rsid w:val="00A85798"/>
    <w:rsid w:val="00A85B2C"/>
    <w:rsid w:val="00A86055"/>
    <w:rsid w:val="00A86799"/>
    <w:rsid w:val="00A86940"/>
    <w:rsid w:val="00A869FF"/>
    <w:rsid w:val="00A86FA7"/>
    <w:rsid w:val="00A8741F"/>
    <w:rsid w:val="00A879B8"/>
    <w:rsid w:val="00A879C2"/>
    <w:rsid w:val="00A87A4D"/>
    <w:rsid w:val="00A87DBA"/>
    <w:rsid w:val="00A90BF4"/>
    <w:rsid w:val="00A916F0"/>
    <w:rsid w:val="00A919FC"/>
    <w:rsid w:val="00A91B31"/>
    <w:rsid w:val="00A92618"/>
    <w:rsid w:val="00A92823"/>
    <w:rsid w:val="00A92D73"/>
    <w:rsid w:val="00A92DB6"/>
    <w:rsid w:val="00A9309D"/>
    <w:rsid w:val="00A93660"/>
    <w:rsid w:val="00A9392C"/>
    <w:rsid w:val="00A9415E"/>
    <w:rsid w:val="00A94630"/>
    <w:rsid w:val="00A946C1"/>
    <w:rsid w:val="00A94871"/>
    <w:rsid w:val="00A94BA9"/>
    <w:rsid w:val="00A95241"/>
    <w:rsid w:val="00A95FA9"/>
    <w:rsid w:val="00A961D5"/>
    <w:rsid w:val="00A962E7"/>
    <w:rsid w:val="00A969B6"/>
    <w:rsid w:val="00A96AF3"/>
    <w:rsid w:val="00A96C48"/>
    <w:rsid w:val="00A96EA9"/>
    <w:rsid w:val="00A971ED"/>
    <w:rsid w:val="00A97F1E"/>
    <w:rsid w:val="00AA0018"/>
    <w:rsid w:val="00AA0313"/>
    <w:rsid w:val="00AA125D"/>
    <w:rsid w:val="00AA137F"/>
    <w:rsid w:val="00AA18E0"/>
    <w:rsid w:val="00AA1D97"/>
    <w:rsid w:val="00AA1E14"/>
    <w:rsid w:val="00AA1E67"/>
    <w:rsid w:val="00AA1F15"/>
    <w:rsid w:val="00AA20B9"/>
    <w:rsid w:val="00AA3902"/>
    <w:rsid w:val="00AA3C43"/>
    <w:rsid w:val="00AA41AB"/>
    <w:rsid w:val="00AA47C8"/>
    <w:rsid w:val="00AA4B9A"/>
    <w:rsid w:val="00AA511F"/>
    <w:rsid w:val="00AA5228"/>
    <w:rsid w:val="00AA5542"/>
    <w:rsid w:val="00AA55E6"/>
    <w:rsid w:val="00AA63EE"/>
    <w:rsid w:val="00AA6498"/>
    <w:rsid w:val="00AA68A3"/>
    <w:rsid w:val="00AA69EA"/>
    <w:rsid w:val="00AA6B07"/>
    <w:rsid w:val="00AA6CD6"/>
    <w:rsid w:val="00AA765D"/>
    <w:rsid w:val="00AA76F0"/>
    <w:rsid w:val="00AA78E4"/>
    <w:rsid w:val="00AB0116"/>
    <w:rsid w:val="00AB01E6"/>
    <w:rsid w:val="00AB0ACA"/>
    <w:rsid w:val="00AB16F0"/>
    <w:rsid w:val="00AB1F1A"/>
    <w:rsid w:val="00AB2272"/>
    <w:rsid w:val="00AB29C9"/>
    <w:rsid w:val="00AB2CB7"/>
    <w:rsid w:val="00AB2E4E"/>
    <w:rsid w:val="00AB3133"/>
    <w:rsid w:val="00AB3373"/>
    <w:rsid w:val="00AB3428"/>
    <w:rsid w:val="00AB34C3"/>
    <w:rsid w:val="00AB39AA"/>
    <w:rsid w:val="00AB4221"/>
    <w:rsid w:val="00AB4A84"/>
    <w:rsid w:val="00AB4BB0"/>
    <w:rsid w:val="00AB4C6A"/>
    <w:rsid w:val="00AB5154"/>
    <w:rsid w:val="00AB58D0"/>
    <w:rsid w:val="00AB5C71"/>
    <w:rsid w:val="00AB6BB5"/>
    <w:rsid w:val="00AB756C"/>
    <w:rsid w:val="00AB772C"/>
    <w:rsid w:val="00AC03FF"/>
    <w:rsid w:val="00AC10A9"/>
    <w:rsid w:val="00AC1FE3"/>
    <w:rsid w:val="00AC26A7"/>
    <w:rsid w:val="00AC299E"/>
    <w:rsid w:val="00AC30FE"/>
    <w:rsid w:val="00AC3375"/>
    <w:rsid w:val="00AC3497"/>
    <w:rsid w:val="00AC3546"/>
    <w:rsid w:val="00AC58AC"/>
    <w:rsid w:val="00AC58BF"/>
    <w:rsid w:val="00AC5DA4"/>
    <w:rsid w:val="00AC619E"/>
    <w:rsid w:val="00AC61FE"/>
    <w:rsid w:val="00AC6458"/>
    <w:rsid w:val="00AC653C"/>
    <w:rsid w:val="00AC6EC3"/>
    <w:rsid w:val="00AC6F48"/>
    <w:rsid w:val="00AC70E3"/>
    <w:rsid w:val="00AC739D"/>
    <w:rsid w:val="00AC7455"/>
    <w:rsid w:val="00AC7CB8"/>
    <w:rsid w:val="00AC7DB3"/>
    <w:rsid w:val="00AD00BF"/>
    <w:rsid w:val="00AD2016"/>
    <w:rsid w:val="00AD21E6"/>
    <w:rsid w:val="00AD429F"/>
    <w:rsid w:val="00AD4610"/>
    <w:rsid w:val="00AD4CFD"/>
    <w:rsid w:val="00AD4FA8"/>
    <w:rsid w:val="00AD5458"/>
    <w:rsid w:val="00AD5524"/>
    <w:rsid w:val="00AD5861"/>
    <w:rsid w:val="00AD5B8D"/>
    <w:rsid w:val="00AD5C68"/>
    <w:rsid w:val="00AD5FCD"/>
    <w:rsid w:val="00AD64E4"/>
    <w:rsid w:val="00AD683F"/>
    <w:rsid w:val="00AD6974"/>
    <w:rsid w:val="00AD6982"/>
    <w:rsid w:val="00AD6A55"/>
    <w:rsid w:val="00AD6AD4"/>
    <w:rsid w:val="00AD7D13"/>
    <w:rsid w:val="00AD7DA9"/>
    <w:rsid w:val="00AE11C9"/>
    <w:rsid w:val="00AE1341"/>
    <w:rsid w:val="00AE1819"/>
    <w:rsid w:val="00AE18EB"/>
    <w:rsid w:val="00AE1A4C"/>
    <w:rsid w:val="00AE1CBF"/>
    <w:rsid w:val="00AE2267"/>
    <w:rsid w:val="00AE228B"/>
    <w:rsid w:val="00AE2661"/>
    <w:rsid w:val="00AE2721"/>
    <w:rsid w:val="00AE2AF8"/>
    <w:rsid w:val="00AE304C"/>
    <w:rsid w:val="00AE30F7"/>
    <w:rsid w:val="00AE38CB"/>
    <w:rsid w:val="00AE3B54"/>
    <w:rsid w:val="00AE3E59"/>
    <w:rsid w:val="00AE3EC5"/>
    <w:rsid w:val="00AE45E3"/>
    <w:rsid w:val="00AE4966"/>
    <w:rsid w:val="00AE4CAA"/>
    <w:rsid w:val="00AE4D80"/>
    <w:rsid w:val="00AE4DF9"/>
    <w:rsid w:val="00AE53C9"/>
    <w:rsid w:val="00AE6038"/>
    <w:rsid w:val="00AE6932"/>
    <w:rsid w:val="00AE710D"/>
    <w:rsid w:val="00AE75D0"/>
    <w:rsid w:val="00AE7851"/>
    <w:rsid w:val="00AE7990"/>
    <w:rsid w:val="00AF0247"/>
    <w:rsid w:val="00AF05D0"/>
    <w:rsid w:val="00AF0AA0"/>
    <w:rsid w:val="00AF1758"/>
    <w:rsid w:val="00AF17FC"/>
    <w:rsid w:val="00AF18B7"/>
    <w:rsid w:val="00AF18C2"/>
    <w:rsid w:val="00AF1A77"/>
    <w:rsid w:val="00AF1A9A"/>
    <w:rsid w:val="00AF2783"/>
    <w:rsid w:val="00AF2E38"/>
    <w:rsid w:val="00AF2E56"/>
    <w:rsid w:val="00AF2F5B"/>
    <w:rsid w:val="00AF39D2"/>
    <w:rsid w:val="00AF3BEC"/>
    <w:rsid w:val="00AF3C31"/>
    <w:rsid w:val="00AF42EC"/>
    <w:rsid w:val="00AF46AE"/>
    <w:rsid w:val="00AF4B24"/>
    <w:rsid w:val="00AF5160"/>
    <w:rsid w:val="00AF5521"/>
    <w:rsid w:val="00AF5AB2"/>
    <w:rsid w:val="00AF5C57"/>
    <w:rsid w:val="00AF5DF0"/>
    <w:rsid w:val="00AF5EAF"/>
    <w:rsid w:val="00AF62BF"/>
    <w:rsid w:val="00AF733D"/>
    <w:rsid w:val="00AF7B36"/>
    <w:rsid w:val="00B00125"/>
    <w:rsid w:val="00B0053B"/>
    <w:rsid w:val="00B00958"/>
    <w:rsid w:val="00B00B77"/>
    <w:rsid w:val="00B0112E"/>
    <w:rsid w:val="00B0158C"/>
    <w:rsid w:val="00B01811"/>
    <w:rsid w:val="00B01D70"/>
    <w:rsid w:val="00B02661"/>
    <w:rsid w:val="00B027C1"/>
    <w:rsid w:val="00B02BD0"/>
    <w:rsid w:val="00B02D7C"/>
    <w:rsid w:val="00B02E7C"/>
    <w:rsid w:val="00B03737"/>
    <w:rsid w:val="00B04520"/>
    <w:rsid w:val="00B0487E"/>
    <w:rsid w:val="00B048F7"/>
    <w:rsid w:val="00B057A8"/>
    <w:rsid w:val="00B05C04"/>
    <w:rsid w:val="00B05E45"/>
    <w:rsid w:val="00B060A1"/>
    <w:rsid w:val="00B06476"/>
    <w:rsid w:val="00B064DE"/>
    <w:rsid w:val="00B06853"/>
    <w:rsid w:val="00B079B1"/>
    <w:rsid w:val="00B07E7F"/>
    <w:rsid w:val="00B111CD"/>
    <w:rsid w:val="00B11E2B"/>
    <w:rsid w:val="00B11F9E"/>
    <w:rsid w:val="00B1209F"/>
    <w:rsid w:val="00B12173"/>
    <w:rsid w:val="00B12879"/>
    <w:rsid w:val="00B12901"/>
    <w:rsid w:val="00B12C07"/>
    <w:rsid w:val="00B13342"/>
    <w:rsid w:val="00B13680"/>
    <w:rsid w:val="00B13C02"/>
    <w:rsid w:val="00B13CCB"/>
    <w:rsid w:val="00B13FF4"/>
    <w:rsid w:val="00B1405C"/>
    <w:rsid w:val="00B14412"/>
    <w:rsid w:val="00B14C34"/>
    <w:rsid w:val="00B155B5"/>
    <w:rsid w:val="00B15AFC"/>
    <w:rsid w:val="00B1663D"/>
    <w:rsid w:val="00B1665C"/>
    <w:rsid w:val="00B16724"/>
    <w:rsid w:val="00B16733"/>
    <w:rsid w:val="00B16829"/>
    <w:rsid w:val="00B16E53"/>
    <w:rsid w:val="00B16FF3"/>
    <w:rsid w:val="00B174E2"/>
    <w:rsid w:val="00B175A9"/>
    <w:rsid w:val="00B1781A"/>
    <w:rsid w:val="00B17A1C"/>
    <w:rsid w:val="00B21497"/>
    <w:rsid w:val="00B21FFE"/>
    <w:rsid w:val="00B22160"/>
    <w:rsid w:val="00B223A9"/>
    <w:rsid w:val="00B223D9"/>
    <w:rsid w:val="00B22C5A"/>
    <w:rsid w:val="00B23634"/>
    <w:rsid w:val="00B23A23"/>
    <w:rsid w:val="00B23B61"/>
    <w:rsid w:val="00B247FC"/>
    <w:rsid w:val="00B24889"/>
    <w:rsid w:val="00B25091"/>
    <w:rsid w:val="00B250D2"/>
    <w:rsid w:val="00B25BA9"/>
    <w:rsid w:val="00B25BCF"/>
    <w:rsid w:val="00B2683D"/>
    <w:rsid w:val="00B26E8E"/>
    <w:rsid w:val="00B272FD"/>
    <w:rsid w:val="00B2770F"/>
    <w:rsid w:val="00B278D2"/>
    <w:rsid w:val="00B27E65"/>
    <w:rsid w:val="00B30918"/>
    <w:rsid w:val="00B309E2"/>
    <w:rsid w:val="00B30B3E"/>
    <w:rsid w:val="00B30D1E"/>
    <w:rsid w:val="00B310E4"/>
    <w:rsid w:val="00B319E7"/>
    <w:rsid w:val="00B31BAF"/>
    <w:rsid w:val="00B32222"/>
    <w:rsid w:val="00B32826"/>
    <w:rsid w:val="00B33104"/>
    <w:rsid w:val="00B3326F"/>
    <w:rsid w:val="00B338EA"/>
    <w:rsid w:val="00B3396E"/>
    <w:rsid w:val="00B3426C"/>
    <w:rsid w:val="00B34497"/>
    <w:rsid w:val="00B34EBD"/>
    <w:rsid w:val="00B35021"/>
    <w:rsid w:val="00B3554A"/>
    <w:rsid w:val="00B3564D"/>
    <w:rsid w:val="00B35CAF"/>
    <w:rsid w:val="00B3606F"/>
    <w:rsid w:val="00B3632D"/>
    <w:rsid w:val="00B3689E"/>
    <w:rsid w:val="00B36CB3"/>
    <w:rsid w:val="00B374BD"/>
    <w:rsid w:val="00B376F9"/>
    <w:rsid w:val="00B37FA1"/>
    <w:rsid w:val="00B40077"/>
    <w:rsid w:val="00B40E8E"/>
    <w:rsid w:val="00B40F52"/>
    <w:rsid w:val="00B4116F"/>
    <w:rsid w:val="00B4174F"/>
    <w:rsid w:val="00B417FD"/>
    <w:rsid w:val="00B4205B"/>
    <w:rsid w:val="00B420BA"/>
    <w:rsid w:val="00B4271B"/>
    <w:rsid w:val="00B4283A"/>
    <w:rsid w:val="00B429C6"/>
    <w:rsid w:val="00B42E5E"/>
    <w:rsid w:val="00B438E5"/>
    <w:rsid w:val="00B43C83"/>
    <w:rsid w:val="00B44515"/>
    <w:rsid w:val="00B449C2"/>
    <w:rsid w:val="00B44AA8"/>
    <w:rsid w:val="00B44EC7"/>
    <w:rsid w:val="00B45241"/>
    <w:rsid w:val="00B454D3"/>
    <w:rsid w:val="00B4558B"/>
    <w:rsid w:val="00B456FF"/>
    <w:rsid w:val="00B45C11"/>
    <w:rsid w:val="00B46246"/>
    <w:rsid w:val="00B46320"/>
    <w:rsid w:val="00B470E7"/>
    <w:rsid w:val="00B47D3B"/>
    <w:rsid w:val="00B47DD8"/>
    <w:rsid w:val="00B51163"/>
    <w:rsid w:val="00B51460"/>
    <w:rsid w:val="00B516FB"/>
    <w:rsid w:val="00B51D2C"/>
    <w:rsid w:val="00B51F12"/>
    <w:rsid w:val="00B534EE"/>
    <w:rsid w:val="00B53529"/>
    <w:rsid w:val="00B53585"/>
    <w:rsid w:val="00B53AE3"/>
    <w:rsid w:val="00B53C43"/>
    <w:rsid w:val="00B5446B"/>
    <w:rsid w:val="00B54625"/>
    <w:rsid w:val="00B54945"/>
    <w:rsid w:val="00B54EB5"/>
    <w:rsid w:val="00B55163"/>
    <w:rsid w:val="00B55372"/>
    <w:rsid w:val="00B55661"/>
    <w:rsid w:val="00B559F6"/>
    <w:rsid w:val="00B56FB9"/>
    <w:rsid w:val="00B5708F"/>
    <w:rsid w:val="00B57310"/>
    <w:rsid w:val="00B57AB8"/>
    <w:rsid w:val="00B57D3C"/>
    <w:rsid w:val="00B6044E"/>
    <w:rsid w:val="00B60602"/>
    <w:rsid w:val="00B60FA6"/>
    <w:rsid w:val="00B61032"/>
    <w:rsid w:val="00B6120E"/>
    <w:rsid w:val="00B6152B"/>
    <w:rsid w:val="00B61B2B"/>
    <w:rsid w:val="00B62314"/>
    <w:rsid w:val="00B6252C"/>
    <w:rsid w:val="00B62624"/>
    <w:rsid w:val="00B62807"/>
    <w:rsid w:val="00B63072"/>
    <w:rsid w:val="00B63D6F"/>
    <w:rsid w:val="00B64676"/>
    <w:rsid w:val="00B6482F"/>
    <w:rsid w:val="00B64C8A"/>
    <w:rsid w:val="00B654EA"/>
    <w:rsid w:val="00B65753"/>
    <w:rsid w:val="00B65894"/>
    <w:rsid w:val="00B658A9"/>
    <w:rsid w:val="00B664D5"/>
    <w:rsid w:val="00B66D6A"/>
    <w:rsid w:val="00B6713F"/>
    <w:rsid w:val="00B67181"/>
    <w:rsid w:val="00B67578"/>
    <w:rsid w:val="00B67587"/>
    <w:rsid w:val="00B67D0D"/>
    <w:rsid w:val="00B703CD"/>
    <w:rsid w:val="00B70A38"/>
    <w:rsid w:val="00B70A69"/>
    <w:rsid w:val="00B71225"/>
    <w:rsid w:val="00B72A4B"/>
    <w:rsid w:val="00B734A5"/>
    <w:rsid w:val="00B736D1"/>
    <w:rsid w:val="00B736F4"/>
    <w:rsid w:val="00B73B3D"/>
    <w:rsid w:val="00B742F9"/>
    <w:rsid w:val="00B744AF"/>
    <w:rsid w:val="00B75211"/>
    <w:rsid w:val="00B753EE"/>
    <w:rsid w:val="00B75A98"/>
    <w:rsid w:val="00B760D6"/>
    <w:rsid w:val="00B76137"/>
    <w:rsid w:val="00B7642B"/>
    <w:rsid w:val="00B764BA"/>
    <w:rsid w:val="00B766B8"/>
    <w:rsid w:val="00B76D37"/>
    <w:rsid w:val="00B76D44"/>
    <w:rsid w:val="00B76DF7"/>
    <w:rsid w:val="00B76F2F"/>
    <w:rsid w:val="00B77712"/>
    <w:rsid w:val="00B80199"/>
    <w:rsid w:val="00B805EF"/>
    <w:rsid w:val="00B8183A"/>
    <w:rsid w:val="00B822C4"/>
    <w:rsid w:val="00B82363"/>
    <w:rsid w:val="00B82772"/>
    <w:rsid w:val="00B8285D"/>
    <w:rsid w:val="00B831C5"/>
    <w:rsid w:val="00B8329B"/>
    <w:rsid w:val="00B832D3"/>
    <w:rsid w:val="00B834F1"/>
    <w:rsid w:val="00B835B5"/>
    <w:rsid w:val="00B83600"/>
    <w:rsid w:val="00B84317"/>
    <w:rsid w:val="00B84352"/>
    <w:rsid w:val="00B84554"/>
    <w:rsid w:val="00B84D6E"/>
    <w:rsid w:val="00B85846"/>
    <w:rsid w:val="00B858DB"/>
    <w:rsid w:val="00B85F27"/>
    <w:rsid w:val="00B86266"/>
    <w:rsid w:val="00B86973"/>
    <w:rsid w:val="00B869B4"/>
    <w:rsid w:val="00B86D4D"/>
    <w:rsid w:val="00B87224"/>
    <w:rsid w:val="00B87569"/>
    <w:rsid w:val="00B87694"/>
    <w:rsid w:val="00B87730"/>
    <w:rsid w:val="00B87770"/>
    <w:rsid w:val="00B87ADF"/>
    <w:rsid w:val="00B87E52"/>
    <w:rsid w:val="00B901B4"/>
    <w:rsid w:val="00B91395"/>
    <w:rsid w:val="00B915B7"/>
    <w:rsid w:val="00B918D7"/>
    <w:rsid w:val="00B919E1"/>
    <w:rsid w:val="00B921F4"/>
    <w:rsid w:val="00B92788"/>
    <w:rsid w:val="00B92EB4"/>
    <w:rsid w:val="00B92F44"/>
    <w:rsid w:val="00B93C90"/>
    <w:rsid w:val="00B94008"/>
    <w:rsid w:val="00B944A0"/>
    <w:rsid w:val="00B944ED"/>
    <w:rsid w:val="00B9488A"/>
    <w:rsid w:val="00B949FF"/>
    <w:rsid w:val="00B95112"/>
    <w:rsid w:val="00B9516F"/>
    <w:rsid w:val="00B9529C"/>
    <w:rsid w:val="00B952E2"/>
    <w:rsid w:val="00B95D19"/>
    <w:rsid w:val="00B95F1D"/>
    <w:rsid w:val="00B96364"/>
    <w:rsid w:val="00B965AE"/>
    <w:rsid w:val="00B968A9"/>
    <w:rsid w:val="00B9698E"/>
    <w:rsid w:val="00B96F66"/>
    <w:rsid w:val="00B96F70"/>
    <w:rsid w:val="00B97694"/>
    <w:rsid w:val="00B97C1E"/>
    <w:rsid w:val="00BA0346"/>
    <w:rsid w:val="00BA0554"/>
    <w:rsid w:val="00BA0646"/>
    <w:rsid w:val="00BA0699"/>
    <w:rsid w:val="00BA0F77"/>
    <w:rsid w:val="00BA1B16"/>
    <w:rsid w:val="00BA1C93"/>
    <w:rsid w:val="00BA25D5"/>
    <w:rsid w:val="00BA28E0"/>
    <w:rsid w:val="00BA2A1F"/>
    <w:rsid w:val="00BA3687"/>
    <w:rsid w:val="00BA3943"/>
    <w:rsid w:val="00BA3BF8"/>
    <w:rsid w:val="00BA4439"/>
    <w:rsid w:val="00BA4651"/>
    <w:rsid w:val="00BA4C77"/>
    <w:rsid w:val="00BA4EAB"/>
    <w:rsid w:val="00BA556D"/>
    <w:rsid w:val="00BA565D"/>
    <w:rsid w:val="00BA58E0"/>
    <w:rsid w:val="00BA596C"/>
    <w:rsid w:val="00BA5ACA"/>
    <w:rsid w:val="00BA6367"/>
    <w:rsid w:val="00BA69D1"/>
    <w:rsid w:val="00BA6C06"/>
    <w:rsid w:val="00BA6E5F"/>
    <w:rsid w:val="00BA6E6F"/>
    <w:rsid w:val="00BA7075"/>
    <w:rsid w:val="00BA7646"/>
    <w:rsid w:val="00BA7E48"/>
    <w:rsid w:val="00BA7EB9"/>
    <w:rsid w:val="00BB07BF"/>
    <w:rsid w:val="00BB09D8"/>
    <w:rsid w:val="00BB1840"/>
    <w:rsid w:val="00BB1A47"/>
    <w:rsid w:val="00BB1ED1"/>
    <w:rsid w:val="00BB295A"/>
    <w:rsid w:val="00BB2E5A"/>
    <w:rsid w:val="00BB2F07"/>
    <w:rsid w:val="00BB4703"/>
    <w:rsid w:val="00BB4713"/>
    <w:rsid w:val="00BB519B"/>
    <w:rsid w:val="00BB56BD"/>
    <w:rsid w:val="00BB5EE1"/>
    <w:rsid w:val="00BB651D"/>
    <w:rsid w:val="00BB6A33"/>
    <w:rsid w:val="00BB6BE0"/>
    <w:rsid w:val="00BB6D28"/>
    <w:rsid w:val="00BB7067"/>
    <w:rsid w:val="00BB71A2"/>
    <w:rsid w:val="00BB7594"/>
    <w:rsid w:val="00BB7B27"/>
    <w:rsid w:val="00BC03FF"/>
    <w:rsid w:val="00BC05B4"/>
    <w:rsid w:val="00BC0D2C"/>
    <w:rsid w:val="00BC1D63"/>
    <w:rsid w:val="00BC1E53"/>
    <w:rsid w:val="00BC1F21"/>
    <w:rsid w:val="00BC227B"/>
    <w:rsid w:val="00BC2964"/>
    <w:rsid w:val="00BC319A"/>
    <w:rsid w:val="00BC3616"/>
    <w:rsid w:val="00BC3C9E"/>
    <w:rsid w:val="00BC3E30"/>
    <w:rsid w:val="00BC40FE"/>
    <w:rsid w:val="00BC5266"/>
    <w:rsid w:val="00BC53B0"/>
    <w:rsid w:val="00BC5594"/>
    <w:rsid w:val="00BC61FB"/>
    <w:rsid w:val="00BC63EF"/>
    <w:rsid w:val="00BC6453"/>
    <w:rsid w:val="00BC651B"/>
    <w:rsid w:val="00BC654E"/>
    <w:rsid w:val="00BC67A4"/>
    <w:rsid w:val="00BC67D5"/>
    <w:rsid w:val="00BC6B76"/>
    <w:rsid w:val="00BC7397"/>
    <w:rsid w:val="00BC7799"/>
    <w:rsid w:val="00BC7915"/>
    <w:rsid w:val="00BC79B3"/>
    <w:rsid w:val="00BC7A3D"/>
    <w:rsid w:val="00BC7FBC"/>
    <w:rsid w:val="00BD001E"/>
    <w:rsid w:val="00BD0167"/>
    <w:rsid w:val="00BD0176"/>
    <w:rsid w:val="00BD0629"/>
    <w:rsid w:val="00BD0BFD"/>
    <w:rsid w:val="00BD1527"/>
    <w:rsid w:val="00BD19FB"/>
    <w:rsid w:val="00BD1D27"/>
    <w:rsid w:val="00BD2630"/>
    <w:rsid w:val="00BD26B2"/>
    <w:rsid w:val="00BD2A38"/>
    <w:rsid w:val="00BD2AC5"/>
    <w:rsid w:val="00BD30B2"/>
    <w:rsid w:val="00BD30C8"/>
    <w:rsid w:val="00BD3467"/>
    <w:rsid w:val="00BD3679"/>
    <w:rsid w:val="00BD3695"/>
    <w:rsid w:val="00BD39B8"/>
    <w:rsid w:val="00BD3DDD"/>
    <w:rsid w:val="00BD405D"/>
    <w:rsid w:val="00BD4EEC"/>
    <w:rsid w:val="00BD4F9C"/>
    <w:rsid w:val="00BD4FA8"/>
    <w:rsid w:val="00BD56A8"/>
    <w:rsid w:val="00BD5CF8"/>
    <w:rsid w:val="00BD5D0D"/>
    <w:rsid w:val="00BD624D"/>
    <w:rsid w:val="00BD64F7"/>
    <w:rsid w:val="00BD69F4"/>
    <w:rsid w:val="00BD6C24"/>
    <w:rsid w:val="00BD71D1"/>
    <w:rsid w:val="00BD741A"/>
    <w:rsid w:val="00BD77CA"/>
    <w:rsid w:val="00BD7849"/>
    <w:rsid w:val="00BD7F41"/>
    <w:rsid w:val="00BE07C7"/>
    <w:rsid w:val="00BE0D6E"/>
    <w:rsid w:val="00BE1E73"/>
    <w:rsid w:val="00BE33AB"/>
    <w:rsid w:val="00BE3958"/>
    <w:rsid w:val="00BE3FA4"/>
    <w:rsid w:val="00BE4092"/>
    <w:rsid w:val="00BE4BF6"/>
    <w:rsid w:val="00BE5083"/>
    <w:rsid w:val="00BE525F"/>
    <w:rsid w:val="00BE536E"/>
    <w:rsid w:val="00BE542B"/>
    <w:rsid w:val="00BE5958"/>
    <w:rsid w:val="00BE641C"/>
    <w:rsid w:val="00BE643D"/>
    <w:rsid w:val="00BE6497"/>
    <w:rsid w:val="00BE6753"/>
    <w:rsid w:val="00BE6C25"/>
    <w:rsid w:val="00BE754C"/>
    <w:rsid w:val="00BE7862"/>
    <w:rsid w:val="00BE7A18"/>
    <w:rsid w:val="00BE7CDF"/>
    <w:rsid w:val="00BF05CF"/>
    <w:rsid w:val="00BF0952"/>
    <w:rsid w:val="00BF106E"/>
    <w:rsid w:val="00BF10F1"/>
    <w:rsid w:val="00BF13CF"/>
    <w:rsid w:val="00BF1AFB"/>
    <w:rsid w:val="00BF1EA7"/>
    <w:rsid w:val="00BF1F9E"/>
    <w:rsid w:val="00BF1FED"/>
    <w:rsid w:val="00BF21EF"/>
    <w:rsid w:val="00BF2DB0"/>
    <w:rsid w:val="00BF30DA"/>
    <w:rsid w:val="00BF3E24"/>
    <w:rsid w:val="00BF3E77"/>
    <w:rsid w:val="00BF3E7F"/>
    <w:rsid w:val="00BF44F3"/>
    <w:rsid w:val="00BF454A"/>
    <w:rsid w:val="00BF46C2"/>
    <w:rsid w:val="00BF4772"/>
    <w:rsid w:val="00BF4E4F"/>
    <w:rsid w:val="00BF520D"/>
    <w:rsid w:val="00BF5513"/>
    <w:rsid w:val="00BF580E"/>
    <w:rsid w:val="00BF58AC"/>
    <w:rsid w:val="00BF5C82"/>
    <w:rsid w:val="00BF5E27"/>
    <w:rsid w:val="00BF6049"/>
    <w:rsid w:val="00BF61D9"/>
    <w:rsid w:val="00BF68C9"/>
    <w:rsid w:val="00BF75BF"/>
    <w:rsid w:val="00BF764B"/>
    <w:rsid w:val="00BF77CD"/>
    <w:rsid w:val="00C00092"/>
    <w:rsid w:val="00C00522"/>
    <w:rsid w:val="00C008CF"/>
    <w:rsid w:val="00C00958"/>
    <w:rsid w:val="00C009B3"/>
    <w:rsid w:val="00C00CE9"/>
    <w:rsid w:val="00C010C0"/>
    <w:rsid w:val="00C015D2"/>
    <w:rsid w:val="00C015E5"/>
    <w:rsid w:val="00C021E1"/>
    <w:rsid w:val="00C02748"/>
    <w:rsid w:val="00C02AEA"/>
    <w:rsid w:val="00C03903"/>
    <w:rsid w:val="00C03F6E"/>
    <w:rsid w:val="00C04081"/>
    <w:rsid w:val="00C040F8"/>
    <w:rsid w:val="00C041AF"/>
    <w:rsid w:val="00C04A5C"/>
    <w:rsid w:val="00C04C70"/>
    <w:rsid w:val="00C052B0"/>
    <w:rsid w:val="00C054CE"/>
    <w:rsid w:val="00C05817"/>
    <w:rsid w:val="00C058B8"/>
    <w:rsid w:val="00C05922"/>
    <w:rsid w:val="00C062C0"/>
    <w:rsid w:val="00C06427"/>
    <w:rsid w:val="00C06572"/>
    <w:rsid w:val="00C0665D"/>
    <w:rsid w:val="00C06FCB"/>
    <w:rsid w:val="00C07058"/>
    <w:rsid w:val="00C072AC"/>
    <w:rsid w:val="00C073E3"/>
    <w:rsid w:val="00C075A8"/>
    <w:rsid w:val="00C07E4D"/>
    <w:rsid w:val="00C1056E"/>
    <w:rsid w:val="00C10D49"/>
    <w:rsid w:val="00C10D6C"/>
    <w:rsid w:val="00C10FC9"/>
    <w:rsid w:val="00C11763"/>
    <w:rsid w:val="00C117FA"/>
    <w:rsid w:val="00C11FD5"/>
    <w:rsid w:val="00C123E7"/>
    <w:rsid w:val="00C1281B"/>
    <w:rsid w:val="00C12DE6"/>
    <w:rsid w:val="00C13421"/>
    <w:rsid w:val="00C13B02"/>
    <w:rsid w:val="00C145CF"/>
    <w:rsid w:val="00C145DF"/>
    <w:rsid w:val="00C14B0A"/>
    <w:rsid w:val="00C14DBF"/>
    <w:rsid w:val="00C1507A"/>
    <w:rsid w:val="00C15AC1"/>
    <w:rsid w:val="00C15B79"/>
    <w:rsid w:val="00C15BBF"/>
    <w:rsid w:val="00C15D5B"/>
    <w:rsid w:val="00C16831"/>
    <w:rsid w:val="00C2002B"/>
    <w:rsid w:val="00C20053"/>
    <w:rsid w:val="00C20A9C"/>
    <w:rsid w:val="00C20D90"/>
    <w:rsid w:val="00C214CD"/>
    <w:rsid w:val="00C2160F"/>
    <w:rsid w:val="00C2176C"/>
    <w:rsid w:val="00C22183"/>
    <w:rsid w:val="00C22D0E"/>
    <w:rsid w:val="00C2398C"/>
    <w:rsid w:val="00C23EE0"/>
    <w:rsid w:val="00C248FE"/>
    <w:rsid w:val="00C24ACE"/>
    <w:rsid w:val="00C24D0A"/>
    <w:rsid w:val="00C25617"/>
    <w:rsid w:val="00C25BFB"/>
    <w:rsid w:val="00C27192"/>
    <w:rsid w:val="00C2720A"/>
    <w:rsid w:val="00C27936"/>
    <w:rsid w:val="00C279C0"/>
    <w:rsid w:val="00C27E6C"/>
    <w:rsid w:val="00C30005"/>
    <w:rsid w:val="00C304F8"/>
    <w:rsid w:val="00C30DFD"/>
    <w:rsid w:val="00C31056"/>
    <w:rsid w:val="00C311E3"/>
    <w:rsid w:val="00C3256E"/>
    <w:rsid w:val="00C327EC"/>
    <w:rsid w:val="00C32CC2"/>
    <w:rsid w:val="00C3300C"/>
    <w:rsid w:val="00C33BFE"/>
    <w:rsid w:val="00C34082"/>
    <w:rsid w:val="00C340B7"/>
    <w:rsid w:val="00C34577"/>
    <w:rsid w:val="00C349FB"/>
    <w:rsid w:val="00C34B52"/>
    <w:rsid w:val="00C350CB"/>
    <w:rsid w:val="00C356DB"/>
    <w:rsid w:val="00C36350"/>
    <w:rsid w:val="00C36359"/>
    <w:rsid w:val="00C36403"/>
    <w:rsid w:val="00C3649D"/>
    <w:rsid w:val="00C36548"/>
    <w:rsid w:val="00C36602"/>
    <w:rsid w:val="00C368C5"/>
    <w:rsid w:val="00C37260"/>
    <w:rsid w:val="00C3731A"/>
    <w:rsid w:val="00C376EE"/>
    <w:rsid w:val="00C379FC"/>
    <w:rsid w:val="00C37E22"/>
    <w:rsid w:val="00C40157"/>
    <w:rsid w:val="00C40B8B"/>
    <w:rsid w:val="00C40C0D"/>
    <w:rsid w:val="00C40C15"/>
    <w:rsid w:val="00C40D01"/>
    <w:rsid w:val="00C417C0"/>
    <w:rsid w:val="00C41993"/>
    <w:rsid w:val="00C4248D"/>
    <w:rsid w:val="00C428CF"/>
    <w:rsid w:val="00C42EB6"/>
    <w:rsid w:val="00C42F96"/>
    <w:rsid w:val="00C44D2B"/>
    <w:rsid w:val="00C44E30"/>
    <w:rsid w:val="00C44F70"/>
    <w:rsid w:val="00C451F3"/>
    <w:rsid w:val="00C4557F"/>
    <w:rsid w:val="00C45D80"/>
    <w:rsid w:val="00C46643"/>
    <w:rsid w:val="00C46D80"/>
    <w:rsid w:val="00C473E0"/>
    <w:rsid w:val="00C50275"/>
    <w:rsid w:val="00C50B6D"/>
    <w:rsid w:val="00C517C4"/>
    <w:rsid w:val="00C51CE6"/>
    <w:rsid w:val="00C5207F"/>
    <w:rsid w:val="00C52113"/>
    <w:rsid w:val="00C526AA"/>
    <w:rsid w:val="00C52F20"/>
    <w:rsid w:val="00C5311C"/>
    <w:rsid w:val="00C53653"/>
    <w:rsid w:val="00C539EB"/>
    <w:rsid w:val="00C540D1"/>
    <w:rsid w:val="00C540F3"/>
    <w:rsid w:val="00C54241"/>
    <w:rsid w:val="00C54466"/>
    <w:rsid w:val="00C547E3"/>
    <w:rsid w:val="00C54A57"/>
    <w:rsid w:val="00C5566D"/>
    <w:rsid w:val="00C56255"/>
    <w:rsid w:val="00C562A8"/>
    <w:rsid w:val="00C56452"/>
    <w:rsid w:val="00C56A8E"/>
    <w:rsid w:val="00C56ADC"/>
    <w:rsid w:val="00C56BED"/>
    <w:rsid w:val="00C56BF8"/>
    <w:rsid w:val="00C56E8B"/>
    <w:rsid w:val="00C570C4"/>
    <w:rsid w:val="00C571DF"/>
    <w:rsid w:val="00C576F7"/>
    <w:rsid w:val="00C578AD"/>
    <w:rsid w:val="00C601A3"/>
    <w:rsid w:val="00C6169D"/>
    <w:rsid w:val="00C616AA"/>
    <w:rsid w:val="00C61A61"/>
    <w:rsid w:val="00C61B60"/>
    <w:rsid w:val="00C6223C"/>
    <w:rsid w:val="00C623DC"/>
    <w:rsid w:val="00C6327C"/>
    <w:rsid w:val="00C6370A"/>
    <w:rsid w:val="00C63DA3"/>
    <w:rsid w:val="00C63DAA"/>
    <w:rsid w:val="00C63F24"/>
    <w:rsid w:val="00C63FFB"/>
    <w:rsid w:val="00C64323"/>
    <w:rsid w:val="00C64344"/>
    <w:rsid w:val="00C6451E"/>
    <w:rsid w:val="00C645F3"/>
    <w:rsid w:val="00C64FEB"/>
    <w:rsid w:val="00C65050"/>
    <w:rsid w:val="00C65D47"/>
    <w:rsid w:val="00C65DA1"/>
    <w:rsid w:val="00C6602C"/>
    <w:rsid w:val="00C66ABA"/>
    <w:rsid w:val="00C66EA4"/>
    <w:rsid w:val="00C67206"/>
    <w:rsid w:val="00C67D19"/>
    <w:rsid w:val="00C67FDF"/>
    <w:rsid w:val="00C70125"/>
    <w:rsid w:val="00C70D58"/>
    <w:rsid w:val="00C713A0"/>
    <w:rsid w:val="00C71903"/>
    <w:rsid w:val="00C72B61"/>
    <w:rsid w:val="00C73855"/>
    <w:rsid w:val="00C73DF1"/>
    <w:rsid w:val="00C741E0"/>
    <w:rsid w:val="00C7467B"/>
    <w:rsid w:val="00C74FA1"/>
    <w:rsid w:val="00C751E5"/>
    <w:rsid w:val="00C7532D"/>
    <w:rsid w:val="00C75444"/>
    <w:rsid w:val="00C75472"/>
    <w:rsid w:val="00C75570"/>
    <w:rsid w:val="00C758E4"/>
    <w:rsid w:val="00C75D87"/>
    <w:rsid w:val="00C76280"/>
    <w:rsid w:val="00C7724C"/>
    <w:rsid w:val="00C773C1"/>
    <w:rsid w:val="00C7770C"/>
    <w:rsid w:val="00C777CF"/>
    <w:rsid w:val="00C778B2"/>
    <w:rsid w:val="00C77DB1"/>
    <w:rsid w:val="00C77E5B"/>
    <w:rsid w:val="00C77F39"/>
    <w:rsid w:val="00C80652"/>
    <w:rsid w:val="00C80920"/>
    <w:rsid w:val="00C80D31"/>
    <w:rsid w:val="00C81E94"/>
    <w:rsid w:val="00C81F4A"/>
    <w:rsid w:val="00C82319"/>
    <w:rsid w:val="00C82379"/>
    <w:rsid w:val="00C8244C"/>
    <w:rsid w:val="00C82742"/>
    <w:rsid w:val="00C8293F"/>
    <w:rsid w:val="00C82A3A"/>
    <w:rsid w:val="00C83168"/>
    <w:rsid w:val="00C83334"/>
    <w:rsid w:val="00C83620"/>
    <w:rsid w:val="00C83BEF"/>
    <w:rsid w:val="00C83FD5"/>
    <w:rsid w:val="00C843EF"/>
    <w:rsid w:val="00C8471A"/>
    <w:rsid w:val="00C84804"/>
    <w:rsid w:val="00C84CDC"/>
    <w:rsid w:val="00C84FB7"/>
    <w:rsid w:val="00C8506F"/>
    <w:rsid w:val="00C8566F"/>
    <w:rsid w:val="00C858BC"/>
    <w:rsid w:val="00C85954"/>
    <w:rsid w:val="00C86096"/>
    <w:rsid w:val="00C86187"/>
    <w:rsid w:val="00C86440"/>
    <w:rsid w:val="00C86CF5"/>
    <w:rsid w:val="00C86F02"/>
    <w:rsid w:val="00C87465"/>
    <w:rsid w:val="00C87B39"/>
    <w:rsid w:val="00C87F5D"/>
    <w:rsid w:val="00C90486"/>
    <w:rsid w:val="00C91248"/>
    <w:rsid w:val="00C91D83"/>
    <w:rsid w:val="00C91FB7"/>
    <w:rsid w:val="00C920F5"/>
    <w:rsid w:val="00C9234E"/>
    <w:rsid w:val="00C92A43"/>
    <w:rsid w:val="00C9323F"/>
    <w:rsid w:val="00C9326D"/>
    <w:rsid w:val="00C934F3"/>
    <w:rsid w:val="00C93665"/>
    <w:rsid w:val="00C9366E"/>
    <w:rsid w:val="00C93857"/>
    <w:rsid w:val="00C93889"/>
    <w:rsid w:val="00C93C17"/>
    <w:rsid w:val="00C93C35"/>
    <w:rsid w:val="00C93C59"/>
    <w:rsid w:val="00C94240"/>
    <w:rsid w:val="00C94558"/>
    <w:rsid w:val="00C94697"/>
    <w:rsid w:val="00C9481F"/>
    <w:rsid w:val="00C948ED"/>
    <w:rsid w:val="00C94C25"/>
    <w:rsid w:val="00C94F26"/>
    <w:rsid w:val="00C950C6"/>
    <w:rsid w:val="00C95653"/>
    <w:rsid w:val="00C95832"/>
    <w:rsid w:val="00C95A71"/>
    <w:rsid w:val="00C95ABA"/>
    <w:rsid w:val="00C95F93"/>
    <w:rsid w:val="00C96C97"/>
    <w:rsid w:val="00C97528"/>
    <w:rsid w:val="00C97856"/>
    <w:rsid w:val="00CA1846"/>
    <w:rsid w:val="00CA25C7"/>
    <w:rsid w:val="00CA25E4"/>
    <w:rsid w:val="00CA29A5"/>
    <w:rsid w:val="00CA2BC1"/>
    <w:rsid w:val="00CA2FCC"/>
    <w:rsid w:val="00CA31B9"/>
    <w:rsid w:val="00CA4157"/>
    <w:rsid w:val="00CA43AF"/>
    <w:rsid w:val="00CA4E1D"/>
    <w:rsid w:val="00CA5A7F"/>
    <w:rsid w:val="00CA5C31"/>
    <w:rsid w:val="00CA5C59"/>
    <w:rsid w:val="00CA636A"/>
    <w:rsid w:val="00CA6A5B"/>
    <w:rsid w:val="00CA6D63"/>
    <w:rsid w:val="00CA713E"/>
    <w:rsid w:val="00CA73AF"/>
    <w:rsid w:val="00CA76D3"/>
    <w:rsid w:val="00CA7777"/>
    <w:rsid w:val="00CB0535"/>
    <w:rsid w:val="00CB1116"/>
    <w:rsid w:val="00CB1155"/>
    <w:rsid w:val="00CB134A"/>
    <w:rsid w:val="00CB16D3"/>
    <w:rsid w:val="00CB18B8"/>
    <w:rsid w:val="00CB1A4B"/>
    <w:rsid w:val="00CB1B72"/>
    <w:rsid w:val="00CB24DD"/>
    <w:rsid w:val="00CB2874"/>
    <w:rsid w:val="00CB3599"/>
    <w:rsid w:val="00CB3BFA"/>
    <w:rsid w:val="00CB3E2F"/>
    <w:rsid w:val="00CB4155"/>
    <w:rsid w:val="00CB4362"/>
    <w:rsid w:val="00CB46D0"/>
    <w:rsid w:val="00CB4B13"/>
    <w:rsid w:val="00CB506D"/>
    <w:rsid w:val="00CB540E"/>
    <w:rsid w:val="00CB5F54"/>
    <w:rsid w:val="00CB667B"/>
    <w:rsid w:val="00CB6AD6"/>
    <w:rsid w:val="00CB6ADC"/>
    <w:rsid w:val="00CB6B01"/>
    <w:rsid w:val="00CB6C1F"/>
    <w:rsid w:val="00CB70BA"/>
    <w:rsid w:val="00CB7792"/>
    <w:rsid w:val="00CB79AB"/>
    <w:rsid w:val="00CC041E"/>
    <w:rsid w:val="00CC0E8E"/>
    <w:rsid w:val="00CC1075"/>
    <w:rsid w:val="00CC1CE2"/>
    <w:rsid w:val="00CC23CE"/>
    <w:rsid w:val="00CC26E5"/>
    <w:rsid w:val="00CC2C14"/>
    <w:rsid w:val="00CC2DAC"/>
    <w:rsid w:val="00CC2FC0"/>
    <w:rsid w:val="00CC3148"/>
    <w:rsid w:val="00CC3BF4"/>
    <w:rsid w:val="00CC3D36"/>
    <w:rsid w:val="00CC3D59"/>
    <w:rsid w:val="00CC3E56"/>
    <w:rsid w:val="00CC400F"/>
    <w:rsid w:val="00CC52E9"/>
    <w:rsid w:val="00CC5751"/>
    <w:rsid w:val="00CC57E8"/>
    <w:rsid w:val="00CC57EA"/>
    <w:rsid w:val="00CC5F8C"/>
    <w:rsid w:val="00CC6093"/>
    <w:rsid w:val="00CC67EF"/>
    <w:rsid w:val="00CC6B7B"/>
    <w:rsid w:val="00CC6CCC"/>
    <w:rsid w:val="00CC6EF0"/>
    <w:rsid w:val="00CC7264"/>
    <w:rsid w:val="00CD04E7"/>
    <w:rsid w:val="00CD0A28"/>
    <w:rsid w:val="00CD0A72"/>
    <w:rsid w:val="00CD0E02"/>
    <w:rsid w:val="00CD12CE"/>
    <w:rsid w:val="00CD13BC"/>
    <w:rsid w:val="00CD1854"/>
    <w:rsid w:val="00CD1F4E"/>
    <w:rsid w:val="00CD256B"/>
    <w:rsid w:val="00CD2B62"/>
    <w:rsid w:val="00CD2BCE"/>
    <w:rsid w:val="00CD3188"/>
    <w:rsid w:val="00CD3935"/>
    <w:rsid w:val="00CD3BEB"/>
    <w:rsid w:val="00CD48A4"/>
    <w:rsid w:val="00CD4CFE"/>
    <w:rsid w:val="00CD5102"/>
    <w:rsid w:val="00CD53AD"/>
    <w:rsid w:val="00CD5483"/>
    <w:rsid w:val="00CD5552"/>
    <w:rsid w:val="00CD55DB"/>
    <w:rsid w:val="00CD596E"/>
    <w:rsid w:val="00CD59A1"/>
    <w:rsid w:val="00CD5D0D"/>
    <w:rsid w:val="00CD5DF8"/>
    <w:rsid w:val="00CD6305"/>
    <w:rsid w:val="00CD6697"/>
    <w:rsid w:val="00CD6E54"/>
    <w:rsid w:val="00CD79F7"/>
    <w:rsid w:val="00CE1077"/>
    <w:rsid w:val="00CE1BCE"/>
    <w:rsid w:val="00CE215D"/>
    <w:rsid w:val="00CE2E54"/>
    <w:rsid w:val="00CE36B9"/>
    <w:rsid w:val="00CE3C5C"/>
    <w:rsid w:val="00CE3ECF"/>
    <w:rsid w:val="00CE4297"/>
    <w:rsid w:val="00CE44CF"/>
    <w:rsid w:val="00CE47C4"/>
    <w:rsid w:val="00CE4A8D"/>
    <w:rsid w:val="00CE4D75"/>
    <w:rsid w:val="00CE4ED5"/>
    <w:rsid w:val="00CE53C1"/>
    <w:rsid w:val="00CE552B"/>
    <w:rsid w:val="00CE5591"/>
    <w:rsid w:val="00CE5749"/>
    <w:rsid w:val="00CE5999"/>
    <w:rsid w:val="00CE5B6D"/>
    <w:rsid w:val="00CE5EB1"/>
    <w:rsid w:val="00CE6C2E"/>
    <w:rsid w:val="00CE7656"/>
    <w:rsid w:val="00CF0BFF"/>
    <w:rsid w:val="00CF0C43"/>
    <w:rsid w:val="00CF143F"/>
    <w:rsid w:val="00CF1773"/>
    <w:rsid w:val="00CF25A0"/>
    <w:rsid w:val="00CF2A62"/>
    <w:rsid w:val="00CF2B80"/>
    <w:rsid w:val="00CF2BE4"/>
    <w:rsid w:val="00CF2D42"/>
    <w:rsid w:val="00CF2EA6"/>
    <w:rsid w:val="00CF2F5D"/>
    <w:rsid w:val="00CF3C20"/>
    <w:rsid w:val="00CF3F58"/>
    <w:rsid w:val="00CF4412"/>
    <w:rsid w:val="00CF4859"/>
    <w:rsid w:val="00CF4D6E"/>
    <w:rsid w:val="00CF4EA7"/>
    <w:rsid w:val="00CF5311"/>
    <w:rsid w:val="00CF5B3B"/>
    <w:rsid w:val="00CF62D7"/>
    <w:rsid w:val="00CF69AA"/>
    <w:rsid w:val="00CF72C8"/>
    <w:rsid w:val="00CF7508"/>
    <w:rsid w:val="00CF755D"/>
    <w:rsid w:val="00CF7713"/>
    <w:rsid w:val="00CF78D3"/>
    <w:rsid w:val="00CF7979"/>
    <w:rsid w:val="00CF7BA6"/>
    <w:rsid w:val="00D00C50"/>
    <w:rsid w:val="00D00D43"/>
    <w:rsid w:val="00D0104E"/>
    <w:rsid w:val="00D01517"/>
    <w:rsid w:val="00D0165F"/>
    <w:rsid w:val="00D01B9C"/>
    <w:rsid w:val="00D023D7"/>
    <w:rsid w:val="00D02490"/>
    <w:rsid w:val="00D02BFD"/>
    <w:rsid w:val="00D02C8B"/>
    <w:rsid w:val="00D02FBE"/>
    <w:rsid w:val="00D033E3"/>
    <w:rsid w:val="00D0342B"/>
    <w:rsid w:val="00D0381E"/>
    <w:rsid w:val="00D038DA"/>
    <w:rsid w:val="00D03B63"/>
    <w:rsid w:val="00D04076"/>
    <w:rsid w:val="00D04D83"/>
    <w:rsid w:val="00D051C7"/>
    <w:rsid w:val="00D05514"/>
    <w:rsid w:val="00D05616"/>
    <w:rsid w:val="00D059E9"/>
    <w:rsid w:val="00D05D82"/>
    <w:rsid w:val="00D06491"/>
    <w:rsid w:val="00D065B3"/>
    <w:rsid w:val="00D06A01"/>
    <w:rsid w:val="00D06B58"/>
    <w:rsid w:val="00D06C8C"/>
    <w:rsid w:val="00D06D21"/>
    <w:rsid w:val="00D0759B"/>
    <w:rsid w:val="00D101E6"/>
    <w:rsid w:val="00D10631"/>
    <w:rsid w:val="00D10888"/>
    <w:rsid w:val="00D10A99"/>
    <w:rsid w:val="00D11325"/>
    <w:rsid w:val="00D11417"/>
    <w:rsid w:val="00D11AA2"/>
    <w:rsid w:val="00D12443"/>
    <w:rsid w:val="00D1395C"/>
    <w:rsid w:val="00D13F12"/>
    <w:rsid w:val="00D142F7"/>
    <w:rsid w:val="00D14943"/>
    <w:rsid w:val="00D14988"/>
    <w:rsid w:val="00D14D3E"/>
    <w:rsid w:val="00D152CA"/>
    <w:rsid w:val="00D152D1"/>
    <w:rsid w:val="00D156DB"/>
    <w:rsid w:val="00D15819"/>
    <w:rsid w:val="00D15C9B"/>
    <w:rsid w:val="00D15D2A"/>
    <w:rsid w:val="00D162D9"/>
    <w:rsid w:val="00D165A7"/>
    <w:rsid w:val="00D16C9B"/>
    <w:rsid w:val="00D17156"/>
    <w:rsid w:val="00D174EC"/>
    <w:rsid w:val="00D17D07"/>
    <w:rsid w:val="00D17DDD"/>
    <w:rsid w:val="00D17E66"/>
    <w:rsid w:val="00D17EC0"/>
    <w:rsid w:val="00D20096"/>
    <w:rsid w:val="00D204FE"/>
    <w:rsid w:val="00D20636"/>
    <w:rsid w:val="00D2109B"/>
    <w:rsid w:val="00D217C1"/>
    <w:rsid w:val="00D2184C"/>
    <w:rsid w:val="00D221CB"/>
    <w:rsid w:val="00D22343"/>
    <w:rsid w:val="00D22531"/>
    <w:rsid w:val="00D22E8C"/>
    <w:rsid w:val="00D22FEE"/>
    <w:rsid w:val="00D2334F"/>
    <w:rsid w:val="00D237AC"/>
    <w:rsid w:val="00D23B71"/>
    <w:rsid w:val="00D23E61"/>
    <w:rsid w:val="00D2464E"/>
    <w:rsid w:val="00D25647"/>
    <w:rsid w:val="00D2574E"/>
    <w:rsid w:val="00D25B83"/>
    <w:rsid w:val="00D26CD5"/>
    <w:rsid w:val="00D2730C"/>
    <w:rsid w:val="00D279B6"/>
    <w:rsid w:val="00D300AD"/>
    <w:rsid w:val="00D30847"/>
    <w:rsid w:val="00D30886"/>
    <w:rsid w:val="00D30A5C"/>
    <w:rsid w:val="00D30D60"/>
    <w:rsid w:val="00D31728"/>
    <w:rsid w:val="00D31C7E"/>
    <w:rsid w:val="00D31CEB"/>
    <w:rsid w:val="00D3243F"/>
    <w:rsid w:val="00D32CF8"/>
    <w:rsid w:val="00D3328E"/>
    <w:rsid w:val="00D335AD"/>
    <w:rsid w:val="00D335F1"/>
    <w:rsid w:val="00D33E5A"/>
    <w:rsid w:val="00D33E83"/>
    <w:rsid w:val="00D33E99"/>
    <w:rsid w:val="00D342FE"/>
    <w:rsid w:val="00D3495F"/>
    <w:rsid w:val="00D34F72"/>
    <w:rsid w:val="00D35512"/>
    <w:rsid w:val="00D35553"/>
    <w:rsid w:val="00D357CF"/>
    <w:rsid w:val="00D36334"/>
    <w:rsid w:val="00D37219"/>
    <w:rsid w:val="00D37345"/>
    <w:rsid w:val="00D37550"/>
    <w:rsid w:val="00D37F21"/>
    <w:rsid w:val="00D37FF4"/>
    <w:rsid w:val="00D405A6"/>
    <w:rsid w:val="00D4089F"/>
    <w:rsid w:val="00D409FF"/>
    <w:rsid w:val="00D40D1F"/>
    <w:rsid w:val="00D40E4C"/>
    <w:rsid w:val="00D41500"/>
    <w:rsid w:val="00D41810"/>
    <w:rsid w:val="00D418AE"/>
    <w:rsid w:val="00D42D90"/>
    <w:rsid w:val="00D42DAD"/>
    <w:rsid w:val="00D430EF"/>
    <w:rsid w:val="00D43231"/>
    <w:rsid w:val="00D43C16"/>
    <w:rsid w:val="00D44030"/>
    <w:rsid w:val="00D441F0"/>
    <w:rsid w:val="00D443CC"/>
    <w:rsid w:val="00D44EA7"/>
    <w:rsid w:val="00D45055"/>
    <w:rsid w:val="00D450E6"/>
    <w:rsid w:val="00D4544A"/>
    <w:rsid w:val="00D462DB"/>
    <w:rsid w:val="00D463AE"/>
    <w:rsid w:val="00D468C8"/>
    <w:rsid w:val="00D468CB"/>
    <w:rsid w:val="00D46A9E"/>
    <w:rsid w:val="00D474B7"/>
    <w:rsid w:val="00D4761F"/>
    <w:rsid w:val="00D476F9"/>
    <w:rsid w:val="00D47D48"/>
    <w:rsid w:val="00D47EF9"/>
    <w:rsid w:val="00D501B7"/>
    <w:rsid w:val="00D50288"/>
    <w:rsid w:val="00D50A6B"/>
    <w:rsid w:val="00D50E1A"/>
    <w:rsid w:val="00D51187"/>
    <w:rsid w:val="00D515E0"/>
    <w:rsid w:val="00D517DE"/>
    <w:rsid w:val="00D518A7"/>
    <w:rsid w:val="00D51A39"/>
    <w:rsid w:val="00D51A9F"/>
    <w:rsid w:val="00D524C3"/>
    <w:rsid w:val="00D5273B"/>
    <w:rsid w:val="00D52DCE"/>
    <w:rsid w:val="00D53951"/>
    <w:rsid w:val="00D539A7"/>
    <w:rsid w:val="00D53F37"/>
    <w:rsid w:val="00D543F8"/>
    <w:rsid w:val="00D54692"/>
    <w:rsid w:val="00D54BD4"/>
    <w:rsid w:val="00D5545D"/>
    <w:rsid w:val="00D555A1"/>
    <w:rsid w:val="00D55C7C"/>
    <w:rsid w:val="00D55ED7"/>
    <w:rsid w:val="00D56582"/>
    <w:rsid w:val="00D56817"/>
    <w:rsid w:val="00D56DBE"/>
    <w:rsid w:val="00D57001"/>
    <w:rsid w:val="00D57890"/>
    <w:rsid w:val="00D57ADF"/>
    <w:rsid w:val="00D57CE4"/>
    <w:rsid w:val="00D57FEC"/>
    <w:rsid w:val="00D60175"/>
    <w:rsid w:val="00D601B7"/>
    <w:rsid w:val="00D601BB"/>
    <w:rsid w:val="00D6042F"/>
    <w:rsid w:val="00D60602"/>
    <w:rsid w:val="00D60BC2"/>
    <w:rsid w:val="00D61135"/>
    <w:rsid w:val="00D6113A"/>
    <w:rsid w:val="00D613DD"/>
    <w:rsid w:val="00D61533"/>
    <w:rsid w:val="00D615A5"/>
    <w:rsid w:val="00D61CB8"/>
    <w:rsid w:val="00D61E37"/>
    <w:rsid w:val="00D61F41"/>
    <w:rsid w:val="00D637E0"/>
    <w:rsid w:val="00D63931"/>
    <w:rsid w:val="00D6406D"/>
    <w:rsid w:val="00D643A8"/>
    <w:rsid w:val="00D6463F"/>
    <w:rsid w:val="00D64780"/>
    <w:rsid w:val="00D64A1C"/>
    <w:rsid w:val="00D65107"/>
    <w:rsid w:val="00D651BD"/>
    <w:rsid w:val="00D66192"/>
    <w:rsid w:val="00D66226"/>
    <w:rsid w:val="00D662CA"/>
    <w:rsid w:val="00D6635F"/>
    <w:rsid w:val="00D66FCA"/>
    <w:rsid w:val="00D6744E"/>
    <w:rsid w:val="00D6776F"/>
    <w:rsid w:val="00D67799"/>
    <w:rsid w:val="00D677F8"/>
    <w:rsid w:val="00D67C66"/>
    <w:rsid w:val="00D707DE"/>
    <w:rsid w:val="00D708A1"/>
    <w:rsid w:val="00D70BC5"/>
    <w:rsid w:val="00D70C2C"/>
    <w:rsid w:val="00D70D1B"/>
    <w:rsid w:val="00D71291"/>
    <w:rsid w:val="00D7142E"/>
    <w:rsid w:val="00D71A46"/>
    <w:rsid w:val="00D72659"/>
    <w:rsid w:val="00D726C6"/>
    <w:rsid w:val="00D73051"/>
    <w:rsid w:val="00D7363B"/>
    <w:rsid w:val="00D737B2"/>
    <w:rsid w:val="00D73905"/>
    <w:rsid w:val="00D740EE"/>
    <w:rsid w:val="00D74264"/>
    <w:rsid w:val="00D743F7"/>
    <w:rsid w:val="00D749D8"/>
    <w:rsid w:val="00D74E8D"/>
    <w:rsid w:val="00D7572C"/>
    <w:rsid w:val="00D758F6"/>
    <w:rsid w:val="00D75E9D"/>
    <w:rsid w:val="00D75EF9"/>
    <w:rsid w:val="00D76466"/>
    <w:rsid w:val="00D7660E"/>
    <w:rsid w:val="00D76B3C"/>
    <w:rsid w:val="00D76CA4"/>
    <w:rsid w:val="00D77043"/>
    <w:rsid w:val="00D7716D"/>
    <w:rsid w:val="00D773FA"/>
    <w:rsid w:val="00D77888"/>
    <w:rsid w:val="00D77C28"/>
    <w:rsid w:val="00D80597"/>
    <w:rsid w:val="00D805D1"/>
    <w:rsid w:val="00D80807"/>
    <w:rsid w:val="00D8113C"/>
    <w:rsid w:val="00D81141"/>
    <w:rsid w:val="00D814E4"/>
    <w:rsid w:val="00D81AE5"/>
    <w:rsid w:val="00D81B00"/>
    <w:rsid w:val="00D81F48"/>
    <w:rsid w:val="00D8209D"/>
    <w:rsid w:val="00D82265"/>
    <w:rsid w:val="00D82466"/>
    <w:rsid w:val="00D82A34"/>
    <w:rsid w:val="00D82BAA"/>
    <w:rsid w:val="00D83124"/>
    <w:rsid w:val="00D838EE"/>
    <w:rsid w:val="00D83A61"/>
    <w:rsid w:val="00D84646"/>
    <w:rsid w:val="00D848DC"/>
    <w:rsid w:val="00D85365"/>
    <w:rsid w:val="00D857A7"/>
    <w:rsid w:val="00D861A2"/>
    <w:rsid w:val="00D864F0"/>
    <w:rsid w:val="00D86F0E"/>
    <w:rsid w:val="00D871F4"/>
    <w:rsid w:val="00D87A26"/>
    <w:rsid w:val="00D90C38"/>
    <w:rsid w:val="00D90E2C"/>
    <w:rsid w:val="00D91679"/>
    <w:rsid w:val="00D91A61"/>
    <w:rsid w:val="00D91FFF"/>
    <w:rsid w:val="00D922AD"/>
    <w:rsid w:val="00D92331"/>
    <w:rsid w:val="00D92366"/>
    <w:rsid w:val="00D92C9C"/>
    <w:rsid w:val="00D931F4"/>
    <w:rsid w:val="00D9321B"/>
    <w:rsid w:val="00D934EC"/>
    <w:rsid w:val="00D93543"/>
    <w:rsid w:val="00D942CE"/>
    <w:rsid w:val="00D9441F"/>
    <w:rsid w:val="00D947A9"/>
    <w:rsid w:val="00D94D98"/>
    <w:rsid w:val="00D95082"/>
    <w:rsid w:val="00D9522B"/>
    <w:rsid w:val="00D95729"/>
    <w:rsid w:val="00D95BCE"/>
    <w:rsid w:val="00D95EEB"/>
    <w:rsid w:val="00D9623E"/>
    <w:rsid w:val="00D96D2C"/>
    <w:rsid w:val="00D96EF0"/>
    <w:rsid w:val="00DA0567"/>
    <w:rsid w:val="00DA085F"/>
    <w:rsid w:val="00DA0C12"/>
    <w:rsid w:val="00DA1126"/>
    <w:rsid w:val="00DA1808"/>
    <w:rsid w:val="00DA1B13"/>
    <w:rsid w:val="00DA1B3F"/>
    <w:rsid w:val="00DA25FB"/>
    <w:rsid w:val="00DA2A94"/>
    <w:rsid w:val="00DA330B"/>
    <w:rsid w:val="00DA3D17"/>
    <w:rsid w:val="00DA3F9A"/>
    <w:rsid w:val="00DA4287"/>
    <w:rsid w:val="00DA4349"/>
    <w:rsid w:val="00DA5C5A"/>
    <w:rsid w:val="00DA5D32"/>
    <w:rsid w:val="00DA650F"/>
    <w:rsid w:val="00DA72E6"/>
    <w:rsid w:val="00DA7725"/>
    <w:rsid w:val="00DA7738"/>
    <w:rsid w:val="00DA78AC"/>
    <w:rsid w:val="00DA78B2"/>
    <w:rsid w:val="00DA7A66"/>
    <w:rsid w:val="00DA7C8A"/>
    <w:rsid w:val="00DB00F4"/>
    <w:rsid w:val="00DB029F"/>
    <w:rsid w:val="00DB02F2"/>
    <w:rsid w:val="00DB06A3"/>
    <w:rsid w:val="00DB07E5"/>
    <w:rsid w:val="00DB0966"/>
    <w:rsid w:val="00DB163F"/>
    <w:rsid w:val="00DB2CFB"/>
    <w:rsid w:val="00DB30A3"/>
    <w:rsid w:val="00DB30B1"/>
    <w:rsid w:val="00DB32D2"/>
    <w:rsid w:val="00DB3494"/>
    <w:rsid w:val="00DB37F4"/>
    <w:rsid w:val="00DB3915"/>
    <w:rsid w:val="00DB3A8B"/>
    <w:rsid w:val="00DB3AA0"/>
    <w:rsid w:val="00DB3AFA"/>
    <w:rsid w:val="00DB3B0D"/>
    <w:rsid w:val="00DB4064"/>
    <w:rsid w:val="00DB4366"/>
    <w:rsid w:val="00DB4F70"/>
    <w:rsid w:val="00DB628C"/>
    <w:rsid w:val="00DB64E3"/>
    <w:rsid w:val="00DB704E"/>
    <w:rsid w:val="00DB7289"/>
    <w:rsid w:val="00DB7CF4"/>
    <w:rsid w:val="00DB7D6D"/>
    <w:rsid w:val="00DC013A"/>
    <w:rsid w:val="00DC0592"/>
    <w:rsid w:val="00DC0A46"/>
    <w:rsid w:val="00DC1D17"/>
    <w:rsid w:val="00DC28C9"/>
    <w:rsid w:val="00DC2EFD"/>
    <w:rsid w:val="00DC3210"/>
    <w:rsid w:val="00DC32AC"/>
    <w:rsid w:val="00DC35C3"/>
    <w:rsid w:val="00DC413F"/>
    <w:rsid w:val="00DC4754"/>
    <w:rsid w:val="00DC4B1A"/>
    <w:rsid w:val="00DC4FEB"/>
    <w:rsid w:val="00DC5ABF"/>
    <w:rsid w:val="00DC6027"/>
    <w:rsid w:val="00DC6029"/>
    <w:rsid w:val="00DC627B"/>
    <w:rsid w:val="00DC640C"/>
    <w:rsid w:val="00DC6D9D"/>
    <w:rsid w:val="00DC6DF9"/>
    <w:rsid w:val="00DC6EBB"/>
    <w:rsid w:val="00DC6EED"/>
    <w:rsid w:val="00DC7016"/>
    <w:rsid w:val="00DC7079"/>
    <w:rsid w:val="00DC7863"/>
    <w:rsid w:val="00DC792D"/>
    <w:rsid w:val="00DC7F46"/>
    <w:rsid w:val="00DD0ED9"/>
    <w:rsid w:val="00DD1A6E"/>
    <w:rsid w:val="00DD20CD"/>
    <w:rsid w:val="00DD33D0"/>
    <w:rsid w:val="00DD34EC"/>
    <w:rsid w:val="00DD3AC9"/>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4E5F"/>
    <w:rsid w:val="00DE5738"/>
    <w:rsid w:val="00DE59B2"/>
    <w:rsid w:val="00DE713B"/>
    <w:rsid w:val="00DE74A9"/>
    <w:rsid w:val="00DE76C3"/>
    <w:rsid w:val="00DE7D2A"/>
    <w:rsid w:val="00DE7DB6"/>
    <w:rsid w:val="00DF028B"/>
    <w:rsid w:val="00DF0538"/>
    <w:rsid w:val="00DF0A84"/>
    <w:rsid w:val="00DF0F18"/>
    <w:rsid w:val="00DF114B"/>
    <w:rsid w:val="00DF1246"/>
    <w:rsid w:val="00DF12E5"/>
    <w:rsid w:val="00DF199F"/>
    <w:rsid w:val="00DF2438"/>
    <w:rsid w:val="00DF29FC"/>
    <w:rsid w:val="00DF3201"/>
    <w:rsid w:val="00DF3365"/>
    <w:rsid w:val="00DF33E3"/>
    <w:rsid w:val="00DF4C9D"/>
    <w:rsid w:val="00DF4F52"/>
    <w:rsid w:val="00DF509A"/>
    <w:rsid w:val="00DF50CF"/>
    <w:rsid w:val="00DF55BF"/>
    <w:rsid w:val="00DF57D5"/>
    <w:rsid w:val="00DF58FA"/>
    <w:rsid w:val="00DF63CF"/>
    <w:rsid w:val="00DF6717"/>
    <w:rsid w:val="00DF6E6C"/>
    <w:rsid w:val="00DF7618"/>
    <w:rsid w:val="00DF77AE"/>
    <w:rsid w:val="00E003D9"/>
    <w:rsid w:val="00E00A40"/>
    <w:rsid w:val="00E00AFB"/>
    <w:rsid w:val="00E00C20"/>
    <w:rsid w:val="00E00C8D"/>
    <w:rsid w:val="00E00D8E"/>
    <w:rsid w:val="00E00F34"/>
    <w:rsid w:val="00E01349"/>
    <w:rsid w:val="00E020F6"/>
    <w:rsid w:val="00E02C9E"/>
    <w:rsid w:val="00E03578"/>
    <w:rsid w:val="00E03643"/>
    <w:rsid w:val="00E03A72"/>
    <w:rsid w:val="00E03AF8"/>
    <w:rsid w:val="00E03CE7"/>
    <w:rsid w:val="00E040D5"/>
    <w:rsid w:val="00E0442B"/>
    <w:rsid w:val="00E04446"/>
    <w:rsid w:val="00E04A86"/>
    <w:rsid w:val="00E04CB9"/>
    <w:rsid w:val="00E04CC1"/>
    <w:rsid w:val="00E04EBD"/>
    <w:rsid w:val="00E04F5B"/>
    <w:rsid w:val="00E0512A"/>
    <w:rsid w:val="00E055C9"/>
    <w:rsid w:val="00E05713"/>
    <w:rsid w:val="00E06C3A"/>
    <w:rsid w:val="00E06E35"/>
    <w:rsid w:val="00E0709C"/>
    <w:rsid w:val="00E078BB"/>
    <w:rsid w:val="00E079D9"/>
    <w:rsid w:val="00E10029"/>
    <w:rsid w:val="00E10661"/>
    <w:rsid w:val="00E10698"/>
    <w:rsid w:val="00E11627"/>
    <w:rsid w:val="00E1177F"/>
    <w:rsid w:val="00E117EE"/>
    <w:rsid w:val="00E12039"/>
    <w:rsid w:val="00E12246"/>
    <w:rsid w:val="00E124F0"/>
    <w:rsid w:val="00E12A68"/>
    <w:rsid w:val="00E12F5E"/>
    <w:rsid w:val="00E13314"/>
    <w:rsid w:val="00E13ED4"/>
    <w:rsid w:val="00E14318"/>
    <w:rsid w:val="00E14442"/>
    <w:rsid w:val="00E15560"/>
    <w:rsid w:val="00E15DC8"/>
    <w:rsid w:val="00E1619B"/>
    <w:rsid w:val="00E164A9"/>
    <w:rsid w:val="00E177C4"/>
    <w:rsid w:val="00E17B3E"/>
    <w:rsid w:val="00E20164"/>
    <w:rsid w:val="00E205F7"/>
    <w:rsid w:val="00E210F0"/>
    <w:rsid w:val="00E2157F"/>
    <w:rsid w:val="00E2242E"/>
    <w:rsid w:val="00E22542"/>
    <w:rsid w:val="00E22B3B"/>
    <w:rsid w:val="00E22D61"/>
    <w:rsid w:val="00E23483"/>
    <w:rsid w:val="00E23B74"/>
    <w:rsid w:val="00E240A2"/>
    <w:rsid w:val="00E24355"/>
    <w:rsid w:val="00E2445D"/>
    <w:rsid w:val="00E249D9"/>
    <w:rsid w:val="00E24D03"/>
    <w:rsid w:val="00E24E2B"/>
    <w:rsid w:val="00E25950"/>
    <w:rsid w:val="00E25E1A"/>
    <w:rsid w:val="00E25FB2"/>
    <w:rsid w:val="00E26342"/>
    <w:rsid w:val="00E2693C"/>
    <w:rsid w:val="00E27ADE"/>
    <w:rsid w:val="00E3058A"/>
    <w:rsid w:val="00E306D2"/>
    <w:rsid w:val="00E30B3F"/>
    <w:rsid w:val="00E30C18"/>
    <w:rsid w:val="00E315E5"/>
    <w:rsid w:val="00E31A9B"/>
    <w:rsid w:val="00E31E30"/>
    <w:rsid w:val="00E32110"/>
    <w:rsid w:val="00E32375"/>
    <w:rsid w:val="00E32504"/>
    <w:rsid w:val="00E32F4C"/>
    <w:rsid w:val="00E33030"/>
    <w:rsid w:val="00E334D8"/>
    <w:rsid w:val="00E337F7"/>
    <w:rsid w:val="00E33B58"/>
    <w:rsid w:val="00E33F59"/>
    <w:rsid w:val="00E34974"/>
    <w:rsid w:val="00E35040"/>
    <w:rsid w:val="00E350BB"/>
    <w:rsid w:val="00E355AE"/>
    <w:rsid w:val="00E3566A"/>
    <w:rsid w:val="00E35C5F"/>
    <w:rsid w:val="00E35FC3"/>
    <w:rsid w:val="00E36576"/>
    <w:rsid w:val="00E366FE"/>
    <w:rsid w:val="00E36A28"/>
    <w:rsid w:val="00E36AA8"/>
    <w:rsid w:val="00E370DE"/>
    <w:rsid w:val="00E37784"/>
    <w:rsid w:val="00E37BD5"/>
    <w:rsid w:val="00E37EBE"/>
    <w:rsid w:val="00E403F0"/>
    <w:rsid w:val="00E4050E"/>
    <w:rsid w:val="00E4075B"/>
    <w:rsid w:val="00E40DDD"/>
    <w:rsid w:val="00E41A7C"/>
    <w:rsid w:val="00E4222A"/>
    <w:rsid w:val="00E42763"/>
    <w:rsid w:val="00E42FBC"/>
    <w:rsid w:val="00E432D0"/>
    <w:rsid w:val="00E43507"/>
    <w:rsid w:val="00E43E63"/>
    <w:rsid w:val="00E442B5"/>
    <w:rsid w:val="00E444DF"/>
    <w:rsid w:val="00E4494D"/>
    <w:rsid w:val="00E44AA7"/>
    <w:rsid w:val="00E44B62"/>
    <w:rsid w:val="00E44E19"/>
    <w:rsid w:val="00E44FA0"/>
    <w:rsid w:val="00E452E6"/>
    <w:rsid w:val="00E455E5"/>
    <w:rsid w:val="00E45774"/>
    <w:rsid w:val="00E45837"/>
    <w:rsid w:val="00E45C24"/>
    <w:rsid w:val="00E45D28"/>
    <w:rsid w:val="00E45E9F"/>
    <w:rsid w:val="00E474D6"/>
    <w:rsid w:val="00E47E22"/>
    <w:rsid w:val="00E50085"/>
    <w:rsid w:val="00E50DE9"/>
    <w:rsid w:val="00E515A1"/>
    <w:rsid w:val="00E51627"/>
    <w:rsid w:val="00E51FE2"/>
    <w:rsid w:val="00E52388"/>
    <w:rsid w:val="00E524B6"/>
    <w:rsid w:val="00E524CE"/>
    <w:rsid w:val="00E5251A"/>
    <w:rsid w:val="00E52EA9"/>
    <w:rsid w:val="00E531FC"/>
    <w:rsid w:val="00E5343D"/>
    <w:rsid w:val="00E53441"/>
    <w:rsid w:val="00E53884"/>
    <w:rsid w:val="00E5396F"/>
    <w:rsid w:val="00E53A55"/>
    <w:rsid w:val="00E54D72"/>
    <w:rsid w:val="00E54FBF"/>
    <w:rsid w:val="00E5503C"/>
    <w:rsid w:val="00E55186"/>
    <w:rsid w:val="00E55193"/>
    <w:rsid w:val="00E55509"/>
    <w:rsid w:val="00E55923"/>
    <w:rsid w:val="00E55DC4"/>
    <w:rsid w:val="00E565D7"/>
    <w:rsid w:val="00E56B8E"/>
    <w:rsid w:val="00E56E89"/>
    <w:rsid w:val="00E57403"/>
    <w:rsid w:val="00E5796B"/>
    <w:rsid w:val="00E6023B"/>
    <w:rsid w:val="00E6039E"/>
    <w:rsid w:val="00E606C2"/>
    <w:rsid w:val="00E60848"/>
    <w:rsid w:val="00E611A6"/>
    <w:rsid w:val="00E614E3"/>
    <w:rsid w:val="00E61B15"/>
    <w:rsid w:val="00E622B6"/>
    <w:rsid w:val="00E626D5"/>
    <w:rsid w:val="00E6289A"/>
    <w:rsid w:val="00E6298F"/>
    <w:rsid w:val="00E62D84"/>
    <w:rsid w:val="00E62D97"/>
    <w:rsid w:val="00E630A6"/>
    <w:rsid w:val="00E63A49"/>
    <w:rsid w:val="00E63C40"/>
    <w:rsid w:val="00E6425B"/>
    <w:rsid w:val="00E64264"/>
    <w:rsid w:val="00E64974"/>
    <w:rsid w:val="00E64F01"/>
    <w:rsid w:val="00E65223"/>
    <w:rsid w:val="00E6531D"/>
    <w:rsid w:val="00E65769"/>
    <w:rsid w:val="00E65A1F"/>
    <w:rsid w:val="00E65B11"/>
    <w:rsid w:val="00E65D74"/>
    <w:rsid w:val="00E65D90"/>
    <w:rsid w:val="00E65E05"/>
    <w:rsid w:val="00E65FA4"/>
    <w:rsid w:val="00E661B1"/>
    <w:rsid w:val="00E663E4"/>
    <w:rsid w:val="00E671A8"/>
    <w:rsid w:val="00E67745"/>
    <w:rsid w:val="00E7043E"/>
    <w:rsid w:val="00E705E1"/>
    <w:rsid w:val="00E7062E"/>
    <w:rsid w:val="00E70B20"/>
    <w:rsid w:val="00E71089"/>
    <w:rsid w:val="00E718A9"/>
    <w:rsid w:val="00E71CCB"/>
    <w:rsid w:val="00E720D8"/>
    <w:rsid w:val="00E722AE"/>
    <w:rsid w:val="00E72342"/>
    <w:rsid w:val="00E72364"/>
    <w:rsid w:val="00E7287F"/>
    <w:rsid w:val="00E728BE"/>
    <w:rsid w:val="00E7358A"/>
    <w:rsid w:val="00E749A9"/>
    <w:rsid w:val="00E74DE4"/>
    <w:rsid w:val="00E7548A"/>
    <w:rsid w:val="00E76292"/>
    <w:rsid w:val="00E763B0"/>
    <w:rsid w:val="00E764EC"/>
    <w:rsid w:val="00E76A91"/>
    <w:rsid w:val="00E76E34"/>
    <w:rsid w:val="00E77140"/>
    <w:rsid w:val="00E7726B"/>
    <w:rsid w:val="00E801F1"/>
    <w:rsid w:val="00E80688"/>
    <w:rsid w:val="00E80C3B"/>
    <w:rsid w:val="00E80CC5"/>
    <w:rsid w:val="00E812A1"/>
    <w:rsid w:val="00E8142B"/>
    <w:rsid w:val="00E81480"/>
    <w:rsid w:val="00E8187E"/>
    <w:rsid w:val="00E81F4F"/>
    <w:rsid w:val="00E82071"/>
    <w:rsid w:val="00E82EB9"/>
    <w:rsid w:val="00E83222"/>
    <w:rsid w:val="00E8327C"/>
    <w:rsid w:val="00E832F3"/>
    <w:rsid w:val="00E8368D"/>
    <w:rsid w:val="00E83AFB"/>
    <w:rsid w:val="00E83D72"/>
    <w:rsid w:val="00E84638"/>
    <w:rsid w:val="00E84ADD"/>
    <w:rsid w:val="00E84C3A"/>
    <w:rsid w:val="00E85632"/>
    <w:rsid w:val="00E85AF5"/>
    <w:rsid w:val="00E85EB8"/>
    <w:rsid w:val="00E861B4"/>
    <w:rsid w:val="00E86510"/>
    <w:rsid w:val="00E86D18"/>
    <w:rsid w:val="00E8736C"/>
    <w:rsid w:val="00E87807"/>
    <w:rsid w:val="00E8796A"/>
    <w:rsid w:val="00E87BC2"/>
    <w:rsid w:val="00E87CC6"/>
    <w:rsid w:val="00E87EB1"/>
    <w:rsid w:val="00E90129"/>
    <w:rsid w:val="00E912C9"/>
    <w:rsid w:val="00E91321"/>
    <w:rsid w:val="00E91996"/>
    <w:rsid w:val="00E91D14"/>
    <w:rsid w:val="00E91FF3"/>
    <w:rsid w:val="00E9204F"/>
    <w:rsid w:val="00E926CB"/>
    <w:rsid w:val="00E926DB"/>
    <w:rsid w:val="00E92725"/>
    <w:rsid w:val="00E93424"/>
    <w:rsid w:val="00E942B6"/>
    <w:rsid w:val="00E94342"/>
    <w:rsid w:val="00E9446D"/>
    <w:rsid w:val="00E9469A"/>
    <w:rsid w:val="00E94C15"/>
    <w:rsid w:val="00E95512"/>
    <w:rsid w:val="00E955D6"/>
    <w:rsid w:val="00E956C2"/>
    <w:rsid w:val="00E96266"/>
    <w:rsid w:val="00E9691B"/>
    <w:rsid w:val="00E9726B"/>
    <w:rsid w:val="00E9762F"/>
    <w:rsid w:val="00E97640"/>
    <w:rsid w:val="00E97778"/>
    <w:rsid w:val="00EA0066"/>
    <w:rsid w:val="00EA06C0"/>
    <w:rsid w:val="00EA0C39"/>
    <w:rsid w:val="00EA1032"/>
    <w:rsid w:val="00EA1D80"/>
    <w:rsid w:val="00EA2791"/>
    <w:rsid w:val="00EA2DC4"/>
    <w:rsid w:val="00EA2DDB"/>
    <w:rsid w:val="00EA3443"/>
    <w:rsid w:val="00EA41F3"/>
    <w:rsid w:val="00EA4EA9"/>
    <w:rsid w:val="00EA5E51"/>
    <w:rsid w:val="00EA665C"/>
    <w:rsid w:val="00EA6DB4"/>
    <w:rsid w:val="00EA72D3"/>
    <w:rsid w:val="00EA7688"/>
    <w:rsid w:val="00EA7B3E"/>
    <w:rsid w:val="00EA7DBA"/>
    <w:rsid w:val="00EA7FA1"/>
    <w:rsid w:val="00EB049E"/>
    <w:rsid w:val="00EB054D"/>
    <w:rsid w:val="00EB0E1E"/>
    <w:rsid w:val="00EB0F5E"/>
    <w:rsid w:val="00EB14E7"/>
    <w:rsid w:val="00EB1671"/>
    <w:rsid w:val="00EB171C"/>
    <w:rsid w:val="00EB197C"/>
    <w:rsid w:val="00EB290A"/>
    <w:rsid w:val="00EB2E3D"/>
    <w:rsid w:val="00EB319B"/>
    <w:rsid w:val="00EB331D"/>
    <w:rsid w:val="00EB3D18"/>
    <w:rsid w:val="00EB40AA"/>
    <w:rsid w:val="00EB40B5"/>
    <w:rsid w:val="00EB4BC6"/>
    <w:rsid w:val="00EB545E"/>
    <w:rsid w:val="00EB5D34"/>
    <w:rsid w:val="00EB6BD3"/>
    <w:rsid w:val="00EB6CB7"/>
    <w:rsid w:val="00EB6E72"/>
    <w:rsid w:val="00EB71DF"/>
    <w:rsid w:val="00EB7418"/>
    <w:rsid w:val="00EB7D7D"/>
    <w:rsid w:val="00EB7FBE"/>
    <w:rsid w:val="00EC00A3"/>
    <w:rsid w:val="00EC064E"/>
    <w:rsid w:val="00EC06F1"/>
    <w:rsid w:val="00EC0D76"/>
    <w:rsid w:val="00EC17B5"/>
    <w:rsid w:val="00EC1A48"/>
    <w:rsid w:val="00EC2122"/>
    <w:rsid w:val="00EC234C"/>
    <w:rsid w:val="00EC3065"/>
    <w:rsid w:val="00EC3264"/>
    <w:rsid w:val="00EC346C"/>
    <w:rsid w:val="00EC3B4E"/>
    <w:rsid w:val="00EC3C0F"/>
    <w:rsid w:val="00EC3C6F"/>
    <w:rsid w:val="00EC55DE"/>
    <w:rsid w:val="00EC5A0F"/>
    <w:rsid w:val="00EC5F20"/>
    <w:rsid w:val="00EC5FA4"/>
    <w:rsid w:val="00EC6722"/>
    <w:rsid w:val="00EC67B3"/>
    <w:rsid w:val="00EC67DC"/>
    <w:rsid w:val="00EC7AFD"/>
    <w:rsid w:val="00EC7B62"/>
    <w:rsid w:val="00ED068C"/>
    <w:rsid w:val="00ED0B0B"/>
    <w:rsid w:val="00ED0BB1"/>
    <w:rsid w:val="00ED12B9"/>
    <w:rsid w:val="00ED132C"/>
    <w:rsid w:val="00ED150F"/>
    <w:rsid w:val="00ED1804"/>
    <w:rsid w:val="00ED1E77"/>
    <w:rsid w:val="00ED20DA"/>
    <w:rsid w:val="00ED2511"/>
    <w:rsid w:val="00ED29FB"/>
    <w:rsid w:val="00ED2AA9"/>
    <w:rsid w:val="00ED2D4B"/>
    <w:rsid w:val="00ED36BC"/>
    <w:rsid w:val="00ED3A5F"/>
    <w:rsid w:val="00ED3D32"/>
    <w:rsid w:val="00ED4FBE"/>
    <w:rsid w:val="00ED50DB"/>
    <w:rsid w:val="00ED51A9"/>
    <w:rsid w:val="00ED581D"/>
    <w:rsid w:val="00ED6351"/>
    <w:rsid w:val="00ED67D9"/>
    <w:rsid w:val="00ED6B7C"/>
    <w:rsid w:val="00ED6D3D"/>
    <w:rsid w:val="00ED6D4C"/>
    <w:rsid w:val="00ED7438"/>
    <w:rsid w:val="00ED7AE9"/>
    <w:rsid w:val="00EE00CA"/>
    <w:rsid w:val="00EE05AA"/>
    <w:rsid w:val="00EE07C6"/>
    <w:rsid w:val="00EE08E4"/>
    <w:rsid w:val="00EE144C"/>
    <w:rsid w:val="00EE1D54"/>
    <w:rsid w:val="00EE2C63"/>
    <w:rsid w:val="00EE3EF7"/>
    <w:rsid w:val="00EE4977"/>
    <w:rsid w:val="00EE4CDF"/>
    <w:rsid w:val="00EE5838"/>
    <w:rsid w:val="00EE585F"/>
    <w:rsid w:val="00EE65B7"/>
    <w:rsid w:val="00EE7591"/>
    <w:rsid w:val="00EE76AA"/>
    <w:rsid w:val="00EE78BF"/>
    <w:rsid w:val="00EE78C4"/>
    <w:rsid w:val="00EF01BE"/>
    <w:rsid w:val="00EF07DF"/>
    <w:rsid w:val="00EF0BDA"/>
    <w:rsid w:val="00EF0C75"/>
    <w:rsid w:val="00EF0E92"/>
    <w:rsid w:val="00EF10E1"/>
    <w:rsid w:val="00EF1410"/>
    <w:rsid w:val="00EF14FC"/>
    <w:rsid w:val="00EF169E"/>
    <w:rsid w:val="00EF190B"/>
    <w:rsid w:val="00EF1C90"/>
    <w:rsid w:val="00EF1CA6"/>
    <w:rsid w:val="00EF2268"/>
    <w:rsid w:val="00EF2415"/>
    <w:rsid w:val="00EF2BE2"/>
    <w:rsid w:val="00EF2C77"/>
    <w:rsid w:val="00EF34DB"/>
    <w:rsid w:val="00EF3508"/>
    <w:rsid w:val="00EF375E"/>
    <w:rsid w:val="00EF4A84"/>
    <w:rsid w:val="00EF4AC9"/>
    <w:rsid w:val="00EF4C09"/>
    <w:rsid w:val="00EF4D14"/>
    <w:rsid w:val="00EF4D91"/>
    <w:rsid w:val="00EF4EE1"/>
    <w:rsid w:val="00EF592D"/>
    <w:rsid w:val="00EF5A3F"/>
    <w:rsid w:val="00EF5CAD"/>
    <w:rsid w:val="00EF5DDF"/>
    <w:rsid w:val="00EF63F8"/>
    <w:rsid w:val="00EF6683"/>
    <w:rsid w:val="00EF689C"/>
    <w:rsid w:val="00EF6BA7"/>
    <w:rsid w:val="00EF6E42"/>
    <w:rsid w:val="00EF6F6D"/>
    <w:rsid w:val="00EF7A79"/>
    <w:rsid w:val="00EF7B7C"/>
    <w:rsid w:val="00F0072D"/>
    <w:rsid w:val="00F009DF"/>
    <w:rsid w:val="00F00F38"/>
    <w:rsid w:val="00F01077"/>
    <w:rsid w:val="00F01181"/>
    <w:rsid w:val="00F01313"/>
    <w:rsid w:val="00F01752"/>
    <w:rsid w:val="00F01E09"/>
    <w:rsid w:val="00F024A6"/>
    <w:rsid w:val="00F02CC0"/>
    <w:rsid w:val="00F0349E"/>
    <w:rsid w:val="00F03678"/>
    <w:rsid w:val="00F03B4C"/>
    <w:rsid w:val="00F03DE8"/>
    <w:rsid w:val="00F03ED3"/>
    <w:rsid w:val="00F04ABE"/>
    <w:rsid w:val="00F04BD3"/>
    <w:rsid w:val="00F04DE9"/>
    <w:rsid w:val="00F05259"/>
    <w:rsid w:val="00F0528F"/>
    <w:rsid w:val="00F055BE"/>
    <w:rsid w:val="00F059F7"/>
    <w:rsid w:val="00F05EEF"/>
    <w:rsid w:val="00F0714E"/>
    <w:rsid w:val="00F07A90"/>
    <w:rsid w:val="00F103D0"/>
    <w:rsid w:val="00F103FF"/>
    <w:rsid w:val="00F10A66"/>
    <w:rsid w:val="00F10B83"/>
    <w:rsid w:val="00F10FB4"/>
    <w:rsid w:val="00F11003"/>
    <w:rsid w:val="00F116D5"/>
    <w:rsid w:val="00F117AC"/>
    <w:rsid w:val="00F11D54"/>
    <w:rsid w:val="00F11EE1"/>
    <w:rsid w:val="00F14105"/>
    <w:rsid w:val="00F14A5B"/>
    <w:rsid w:val="00F15376"/>
    <w:rsid w:val="00F15C61"/>
    <w:rsid w:val="00F15DF5"/>
    <w:rsid w:val="00F161F9"/>
    <w:rsid w:val="00F16212"/>
    <w:rsid w:val="00F165F9"/>
    <w:rsid w:val="00F16A25"/>
    <w:rsid w:val="00F16ABE"/>
    <w:rsid w:val="00F16FD6"/>
    <w:rsid w:val="00F17436"/>
    <w:rsid w:val="00F17F6F"/>
    <w:rsid w:val="00F2016D"/>
    <w:rsid w:val="00F20555"/>
    <w:rsid w:val="00F20762"/>
    <w:rsid w:val="00F20C2F"/>
    <w:rsid w:val="00F213B4"/>
    <w:rsid w:val="00F21C7F"/>
    <w:rsid w:val="00F21E72"/>
    <w:rsid w:val="00F22202"/>
    <w:rsid w:val="00F2253C"/>
    <w:rsid w:val="00F22D65"/>
    <w:rsid w:val="00F22FBE"/>
    <w:rsid w:val="00F2309B"/>
    <w:rsid w:val="00F230CF"/>
    <w:rsid w:val="00F2320F"/>
    <w:rsid w:val="00F2330A"/>
    <w:rsid w:val="00F233E8"/>
    <w:rsid w:val="00F23895"/>
    <w:rsid w:val="00F24489"/>
    <w:rsid w:val="00F24F07"/>
    <w:rsid w:val="00F250BE"/>
    <w:rsid w:val="00F2533C"/>
    <w:rsid w:val="00F25390"/>
    <w:rsid w:val="00F256AC"/>
    <w:rsid w:val="00F25C8B"/>
    <w:rsid w:val="00F2630F"/>
    <w:rsid w:val="00F264E4"/>
    <w:rsid w:val="00F26A77"/>
    <w:rsid w:val="00F26BD4"/>
    <w:rsid w:val="00F26C5B"/>
    <w:rsid w:val="00F26CF1"/>
    <w:rsid w:val="00F26D40"/>
    <w:rsid w:val="00F275EE"/>
    <w:rsid w:val="00F279E7"/>
    <w:rsid w:val="00F27C39"/>
    <w:rsid w:val="00F30468"/>
    <w:rsid w:val="00F306C4"/>
    <w:rsid w:val="00F30AD2"/>
    <w:rsid w:val="00F30F57"/>
    <w:rsid w:val="00F313D1"/>
    <w:rsid w:val="00F31AC7"/>
    <w:rsid w:val="00F32322"/>
    <w:rsid w:val="00F32B8D"/>
    <w:rsid w:val="00F33450"/>
    <w:rsid w:val="00F33B03"/>
    <w:rsid w:val="00F33BF0"/>
    <w:rsid w:val="00F33F43"/>
    <w:rsid w:val="00F33F4A"/>
    <w:rsid w:val="00F34321"/>
    <w:rsid w:val="00F34AB4"/>
    <w:rsid w:val="00F34D2A"/>
    <w:rsid w:val="00F34DB5"/>
    <w:rsid w:val="00F35737"/>
    <w:rsid w:val="00F35FC0"/>
    <w:rsid w:val="00F3623B"/>
    <w:rsid w:val="00F36680"/>
    <w:rsid w:val="00F3701B"/>
    <w:rsid w:val="00F37351"/>
    <w:rsid w:val="00F37925"/>
    <w:rsid w:val="00F37A33"/>
    <w:rsid w:val="00F37C56"/>
    <w:rsid w:val="00F37D54"/>
    <w:rsid w:val="00F37DFB"/>
    <w:rsid w:val="00F405A2"/>
    <w:rsid w:val="00F40605"/>
    <w:rsid w:val="00F408D7"/>
    <w:rsid w:val="00F41168"/>
    <w:rsid w:val="00F41CF4"/>
    <w:rsid w:val="00F41D09"/>
    <w:rsid w:val="00F43018"/>
    <w:rsid w:val="00F43417"/>
    <w:rsid w:val="00F43D61"/>
    <w:rsid w:val="00F43F0D"/>
    <w:rsid w:val="00F440DA"/>
    <w:rsid w:val="00F44669"/>
    <w:rsid w:val="00F446EA"/>
    <w:rsid w:val="00F4481E"/>
    <w:rsid w:val="00F44A2B"/>
    <w:rsid w:val="00F453B8"/>
    <w:rsid w:val="00F458D7"/>
    <w:rsid w:val="00F4599B"/>
    <w:rsid w:val="00F45DF5"/>
    <w:rsid w:val="00F45E27"/>
    <w:rsid w:val="00F4608E"/>
    <w:rsid w:val="00F46220"/>
    <w:rsid w:val="00F463DA"/>
    <w:rsid w:val="00F46984"/>
    <w:rsid w:val="00F46EC8"/>
    <w:rsid w:val="00F4743D"/>
    <w:rsid w:val="00F4747C"/>
    <w:rsid w:val="00F47501"/>
    <w:rsid w:val="00F479BB"/>
    <w:rsid w:val="00F503D8"/>
    <w:rsid w:val="00F505EC"/>
    <w:rsid w:val="00F50F60"/>
    <w:rsid w:val="00F511F3"/>
    <w:rsid w:val="00F5160F"/>
    <w:rsid w:val="00F51A30"/>
    <w:rsid w:val="00F51F38"/>
    <w:rsid w:val="00F51FF0"/>
    <w:rsid w:val="00F52518"/>
    <w:rsid w:val="00F52846"/>
    <w:rsid w:val="00F52977"/>
    <w:rsid w:val="00F53299"/>
    <w:rsid w:val="00F539C6"/>
    <w:rsid w:val="00F54384"/>
    <w:rsid w:val="00F544F0"/>
    <w:rsid w:val="00F54F37"/>
    <w:rsid w:val="00F550DD"/>
    <w:rsid w:val="00F552EC"/>
    <w:rsid w:val="00F5547A"/>
    <w:rsid w:val="00F55644"/>
    <w:rsid w:val="00F55A0A"/>
    <w:rsid w:val="00F55C50"/>
    <w:rsid w:val="00F562DD"/>
    <w:rsid w:val="00F562FE"/>
    <w:rsid w:val="00F56B73"/>
    <w:rsid w:val="00F56ED0"/>
    <w:rsid w:val="00F57253"/>
    <w:rsid w:val="00F573E1"/>
    <w:rsid w:val="00F575BF"/>
    <w:rsid w:val="00F57B8C"/>
    <w:rsid w:val="00F57F6B"/>
    <w:rsid w:val="00F6078D"/>
    <w:rsid w:val="00F6080D"/>
    <w:rsid w:val="00F611A2"/>
    <w:rsid w:val="00F613A2"/>
    <w:rsid w:val="00F61593"/>
    <w:rsid w:val="00F61993"/>
    <w:rsid w:val="00F61D8C"/>
    <w:rsid w:val="00F61DDA"/>
    <w:rsid w:val="00F624DB"/>
    <w:rsid w:val="00F626F7"/>
    <w:rsid w:val="00F62A73"/>
    <w:rsid w:val="00F631C8"/>
    <w:rsid w:val="00F639F6"/>
    <w:rsid w:val="00F63F14"/>
    <w:rsid w:val="00F642CC"/>
    <w:rsid w:val="00F6455D"/>
    <w:rsid w:val="00F646BC"/>
    <w:rsid w:val="00F64A16"/>
    <w:rsid w:val="00F64A33"/>
    <w:rsid w:val="00F64CA7"/>
    <w:rsid w:val="00F651F1"/>
    <w:rsid w:val="00F65626"/>
    <w:rsid w:val="00F657D2"/>
    <w:rsid w:val="00F66B32"/>
    <w:rsid w:val="00F66B69"/>
    <w:rsid w:val="00F66F1E"/>
    <w:rsid w:val="00F67003"/>
    <w:rsid w:val="00F673FA"/>
    <w:rsid w:val="00F6790F"/>
    <w:rsid w:val="00F70365"/>
    <w:rsid w:val="00F70866"/>
    <w:rsid w:val="00F70D06"/>
    <w:rsid w:val="00F70FB2"/>
    <w:rsid w:val="00F71111"/>
    <w:rsid w:val="00F71724"/>
    <w:rsid w:val="00F71A2F"/>
    <w:rsid w:val="00F7201D"/>
    <w:rsid w:val="00F720F5"/>
    <w:rsid w:val="00F724DA"/>
    <w:rsid w:val="00F726FB"/>
    <w:rsid w:val="00F72A72"/>
    <w:rsid w:val="00F72C24"/>
    <w:rsid w:val="00F7332E"/>
    <w:rsid w:val="00F73CAA"/>
    <w:rsid w:val="00F73EC1"/>
    <w:rsid w:val="00F73F2F"/>
    <w:rsid w:val="00F74084"/>
    <w:rsid w:val="00F742F3"/>
    <w:rsid w:val="00F744C7"/>
    <w:rsid w:val="00F74714"/>
    <w:rsid w:val="00F7477E"/>
    <w:rsid w:val="00F74F6B"/>
    <w:rsid w:val="00F750B6"/>
    <w:rsid w:val="00F752D4"/>
    <w:rsid w:val="00F75308"/>
    <w:rsid w:val="00F75493"/>
    <w:rsid w:val="00F75996"/>
    <w:rsid w:val="00F75B30"/>
    <w:rsid w:val="00F75F87"/>
    <w:rsid w:val="00F761EB"/>
    <w:rsid w:val="00F76335"/>
    <w:rsid w:val="00F76963"/>
    <w:rsid w:val="00F77077"/>
    <w:rsid w:val="00F7745A"/>
    <w:rsid w:val="00F77732"/>
    <w:rsid w:val="00F77B64"/>
    <w:rsid w:val="00F77DD0"/>
    <w:rsid w:val="00F77FD2"/>
    <w:rsid w:val="00F80985"/>
    <w:rsid w:val="00F80FF9"/>
    <w:rsid w:val="00F80FFD"/>
    <w:rsid w:val="00F812CF"/>
    <w:rsid w:val="00F81441"/>
    <w:rsid w:val="00F8166C"/>
    <w:rsid w:val="00F81CAE"/>
    <w:rsid w:val="00F82645"/>
    <w:rsid w:val="00F827A5"/>
    <w:rsid w:val="00F82848"/>
    <w:rsid w:val="00F82964"/>
    <w:rsid w:val="00F83026"/>
    <w:rsid w:val="00F835C3"/>
    <w:rsid w:val="00F8367A"/>
    <w:rsid w:val="00F83BE0"/>
    <w:rsid w:val="00F83CC7"/>
    <w:rsid w:val="00F85286"/>
    <w:rsid w:val="00F858EA"/>
    <w:rsid w:val="00F85959"/>
    <w:rsid w:val="00F85E6A"/>
    <w:rsid w:val="00F85FFB"/>
    <w:rsid w:val="00F8657F"/>
    <w:rsid w:val="00F86761"/>
    <w:rsid w:val="00F86C53"/>
    <w:rsid w:val="00F86EB0"/>
    <w:rsid w:val="00F87549"/>
    <w:rsid w:val="00F902CE"/>
    <w:rsid w:val="00F905F5"/>
    <w:rsid w:val="00F9062D"/>
    <w:rsid w:val="00F90E7A"/>
    <w:rsid w:val="00F91980"/>
    <w:rsid w:val="00F92498"/>
    <w:rsid w:val="00F93979"/>
    <w:rsid w:val="00F93AD5"/>
    <w:rsid w:val="00F93C62"/>
    <w:rsid w:val="00F93E2F"/>
    <w:rsid w:val="00F948D3"/>
    <w:rsid w:val="00F94C4B"/>
    <w:rsid w:val="00F94D00"/>
    <w:rsid w:val="00F94D5E"/>
    <w:rsid w:val="00F95161"/>
    <w:rsid w:val="00F95874"/>
    <w:rsid w:val="00F96311"/>
    <w:rsid w:val="00F96975"/>
    <w:rsid w:val="00F969CD"/>
    <w:rsid w:val="00F96D8A"/>
    <w:rsid w:val="00F96E2A"/>
    <w:rsid w:val="00F96E5C"/>
    <w:rsid w:val="00F96EF4"/>
    <w:rsid w:val="00F973A7"/>
    <w:rsid w:val="00F974F0"/>
    <w:rsid w:val="00F976CD"/>
    <w:rsid w:val="00F9777D"/>
    <w:rsid w:val="00F97B34"/>
    <w:rsid w:val="00F97B71"/>
    <w:rsid w:val="00F97BD7"/>
    <w:rsid w:val="00F97DDA"/>
    <w:rsid w:val="00FA0A5B"/>
    <w:rsid w:val="00FA0F70"/>
    <w:rsid w:val="00FA1708"/>
    <w:rsid w:val="00FA196A"/>
    <w:rsid w:val="00FA1A1E"/>
    <w:rsid w:val="00FA1AEB"/>
    <w:rsid w:val="00FA247D"/>
    <w:rsid w:val="00FA2A7E"/>
    <w:rsid w:val="00FA2DC1"/>
    <w:rsid w:val="00FA3813"/>
    <w:rsid w:val="00FA383F"/>
    <w:rsid w:val="00FA3861"/>
    <w:rsid w:val="00FA38FF"/>
    <w:rsid w:val="00FA416B"/>
    <w:rsid w:val="00FA4A9A"/>
    <w:rsid w:val="00FA4C11"/>
    <w:rsid w:val="00FA4CB7"/>
    <w:rsid w:val="00FA50EC"/>
    <w:rsid w:val="00FA5456"/>
    <w:rsid w:val="00FA5A6A"/>
    <w:rsid w:val="00FA5CD6"/>
    <w:rsid w:val="00FA5DB4"/>
    <w:rsid w:val="00FA6441"/>
    <w:rsid w:val="00FA6493"/>
    <w:rsid w:val="00FA67F5"/>
    <w:rsid w:val="00FA6B53"/>
    <w:rsid w:val="00FA6FD3"/>
    <w:rsid w:val="00FA734B"/>
    <w:rsid w:val="00FA73A6"/>
    <w:rsid w:val="00FA7C4C"/>
    <w:rsid w:val="00FA7D50"/>
    <w:rsid w:val="00FB00C7"/>
    <w:rsid w:val="00FB0E57"/>
    <w:rsid w:val="00FB11C2"/>
    <w:rsid w:val="00FB1938"/>
    <w:rsid w:val="00FB262D"/>
    <w:rsid w:val="00FB29DF"/>
    <w:rsid w:val="00FB3A9C"/>
    <w:rsid w:val="00FB48A8"/>
    <w:rsid w:val="00FB4F0E"/>
    <w:rsid w:val="00FB5299"/>
    <w:rsid w:val="00FB5ADE"/>
    <w:rsid w:val="00FB5BF0"/>
    <w:rsid w:val="00FB5F74"/>
    <w:rsid w:val="00FB5FDC"/>
    <w:rsid w:val="00FB60CD"/>
    <w:rsid w:val="00FB6169"/>
    <w:rsid w:val="00FB63E5"/>
    <w:rsid w:val="00FB6567"/>
    <w:rsid w:val="00FB6595"/>
    <w:rsid w:val="00FB7DBD"/>
    <w:rsid w:val="00FC00B9"/>
    <w:rsid w:val="00FC074F"/>
    <w:rsid w:val="00FC097F"/>
    <w:rsid w:val="00FC09DD"/>
    <w:rsid w:val="00FC1338"/>
    <w:rsid w:val="00FC14F3"/>
    <w:rsid w:val="00FC1FBF"/>
    <w:rsid w:val="00FC258B"/>
    <w:rsid w:val="00FC2774"/>
    <w:rsid w:val="00FC336A"/>
    <w:rsid w:val="00FC3909"/>
    <w:rsid w:val="00FC3BFE"/>
    <w:rsid w:val="00FC3D41"/>
    <w:rsid w:val="00FC3E0D"/>
    <w:rsid w:val="00FC400F"/>
    <w:rsid w:val="00FC40FA"/>
    <w:rsid w:val="00FC436C"/>
    <w:rsid w:val="00FC4A8F"/>
    <w:rsid w:val="00FC4EF8"/>
    <w:rsid w:val="00FC55FE"/>
    <w:rsid w:val="00FC581E"/>
    <w:rsid w:val="00FC5E32"/>
    <w:rsid w:val="00FC5EEF"/>
    <w:rsid w:val="00FC6037"/>
    <w:rsid w:val="00FC6655"/>
    <w:rsid w:val="00FC671E"/>
    <w:rsid w:val="00FC688D"/>
    <w:rsid w:val="00FC6F88"/>
    <w:rsid w:val="00FC7097"/>
    <w:rsid w:val="00FC727C"/>
    <w:rsid w:val="00FC72CD"/>
    <w:rsid w:val="00FC7E81"/>
    <w:rsid w:val="00FD002C"/>
    <w:rsid w:val="00FD0469"/>
    <w:rsid w:val="00FD0553"/>
    <w:rsid w:val="00FD0782"/>
    <w:rsid w:val="00FD1326"/>
    <w:rsid w:val="00FD1BD7"/>
    <w:rsid w:val="00FD1CA2"/>
    <w:rsid w:val="00FD1D00"/>
    <w:rsid w:val="00FD1E61"/>
    <w:rsid w:val="00FD218A"/>
    <w:rsid w:val="00FD2418"/>
    <w:rsid w:val="00FD258A"/>
    <w:rsid w:val="00FD2833"/>
    <w:rsid w:val="00FD320A"/>
    <w:rsid w:val="00FD36DD"/>
    <w:rsid w:val="00FD38EC"/>
    <w:rsid w:val="00FD3965"/>
    <w:rsid w:val="00FD3BC6"/>
    <w:rsid w:val="00FD45A1"/>
    <w:rsid w:val="00FD47F5"/>
    <w:rsid w:val="00FD53A0"/>
    <w:rsid w:val="00FD5B62"/>
    <w:rsid w:val="00FD5BF4"/>
    <w:rsid w:val="00FD5C6E"/>
    <w:rsid w:val="00FD5DF1"/>
    <w:rsid w:val="00FD5FA3"/>
    <w:rsid w:val="00FD62A9"/>
    <w:rsid w:val="00FD6353"/>
    <w:rsid w:val="00FD66BD"/>
    <w:rsid w:val="00FD6732"/>
    <w:rsid w:val="00FD6AFD"/>
    <w:rsid w:val="00FD701E"/>
    <w:rsid w:val="00FD7373"/>
    <w:rsid w:val="00FD7470"/>
    <w:rsid w:val="00FD75B3"/>
    <w:rsid w:val="00FD77A1"/>
    <w:rsid w:val="00FE0755"/>
    <w:rsid w:val="00FE118E"/>
    <w:rsid w:val="00FE13D0"/>
    <w:rsid w:val="00FE1B46"/>
    <w:rsid w:val="00FE1FC4"/>
    <w:rsid w:val="00FE2092"/>
    <w:rsid w:val="00FE2180"/>
    <w:rsid w:val="00FE2189"/>
    <w:rsid w:val="00FE2260"/>
    <w:rsid w:val="00FE2620"/>
    <w:rsid w:val="00FE3148"/>
    <w:rsid w:val="00FE331C"/>
    <w:rsid w:val="00FE39C0"/>
    <w:rsid w:val="00FE3D29"/>
    <w:rsid w:val="00FE3ED2"/>
    <w:rsid w:val="00FE4735"/>
    <w:rsid w:val="00FE47D2"/>
    <w:rsid w:val="00FE483B"/>
    <w:rsid w:val="00FE51FC"/>
    <w:rsid w:val="00FE531A"/>
    <w:rsid w:val="00FE5422"/>
    <w:rsid w:val="00FE57D5"/>
    <w:rsid w:val="00FE5852"/>
    <w:rsid w:val="00FE58C6"/>
    <w:rsid w:val="00FE669C"/>
    <w:rsid w:val="00FE69FB"/>
    <w:rsid w:val="00FE6A77"/>
    <w:rsid w:val="00FE6F80"/>
    <w:rsid w:val="00FE706E"/>
    <w:rsid w:val="00FE758F"/>
    <w:rsid w:val="00FE78A5"/>
    <w:rsid w:val="00FF0232"/>
    <w:rsid w:val="00FF02AE"/>
    <w:rsid w:val="00FF04EF"/>
    <w:rsid w:val="00FF0884"/>
    <w:rsid w:val="00FF0ED1"/>
    <w:rsid w:val="00FF0F46"/>
    <w:rsid w:val="00FF1B18"/>
    <w:rsid w:val="00FF1E73"/>
    <w:rsid w:val="00FF1F06"/>
    <w:rsid w:val="00FF2776"/>
    <w:rsid w:val="00FF2A89"/>
    <w:rsid w:val="00FF2FB6"/>
    <w:rsid w:val="00FF3234"/>
    <w:rsid w:val="00FF3A16"/>
    <w:rsid w:val="00FF3A7C"/>
    <w:rsid w:val="00FF4B1A"/>
    <w:rsid w:val="00FF4D2D"/>
    <w:rsid w:val="00FF5786"/>
    <w:rsid w:val="00FF58CD"/>
    <w:rsid w:val="00FF5A54"/>
    <w:rsid w:val="00FF5D14"/>
    <w:rsid w:val="00FF6164"/>
    <w:rsid w:val="00FF651C"/>
    <w:rsid w:val="00FF6A20"/>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012F84"/>
    <w:pPr>
      <w:spacing w:after="0" w:line="360" w:lineRule="auto"/>
      <w:jc w:val="both"/>
    </w:pPr>
    <w:rPr>
      <w:rFonts w:ascii="Times New Roman" w:hAnsi="Times New Roman"/>
      <w:sz w:val="24"/>
    </w:rPr>
  </w:style>
  <w:style w:type="paragraph" w:styleId="Naslov1">
    <w:name w:val="heading 1"/>
    <w:basedOn w:val="Navaden"/>
    <w:next w:val="Navaden"/>
    <w:link w:val="Naslov1Znak"/>
    <w:uiPriority w:val="9"/>
    <w:qFormat/>
    <w:rsid w:val="005D0C4E"/>
    <w:pPr>
      <w:keepNext/>
      <w:keepLines/>
      <w:spacing w:before="200" w:after="200"/>
      <w:outlineLvl w:val="0"/>
    </w:pPr>
    <w:rPr>
      <w:rFonts w:eastAsiaTheme="majorEastAsia" w:cstheme="majorBidi"/>
      <w:bCs/>
      <w:szCs w:val="28"/>
    </w:rPr>
  </w:style>
  <w:style w:type="paragraph" w:styleId="Naslov2">
    <w:name w:val="heading 2"/>
    <w:basedOn w:val="Navaden"/>
    <w:next w:val="Navaden"/>
    <w:link w:val="Naslov2Znak"/>
    <w:uiPriority w:val="9"/>
    <w:unhideWhenUsed/>
    <w:qFormat/>
    <w:rsid w:val="001648EF"/>
    <w:pPr>
      <w:keepNext/>
      <w:keepLines/>
      <w:spacing w:after="200"/>
      <w:outlineLvl w:val="1"/>
    </w:pPr>
    <w:rPr>
      <w:rFonts w:eastAsiaTheme="majorEastAsia" w:cstheme="majorBidi"/>
      <w:bCs/>
      <w:szCs w:val="26"/>
    </w:rPr>
  </w:style>
  <w:style w:type="paragraph" w:styleId="Naslov3">
    <w:name w:val="heading 3"/>
    <w:basedOn w:val="Navaden"/>
    <w:next w:val="Navaden"/>
    <w:link w:val="Naslov3Znak"/>
    <w:uiPriority w:val="9"/>
    <w:unhideWhenUsed/>
    <w:qFormat/>
    <w:rsid w:val="0070195A"/>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pPr>
      <w:spacing w:line="480" w:lineRule="auto"/>
      <w:ind w:left="720" w:hanging="720"/>
    </w:pPr>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5D0C4E"/>
    <w:rPr>
      <w:rFonts w:ascii="Times New Roman" w:eastAsiaTheme="majorEastAsia" w:hAnsi="Times New Roman" w:cstheme="majorBidi"/>
      <w:bCs/>
      <w:sz w:val="24"/>
      <w:szCs w:val="28"/>
    </w:rPr>
  </w:style>
  <w:style w:type="character" w:customStyle="1" w:styleId="Naslov2Znak">
    <w:name w:val="Naslov 2 Znak"/>
    <w:basedOn w:val="Privzetapisavaodstavka"/>
    <w:link w:val="Naslov2"/>
    <w:uiPriority w:val="9"/>
    <w:rsid w:val="001648EF"/>
    <w:rPr>
      <w:rFonts w:ascii="Times New Roman" w:eastAsiaTheme="majorEastAsia" w:hAnsi="Times New Roman" w:cstheme="majorBidi"/>
      <w:bCs/>
      <w:sz w:val="24"/>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ind w:left="220"/>
    </w:pPr>
    <w:rPr>
      <w:rFonts w:cstheme="minorHAnsi"/>
      <w:bCs/>
    </w:rPr>
  </w:style>
  <w:style w:type="paragraph" w:styleId="Kazalovsebine1">
    <w:name w:val="toc 1"/>
    <w:basedOn w:val="Navaden"/>
    <w:next w:val="Navaden"/>
    <w:autoRedefine/>
    <w:uiPriority w:val="39"/>
    <w:unhideWhenUsed/>
    <w:qFormat/>
    <w:rsid w:val="005A3BD8"/>
    <w:pPr>
      <w:spacing w:before="120"/>
    </w:pPr>
    <w:rPr>
      <w:rFonts w:cstheme="minorHAnsi"/>
      <w:bCs/>
      <w:iCs/>
      <w:szCs w:val="24"/>
    </w:rPr>
  </w:style>
  <w:style w:type="paragraph" w:styleId="Kazalovsebine3">
    <w:name w:val="toc 3"/>
    <w:basedOn w:val="Navaden"/>
    <w:next w:val="Navaden"/>
    <w:autoRedefine/>
    <w:uiPriority w:val="39"/>
    <w:unhideWhenUsed/>
    <w:qFormat/>
    <w:rsid w:val="0070195A"/>
    <w:pPr>
      <w:ind w:left="440"/>
    </w:pPr>
    <w:rPr>
      <w:rFonts w:cstheme="minorHAnsi"/>
      <w:sz w:val="20"/>
      <w:szCs w:val="20"/>
    </w:rPr>
  </w:style>
  <w:style w:type="paragraph" w:styleId="Kazalovsebine4">
    <w:name w:val="toc 4"/>
    <w:basedOn w:val="Navaden"/>
    <w:next w:val="Navaden"/>
    <w:autoRedefine/>
    <w:uiPriority w:val="39"/>
    <w:unhideWhenUsed/>
    <w:rsid w:val="0070195A"/>
    <w:pPr>
      <w:ind w:left="660"/>
    </w:pPr>
    <w:rPr>
      <w:rFonts w:cstheme="minorHAnsi"/>
      <w:sz w:val="20"/>
      <w:szCs w:val="20"/>
    </w:rPr>
  </w:style>
  <w:style w:type="paragraph" w:styleId="Kazalovsebine5">
    <w:name w:val="toc 5"/>
    <w:basedOn w:val="Navaden"/>
    <w:next w:val="Navaden"/>
    <w:autoRedefine/>
    <w:uiPriority w:val="39"/>
    <w:unhideWhenUsed/>
    <w:rsid w:val="0070195A"/>
    <w:pPr>
      <w:ind w:left="880"/>
    </w:pPr>
    <w:rPr>
      <w:rFonts w:cstheme="minorHAnsi"/>
      <w:sz w:val="20"/>
      <w:szCs w:val="20"/>
    </w:rPr>
  </w:style>
  <w:style w:type="paragraph" w:styleId="Kazalovsebine6">
    <w:name w:val="toc 6"/>
    <w:basedOn w:val="Navaden"/>
    <w:next w:val="Navaden"/>
    <w:autoRedefine/>
    <w:uiPriority w:val="39"/>
    <w:unhideWhenUsed/>
    <w:rsid w:val="0070195A"/>
    <w:pPr>
      <w:ind w:left="1100"/>
    </w:pPr>
    <w:rPr>
      <w:rFonts w:cstheme="minorHAnsi"/>
      <w:sz w:val="20"/>
      <w:szCs w:val="20"/>
    </w:rPr>
  </w:style>
  <w:style w:type="paragraph" w:styleId="Kazalovsebine7">
    <w:name w:val="toc 7"/>
    <w:basedOn w:val="Navaden"/>
    <w:next w:val="Navaden"/>
    <w:autoRedefine/>
    <w:uiPriority w:val="39"/>
    <w:unhideWhenUsed/>
    <w:rsid w:val="0070195A"/>
    <w:pPr>
      <w:ind w:left="1320"/>
    </w:pPr>
    <w:rPr>
      <w:rFonts w:cstheme="minorHAnsi"/>
      <w:sz w:val="20"/>
      <w:szCs w:val="20"/>
    </w:rPr>
  </w:style>
  <w:style w:type="paragraph" w:styleId="Kazalovsebine8">
    <w:name w:val="toc 8"/>
    <w:basedOn w:val="Navaden"/>
    <w:next w:val="Navaden"/>
    <w:autoRedefine/>
    <w:uiPriority w:val="39"/>
    <w:unhideWhenUsed/>
    <w:rsid w:val="0070195A"/>
    <w:pPr>
      <w:ind w:left="1540"/>
    </w:pPr>
    <w:rPr>
      <w:rFonts w:cstheme="minorHAnsi"/>
      <w:sz w:val="20"/>
      <w:szCs w:val="20"/>
    </w:rPr>
  </w:style>
  <w:style w:type="paragraph" w:styleId="Kazalovsebine9">
    <w:name w:val="toc 9"/>
    <w:basedOn w:val="Navaden"/>
    <w:next w:val="Navaden"/>
    <w:autoRedefine/>
    <w:uiPriority w:val="39"/>
    <w:unhideWhenUsed/>
    <w:rsid w:val="0070195A"/>
    <w:pPr>
      <w:ind w:left="1760"/>
    </w:pPr>
    <w:rPr>
      <w:rFonts w:cstheme="minorHAnsi"/>
      <w:sz w:val="20"/>
      <w:szCs w:val="20"/>
    </w:rPr>
  </w:style>
  <w:style w:type="paragraph" w:customStyle="1" w:styleId="naslov">
    <w:name w:val="naslov"/>
    <w:basedOn w:val="Navaden"/>
    <w:link w:val="naslovZnak"/>
    <w:qFormat/>
    <w:rsid w:val="00F77B64"/>
    <w:pPr>
      <w:tabs>
        <w:tab w:val="left" w:pos="4678"/>
      </w:tabs>
      <w:spacing w:before="200" w:after="200"/>
    </w:pPr>
    <w:rPr>
      <w:rFonts w:cs="Times New Roman"/>
      <w:szCs w:val="24"/>
    </w:rPr>
  </w:style>
  <w:style w:type="paragraph" w:customStyle="1" w:styleId="podnaslov">
    <w:name w:val="podnaslov"/>
    <w:basedOn w:val="Navaden"/>
    <w:link w:val="podnaslovZnak"/>
    <w:qFormat/>
    <w:rsid w:val="00FC3D41"/>
    <w:pPr>
      <w:spacing w:after="200"/>
      <w:contextualSpacing/>
    </w:pPr>
    <w:rPr>
      <w:rFonts w:cs="Times New Roman"/>
      <w:szCs w:val="24"/>
    </w:rPr>
  </w:style>
  <w:style w:type="character" w:customStyle="1" w:styleId="naslovZnak">
    <w:name w:val="naslov Znak"/>
    <w:basedOn w:val="Privzetapisavaodstavka"/>
    <w:link w:val="naslov"/>
    <w:rsid w:val="00F77B64"/>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FC3D41"/>
    <w:rPr>
      <w:rFonts w:ascii="Times New Roman" w:hAnsi="Times New Roman" w:cs="Times New Roman"/>
      <w:sz w:val="24"/>
      <w:szCs w:val="24"/>
    </w:rPr>
  </w:style>
  <w:style w:type="paragraph" w:styleId="Kazaloslik">
    <w:name w:val="table of figures"/>
    <w:basedOn w:val="Navaden"/>
    <w:next w:val="Navaden"/>
    <w:uiPriority w:val="99"/>
    <w:unhideWhenUsed/>
    <w:rsid w:val="00E04A86"/>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 w:type="paragraph" w:styleId="Navadensplet">
    <w:name w:val="Normal (Web)"/>
    <w:basedOn w:val="Navaden"/>
    <w:uiPriority w:val="99"/>
    <w:semiHidden/>
    <w:unhideWhenUsed/>
    <w:rsid w:val="00C2720A"/>
    <w:pPr>
      <w:spacing w:before="100" w:beforeAutospacing="1" w:after="100" w:afterAutospacing="1" w:line="240" w:lineRule="auto"/>
    </w:pPr>
    <w:rPr>
      <w:rFonts w:eastAsia="Times New Roman" w:cs="Times New Roman"/>
      <w:szCs w:val="24"/>
      <w:lang w:eastAsia="sl-SI"/>
    </w:rPr>
  </w:style>
  <w:style w:type="character" w:styleId="Krepko">
    <w:name w:val="Strong"/>
    <w:basedOn w:val="Privzetapisavaodstavka"/>
    <w:uiPriority w:val="22"/>
    <w:qFormat/>
    <w:rsid w:val="008C5F5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012F84"/>
    <w:pPr>
      <w:spacing w:after="0" w:line="360" w:lineRule="auto"/>
      <w:jc w:val="both"/>
    </w:pPr>
    <w:rPr>
      <w:rFonts w:ascii="Times New Roman" w:hAnsi="Times New Roman"/>
      <w:sz w:val="24"/>
    </w:rPr>
  </w:style>
  <w:style w:type="paragraph" w:styleId="Naslov1">
    <w:name w:val="heading 1"/>
    <w:basedOn w:val="Navaden"/>
    <w:next w:val="Navaden"/>
    <w:link w:val="Naslov1Znak"/>
    <w:uiPriority w:val="9"/>
    <w:qFormat/>
    <w:rsid w:val="005D0C4E"/>
    <w:pPr>
      <w:keepNext/>
      <w:keepLines/>
      <w:spacing w:before="200" w:after="200"/>
      <w:outlineLvl w:val="0"/>
    </w:pPr>
    <w:rPr>
      <w:rFonts w:eastAsiaTheme="majorEastAsia" w:cstheme="majorBidi"/>
      <w:bCs/>
      <w:szCs w:val="28"/>
    </w:rPr>
  </w:style>
  <w:style w:type="paragraph" w:styleId="Naslov2">
    <w:name w:val="heading 2"/>
    <w:basedOn w:val="Navaden"/>
    <w:next w:val="Navaden"/>
    <w:link w:val="Naslov2Znak"/>
    <w:uiPriority w:val="9"/>
    <w:unhideWhenUsed/>
    <w:qFormat/>
    <w:rsid w:val="001648EF"/>
    <w:pPr>
      <w:keepNext/>
      <w:keepLines/>
      <w:spacing w:after="200"/>
      <w:outlineLvl w:val="1"/>
    </w:pPr>
    <w:rPr>
      <w:rFonts w:eastAsiaTheme="majorEastAsia" w:cstheme="majorBidi"/>
      <w:bCs/>
      <w:szCs w:val="26"/>
    </w:rPr>
  </w:style>
  <w:style w:type="paragraph" w:styleId="Naslov3">
    <w:name w:val="heading 3"/>
    <w:basedOn w:val="Navaden"/>
    <w:next w:val="Navaden"/>
    <w:link w:val="Naslov3Znak"/>
    <w:uiPriority w:val="9"/>
    <w:unhideWhenUsed/>
    <w:qFormat/>
    <w:rsid w:val="0070195A"/>
    <w:pPr>
      <w:keepNext/>
      <w:keepLines/>
      <w:spacing w:before="20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pPr>
      <w:spacing w:line="480" w:lineRule="auto"/>
      <w:ind w:left="720" w:hanging="720"/>
    </w:pPr>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5D0C4E"/>
    <w:rPr>
      <w:rFonts w:ascii="Times New Roman" w:eastAsiaTheme="majorEastAsia" w:hAnsi="Times New Roman" w:cstheme="majorBidi"/>
      <w:bCs/>
      <w:sz w:val="24"/>
      <w:szCs w:val="28"/>
    </w:rPr>
  </w:style>
  <w:style w:type="character" w:customStyle="1" w:styleId="Naslov2Znak">
    <w:name w:val="Naslov 2 Znak"/>
    <w:basedOn w:val="Privzetapisavaodstavka"/>
    <w:link w:val="Naslov2"/>
    <w:uiPriority w:val="9"/>
    <w:rsid w:val="001648EF"/>
    <w:rPr>
      <w:rFonts w:ascii="Times New Roman" w:eastAsiaTheme="majorEastAsia" w:hAnsi="Times New Roman" w:cstheme="majorBidi"/>
      <w:bCs/>
      <w:sz w:val="24"/>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ind w:left="220"/>
    </w:pPr>
    <w:rPr>
      <w:rFonts w:cstheme="minorHAnsi"/>
      <w:bCs/>
    </w:rPr>
  </w:style>
  <w:style w:type="paragraph" w:styleId="Kazalovsebine1">
    <w:name w:val="toc 1"/>
    <w:basedOn w:val="Navaden"/>
    <w:next w:val="Navaden"/>
    <w:autoRedefine/>
    <w:uiPriority w:val="39"/>
    <w:unhideWhenUsed/>
    <w:qFormat/>
    <w:rsid w:val="005A3BD8"/>
    <w:pPr>
      <w:spacing w:before="120"/>
    </w:pPr>
    <w:rPr>
      <w:rFonts w:cstheme="minorHAnsi"/>
      <w:bCs/>
      <w:iCs/>
      <w:szCs w:val="24"/>
    </w:rPr>
  </w:style>
  <w:style w:type="paragraph" w:styleId="Kazalovsebine3">
    <w:name w:val="toc 3"/>
    <w:basedOn w:val="Navaden"/>
    <w:next w:val="Navaden"/>
    <w:autoRedefine/>
    <w:uiPriority w:val="39"/>
    <w:unhideWhenUsed/>
    <w:qFormat/>
    <w:rsid w:val="0070195A"/>
    <w:pPr>
      <w:ind w:left="440"/>
    </w:pPr>
    <w:rPr>
      <w:rFonts w:cstheme="minorHAnsi"/>
      <w:sz w:val="20"/>
      <w:szCs w:val="20"/>
    </w:rPr>
  </w:style>
  <w:style w:type="paragraph" w:styleId="Kazalovsebine4">
    <w:name w:val="toc 4"/>
    <w:basedOn w:val="Navaden"/>
    <w:next w:val="Navaden"/>
    <w:autoRedefine/>
    <w:uiPriority w:val="39"/>
    <w:unhideWhenUsed/>
    <w:rsid w:val="0070195A"/>
    <w:pPr>
      <w:ind w:left="660"/>
    </w:pPr>
    <w:rPr>
      <w:rFonts w:cstheme="minorHAnsi"/>
      <w:sz w:val="20"/>
      <w:szCs w:val="20"/>
    </w:rPr>
  </w:style>
  <w:style w:type="paragraph" w:styleId="Kazalovsebine5">
    <w:name w:val="toc 5"/>
    <w:basedOn w:val="Navaden"/>
    <w:next w:val="Navaden"/>
    <w:autoRedefine/>
    <w:uiPriority w:val="39"/>
    <w:unhideWhenUsed/>
    <w:rsid w:val="0070195A"/>
    <w:pPr>
      <w:ind w:left="880"/>
    </w:pPr>
    <w:rPr>
      <w:rFonts w:cstheme="minorHAnsi"/>
      <w:sz w:val="20"/>
      <w:szCs w:val="20"/>
    </w:rPr>
  </w:style>
  <w:style w:type="paragraph" w:styleId="Kazalovsebine6">
    <w:name w:val="toc 6"/>
    <w:basedOn w:val="Navaden"/>
    <w:next w:val="Navaden"/>
    <w:autoRedefine/>
    <w:uiPriority w:val="39"/>
    <w:unhideWhenUsed/>
    <w:rsid w:val="0070195A"/>
    <w:pPr>
      <w:ind w:left="1100"/>
    </w:pPr>
    <w:rPr>
      <w:rFonts w:cstheme="minorHAnsi"/>
      <w:sz w:val="20"/>
      <w:szCs w:val="20"/>
    </w:rPr>
  </w:style>
  <w:style w:type="paragraph" w:styleId="Kazalovsebine7">
    <w:name w:val="toc 7"/>
    <w:basedOn w:val="Navaden"/>
    <w:next w:val="Navaden"/>
    <w:autoRedefine/>
    <w:uiPriority w:val="39"/>
    <w:unhideWhenUsed/>
    <w:rsid w:val="0070195A"/>
    <w:pPr>
      <w:ind w:left="1320"/>
    </w:pPr>
    <w:rPr>
      <w:rFonts w:cstheme="minorHAnsi"/>
      <w:sz w:val="20"/>
      <w:szCs w:val="20"/>
    </w:rPr>
  </w:style>
  <w:style w:type="paragraph" w:styleId="Kazalovsebine8">
    <w:name w:val="toc 8"/>
    <w:basedOn w:val="Navaden"/>
    <w:next w:val="Navaden"/>
    <w:autoRedefine/>
    <w:uiPriority w:val="39"/>
    <w:unhideWhenUsed/>
    <w:rsid w:val="0070195A"/>
    <w:pPr>
      <w:ind w:left="1540"/>
    </w:pPr>
    <w:rPr>
      <w:rFonts w:cstheme="minorHAnsi"/>
      <w:sz w:val="20"/>
      <w:szCs w:val="20"/>
    </w:rPr>
  </w:style>
  <w:style w:type="paragraph" w:styleId="Kazalovsebine9">
    <w:name w:val="toc 9"/>
    <w:basedOn w:val="Navaden"/>
    <w:next w:val="Navaden"/>
    <w:autoRedefine/>
    <w:uiPriority w:val="39"/>
    <w:unhideWhenUsed/>
    <w:rsid w:val="0070195A"/>
    <w:pPr>
      <w:ind w:left="1760"/>
    </w:pPr>
    <w:rPr>
      <w:rFonts w:cstheme="minorHAnsi"/>
      <w:sz w:val="20"/>
      <w:szCs w:val="20"/>
    </w:rPr>
  </w:style>
  <w:style w:type="paragraph" w:customStyle="1" w:styleId="naslov">
    <w:name w:val="naslov"/>
    <w:basedOn w:val="Navaden"/>
    <w:link w:val="naslovZnak"/>
    <w:qFormat/>
    <w:rsid w:val="00F77B64"/>
    <w:pPr>
      <w:tabs>
        <w:tab w:val="left" w:pos="4678"/>
      </w:tabs>
      <w:spacing w:before="200" w:after="200"/>
    </w:pPr>
    <w:rPr>
      <w:rFonts w:cs="Times New Roman"/>
      <w:szCs w:val="24"/>
    </w:rPr>
  </w:style>
  <w:style w:type="paragraph" w:customStyle="1" w:styleId="podnaslov">
    <w:name w:val="podnaslov"/>
    <w:basedOn w:val="Navaden"/>
    <w:link w:val="podnaslovZnak"/>
    <w:qFormat/>
    <w:rsid w:val="00FC3D41"/>
    <w:pPr>
      <w:spacing w:after="200"/>
      <w:contextualSpacing/>
    </w:pPr>
    <w:rPr>
      <w:rFonts w:cs="Times New Roman"/>
      <w:szCs w:val="24"/>
    </w:rPr>
  </w:style>
  <w:style w:type="character" w:customStyle="1" w:styleId="naslovZnak">
    <w:name w:val="naslov Znak"/>
    <w:basedOn w:val="Privzetapisavaodstavka"/>
    <w:link w:val="naslov"/>
    <w:rsid w:val="00F77B64"/>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FC3D41"/>
    <w:rPr>
      <w:rFonts w:ascii="Times New Roman" w:hAnsi="Times New Roman" w:cs="Times New Roman"/>
      <w:sz w:val="24"/>
      <w:szCs w:val="24"/>
    </w:rPr>
  </w:style>
  <w:style w:type="paragraph" w:styleId="Kazaloslik">
    <w:name w:val="table of figures"/>
    <w:basedOn w:val="Navaden"/>
    <w:next w:val="Navaden"/>
    <w:uiPriority w:val="99"/>
    <w:unhideWhenUsed/>
    <w:rsid w:val="00E04A86"/>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 w:type="paragraph" w:styleId="Navadensplet">
    <w:name w:val="Normal (Web)"/>
    <w:basedOn w:val="Navaden"/>
    <w:uiPriority w:val="99"/>
    <w:semiHidden/>
    <w:unhideWhenUsed/>
    <w:rsid w:val="00C2720A"/>
    <w:pPr>
      <w:spacing w:before="100" w:beforeAutospacing="1" w:after="100" w:afterAutospacing="1" w:line="240" w:lineRule="auto"/>
    </w:pPr>
    <w:rPr>
      <w:rFonts w:eastAsia="Times New Roman" w:cs="Times New Roman"/>
      <w:szCs w:val="24"/>
      <w:lang w:eastAsia="sl-SI"/>
    </w:rPr>
  </w:style>
  <w:style w:type="character" w:styleId="Krepko">
    <w:name w:val="Strong"/>
    <w:basedOn w:val="Privzetapisavaodstavka"/>
    <w:uiPriority w:val="22"/>
    <w:qFormat/>
    <w:rsid w:val="008C5F5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946949">
      <w:bodyDiv w:val="1"/>
      <w:marLeft w:val="0"/>
      <w:marRight w:val="0"/>
      <w:marTop w:val="0"/>
      <w:marBottom w:val="0"/>
      <w:divBdr>
        <w:top w:val="none" w:sz="0" w:space="0" w:color="auto"/>
        <w:left w:val="none" w:sz="0" w:space="0" w:color="auto"/>
        <w:bottom w:val="none" w:sz="0" w:space="0" w:color="auto"/>
        <w:right w:val="none" w:sz="0" w:space="0" w:color="auto"/>
      </w:divBdr>
    </w:div>
    <w:div w:id="683819927">
      <w:bodyDiv w:val="1"/>
      <w:marLeft w:val="0"/>
      <w:marRight w:val="0"/>
      <w:marTop w:val="0"/>
      <w:marBottom w:val="0"/>
      <w:divBdr>
        <w:top w:val="none" w:sz="0" w:space="0" w:color="auto"/>
        <w:left w:val="none" w:sz="0" w:space="0" w:color="auto"/>
        <w:bottom w:val="none" w:sz="0" w:space="0" w:color="auto"/>
        <w:right w:val="none" w:sz="0" w:space="0" w:color="auto"/>
      </w:divBdr>
    </w:div>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 w:id="1172992073">
      <w:bodyDiv w:val="1"/>
      <w:marLeft w:val="0"/>
      <w:marRight w:val="0"/>
      <w:marTop w:val="0"/>
      <w:marBottom w:val="0"/>
      <w:divBdr>
        <w:top w:val="none" w:sz="0" w:space="0" w:color="auto"/>
        <w:left w:val="none" w:sz="0" w:space="0" w:color="auto"/>
        <w:bottom w:val="none" w:sz="0" w:space="0" w:color="auto"/>
        <w:right w:val="none" w:sz="0" w:space="0" w:color="auto"/>
      </w:divBdr>
    </w:div>
    <w:div w:id="1725106561">
      <w:bodyDiv w:val="1"/>
      <w:marLeft w:val="0"/>
      <w:marRight w:val="0"/>
      <w:marTop w:val="0"/>
      <w:marBottom w:val="0"/>
      <w:divBdr>
        <w:top w:val="none" w:sz="0" w:space="0" w:color="auto"/>
        <w:left w:val="none" w:sz="0" w:space="0" w:color="auto"/>
        <w:bottom w:val="none" w:sz="0" w:space="0" w:color="auto"/>
        <w:right w:val="none" w:sz="0" w:space="0" w:color="auto"/>
      </w:divBdr>
    </w:div>
    <w:div w:id="1848324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www.ecured.cu/Game_Unified_Process" TargetMode="External"/><Relationship Id="rId47" Type="http://schemas.openxmlformats.org/officeDocument/2006/relationships/hyperlink" Target="https://www.gamasutra.com/view/news/221533/Game_Developer_Salary_Survey_2014_The_results_are_in.php" TargetMode="External"/><Relationship Id="rId63" Type="http://schemas.openxmlformats.org/officeDocument/2006/relationships/hyperlink" Target="https://www.ijraset.com/fileserve.php?FID=5768" TargetMode="External"/><Relationship Id="rId68" Type="http://schemas.openxmlformats.org/officeDocument/2006/relationships/hyperlink" Target="https://doi.org/10.1007/978-3-319-24647-5_1" TargetMode="External"/><Relationship Id="rId84" Type="http://schemas.openxmlformats.org/officeDocument/2006/relationships/hyperlink" Target="https://doi.org/10.1145/2793107.2810319" TargetMode="External"/><Relationship Id="rId89" Type="http://schemas.openxmlformats.org/officeDocument/2006/relationships/image" Target="media/image18.png"/><Relationship Id="rId16" Type="http://schemas.openxmlformats.org/officeDocument/2006/relationships/image" Target="media/image2.png"/><Relationship Id="rId11" Type="http://schemas.openxmlformats.org/officeDocument/2006/relationships/footer" Target="footer1.xml"/><Relationship Id="rId32" Type="http://schemas.openxmlformats.org/officeDocument/2006/relationships/hyperlink" Target="https://doi.org/10.1177/1548512914554405" TargetMode="External"/><Relationship Id="rId37" Type="http://schemas.openxmlformats.org/officeDocument/2006/relationships/hyperlink" Target="https://www.academia.edu/15250630/GameScrum_An_Approach_to_Agile_Game_&#184;" TargetMode="External"/><Relationship Id="rId53" Type="http://schemas.openxmlformats.org/officeDocument/2006/relationships/hyperlink" Target="https://doi.org/10.1016/S0164-1212(03)00010-4" TargetMode="External"/><Relationship Id="rId58" Type="http://schemas.openxmlformats.org/officeDocument/2006/relationships/hyperlink" Target="https://doi.org/10.28945/479" TargetMode="External"/><Relationship Id="rId74" Type="http://schemas.openxmlformats.org/officeDocument/2006/relationships/hyperlink" Target="https://doi.org/10.1109/ICACSIS.2013.6761558" TargetMode="External"/><Relationship Id="rId79" Type="http://schemas.openxmlformats.org/officeDocument/2006/relationships/hyperlink" Target="https://technologyadvice.com/blog/information-technology/kanban-tools-project-managers-developers" TargetMode="External"/><Relationship Id="rId102"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footer" Target="footer4.xml"/><Relationship Id="rId95" Type="http://schemas.openxmlformats.org/officeDocument/2006/relationships/header" Target="header4.xml"/><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hyperlink" Target="https://doi.org/10.1007/978-3-642-17322-6_18" TargetMode="External"/><Relationship Id="rId48" Type="http://schemas.openxmlformats.org/officeDocument/2006/relationships/hyperlink" Target="https://www.gamasutra.com/view/feature/131236/extreme_game_development_right_on_.php" TargetMode="External"/><Relationship Id="rId64" Type="http://schemas.openxmlformats.org/officeDocument/2006/relationships/hyperlink" Target="https://doi.org/10.1007/978-3-319-15985-0_2" TargetMode="External"/><Relationship Id="rId69" Type="http://schemas.openxmlformats.org/officeDocument/2006/relationships/hyperlink" Target="https://www.pcmag.com/roundup/356732/the-best-kanban-apps" TargetMode="External"/><Relationship Id="rId80" Type="http://schemas.openxmlformats.org/officeDocument/2006/relationships/hyperlink" Target="https://www.tutorialspoint.com/sdlc/sdlc_v_model.htm" TargetMode="External"/><Relationship Id="rId85" Type="http://schemas.openxmlformats.org/officeDocument/2006/relationships/hyperlink" Target="https://zapier.com/blog/best-kanban-apps" TargetMode="Externa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s://doi.org/10.1016/j.entcom.2016.08.004" TargetMode="External"/><Relationship Id="rId38" Type="http://schemas.openxmlformats.org/officeDocument/2006/relationships/hyperlink" Target="https://doi.org/10.1145/971564.971590" TargetMode="External"/><Relationship Id="rId46" Type="http://schemas.openxmlformats.org/officeDocument/2006/relationships/hyperlink" Target="http://www.ey.com/Publication/vwLUAssets/Measuring_cultural_and_creative_markets_in_the_EU/$FILE/Creating-Growth.pdf" TargetMode="External"/><Relationship Id="rId59" Type="http://schemas.openxmlformats.org/officeDocument/2006/relationships/hyperlink" Target="https://www.lifewire.com/kanban-board-tools-for-project-collaboration-771630" TargetMode="External"/><Relationship Id="rId67" Type="http://schemas.openxmlformats.org/officeDocument/2006/relationships/hyperlink" Target="https://doi.org/10.1007/978-3-662-43896-1_16" TargetMode="External"/><Relationship Id="rId103" Type="http://schemas.microsoft.com/office/2011/relationships/commentsExtended" Target="commentsExtended.xml"/><Relationship Id="rId20" Type="http://schemas.openxmlformats.org/officeDocument/2006/relationships/image" Target="media/image6.png"/><Relationship Id="rId41" Type="http://schemas.openxmlformats.org/officeDocument/2006/relationships/hyperlink" Target="http://bib.irb.hr/prikazi-rad?rad=483416" TargetMode="External"/><Relationship Id="rId54" Type="http://schemas.openxmlformats.org/officeDocument/2006/relationships/hyperlink" Target="https://doi.org/10.1109/ITNG.2009.74" TargetMode="External"/><Relationship Id="rId62" Type="http://schemas.openxmlformats.org/officeDocument/2006/relationships/hyperlink" Target="https://doi.org/10.1016/j.scs.2016.11.007" TargetMode="External"/><Relationship Id="rId70" Type="http://schemas.openxmlformats.org/officeDocument/2006/relationships/hyperlink" Target="https://doi.org/10.1145/1878450.1878453" TargetMode="External"/><Relationship Id="rId75" Type="http://schemas.openxmlformats.org/officeDocument/2006/relationships/hyperlink" Target="https://doi.org/10.1007/BFb0054216" TargetMode="External"/><Relationship Id="rId83" Type="http://schemas.openxmlformats.org/officeDocument/2006/relationships/hyperlink" Target="https://doi.org/10.17559/TV-20140922220409" TargetMode="External"/><Relationship Id="rId88" Type="http://schemas.openxmlformats.org/officeDocument/2006/relationships/image" Target="media/image17.png"/><Relationship Id="rId91" Type="http://schemas.openxmlformats.org/officeDocument/2006/relationships/footer" Target="footer5.xml"/><Relationship Id="rId9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www.ijircce.com/upload/2013/october/36_Lifecycle.pdf" TargetMode="External"/><Relationship Id="rId49" Type="http://schemas.openxmlformats.org/officeDocument/2006/relationships/hyperlink" Target="https://www.gamasutra.com/blogs/GustavoMonforte/20170213/291283/Finally_A_proje" TargetMode="External"/><Relationship Id="rId57" Type="http://schemas.openxmlformats.org/officeDocument/2006/relationships/hyperlink" Target="https://www.researchgate.net/publication/257735171_The_mobile_apps_industry_A_case_study" TargetMode="External"/><Relationship Id="rId10" Type="http://schemas.openxmlformats.org/officeDocument/2006/relationships/header" Target="header2.xml"/><Relationship Id="rId31" Type="http://schemas.openxmlformats.org/officeDocument/2006/relationships/hyperlink" Target="https://doi.org/10.1109/SEW.2006.30" TargetMode="External"/><Relationship Id="rId44" Type="http://schemas.openxmlformats.org/officeDocument/2006/relationships/hyperlink" Target="http://www.theesa.com/wp-content/uploads/2017/04/EF2017_FinalDigital.pdf" TargetMode="External"/><Relationship Id="rId52" Type="http://schemas.openxmlformats.org/officeDocument/2006/relationships/hyperlink" Target="https://doi.org/10.1016/j.ijinfomgt.2017.01.006" TargetMode="External"/><Relationship Id="rId60" Type="http://schemas.openxmlformats.org/officeDocument/2006/relationships/hyperlink" Target="https://doi.org/10.1145/2818052.2869117" TargetMode="External"/><Relationship Id="rId65" Type="http://schemas.openxmlformats.org/officeDocument/2006/relationships/hyperlink" Target="https://medium.com/project-management-learnings/free-kanban-board-softwares-478faabf91b0" TargetMode="External"/><Relationship Id="rId73" Type="http://schemas.openxmlformats.org/officeDocument/2006/relationships/hyperlink" Target="https://www.researchgate.net/publication/305653135_Software_Engineering_Processes_in_Game_Development_a_Survey_about_Brazilian_Developers&#8217;_Experiences" TargetMode="External"/><Relationship Id="rId78" Type="http://schemas.openxmlformats.org/officeDocument/2006/relationships/hyperlink" Target="https://doi.org/10.1145/1409360.1409387" TargetMode="External"/><Relationship Id="rId81" Type="http://schemas.openxmlformats.org/officeDocument/2006/relationships/hyperlink" Target="https://dk.um.si/IzpisGradiva.php?id=66054&amp;lang=slv" TargetMode="External"/><Relationship Id="rId86" Type="http://schemas.openxmlformats.org/officeDocument/2006/relationships/image" Target="media/image15.png"/><Relationship Id="rId94" Type="http://schemas.openxmlformats.org/officeDocument/2006/relationships/image" Target="media/image21.png"/><Relationship Id="rId99" Type="http://schemas.openxmlformats.org/officeDocument/2006/relationships/header" Target="header6.xml"/><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yperlink" Target="https://www.breathinglabs.com/" TargetMode="External"/><Relationship Id="rId34" Type="http://schemas.openxmlformats.org/officeDocument/2006/relationships/hyperlink" Target="https://doi.org/10.1186/s40411-016-0032-7" TargetMode="External"/><Relationship Id="rId50" Type="http://schemas.openxmlformats.org/officeDocument/2006/relationships/hyperlink" Target="https://www.gamedev.net/articles/programming/general-and-gameplay-programming/game-unified-process-r1940/" TargetMode="External"/><Relationship Id="rId55" Type="http://schemas.openxmlformats.org/officeDocument/2006/relationships/hyperlink" Target="http://www.kinestica.com/" TargetMode="External"/><Relationship Id="rId76" Type="http://schemas.openxmlformats.org/officeDocument/2006/relationships/hyperlink" Target="https://doi.org/10.1016/j.entcom.2017.04.006" TargetMode="External"/><Relationship Id="rId97" Type="http://schemas.openxmlformats.org/officeDocument/2006/relationships/footer" Target="footer6.xml"/><Relationship Id="rId104" Type="http://schemas.microsoft.com/office/2011/relationships/people" Target="people.xml"/><Relationship Id="rId7" Type="http://schemas.openxmlformats.org/officeDocument/2006/relationships/footnotes" Target="footnotes.xml"/><Relationship Id="rId71" Type="http://schemas.openxmlformats.org/officeDocument/2006/relationships/hyperlink" Target="https://doi.org/10.1145/1363686.1363854" TargetMode="External"/><Relationship Id="rId92" Type="http://schemas.openxmlformats.org/officeDocument/2006/relationships/image" Target="media/image19.png"/><Relationship Id="rId2" Type="http://schemas.openxmlformats.org/officeDocument/2006/relationships/numbering" Target="numbering.xml"/><Relationship Id="rId29" Type="http://schemas.openxmlformats.org/officeDocument/2006/relationships/hyperlink" Target="http://arxiv.org/abs/1709.08439" TargetMode="External"/><Relationship Id="rId24" Type="http://schemas.openxmlformats.org/officeDocument/2006/relationships/image" Target="media/image10.png"/><Relationship Id="rId40" Type="http://schemas.openxmlformats.org/officeDocument/2006/relationships/hyperlink" Target="https://doi.org/10.3102/0034654315582065" TargetMode="External"/><Relationship Id="rId45" Type="http://schemas.openxmlformats.org/officeDocument/2006/relationships/hyperlink" Target="http://ec.europa.eu/eurostat/web/labour-market/labour-costs/database" TargetMode="External"/><Relationship Id="rId66" Type="http://schemas.openxmlformats.org/officeDocument/2006/relationships/hyperlink" Target="https://doi.org/10.1007/978-3-642-15666-3_8" TargetMode="External"/><Relationship Id="rId87" Type="http://schemas.openxmlformats.org/officeDocument/2006/relationships/image" Target="media/image16.png"/><Relationship Id="rId61" Type="http://schemas.openxmlformats.org/officeDocument/2006/relationships/hyperlink" Target="https://doi.org/10.1007/978-3-642-17824-5_9" TargetMode="External"/><Relationship Id="rId82" Type="http://schemas.openxmlformats.org/officeDocument/2006/relationships/hyperlink" Target="https://repositorio.ufpe.br/bitstream/123456789/2165/1/arquivo9604_1.pdf" TargetMode="External"/><Relationship Id="rId19" Type="http://schemas.openxmlformats.org/officeDocument/2006/relationships/image" Target="media/image5.png"/><Relationship Id="rId14" Type="http://schemas.openxmlformats.org/officeDocument/2006/relationships/footer" Target="footer3.xml"/><Relationship Id="rId30" Type="http://schemas.openxmlformats.org/officeDocument/2006/relationships/hyperlink" Target="https://agilescout.com/best-kanban-tools" TargetMode="External"/><Relationship Id="rId35" Type="http://schemas.openxmlformats.org/officeDocument/2006/relationships/hyperlink" Target="https://doi.org/10.1177/0037549715572673" TargetMode="External"/><Relationship Id="rId56" Type="http://schemas.openxmlformats.org/officeDocument/2006/relationships/hyperlink" Target="https://doi.org/10.1007/978-3-642-38314-4_10" TargetMode="External"/><Relationship Id="rId77" Type="http://schemas.openxmlformats.org/officeDocument/2006/relationships/hyperlink" Target="https://doi.org/10.1007/978-3-319-02958-0_25" TargetMode="External"/><Relationship Id="rId100" Type="http://schemas.openxmlformats.org/officeDocument/2006/relationships/footer" Target="footer8.xml"/><Relationship Id="rId8" Type="http://schemas.openxmlformats.org/officeDocument/2006/relationships/endnotes" Target="endnotes.xml"/><Relationship Id="rId51" Type="http://schemas.openxmlformats.org/officeDocument/2006/relationships/hyperlink" Target="https://doi.org/10.1177/1359105306061189" TargetMode="External"/><Relationship Id="rId72" Type="http://schemas.openxmlformats.org/officeDocument/2006/relationships/hyperlink" Target="https://doi.org/10.1145/1486508.1486521" TargetMode="External"/><Relationship Id="rId93" Type="http://schemas.openxmlformats.org/officeDocument/2006/relationships/image" Target="media/image20.png"/><Relationship Id="rId98" Type="http://schemas.openxmlformats.org/officeDocument/2006/relationships/footer" Target="footer7.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DDBADD-CA06-45F8-B5B4-55BE03C90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8</TotalTime>
  <Pages>92</Pages>
  <Words>120863</Words>
  <Characters>688922</Characters>
  <Application>Microsoft Office Word</Application>
  <DocSecurity>0</DocSecurity>
  <Lines>5741</Lines>
  <Paragraphs>161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08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453</cp:revision>
  <cp:lastPrinted>2018-04-11T14:49:00Z</cp:lastPrinted>
  <dcterms:created xsi:type="dcterms:W3CDTF">2018-04-09T08:52:00Z</dcterms:created>
  <dcterms:modified xsi:type="dcterms:W3CDTF">2018-04-11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acS5DReT"/&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